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4B213" w14:textId="77777777" w:rsidR="00320A2D" w:rsidRDefault="00320A2D">
      <w:bookmarkStart w:id="0" w:name="_Hlk82511967"/>
      <w:bookmarkEnd w:id="0"/>
      <w:r>
        <w:rPr>
          <w:noProof/>
          <w:lang w:eastAsia="es-ES"/>
        </w:rPr>
        <w:drawing>
          <wp:inline distT="0" distB="0" distL="0" distR="0" wp14:anchorId="59465BC0" wp14:editId="7B3ABE9F">
            <wp:extent cx="3257550" cy="1095375"/>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8"/>
                    <a:srcRect/>
                    <a:stretch>
                      <a:fillRect/>
                    </a:stretch>
                  </pic:blipFill>
                  <pic:spPr bwMode="auto">
                    <a:xfrm>
                      <a:off x="0" y="0"/>
                      <a:ext cx="3257550" cy="1095375"/>
                    </a:xfrm>
                    <a:prstGeom prst="rect">
                      <a:avLst/>
                    </a:prstGeom>
                    <a:noFill/>
                    <a:ln w="9525">
                      <a:noFill/>
                      <a:miter lim="800000"/>
                      <a:headEnd/>
                      <a:tailEnd/>
                    </a:ln>
                  </pic:spPr>
                </pic:pic>
              </a:graphicData>
            </a:graphic>
          </wp:inline>
        </w:drawing>
      </w:r>
    </w:p>
    <w:p w14:paraId="32207D1D" w14:textId="77777777" w:rsidR="00320A2D" w:rsidRDefault="00320A2D"/>
    <w:p w14:paraId="236C7ED4" w14:textId="77777777" w:rsidR="00320A2D" w:rsidRDefault="00320A2D"/>
    <w:p w14:paraId="144A54D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553"/>
      </w:tblGrid>
      <w:tr w:rsidR="00320A2D" w:rsidRPr="004602F0" w14:paraId="083BE73A" w14:textId="77777777" w:rsidTr="005A236E">
        <w:trPr>
          <w:trHeight w:val="12"/>
        </w:trPr>
        <w:tc>
          <w:tcPr>
            <w:tcW w:w="7919" w:type="dxa"/>
            <w:tcMar>
              <w:top w:w="216" w:type="dxa"/>
              <w:left w:w="115" w:type="dxa"/>
              <w:bottom w:w="216" w:type="dxa"/>
              <w:right w:w="115" w:type="dxa"/>
            </w:tcMar>
          </w:tcPr>
          <w:p w14:paraId="4E6E5760" w14:textId="77777777" w:rsidR="00BC659E" w:rsidRDefault="00320A2D" w:rsidP="00997030">
            <w:pPr>
              <w:pStyle w:val="Sinespaciado"/>
              <w:rPr>
                <w:rFonts w:ascii="Georgia" w:hAnsi="Georgia" w:cs="Tahoma"/>
                <w:b/>
                <w:sz w:val="28"/>
                <w:szCs w:val="28"/>
                <w:lang w:val="es-ES"/>
              </w:rPr>
            </w:pPr>
            <w:r w:rsidRPr="004602F0">
              <w:rPr>
                <w:rFonts w:ascii="Georgia" w:hAnsi="Georgia" w:cs="Tahoma"/>
                <w:b/>
                <w:sz w:val="28"/>
                <w:szCs w:val="28"/>
                <w:lang w:val="es-ES"/>
              </w:rPr>
              <w:t xml:space="preserve">Universidad Internacional de La Rioja                                                   </w:t>
            </w:r>
          </w:p>
          <w:p w14:paraId="717F2869" w14:textId="77777777" w:rsidR="00BC659E" w:rsidRDefault="00BC659E" w:rsidP="00997030">
            <w:pPr>
              <w:pStyle w:val="Sinespaciado"/>
              <w:rPr>
                <w:rFonts w:ascii="Georgia" w:hAnsi="Georgia" w:cs="Tahoma"/>
                <w:b/>
                <w:sz w:val="28"/>
                <w:szCs w:val="28"/>
                <w:lang w:val="es-ES"/>
              </w:rPr>
            </w:pPr>
          </w:p>
          <w:p w14:paraId="5F4D7FE5" w14:textId="53712BB8" w:rsidR="00A954EC" w:rsidRPr="00A954EC" w:rsidRDefault="00A954EC" w:rsidP="00997030">
            <w:pPr>
              <w:pStyle w:val="Sinespaciado"/>
              <w:rPr>
                <w:rFonts w:ascii="Georgia" w:hAnsi="Georgia" w:cs="Tahoma"/>
                <w:b/>
                <w:sz w:val="32"/>
                <w:szCs w:val="32"/>
                <w:lang w:val="es-ES"/>
              </w:rPr>
            </w:pPr>
            <w:r w:rsidRPr="00A954EC">
              <w:rPr>
                <w:rFonts w:ascii="Georgia" w:hAnsi="Georgia" w:cs="Tahoma"/>
                <w:b/>
                <w:sz w:val="32"/>
                <w:szCs w:val="32"/>
                <w:lang w:val="es-ES"/>
              </w:rPr>
              <w:t>Escuela Superior de Ingeniería y Tecnología</w:t>
            </w:r>
          </w:p>
          <w:p w14:paraId="4B924803" w14:textId="77777777" w:rsidR="00A954EC" w:rsidRDefault="00A954EC" w:rsidP="00997030">
            <w:pPr>
              <w:pStyle w:val="Sinespaciado"/>
              <w:rPr>
                <w:rFonts w:ascii="Georgia" w:hAnsi="Georgia" w:cs="Tahoma"/>
                <w:b/>
                <w:sz w:val="28"/>
                <w:szCs w:val="28"/>
                <w:lang w:val="es-ES"/>
              </w:rPr>
            </w:pPr>
          </w:p>
          <w:p w14:paraId="753B8109" w14:textId="77777777" w:rsidR="00A954EC" w:rsidRDefault="00A954EC" w:rsidP="00997030">
            <w:pPr>
              <w:pStyle w:val="Sinespaciado"/>
              <w:rPr>
                <w:rFonts w:ascii="Georgia" w:hAnsi="Georgia" w:cs="Tahoma"/>
                <w:b/>
                <w:sz w:val="28"/>
                <w:szCs w:val="28"/>
                <w:lang w:val="es-ES"/>
              </w:rPr>
            </w:pPr>
          </w:p>
          <w:p w14:paraId="02A4D2E9" w14:textId="45E17468" w:rsidR="00320A2D" w:rsidRPr="00F707E9" w:rsidRDefault="00320A2D" w:rsidP="00997030">
            <w:pPr>
              <w:pStyle w:val="Sinespaciado"/>
              <w:rPr>
                <w:rFonts w:ascii="Cambria" w:hAnsi="Cambria"/>
                <w:lang w:val="es-ES"/>
              </w:rPr>
            </w:pPr>
            <w:r w:rsidRPr="004602F0">
              <w:rPr>
                <w:rFonts w:ascii="Georgia" w:hAnsi="Georgia" w:cs="Tahoma"/>
                <w:b/>
                <w:sz w:val="28"/>
                <w:szCs w:val="28"/>
                <w:lang w:val="es-ES"/>
              </w:rPr>
              <w:t xml:space="preserve">Máster </w:t>
            </w:r>
            <w:r w:rsidR="00BC659E">
              <w:rPr>
                <w:rFonts w:ascii="Georgia" w:hAnsi="Georgia" w:cs="Tahoma"/>
                <w:b/>
                <w:sz w:val="28"/>
                <w:szCs w:val="28"/>
                <w:lang w:val="es-ES"/>
              </w:rPr>
              <w:t>U</w:t>
            </w:r>
            <w:r w:rsidRPr="004602F0">
              <w:rPr>
                <w:rFonts w:ascii="Georgia" w:hAnsi="Georgia" w:cs="Tahoma"/>
                <w:b/>
                <w:sz w:val="28"/>
                <w:szCs w:val="28"/>
                <w:lang w:val="es-ES"/>
              </w:rPr>
              <w:t xml:space="preserve">niversitario en </w:t>
            </w:r>
            <w:r w:rsidR="00BC659E">
              <w:rPr>
                <w:rFonts w:ascii="Georgia" w:hAnsi="Georgia" w:cs="Tahoma"/>
                <w:b/>
                <w:sz w:val="28"/>
                <w:szCs w:val="28"/>
                <w:lang w:val="es-ES"/>
              </w:rPr>
              <w:t>Análisis y Visualización de Datos Masivos</w:t>
            </w:r>
          </w:p>
        </w:tc>
      </w:tr>
      <w:tr w:rsidR="00320A2D" w:rsidRPr="004602F0" w14:paraId="2610D085" w14:textId="77777777" w:rsidTr="005A236E">
        <w:trPr>
          <w:trHeight w:val="278"/>
        </w:trPr>
        <w:tc>
          <w:tcPr>
            <w:tcW w:w="7919" w:type="dxa"/>
            <w:tcMar>
              <w:top w:w="216" w:type="dxa"/>
              <w:left w:w="115" w:type="dxa"/>
              <w:bottom w:w="216" w:type="dxa"/>
              <w:right w:w="115" w:type="dxa"/>
            </w:tcMar>
          </w:tcPr>
          <w:p w14:paraId="7D22407C" w14:textId="77777777" w:rsidR="00320A2D" w:rsidRPr="00F707E9" w:rsidRDefault="00320A2D" w:rsidP="005A236E">
            <w:pPr>
              <w:pStyle w:val="Sinespaciado"/>
              <w:rPr>
                <w:rFonts w:ascii="Georgia" w:hAnsi="Georgia" w:cs="Tahoma"/>
                <w:b/>
                <w:sz w:val="28"/>
                <w:szCs w:val="28"/>
                <w:lang w:val="es-ES"/>
              </w:rPr>
            </w:pPr>
          </w:p>
        </w:tc>
      </w:tr>
      <w:tr w:rsidR="00320A2D" w:rsidRPr="004602F0" w14:paraId="50240B91" w14:textId="77777777" w:rsidTr="005A236E">
        <w:trPr>
          <w:trHeight w:val="1579"/>
        </w:trPr>
        <w:tc>
          <w:tcPr>
            <w:tcW w:w="7919" w:type="dxa"/>
          </w:tcPr>
          <w:p w14:paraId="4CEF9BEA" w14:textId="77777777" w:rsidR="00BE5C3B" w:rsidRPr="00BE5C3B" w:rsidRDefault="00BE5C3B" w:rsidP="00BE5C3B">
            <w:pPr>
              <w:pStyle w:val="Sinespaciado"/>
              <w:rPr>
                <w:rFonts w:ascii="Cambria" w:hAnsi="Cambria"/>
                <w:color w:val="4F81BD"/>
                <w:sz w:val="56"/>
                <w:szCs w:val="56"/>
                <w:lang w:val="es-ES"/>
              </w:rPr>
            </w:pPr>
            <w:r w:rsidRPr="00BE5C3B">
              <w:rPr>
                <w:rFonts w:ascii="Cambria" w:hAnsi="Cambria"/>
                <w:color w:val="4F81BD"/>
                <w:sz w:val="56"/>
                <w:szCs w:val="56"/>
                <w:lang w:val="es-ES"/>
              </w:rPr>
              <w:t>Estudio de nuevas variables para el cálculo de goles esperado en un partido</w:t>
            </w:r>
          </w:p>
          <w:p w14:paraId="6E1C5634" w14:textId="1F3D34E7" w:rsidR="00320A2D" w:rsidRPr="004602F0" w:rsidRDefault="00BE5C3B" w:rsidP="00BE5C3B">
            <w:pPr>
              <w:pStyle w:val="Sinespaciado"/>
              <w:rPr>
                <w:rFonts w:ascii="Cambria" w:hAnsi="Cambria"/>
                <w:color w:val="4F81BD"/>
                <w:sz w:val="80"/>
                <w:szCs w:val="80"/>
                <w:lang w:val="es-ES"/>
              </w:rPr>
            </w:pPr>
            <w:r w:rsidRPr="00BE5C3B">
              <w:rPr>
                <w:rFonts w:ascii="Cambria" w:hAnsi="Cambria"/>
                <w:color w:val="4F81BD"/>
                <w:sz w:val="56"/>
                <w:szCs w:val="56"/>
                <w:lang w:val="es-ES"/>
              </w:rPr>
              <w:t>de futbol.</w:t>
            </w:r>
          </w:p>
        </w:tc>
      </w:tr>
    </w:tbl>
    <w:p w14:paraId="11DC8B20" w14:textId="77777777" w:rsidR="00320A2D" w:rsidRDefault="00320A2D"/>
    <w:p w14:paraId="54D20F1C" w14:textId="77777777" w:rsidR="00320A2D" w:rsidRDefault="00320A2D"/>
    <w:p w14:paraId="199A7FC3" w14:textId="77777777" w:rsidR="00320A2D" w:rsidRDefault="00320A2D"/>
    <w:p w14:paraId="57242678" w14:textId="77777777" w:rsidR="00320A2D" w:rsidRDefault="00320A2D"/>
    <w:p w14:paraId="20E4A023" w14:textId="77777777" w:rsidR="00320A2D" w:rsidRDefault="00320A2D"/>
    <w:p w14:paraId="7DE030AF" w14:textId="77777777" w:rsidR="00320A2D" w:rsidRDefault="00320A2D"/>
    <w:p w14:paraId="1CB89ED7" w14:textId="77777777" w:rsidR="00320A2D" w:rsidRDefault="00320A2D"/>
    <w:p w14:paraId="71B25BEB" w14:textId="77777777" w:rsidR="0046398F" w:rsidRDefault="0046398F"/>
    <w:p w14:paraId="627D40F4" w14:textId="77777777" w:rsidR="00320A2D" w:rsidRDefault="00320A2D"/>
    <w:p w14:paraId="7A31B0C5" w14:textId="77777777" w:rsidR="00320A2D" w:rsidRDefault="00320A2D"/>
    <w:p w14:paraId="5F57777E" w14:textId="77777777" w:rsidR="00320A2D" w:rsidRDefault="00320A2D"/>
    <w:p w14:paraId="398FF56A" w14:textId="77777777" w:rsidR="00320A2D" w:rsidRDefault="00320A2D">
      <w:pPr>
        <w:rPr>
          <w:rFonts w:ascii="Georgia" w:hAnsi="Georgia"/>
          <w:b/>
        </w:rPr>
      </w:pPr>
      <w:r w:rsidRPr="00320A2D">
        <w:rPr>
          <w:rFonts w:ascii="Georgia" w:hAnsi="Georgia"/>
          <w:b/>
        </w:rPr>
        <w:t xml:space="preserve">Trabajo Fin de Máster </w:t>
      </w:r>
    </w:p>
    <w:p w14:paraId="62C6B8C6" w14:textId="60E4E20B" w:rsidR="00404CB1" w:rsidRPr="00780433" w:rsidRDefault="00404CB1">
      <w:pPr>
        <w:rPr>
          <w:rFonts w:ascii="Georgia" w:hAnsi="Georgia"/>
        </w:rPr>
      </w:pPr>
      <w:r w:rsidRPr="00780433">
        <w:rPr>
          <w:rFonts w:ascii="Georgia" w:hAnsi="Georgia"/>
          <w:b/>
        </w:rPr>
        <w:t>Tipo</w:t>
      </w:r>
      <w:r w:rsidR="00A35189" w:rsidRPr="00780433">
        <w:rPr>
          <w:rFonts w:ascii="Georgia" w:hAnsi="Georgia"/>
          <w:b/>
        </w:rPr>
        <w:t xml:space="preserve"> de trabajo</w:t>
      </w:r>
      <w:r w:rsidRPr="00780433">
        <w:rPr>
          <w:rFonts w:ascii="Georgia" w:hAnsi="Georgia"/>
          <w:b/>
        </w:rPr>
        <w:t>:</w:t>
      </w:r>
      <w:r w:rsidR="00BE5C3B">
        <w:rPr>
          <w:rFonts w:ascii="Georgia" w:hAnsi="Georgia"/>
          <w:b/>
        </w:rPr>
        <w:t xml:space="preserve"> </w:t>
      </w:r>
      <w:r w:rsidR="00BE5C3B" w:rsidRPr="00BE5C3B">
        <w:rPr>
          <w:rFonts w:ascii="Georgia" w:hAnsi="Georgia"/>
          <w:bCs/>
        </w:rPr>
        <w:t>Técnicas estadísticas y de inteligencia artificial; y su aplicación para el análisis masivo de datos</w:t>
      </w:r>
    </w:p>
    <w:p w14:paraId="7CAB78E4" w14:textId="5C9BC61D" w:rsidR="00A51957" w:rsidRPr="00320A2D" w:rsidRDefault="00F8671F">
      <w:pPr>
        <w:rPr>
          <w:rFonts w:ascii="Georgia" w:hAnsi="Georgia"/>
        </w:rPr>
      </w:pPr>
      <w:r>
        <w:rPr>
          <w:rFonts w:ascii="Georgia" w:hAnsi="Georgia"/>
          <w:b/>
        </w:rPr>
        <w:t>P</w:t>
      </w:r>
      <w:r w:rsidR="00320A2D" w:rsidRPr="00320A2D">
        <w:rPr>
          <w:rFonts w:ascii="Georgia" w:hAnsi="Georgia"/>
          <w:b/>
        </w:rPr>
        <w:t>resentado por:</w:t>
      </w:r>
      <w:r w:rsidR="00320A2D" w:rsidRPr="00320A2D">
        <w:rPr>
          <w:rFonts w:ascii="Georgia" w:hAnsi="Georgia"/>
        </w:rPr>
        <w:t xml:space="preserve"> </w:t>
      </w:r>
      <w:r w:rsidR="00BE5C3B">
        <w:rPr>
          <w:rFonts w:ascii="Georgia" w:hAnsi="Georgia"/>
        </w:rPr>
        <w:t>Ruiz Guevara</w:t>
      </w:r>
      <w:r w:rsidR="00320A2D" w:rsidRPr="00320A2D">
        <w:rPr>
          <w:rFonts w:ascii="Georgia" w:hAnsi="Georgia"/>
        </w:rPr>
        <w:t xml:space="preserve">, </w:t>
      </w:r>
      <w:r w:rsidR="00BE5C3B">
        <w:rPr>
          <w:rFonts w:ascii="Georgia" w:hAnsi="Georgia"/>
        </w:rPr>
        <w:t>Sergio</w:t>
      </w:r>
    </w:p>
    <w:p w14:paraId="5949B16C" w14:textId="136FB778" w:rsidR="00320A2D" w:rsidRDefault="00320A2D">
      <w:pPr>
        <w:rPr>
          <w:rFonts w:ascii="Georgia" w:hAnsi="Georgia"/>
        </w:rPr>
      </w:pPr>
      <w:r w:rsidRPr="00320A2D">
        <w:rPr>
          <w:rFonts w:ascii="Georgia" w:hAnsi="Georgia"/>
          <w:b/>
        </w:rPr>
        <w:t>Director/a:</w:t>
      </w:r>
      <w:r w:rsidRPr="00320A2D">
        <w:rPr>
          <w:rFonts w:ascii="Georgia" w:hAnsi="Georgia"/>
        </w:rPr>
        <w:t xml:space="preserve"> </w:t>
      </w:r>
      <w:r w:rsidR="00BE5C3B">
        <w:rPr>
          <w:rFonts w:ascii="Georgia" w:hAnsi="Georgia"/>
        </w:rPr>
        <w:t>Díaz Benito</w:t>
      </w:r>
      <w:r w:rsidRPr="00320A2D">
        <w:rPr>
          <w:rFonts w:ascii="Georgia" w:hAnsi="Georgia"/>
        </w:rPr>
        <w:t xml:space="preserve">, </w:t>
      </w:r>
      <w:r w:rsidR="00BE5C3B">
        <w:rPr>
          <w:rFonts w:ascii="Georgia" w:hAnsi="Georgia"/>
        </w:rPr>
        <w:t>César Orlando</w:t>
      </w:r>
    </w:p>
    <w:p w14:paraId="7B2859F7" w14:textId="77777777" w:rsidR="00320A2D" w:rsidRDefault="00320A2D">
      <w:pPr>
        <w:rPr>
          <w:rFonts w:ascii="Georgia" w:hAnsi="Georgia"/>
        </w:rPr>
      </w:pPr>
    </w:p>
    <w:p w14:paraId="561061D9" w14:textId="77777777" w:rsidR="002737B2" w:rsidRDefault="002737B2">
      <w:pPr>
        <w:spacing w:line="276" w:lineRule="auto"/>
        <w:jc w:val="left"/>
      </w:pPr>
      <w:r>
        <w:br w:type="page"/>
      </w:r>
    </w:p>
    <w:p w14:paraId="4D86AB41" w14:textId="77777777" w:rsidR="00320A2D" w:rsidRPr="002737B2" w:rsidRDefault="00320A2D" w:rsidP="002737B2">
      <w:pPr>
        <w:jc w:val="center"/>
        <w:rPr>
          <w:b/>
          <w:sz w:val="36"/>
          <w:szCs w:val="36"/>
        </w:rPr>
      </w:pPr>
      <w:r w:rsidRPr="002737B2">
        <w:rPr>
          <w:b/>
          <w:sz w:val="36"/>
          <w:szCs w:val="36"/>
        </w:rPr>
        <w:lastRenderedPageBreak/>
        <w:t>Resumen</w:t>
      </w:r>
    </w:p>
    <w:p w14:paraId="2FFCCC2E" w14:textId="5E81ED4F" w:rsidR="00C67300" w:rsidRPr="00C67300" w:rsidRDefault="00320A2D" w:rsidP="00000D3D">
      <w:pPr>
        <w:spacing w:before="100" w:beforeAutospacing="1" w:after="100" w:afterAutospacing="1"/>
        <w:rPr>
          <w:rFonts w:cs="Arial"/>
        </w:rPr>
      </w:pPr>
      <w:r w:rsidRPr="00C80193">
        <w:rPr>
          <w:rFonts w:cs="Arial"/>
          <w:b/>
        </w:rPr>
        <w:t xml:space="preserve">Nota: </w:t>
      </w:r>
    </w:p>
    <w:p w14:paraId="1031D023" w14:textId="3979CC3D" w:rsidR="00320A2D" w:rsidRPr="00F707E9" w:rsidRDefault="00320A2D" w:rsidP="00B1030C">
      <w:pPr>
        <w:pStyle w:val="NormalWeb"/>
        <w:ind w:firstLine="0"/>
        <w:rPr>
          <w:b/>
          <w:bCs/>
          <w:sz w:val="36"/>
          <w:szCs w:val="36"/>
          <w:lang w:val="es-ES"/>
        </w:rPr>
      </w:pPr>
      <w:r w:rsidRPr="00C80193">
        <w:rPr>
          <w:rFonts w:ascii="Arial" w:hAnsi="Arial" w:cs="Arial"/>
          <w:b/>
          <w:lang w:val="es-ES"/>
        </w:rPr>
        <w:t xml:space="preserve">Palabras Clave: </w:t>
      </w:r>
    </w:p>
    <w:p w14:paraId="620A96DE" w14:textId="77777777" w:rsidR="002737B2" w:rsidRDefault="002737B2">
      <w:pPr>
        <w:spacing w:line="276" w:lineRule="auto"/>
        <w:jc w:val="left"/>
      </w:pPr>
      <w:r>
        <w:br w:type="page"/>
      </w:r>
    </w:p>
    <w:p w14:paraId="4B4ABFC7" w14:textId="77777777" w:rsidR="00320A2D" w:rsidRPr="002737B2" w:rsidRDefault="00320A2D" w:rsidP="002737B2">
      <w:pPr>
        <w:jc w:val="center"/>
        <w:rPr>
          <w:b/>
          <w:sz w:val="36"/>
          <w:szCs w:val="36"/>
        </w:rPr>
      </w:pPr>
      <w:proofErr w:type="spellStart"/>
      <w:r w:rsidRPr="002737B2">
        <w:rPr>
          <w:b/>
          <w:sz w:val="36"/>
          <w:szCs w:val="36"/>
        </w:rPr>
        <w:lastRenderedPageBreak/>
        <w:t>Abstract</w:t>
      </w:r>
      <w:proofErr w:type="spellEnd"/>
    </w:p>
    <w:p w14:paraId="1EC18686" w14:textId="6CE9C044" w:rsidR="00320A2D" w:rsidRPr="00C80193" w:rsidRDefault="00320A2D" w:rsidP="00B1030C">
      <w:pPr>
        <w:rPr>
          <w:rFonts w:cs="Arial"/>
          <w:b/>
        </w:rPr>
      </w:pPr>
      <w:proofErr w:type="spellStart"/>
      <w:r w:rsidRPr="00C80193">
        <w:rPr>
          <w:rFonts w:cs="Arial"/>
          <w:b/>
        </w:rPr>
        <w:t>Keywords</w:t>
      </w:r>
      <w:proofErr w:type="spellEnd"/>
      <w:r w:rsidRPr="00C80193">
        <w:rPr>
          <w:rFonts w:cs="Arial"/>
          <w:b/>
        </w:rPr>
        <w:t xml:space="preserve">: </w:t>
      </w:r>
    </w:p>
    <w:p w14:paraId="0152818C" w14:textId="77777777" w:rsidR="0078634A" w:rsidRDefault="0078634A">
      <w:pPr>
        <w:spacing w:line="276" w:lineRule="auto"/>
        <w:jc w:val="left"/>
      </w:pPr>
      <w:r>
        <w:br w:type="page"/>
      </w:r>
    </w:p>
    <w:p w14:paraId="55409A8B" w14:textId="77777777" w:rsidR="00E464E0" w:rsidRPr="007B2C11" w:rsidRDefault="00E464E0" w:rsidP="007B2C11">
      <w:pPr>
        <w:jc w:val="center"/>
        <w:rPr>
          <w:b/>
          <w:sz w:val="36"/>
          <w:szCs w:val="36"/>
        </w:rPr>
      </w:pPr>
      <w:r w:rsidRPr="007B2C11">
        <w:rPr>
          <w:b/>
          <w:sz w:val="36"/>
          <w:szCs w:val="36"/>
        </w:rPr>
        <w:lastRenderedPageBreak/>
        <w:t>Índice de contenidos</w:t>
      </w:r>
    </w:p>
    <w:p w14:paraId="1167C070" w14:textId="5AB017A9" w:rsidR="0051705D" w:rsidRDefault="00BA5509">
      <w:pPr>
        <w:pStyle w:val="TDC1"/>
        <w:tabs>
          <w:tab w:val="right" w:leader="dot" w:pos="9060"/>
        </w:tabs>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82560566" w:history="1">
        <w:r w:rsidR="0051705D" w:rsidRPr="00671A37">
          <w:rPr>
            <w:rStyle w:val="Hipervnculo"/>
            <w:noProof/>
            <w:lang w:bidi="en-US"/>
          </w:rPr>
          <w:t>1. Introducción</w:t>
        </w:r>
        <w:r w:rsidR="0051705D">
          <w:rPr>
            <w:noProof/>
            <w:webHidden/>
          </w:rPr>
          <w:tab/>
        </w:r>
        <w:r w:rsidR="0051705D">
          <w:rPr>
            <w:noProof/>
            <w:webHidden/>
          </w:rPr>
          <w:fldChar w:fldCharType="begin"/>
        </w:r>
        <w:r w:rsidR="0051705D">
          <w:rPr>
            <w:noProof/>
            <w:webHidden/>
          </w:rPr>
          <w:instrText xml:space="preserve"> PAGEREF _Toc82560566 \h </w:instrText>
        </w:r>
        <w:r w:rsidR="0051705D">
          <w:rPr>
            <w:noProof/>
            <w:webHidden/>
          </w:rPr>
        </w:r>
        <w:r w:rsidR="0051705D">
          <w:rPr>
            <w:noProof/>
            <w:webHidden/>
          </w:rPr>
          <w:fldChar w:fldCharType="separate"/>
        </w:r>
        <w:r w:rsidR="0051705D">
          <w:rPr>
            <w:noProof/>
            <w:webHidden/>
          </w:rPr>
          <w:t>9</w:t>
        </w:r>
        <w:r w:rsidR="0051705D">
          <w:rPr>
            <w:noProof/>
            <w:webHidden/>
          </w:rPr>
          <w:fldChar w:fldCharType="end"/>
        </w:r>
      </w:hyperlink>
    </w:p>
    <w:p w14:paraId="544E3378" w14:textId="03208808" w:rsidR="0051705D" w:rsidRDefault="0051705D">
      <w:pPr>
        <w:pStyle w:val="TDC2"/>
        <w:tabs>
          <w:tab w:val="right" w:leader="dot" w:pos="9060"/>
        </w:tabs>
        <w:rPr>
          <w:rFonts w:asciiTheme="minorHAnsi" w:eastAsiaTheme="minorEastAsia" w:hAnsiTheme="minorHAnsi" w:cstheme="minorBidi"/>
          <w:noProof/>
          <w:lang w:eastAsia="es-ES"/>
        </w:rPr>
      </w:pPr>
      <w:hyperlink w:anchor="_Toc82560567" w:history="1">
        <w:r w:rsidRPr="00671A37">
          <w:rPr>
            <w:rStyle w:val="Hipervnculo"/>
            <w:noProof/>
          </w:rPr>
          <w:t>1.1 Justificación</w:t>
        </w:r>
        <w:r>
          <w:rPr>
            <w:noProof/>
            <w:webHidden/>
          </w:rPr>
          <w:tab/>
        </w:r>
        <w:r>
          <w:rPr>
            <w:noProof/>
            <w:webHidden/>
          </w:rPr>
          <w:fldChar w:fldCharType="begin"/>
        </w:r>
        <w:r>
          <w:rPr>
            <w:noProof/>
            <w:webHidden/>
          </w:rPr>
          <w:instrText xml:space="preserve"> PAGEREF _Toc82560567 \h </w:instrText>
        </w:r>
        <w:r>
          <w:rPr>
            <w:noProof/>
            <w:webHidden/>
          </w:rPr>
        </w:r>
        <w:r>
          <w:rPr>
            <w:noProof/>
            <w:webHidden/>
          </w:rPr>
          <w:fldChar w:fldCharType="separate"/>
        </w:r>
        <w:r>
          <w:rPr>
            <w:noProof/>
            <w:webHidden/>
          </w:rPr>
          <w:t>9</w:t>
        </w:r>
        <w:r>
          <w:rPr>
            <w:noProof/>
            <w:webHidden/>
          </w:rPr>
          <w:fldChar w:fldCharType="end"/>
        </w:r>
      </w:hyperlink>
    </w:p>
    <w:p w14:paraId="571977EE" w14:textId="5A9D3D86" w:rsidR="0051705D" w:rsidRDefault="0051705D">
      <w:pPr>
        <w:pStyle w:val="TDC2"/>
        <w:tabs>
          <w:tab w:val="right" w:leader="dot" w:pos="9060"/>
        </w:tabs>
        <w:rPr>
          <w:rFonts w:asciiTheme="minorHAnsi" w:eastAsiaTheme="minorEastAsia" w:hAnsiTheme="minorHAnsi" w:cstheme="minorBidi"/>
          <w:noProof/>
          <w:lang w:eastAsia="es-ES"/>
        </w:rPr>
      </w:pPr>
      <w:hyperlink w:anchor="_Toc82560568" w:history="1">
        <w:r w:rsidRPr="00671A37">
          <w:rPr>
            <w:rStyle w:val="Hipervnculo"/>
            <w:noProof/>
          </w:rPr>
          <w:t>1.2 Planteamiento del trabajo</w:t>
        </w:r>
        <w:r>
          <w:rPr>
            <w:noProof/>
            <w:webHidden/>
          </w:rPr>
          <w:tab/>
        </w:r>
        <w:r>
          <w:rPr>
            <w:noProof/>
            <w:webHidden/>
          </w:rPr>
          <w:fldChar w:fldCharType="begin"/>
        </w:r>
        <w:r>
          <w:rPr>
            <w:noProof/>
            <w:webHidden/>
          </w:rPr>
          <w:instrText xml:space="preserve"> PAGEREF _Toc82560568 \h </w:instrText>
        </w:r>
        <w:r>
          <w:rPr>
            <w:noProof/>
            <w:webHidden/>
          </w:rPr>
        </w:r>
        <w:r>
          <w:rPr>
            <w:noProof/>
            <w:webHidden/>
          </w:rPr>
          <w:fldChar w:fldCharType="separate"/>
        </w:r>
        <w:r>
          <w:rPr>
            <w:noProof/>
            <w:webHidden/>
          </w:rPr>
          <w:t>10</w:t>
        </w:r>
        <w:r>
          <w:rPr>
            <w:noProof/>
            <w:webHidden/>
          </w:rPr>
          <w:fldChar w:fldCharType="end"/>
        </w:r>
      </w:hyperlink>
    </w:p>
    <w:p w14:paraId="071AD08A" w14:textId="55F98B24" w:rsidR="0051705D" w:rsidRDefault="0051705D">
      <w:pPr>
        <w:pStyle w:val="TDC2"/>
        <w:tabs>
          <w:tab w:val="right" w:leader="dot" w:pos="9060"/>
        </w:tabs>
        <w:rPr>
          <w:rFonts w:asciiTheme="minorHAnsi" w:eastAsiaTheme="minorEastAsia" w:hAnsiTheme="minorHAnsi" w:cstheme="minorBidi"/>
          <w:noProof/>
          <w:lang w:eastAsia="es-ES"/>
        </w:rPr>
      </w:pPr>
      <w:hyperlink w:anchor="_Toc82560569" w:history="1">
        <w:r w:rsidRPr="00671A37">
          <w:rPr>
            <w:rStyle w:val="Hipervnculo"/>
            <w:noProof/>
          </w:rPr>
          <w:t>1.3 Estructura de la memoria</w:t>
        </w:r>
        <w:r>
          <w:rPr>
            <w:noProof/>
            <w:webHidden/>
          </w:rPr>
          <w:tab/>
        </w:r>
        <w:r>
          <w:rPr>
            <w:noProof/>
            <w:webHidden/>
          </w:rPr>
          <w:fldChar w:fldCharType="begin"/>
        </w:r>
        <w:r>
          <w:rPr>
            <w:noProof/>
            <w:webHidden/>
          </w:rPr>
          <w:instrText xml:space="preserve"> PAGEREF _Toc82560569 \h </w:instrText>
        </w:r>
        <w:r>
          <w:rPr>
            <w:noProof/>
            <w:webHidden/>
          </w:rPr>
        </w:r>
        <w:r>
          <w:rPr>
            <w:noProof/>
            <w:webHidden/>
          </w:rPr>
          <w:fldChar w:fldCharType="separate"/>
        </w:r>
        <w:r>
          <w:rPr>
            <w:noProof/>
            <w:webHidden/>
          </w:rPr>
          <w:t>10</w:t>
        </w:r>
        <w:r>
          <w:rPr>
            <w:noProof/>
            <w:webHidden/>
          </w:rPr>
          <w:fldChar w:fldCharType="end"/>
        </w:r>
      </w:hyperlink>
    </w:p>
    <w:p w14:paraId="2ABEE0E7" w14:textId="7729DC17" w:rsidR="0051705D" w:rsidRDefault="0051705D">
      <w:pPr>
        <w:pStyle w:val="TDC1"/>
        <w:tabs>
          <w:tab w:val="right" w:leader="dot" w:pos="9060"/>
        </w:tabs>
        <w:rPr>
          <w:rFonts w:asciiTheme="minorHAnsi" w:eastAsiaTheme="minorEastAsia" w:hAnsiTheme="minorHAnsi" w:cstheme="minorBidi"/>
          <w:noProof/>
          <w:lang w:eastAsia="es-ES"/>
        </w:rPr>
      </w:pPr>
      <w:hyperlink w:anchor="_Toc82560570" w:history="1">
        <w:r w:rsidRPr="00671A37">
          <w:rPr>
            <w:rStyle w:val="Hipervnculo"/>
            <w:noProof/>
            <w:lang w:bidi="en-US"/>
          </w:rPr>
          <w:t>2. Contexto y estado del arte</w:t>
        </w:r>
        <w:r>
          <w:rPr>
            <w:noProof/>
            <w:webHidden/>
          </w:rPr>
          <w:tab/>
        </w:r>
        <w:r>
          <w:rPr>
            <w:noProof/>
            <w:webHidden/>
          </w:rPr>
          <w:fldChar w:fldCharType="begin"/>
        </w:r>
        <w:r>
          <w:rPr>
            <w:noProof/>
            <w:webHidden/>
          </w:rPr>
          <w:instrText xml:space="preserve"> PAGEREF _Toc82560570 \h </w:instrText>
        </w:r>
        <w:r>
          <w:rPr>
            <w:noProof/>
            <w:webHidden/>
          </w:rPr>
        </w:r>
        <w:r>
          <w:rPr>
            <w:noProof/>
            <w:webHidden/>
          </w:rPr>
          <w:fldChar w:fldCharType="separate"/>
        </w:r>
        <w:r>
          <w:rPr>
            <w:noProof/>
            <w:webHidden/>
          </w:rPr>
          <w:t>12</w:t>
        </w:r>
        <w:r>
          <w:rPr>
            <w:noProof/>
            <w:webHidden/>
          </w:rPr>
          <w:fldChar w:fldCharType="end"/>
        </w:r>
      </w:hyperlink>
    </w:p>
    <w:p w14:paraId="77C6BC2E" w14:textId="7614CBD2" w:rsidR="0051705D" w:rsidRDefault="0051705D">
      <w:pPr>
        <w:pStyle w:val="TDC2"/>
        <w:tabs>
          <w:tab w:val="right" w:leader="dot" w:pos="9060"/>
        </w:tabs>
        <w:rPr>
          <w:rFonts w:asciiTheme="minorHAnsi" w:eastAsiaTheme="minorEastAsia" w:hAnsiTheme="minorHAnsi" w:cstheme="minorBidi"/>
          <w:noProof/>
          <w:lang w:eastAsia="es-ES"/>
        </w:rPr>
      </w:pPr>
      <w:hyperlink w:anchor="_Toc82560571" w:history="1">
        <w:r w:rsidRPr="00671A37">
          <w:rPr>
            <w:rStyle w:val="Hipervnculo"/>
            <w:noProof/>
          </w:rPr>
          <w:t>2.1 Contexto</w:t>
        </w:r>
        <w:r>
          <w:rPr>
            <w:noProof/>
            <w:webHidden/>
          </w:rPr>
          <w:tab/>
        </w:r>
        <w:r>
          <w:rPr>
            <w:noProof/>
            <w:webHidden/>
          </w:rPr>
          <w:fldChar w:fldCharType="begin"/>
        </w:r>
        <w:r>
          <w:rPr>
            <w:noProof/>
            <w:webHidden/>
          </w:rPr>
          <w:instrText xml:space="preserve"> PAGEREF _Toc82560571 \h </w:instrText>
        </w:r>
        <w:r>
          <w:rPr>
            <w:noProof/>
            <w:webHidden/>
          </w:rPr>
        </w:r>
        <w:r>
          <w:rPr>
            <w:noProof/>
            <w:webHidden/>
          </w:rPr>
          <w:fldChar w:fldCharType="separate"/>
        </w:r>
        <w:r>
          <w:rPr>
            <w:noProof/>
            <w:webHidden/>
          </w:rPr>
          <w:t>12</w:t>
        </w:r>
        <w:r>
          <w:rPr>
            <w:noProof/>
            <w:webHidden/>
          </w:rPr>
          <w:fldChar w:fldCharType="end"/>
        </w:r>
      </w:hyperlink>
    </w:p>
    <w:p w14:paraId="1E2E2EBE" w14:textId="1CFF9D4A" w:rsidR="0051705D" w:rsidRDefault="0051705D">
      <w:pPr>
        <w:pStyle w:val="TDC2"/>
        <w:tabs>
          <w:tab w:val="right" w:leader="dot" w:pos="9060"/>
        </w:tabs>
        <w:rPr>
          <w:rFonts w:asciiTheme="minorHAnsi" w:eastAsiaTheme="minorEastAsia" w:hAnsiTheme="minorHAnsi" w:cstheme="minorBidi"/>
          <w:noProof/>
          <w:lang w:eastAsia="es-ES"/>
        </w:rPr>
      </w:pPr>
      <w:hyperlink w:anchor="_Toc82560572" w:history="1">
        <w:r w:rsidRPr="00671A37">
          <w:rPr>
            <w:rStyle w:val="Hipervnculo"/>
            <w:noProof/>
          </w:rPr>
          <w:t>2.2 Estado del arte</w:t>
        </w:r>
        <w:r>
          <w:rPr>
            <w:noProof/>
            <w:webHidden/>
          </w:rPr>
          <w:tab/>
        </w:r>
        <w:r>
          <w:rPr>
            <w:noProof/>
            <w:webHidden/>
          </w:rPr>
          <w:fldChar w:fldCharType="begin"/>
        </w:r>
        <w:r>
          <w:rPr>
            <w:noProof/>
            <w:webHidden/>
          </w:rPr>
          <w:instrText xml:space="preserve"> PAGEREF _Toc82560572 \h </w:instrText>
        </w:r>
        <w:r>
          <w:rPr>
            <w:noProof/>
            <w:webHidden/>
          </w:rPr>
        </w:r>
        <w:r>
          <w:rPr>
            <w:noProof/>
            <w:webHidden/>
          </w:rPr>
          <w:fldChar w:fldCharType="separate"/>
        </w:r>
        <w:r>
          <w:rPr>
            <w:noProof/>
            <w:webHidden/>
          </w:rPr>
          <w:t>15</w:t>
        </w:r>
        <w:r>
          <w:rPr>
            <w:noProof/>
            <w:webHidden/>
          </w:rPr>
          <w:fldChar w:fldCharType="end"/>
        </w:r>
      </w:hyperlink>
    </w:p>
    <w:p w14:paraId="6CC3F694" w14:textId="4D53374B" w:rsidR="0051705D" w:rsidRDefault="0051705D">
      <w:pPr>
        <w:pStyle w:val="TDC1"/>
        <w:tabs>
          <w:tab w:val="right" w:leader="dot" w:pos="9060"/>
        </w:tabs>
        <w:rPr>
          <w:rFonts w:asciiTheme="minorHAnsi" w:eastAsiaTheme="minorEastAsia" w:hAnsiTheme="minorHAnsi" w:cstheme="minorBidi"/>
          <w:noProof/>
          <w:lang w:eastAsia="es-ES"/>
        </w:rPr>
      </w:pPr>
      <w:hyperlink w:anchor="_Toc82560573" w:history="1">
        <w:r w:rsidRPr="00671A37">
          <w:rPr>
            <w:rStyle w:val="Hipervnculo"/>
            <w:noProof/>
            <w:lang w:bidi="en-US"/>
          </w:rPr>
          <w:t>3. Objetivos concretos</w:t>
        </w:r>
        <w:r>
          <w:rPr>
            <w:noProof/>
            <w:webHidden/>
          </w:rPr>
          <w:tab/>
        </w:r>
        <w:r>
          <w:rPr>
            <w:noProof/>
            <w:webHidden/>
          </w:rPr>
          <w:fldChar w:fldCharType="begin"/>
        </w:r>
        <w:r>
          <w:rPr>
            <w:noProof/>
            <w:webHidden/>
          </w:rPr>
          <w:instrText xml:space="preserve"> PAGEREF _Toc82560573 \h </w:instrText>
        </w:r>
        <w:r>
          <w:rPr>
            <w:noProof/>
            <w:webHidden/>
          </w:rPr>
        </w:r>
        <w:r>
          <w:rPr>
            <w:noProof/>
            <w:webHidden/>
          </w:rPr>
          <w:fldChar w:fldCharType="separate"/>
        </w:r>
        <w:r>
          <w:rPr>
            <w:noProof/>
            <w:webHidden/>
          </w:rPr>
          <w:t>21</w:t>
        </w:r>
        <w:r>
          <w:rPr>
            <w:noProof/>
            <w:webHidden/>
          </w:rPr>
          <w:fldChar w:fldCharType="end"/>
        </w:r>
      </w:hyperlink>
    </w:p>
    <w:p w14:paraId="34D77783" w14:textId="6FC2D3E2" w:rsidR="0051705D" w:rsidRDefault="0051705D">
      <w:pPr>
        <w:pStyle w:val="TDC2"/>
        <w:tabs>
          <w:tab w:val="right" w:leader="dot" w:pos="9060"/>
        </w:tabs>
        <w:rPr>
          <w:rFonts w:asciiTheme="minorHAnsi" w:eastAsiaTheme="minorEastAsia" w:hAnsiTheme="minorHAnsi" w:cstheme="minorBidi"/>
          <w:noProof/>
          <w:lang w:eastAsia="es-ES"/>
        </w:rPr>
      </w:pPr>
      <w:hyperlink w:anchor="_Toc82560574" w:history="1">
        <w:r w:rsidRPr="00671A37">
          <w:rPr>
            <w:rStyle w:val="Hipervnculo"/>
            <w:noProof/>
          </w:rPr>
          <w:t>3.1. Objetivo general</w:t>
        </w:r>
        <w:r>
          <w:rPr>
            <w:noProof/>
            <w:webHidden/>
          </w:rPr>
          <w:tab/>
        </w:r>
        <w:r>
          <w:rPr>
            <w:noProof/>
            <w:webHidden/>
          </w:rPr>
          <w:fldChar w:fldCharType="begin"/>
        </w:r>
        <w:r>
          <w:rPr>
            <w:noProof/>
            <w:webHidden/>
          </w:rPr>
          <w:instrText xml:space="preserve"> PAGEREF _Toc82560574 \h </w:instrText>
        </w:r>
        <w:r>
          <w:rPr>
            <w:noProof/>
            <w:webHidden/>
          </w:rPr>
        </w:r>
        <w:r>
          <w:rPr>
            <w:noProof/>
            <w:webHidden/>
          </w:rPr>
          <w:fldChar w:fldCharType="separate"/>
        </w:r>
        <w:r>
          <w:rPr>
            <w:noProof/>
            <w:webHidden/>
          </w:rPr>
          <w:t>21</w:t>
        </w:r>
        <w:r>
          <w:rPr>
            <w:noProof/>
            <w:webHidden/>
          </w:rPr>
          <w:fldChar w:fldCharType="end"/>
        </w:r>
      </w:hyperlink>
    </w:p>
    <w:p w14:paraId="4910BE39" w14:textId="0DA26CF1" w:rsidR="0051705D" w:rsidRDefault="0051705D">
      <w:pPr>
        <w:pStyle w:val="TDC2"/>
        <w:tabs>
          <w:tab w:val="right" w:leader="dot" w:pos="9060"/>
        </w:tabs>
        <w:rPr>
          <w:rFonts w:asciiTheme="minorHAnsi" w:eastAsiaTheme="minorEastAsia" w:hAnsiTheme="minorHAnsi" w:cstheme="minorBidi"/>
          <w:noProof/>
          <w:lang w:eastAsia="es-ES"/>
        </w:rPr>
      </w:pPr>
      <w:hyperlink w:anchor="_Toc82560575" w:history="1">
        <w:r w:rsidRPr="00671A37">
          <w:rPr>
            <w:rStyle w:val="Hipervnculo"/>
            <w:noProof/>
          </w:rPr>
          <w:t>3.2. Objetivos específicos</w:t>
        </w:r>
        <w:r>
          <w:rPr>
            <w:noProof/>
            <w:webHidden/>
          </w:rPr>
          <w:tab/>
        </w:r>
        <w:r>
          <w:rPr>
            <w:noProof/>
            <w:webHidden/>
          </w:rPr>
          <w:fldChar w:fldCharType="begin"/>
        </w:r>
        <w:r>
          <w:rPr>
            <w:noProof/>
            <w:webHidden/>
          </w:rPr>
          <w:instrText xml:space="preserve"> PAGEREF _Toc82560575 \h </w:instrText>
        </w:r>
        <w:r>
          <w:rPr>
            <w:noProof/>
            <w:webHidden/>
          </w:rPr>
        </w:r>
        <w:r>
          <w:rPr>
            <w:noProof/>
            <w:webHidden/>
          </w:rPr>
          <w:fldChar w:fldCharType="separate"/>
        </w:r>
        <w:r>
          <w:rPr>
            <w:noProof/>
            <w:webHidden/>
          </w:rPr>
          <w:t>21</w:t>
        </w:r>
        <w:r>
          <w:rPr>
            <w:noProof/>
            <w:webHidden/>
          </w:rPr>
          <w:fldChar w:fldCharType="end"/>
        </w:r>
      </w:hyperlink>
    </w:p>
    <w:p w14:paraId="225E5E2F" w14:textId="0087202C" w:rsidR="0051705D" w:rsidRDefault="0051705D">
      <w:pPr>
        <w:pStyle w:val="TDC1"/>
        <w:tabs>
          <w:tab w:val="right" w:leader="dot" w:pos="9060"/>
        </w:tabs>
        <w:rPr>
          <w:rFonts w:asciiTheme="minorHAnsi" w:eastAsiaTheme="minorEastAsia" w:hAnsiTheme="minorHAnsi" w:cstheme="minorBidi"/>
          <w:noProof/>
          <w:lang w:eastAsia="es-ES"/>
        </w:rPr>
      </w:pPr>
      <w:hyperlink w:anchor="_Toc82560576" w:history="1">
        <w:r w:rsidRPr="00671A37">
          <w:rPr>
            <w:rStyle w:val="Hipervnculo"/>
            <w:noProof/>
            <w:lang w:bidi="en-US"/>
          </w:rPr>
          <w:t>4. Metodología del trabajo</w:t>
        </w:r>
        <w:r>
          <w:rPr>
            <w:noProof/>
            <w:webHidden/>
          </w:rPr>
          <w:tab/>
        </w:r>
        <w:r>
          <w:rPr>
            <w:noProof/>
            <w:webHidden/>
          </w:rPr>
          <w:fldChar w:fldCharType="begin"/>
        </w:r>
        <w:r>
          <w:rPr>
            <w:noProof/>
            <w:webHidden/>
          </w:rPr>
          <w:instrText xml:space="preserve"> PAGEREF _Toc82560576 \h </w:instrText>
        </w:r>
        <w:r>
          <w:rPr>
            <w:noProof/>
            <w:webHidden/>
          </w:rPr>
        </w:r>
        <w:r>
          <w:rPr>
            <w:noProof/>
            <w:webHidden/>
          </w:rPr>
          <w:fldChar w:fldCharType="separate"/>
        </w:r>
        <w:r>
          <w:rPr>
            <w:noProof/>
            <w:webHidden/>
          </w:rPr>
          <w:t>22</w:t>
        </w:r>
        <w:r>
          <w:rPr>
            <w:noProof/>
            <w:webHidden/>
          </w:rPr>
          <w:fldChar w:fldCharType="end"/>
        </w:r>
      </w:hyperlink>
    </w:p>
    <w:p w14:paraId="195003DF" w14:textId="65E89657" w:rsidR="0051705D" w:rsidRDefault="0051705D">
      <w:pPr>
        <w:pStyle w:val="TDC2"/>
        <w:tabs>
          <w:tab w:val="right" w:leader="dot" w:pos="9060"/>
        </w:tabs>
        <w:rPr>
          <w:rFonts w:asciiTheme="minorHAnsi" w:eastAsiaTheme="minorEastAsia" w:hAnsiTheme="minorHAnsi" w:cstheme="minorBidi"/>
          <w:noProof/>
          <w:lang w:eastAsia="es-ES"/>
        </w:rPr>
      </w:pPr>
      <w:hyperlink w:anchor="_Toc82560577" w:history="1">
        <w:r w:rsidRPr="00671A37">
          <w:rPr>
            <w:rStyle w:val="Hipervnculo"/>
            <w:noProof/>
          </w:rPr>
          <w:t>4.1. Obtención de los datos</w:t>
        </w:r>
        <w:r>
          <w:rPr>
            <w:noProof/>
            <w:webHidden/>
          </w:rPr>
          <w:tab/>
        </w:r>
        <w:r>
          <w:rPr>
            <w:noProof/>
            <w:webHidden/>
          </w:rPr>
          <w:fldChar w:fldCharType="begin"/>
        </w:r>
        <w:r>
          <w:rPr>
            <w:noProof/>
            <w:webHidden/>
          </w:rPr>
          <w:instrText xml:space="preserve"> PAGEREF _Toc82560577 \h </w:instrText>
        </w:r>
        <w:r>
          <w:rPr>
            <w:noProof/>
            <w:webHidden/>
          </w:rPr>
        </w:r>
        <w:r>
          <w:rPr>
            <w:noProof/>
            <w:webHidden/>
          </w:rPr>
          <w:fldChar w:fldCharType="separate"/>
        </w:r>
        <w:r>
          <w:rPr>
            <w:noProof/>
            <w:webHidden/>
          </w:rPr>
          <w:t>22</w:t>
        </w:r>
        <w:r>
          <w:rPr>
            <w:noProof/>
            <w:webHidden/>
          </w:rPr>
          <w:fldChar w:fldCharType="end"/>
        </w:r>
      </w:hyperlink>
    </w:p>
    <w:p w14:paraId="2DB150D6" w14:textId="06EBE583" w:rsidR="0051705D" w:rsidRDefault="0051705D">
      <w:pPr>
        <w:pStyle w:val="TDC3"/>
        <w:tabs>
          <w:tab w:val="right" w:leader="dot" w:pos="9060"/>
        </w:tabs>
        <w:rPr>
          <w:rFonts w:asciiTheme="minorHAnsi" w:eastAsiaTheme="minorEastAsia" w:hAnsiTheme="minorHAnsi" w:cstheme="minorBidi"/>
          <w:noProof/>
          <w:lang w:eastAsia="es-ES"/>
        </w:rPr>
      </w:pPr>
      <w:hyperlink w:anchor="_Toc82560578" w:history="1">
        <w:r w:rsidRPr="00671A37">
          <w:rPr>
            <w:rStyle w:val="Hipervnculo"/>
            <w:noProof/>
          </w:rPr>
          <w:t>4.1.1. StatsBomb Open-Data</w:t>
        </w:r>
        <w:r>
          <w:rPr>
            <w:noProof/>
            <w:webHidden/>
          </w:rPr>
          <w:tab/>
        </w:r>
        <w:r>
          <w:rPr>
            <w:noProof/>
            <w:webHidden/>
          </w:rPr>
          <w:fldChar w:fldCharType="begin"/>
        </w:r>
        <w:r>
          <w:rPr>
            <w:noProof/>
            <w:webHidden/>
          </w:rPr>
          <w:instrText xml:space="preserve"> PAGEREF _Toc82560578 \h </w:instrText>
        </w:r>
        <w:r>
          <w:rPr>
            <w:noProof/>
            <w:webHidden/>
          </w:rPr>
        </w:r>
        <w:r>
          <w:rPr>
            <w:noProof/>
            <w:webHidden/>
          </w:rPr>
          <w:fldChar w:fldCharType="separate"/>
        </w:r>
        <w:r>
          <w:rPr>
            <w:noProof/>
            <w:webHidden/>
          </w:rPr>
          <w:t>23</w:t>
        </w:r>
        <w:r>
          <w:rPr>
            <w:noProof/>
            <w:webHidden/>
          </w:rPr>
          <w:fldChar w:fldCharType="end"/>
        </w:r>
      </w:hyperlink>
    </w:p>
    <w:p w14:paraId="0676FEE2" w14:textId="6D95F310" w:rsidR="0051705D" w:rsidRDefault="0051705D">
      <w:pPr>
        <w:pStyle w:val="TDC3"/>
        <w:tabs>
          <w:tab w:val="right" w:leader="dot" w:pos="9060"/>
        </w:tabs>
        <w:rPr>
          <w:rFonts w:asciiTheme="minorHAnsi" w:eastAsiaTheme="minorEastAsia" w:hAnsiTheme="minorHAnsi" w:cstheme="minorBidi"/>
          <w:noProof/>
          <w:lang w:eastAsia="es-ES"/>
        </w:rPr>
      </w:pPr>
      <w:hyperlink w:anchor="_Toc82560579" w:history="1">
        <w:r w:rsidRPr="00671A37">
          <w:rPr>
            <w:rStyle w:val="Hipervnculo"/>
            <w:noProof/>
          </w:rPr>
          <w:t>4.1.2. WyScout Soccer match event dataset</w:t>
        </w:r>
        <w:r>
          <w:rPr>
            <w:noProof/>
            <w:webHidden/>
          </w:rPr>
          <w:tab/>
        </w:r>
        <w:r>
          <w:rPr>
            <w:noProof/>
            <w:webHidden/>
          </w:rPr>
          <w:fldChar w:fldCharType="begin"/>
        </w:r>
        <w:r>
          <w:rPr>
            <w:noProof/>
            <w:webHidden/>
          </w:rPr>
          <w:instrText xml:space="preserve"> PAGEREF _Toc82560579 \h </w:instrText>
        </w:r>
        <w:r>
          <w:rPr>
            <w:noProof/>
            <w:webHidden/>
          </w:rPr>
        </w:r>
        <w:r>
          <w:rPr>
            <w:noProof/>
            <w:webHidden/>
          </w:rPr>
          <w:fldChar w:fldCharType="separate"/>
        </w:r>
        <w:r>
          <w:rPr>
            <w:noProof/>
            <w:webHidden/>
          </w:rPr>
          <w:t>24</w:t>
        </w:r>
        <w:r>
          <w:rPr>
            <w:noProof/>
            <w:webHidden/>
          </w:rPr>
          <w:fldChar w:fldCharType="end"/>
        </w:r>
      </w:hyperlink>
    </w:p>
    <w:p w14:paraId="1E1CCF1D" w14:textId="5210921D" w:rsidR="0051705D" w:rsidRDefault="0051705D">
      <w:pPr>
        <w:pStyle w:val="TDC2"/>
        <w:tabs>
          <w:tab w:val="right" w:leader="dot" w:pos="9060"/>
        </w:tabs>
        <w:rPr>
          <w:rFonts w:asciiTheme="minorHAnsi" w:eastAsiaTheme="minorEastAsia" w:hAnsiTheme="minorHAnsi" w:cstheme="minorBidi"/>
          <w:noProof/>
          <w:lang w:eastAsia="es-ES"/>
        </w:rPr>
      </w:pPr>
      <w:hyperlink w:anchor="_Toc82560580" w:history="1">
        <w:r w:rsidRPr="00671A37">
          <w:rPr>
            <w:rStyle w:val="Hipervnculo"/>
            <w:noProof/>
          </w:rPr>
          <w:t xml:space="preserve">4.2. Preparación del </w:t>
        </w:r>
        <w:r w:rsidRPr="00671A37">
          <w:rPr>
            <w:rStyle w:val="Hipervnculo"/>
            <w:i/>
            <w:iCs/>
            <w:noProof/>
          </w:rPr>
          <w:t>dataset</w:t>
        </w:r>
        <w:r>
          <w:rPr>
            <w:noProof/>
            <w:webHidden/>
          </w:rPr>
          <w:tab/>
        </w:r>
        <w:r>
          <w:rPr>
            <w:noProof/>
            <w:webHidden/>
          </w:rPr>
          <w:fldChar w:fldCharType="begin"/>
        </w:r>
        <w:r>
          <w:rPr>
            <w:noProof/>
            <w:webHidden/>
          </w:rPr>
          <w:instrText xml:space="preserve"> PAGEREF _Toc82560580 \h </w:instrText>
        </w:r>
        <w:r>
          <w:rPr>
            <w:noProof/>
            <w:webHidden/>
          </w:rPr>
        </w:r>
        <w:r>
          <w:rPr>
            <w:noProof/>
            <w:webHidden/>
          </w:rPr>
          <w:fldChar w:fldCharType="separate"/>
        </w:r>
        <w:r>
          <w:rPr>
            <w:noProof/>
            <w:webHidden/>
          </w:rPr>
          <w:t>25</w:t>
        </w:r>
        <w:r>
          <w:rPr>
            <w:noProof/>
            <w:webHidden/>
          </w:rPr>
          <w:fldChar w:fldCharType="end"/>
        </w:r>
      </w:hyperlink>
    </w:p>
    <w:p w14:paraId="5242490D" w14:textId="36A9BF6D" w:rsidR="0051705D" w:rsidRDefault="0051705D">
      <w:pPr>
        <w:pStyle w:val="TDC3"/>
        <w:tabs>
          <w:tab w:val="right" w:leader="dot" w:pos="9060"/>
        </w:tabs>
        <w:rPr>
          <w:rFonts w:asciiTheme="minorHAnsi" w:eastAsiaTheme="minorEastAsia" w:hAnsiTheme="minorHAnsi" w:cstheme="minorBidi"/>
          <w:noProof/>
          <w:lang w:eastAsia="es-ES"/>
        </w:rPr>
      </w:pPr>
      <w:hyperlink w:anchor="_Toc82560581" w:history="1">
        <w:r w:rsidRPr="00671A37">
          <w:rPr>
            <w:rStyle w:val="Hipervnculo"/>
            <w:noProof/>
          </w:rPr>
          <w:t>4.2.1. Importación</w:t>
        </w:r>
        <w:r>
          <w:rPr>
            <w:noProof/>
            <w:webHidden/>
          </w:rPr>
          <w:tab/>
        </w:r>
        <w:r>
          <w:rPr>
            <w:noProof/>
            <w:webHidden/>
          </w:rPr>
          <w:fldChar w:fldCharType="begin"/>
        </w:r>
        <w:r>
          <w:rPr>
            <w:noProof/>
            <w:webHidden/>
          </w:rPr>
          <w:instrText xml:space="preserve"> PAGEREF _Toc82560581 \h </w:instrText>
        </w:r>
        <w:r>
          <w:rPr>
            <w:noProof/>
            <w:webHidden/>
          </w:rPr>
        </w:r>
        <w:r>
          <w:rPr>
            <w:noProof/>
            <w:webHidden/>
          </w:rPr>
          <w:fldChar w:fldCharType="separate"/>
        </w:r>
        <w:r>
          <w:rPr>
            <w:noProof/>
            <w:webHidden/>
          </w:rPr>
          <w:t>25</w:t>
        </w:r>
        <w:r>
          <w:rPr>
            <w:noProof/>
            <w:webHidden/>
          </w:rPr>
          <w:fldChar w:fldCharType="end"/>
        </w:r>
      </w:hyperlink>
    </w:p>
    <w:p w14:paraId="53F9566E" w14:textId="3F9986EE" w:rsidR="0051705D" w:rsidRDefault="0051705D">
      <w:pPr>
        <w:pStyle w:val="TDC3"/>
        <w:tabs>
          <w:tab w:val="right" w:leader="dot" w:pos="9060"/>
        </w:tabs>
        <w:rPr>
          <w:rFonts w:asciiTheme="minorHAnsi" w:eastAsiaTheme="minorEastAsia" w:hAnsiTheme="minorHAnsi" w:cstheme="minorBidi"/>
          <w:noProof/>
          <w:lang w:eastAsia="es-ES"/>
        </w:rPr>
      </w:pPr>
      <w:hyperlink w:anchor="_Toc82560582" w:history="1">
        <w:r w:rsidRPr="00671A37">
          <w:rPr>
            <w:rStyle w:val="Hipervnculo"/>
            <w:noProof/>
          </w:rPr>
          <w:t xml:space="preserve">4.2.2. Creación de los </w:t>
        </w:r>
        <w:r w:rsidRPr="00671A37">
          <w:rPr>
            <w:rStyle w:val="Hipervnculo"/>
            <w:i/>
            <w:iCs/>
            <w:noProof/>
          </w:rPr>
          <w:t>datasets</w:t>
        </w:r>
        <w:r w:rsidRPr="00671A37">
          <w:rPr>
            <w:rStyle w:val="Hipervnculo"/>
            <w:noProof/>
          </w:rPr>
          <w:t xml:space="preserve"> de tiros</w:t>
        </w:r>
        <w:r>
          <w:rPr>
            <w:noProof/>
            <w:webHidden/>
          </w:rPr>
          <w:tab/>
        </w:r>
        <w:r>
          <w:rPr>
            <w:noProof/>
            <w:webHidden/>
          </w:rPr>
          <w:fldChar w:fldCharType="begin"/>
        </w:r>
        <w:r>
          <w:rPr>
            <w:noProof/>
            <w:webHidden/>
          </w:rPr>
          <w:instrText xml:space="preserve"> PAGEREF _Toc82560582 \h </w:instrText>
        </w:r>
        <w:r>
          <w:rPr>
            <w:noProof/>
            <w:webHidden/>
          </w:rPr>
        </w:r>
        <w:r>
          <w:rPr>
            <w:noProof/>
            <w:webHidden/>
          </w:rPr>
          <w:fldChar w:fldCharType="separate"/>
        </w:r>
        <w:r>
          <w:rPr>
            <w:noProof/>
            <w:webHidden/>
          </w:rPr>
          <w:t>26</w:t>
        </w:r>
        <w:r>
          <w:rPr>
            <w:noProof/>
            <w:webHidden/>
          </w:rPr>
          <w:fldChar w:fldCharType="end"/>
        </w:r>
      </w:hyperlink>
    </w:p>
    <w:p w14:paraId="1F75AA95" w14:textId="341D8322" w:rsidR="0051705D" w:rsidRDefault="0051705D">
      <w:pPr>
        <w:pStyle w:val="TDC3"/>
        <w:tabs>
          <w:tab w:val="right" w:leader="dot" w:pos="9060"/>
        </w:tabs>
        <w:rPr>
          <w:rFonts w:asciiTheme="minorHAnsi" w:eastAsiaTheme="minorEastAsia" w:hAnsiTheme="minorHAnsi" w:cstheme="minorBidi"/>
          <w:noProof/>
          <w:lang w:eastAsia="es-ES"/>
        </w:rPr>
      </w:pPr>
      <w:hyperlink w:anchor="_Toc82560583" w:history="1">
        <w:r w:rsidRPr="00671A37">
          <w:rPr>
            <w:rStyle w:val="Hipervnculo"/>
            <w:noProof/>
          </w:rPr>
          <w:t xml:space="preserve">4.2.3. Combinación de </w:t>
        </w:r>
        <w:r w:rsidRPr="00671A37">
          <w:rPr>
            <w:rStyle w:val="Hipervnculo"/>
            <w:i/>
            <w:iCs/>
            <w:noProof/>
          </w:rPr>
          <w:t>datasets</w:t>
        </w:r>
        <w:r>
          <w:rPr>
            <w:noProof/>
            <w:webHidden/>
          </w:rPr>
          <w:tab/>
        </w:r>
        <w:r>
          <w:rPr>
            <w:noProof/>
            <w:webHidden/>
          </w:rPr>
          <w:fldChar w:fldCharType="begin"/>
        </w:r>
        <w:r>
          <w:rPr>
            <w:noProof/>
            <w:webHidden/>
          </w:rPr>
          <w:instrText xml:space="preserve"> PAGEREF _Toc82560583 \h </w:instrText>
        </w:r>
        <w:r>
          <w:rPr>
            <w:noProof/>
            <w:webHidden/>
          </w:rPr>
        </w:r>
        <w:r>
          <w:rPr>
            <w:noProof/>
            <w:webHidden/>
          </w:rPr>
          <w:fldChar w:fldCharType="separate"/>
        </w:r>
        <w:r>
          <w:rPr>
            <w:noProof/>
            <w:webHidden/>
          </w:rPr>
          <w:t>28</w:t>
        </w:r>
        <w:r>
          <w:rPr>
            <w:noProof/>
            <w:webHidden/>
          </w:rPr>
          <w:fldChar w:fldCharType="end"/>
        </w:r>
      </w:hyperlink>
    </w:p>
    <w:p w14:paraId="001DC9D5" w14:textId="34293614" w:rsidR="0051705D" w:rsidRDefault="0051705D">
      <w:pPr>
        <w:pStyle w:val="TDC2"/>
        <w:tabs>
          <w:tab w:val="right" w:leader="dot" w:pos="9060"/>
        </w:tabs>
        <w:rPr>
          <w:rFonts w:asciiTheme="minorHAnsi" w:eastAsiaTheme="minorEastAsia" w:hAnsiTheme="minorHAnsi" w:cstheme="minorBidi"/>
          <w:noProof/>
          <w:lang w:eastAsia="es-ES"/>
        </w:rPr>
      </w:pPr>
      <w:hyperlink w:anchor="_Toc82560584" w:history="1">
        <w:r w:rsidRPr="00671A37">
          <w:rPr>
            <w:rStyle w:val="Hipervnculo"/>
            <w:noProof/>
          </w:rPr>
          <w:t xml:space="preserve">4.3. </w:t>
        </w:r>
        <w:r w:rsidRPr="00671A37">
          <w:rPr>
            <w:rStyle w:val="Hipervnculo"/>
            <w:i/>
            <w:iCs/>
            <w:noProof/>
          </w:rPr>
          <w:t>Dataset</w:t>
        </w:r>
        <w:r w:rsidRPr="00671A37">
          <w:rPr>
            <w:rStyle w:val="Hipervnculo"/>
            <w:noProof/>
          </w:rPr>
          <w:t xml:space="preserve"> utilizado</w:t>
        </w:r>
        <w:r>
          <w:rPr>
            <w:noProof/>
            <w:webHidden/>
          </w:rPr>
          <w:tab/>
        </w:r>
        <w:r>
          <w:rPr>
            <w:noProof/>
            <w:webHidden/>
          </w:rPr>
          <w:fldChar w:fldCharType="begin"/>
        </w:r>
        <w:r>
          <w:rPr>
            <w:noProof/>
            <w:webHidden/>
          </w:rPr>
          <w:instrText xml:space="preserve"> PAGEREF _Toc82560584 \h </w:instrText>
        </w:r>
        <w:r>
          <w:rPr>
            <w:noProof/>
            <w:webHidden/>
          </w:rPr>
        </w:r>
        <w:r>
          <w:rPr>
            <w:noProof/>
            <w:webHidden/>
          </w:rPr>
          <w:fldChar w:fldCharType="separate"/>
        </w:r>
        <w:r>
          <w:rPr>
            <w:noProof/>
            <w:webHidden/>
          </w:rPr>
          <w:t>32</w:t>
        </w:r>
        <w:r>
          <w:rPr>
            <w:noProof/>
            <w:webHidden/>
          </w:rPr>
          <w:fldChar w:fldCharType="end"/>
        </w:r>
      </w:hyperlink>
    </w:p>
    <w:p w14:paraId="11D4B098" w14:textId="19126920" w:rsidR="0051705D" w:rsidRDefault="0051705D">
      <w:pPr>
        <w:pStyle w:val="TDC2"/>
        <w:tabs>
          <w:tab w:val="right" w:leader="dot" w:pos="9060"/>
        </w:tabs>
        <w:rPr>
          <w:rFonts w:asciiTheme="minorHAnsi" w:eastAsiaTheme="minorEastAsia" w:hAnsiTheme="minorHAnsi" w:cstheme="minorBidi"/>
          <w:noProof/>
          <w:lang w:eastAsia="es-ES"/>
        </w:rPr>
      </w:pPr>
      <w:hyperlink w:anchor="_Toc82560585" w:history="1">
        <w:r w:rsidRPr="00671A37">
          <w:rPr>
            <w:rStyle w:val="Hipervnculo"/>
            <w:noProof/>
          </w:rPr>
          <w:t>4.4 Diseño del modelo</w:t>
        </w:r>
        <w:r>
          <w:rPr>
            <w:noProof/>
            <w:webHidden/>
          </w:rPr>
          <w:tab/>
        </w:r>
        <w:r>
          <w:rPr>
            <w:noProof/>
            <w:webHidden/>
          </w:rPr>
          <w:fldChar w:fldCharType="begin"/>
        </w:r>
        <w:r>
          <w:rPr>
            <w:noProof/>
            <w:webHidden/>
          </w:rPr>
          <w:instrText xml:space="preserve"> PAGEREF _Toc82560585 \h </w:instrText>
        </w:r>
        <w:r>
          <w:rPr>
            <w:noProof/>
            <w:webHidden/>
          </w:rPr>
        </w:r>
        <w:r>
          <w:rPr>
            <w:noProof/>
            <w:webHidden/>
          </w:rPr>
          <w:fldChar w:fldCharType="separate"/>
        </w:r>
        <w:r>
          <w:rPr>
            <w:noProof/>
            <w:webHidden/>
          </w:rPr>
          <w:t>35</w:t>
        </w:r>
        <w:r>
          <w:rPr>
            <w:noProof/>
            <w:webHidden/>
          </w:rPr>
          <w:fldChar w:fldCharType="end"/>
        </w:r>
      </w:hyperlink>
    </w:p>
    <w:p w14:paraId="27878440" w14:textId="1D6ED74C" w:rsidR="0051705D" w:rsidRDefault="0051705D">
      <w:pPr>
        <w:pStyle w:val="TDC3"/>
        <w:tabs>
          <w:tab w:val="right" w:leader="dot" w:pos="9060"/>
        </w:tabs>
        <w:rPr>
          <w:rFonts w:asciiTheme="minorHAnsi" w:eastAsiaTheme="minorEastAsia" w:hAnsiTheme="minorHAnsi" w:cstheme="minorBidi"/>
          <w:noProof/>
          <w:lang w:eastAsia="es-ES"/>
        </w:rPr>
      </w:pPr>
      <w:hyperlink w:anchor="_Toc82560586" w:history="1">
        <w:r w:rsidRPr="00671A37">
          <w:rPr>
            <w:rStyle w:val="Hipervnculo"/>
            <w:noProof/>
          </w:rPr>
          <w:t>4.4.1 Métricas utilizadas</w:t>
        </w:r>
        <w:r>
          <w:rPr>
            <w:noProof/>
            <w:webHidden/>
          </w:rPr>
          <w:tab/>
        </w:r>
        <w:r>
          <w:rPr>
            <w:noProof/>
            <w:webHidden/>
          </w:rPr>
          <w:fldChar w:fldCharType="begin"/>
        </w:r>
        <w:r>
          <w:rPr>
            <w:noProof/>
            <w:webHidden/>
          </w:rPr>
          <w:instrText xml:space="preserve"> PAGEREF _Toc82560586 \h </w:instrText>
        </w:r>
        <w:r>
          <w:rPr>
            <w:noProof/>
            <w:webHidden/>
          </w:rPr>
        </w:r>
        <w:r>
          <w:rPr>
            <w:noProof/>
            <w:webHidden/>
          </w:rPr>
          <w:fldChar w:fldCharType="separate"/>
        </w:r>
        <w:r>
          <w:rPr>
            <w:noProof/>
            <w:webHidden/>
          </w:rPr>
          <w:t>35</w:t>
        </w:r>
        <w:r>
          <w:rPr>
            <w:noProof/>
            <w:webHidden/>
          </w:rPr>
          <w:fldChar w:fldCharType="end"/>
        </w:r>
      </w:hyperlink>
    </w:p>
    <w:p w14:paraId="14E9429B" w14:textId="09A4F878" w:rsidR="0051705D" w:rsidRDefault="0051705D">
      <w:pPr>
        <w:pStyle w:val="TDC3"/>
        <w:tabs>
          <w:tab w:val="right" w:leader="dot" w:pos="9060"/>
        </w:tabs>
        <w:rPr>
          <w:rFonts w:asciiTheme="minorHAnsi" w:eastAsiaTheme="minorEastAsia" w:hAnsiTheme="minorHAnsi" w:cstheme="minorBidi"/>
          <w:noProof/>
          <w:lang w:eastAsia="es-ES"/>
        </w:rPr>
      </w:pPr>
      <w:hyperlink w:anchor="_Toc82560587" w:history="1">
        <w:r w:rsidRPr="00671A37">
          <w:rPr>
            <w:rStyle w:val="Hipervnculo"/>
            <w:noProof/>
          </w:rPr>
          <w:t>4.4.2 Regresión Logística</w:t>
        </w:r>
        <w:r>
          <w:rPr>
            <w:noProof/>
            <w:webHidden/>
          </w:rPr>
          <w:tab/>
        </w:r>
        <w:r>
          <w:rPr>
            <w:noProof/>
            <w:webHidden/>
          </w:rPr>
          <w:fldChar w:fldCharType="begin"/>
        </w:r>
        <w:r>
          <w:rPr>
            <w:noProof/>
            <w:webHidden/>
          </w:rPr>
          <w:instrText xml:space="preserve"> PAGEREF _Toc82560587 \h </w:instrText>
        </w:r>
        <w:r>
          <w:rPr>
            <w:noProof/>
            <w:webHidden/>
          </w:rPr>
        </w:r>
        <w:r>
          <w:rPr>
            <w:noProof/>
            <w:webHidden/>
          </w:rPr>
          <w:fldChar w:fldCharType="separate"/>
        </w:r>
        <w:r>
          <w:rPr>
            <w:noProof/>
            <w:webHidden/>
          </w:rPr>
          <w:t>38</w:t>
        </w:r>
        <w:r>
          <w:rPr>
            <w:noProof/>
            <w:webHidden/>
          </w:rPr>
          <w:fldChar w:fldCharType="end"/>
        </w:r>
      </w:hyperlink>
    </w:p>
    <w:p w14:paraId="53ACF891" w14:textId="570D68A1" w:rsidR="0051705D" w:rsidRDefault="0051705D">
      <w:pPr>
        <w:pStyle w:val="TDC3"/>
        <w:tabs>
          <w:tab w:val="right" w:leader="dot" w:pos="9060"/>
        </w:tabs>
        <w:rPr>
          <w:rFonts w:asciiTheme="minorHAnsi" w:eastAsiaTheme="minorEastAsia" w:hAnsiTheme="minorHAnsi" w:cstheme="minorBidi"/>
          <w:noProof/>
          <w:lang w:eastAsia="es-ES"/>
        </w:rPr>
      </w:pPr>
      <w:hyperlink w:anchor="_Toc82560588" w:history="1">
        <w:r w:rsidRPr="00671A37">
          <w:rPr>
            <w:rStyle w:val="Hipervnculo"/>
            <w:noProof/>
          </w:rPr>
          <w:t>4.4.3 LightGBM</w:t>
        </w:r>
        <w:r>
          <w:rPr>
            <w:noProof/>
            <w:webHidden/>
          </w:rPr>
          <w:tab/>
        </w:r>
        <w:r>
          <w:rPr>
            <w:noProof/>
            <w:webHidden/>
          </w:rPr>
          <w:fldChar w:fldCharType="begin"/>
        </w:r>
        <w:r>
          <w:rPr>
            <w:noProof/>
            <w:webHidden/>
          </w:rPr>
          <w:instrText xml:space="preserve"> PAGEREF _Toc82560588 \h </w:instrText>
        </w:r>
        <w:r>
          <w:rPr>
            <w:noProof/>
            <w:webHidden/>
          </w:rPr>
        </w:r>
        <w:r>
          <w:rPr>
            <w:noProof/>
            <w:webHidden/>
          </w:rPr>
          <w:fldChar w:fldCharType="separate"/>
        </w:r>
        <w:r>
          <w:rPr>
            <w:noProof/>
            <w:webHidden/>
          </w:rPr>
          <w:t>42</w:t>
        </w:r>
        <w:r>
          <w:rPr>
            <w:noProof/>
            <w:webHidden/>
          </w:rPr>
          <w:fldChar w:fldCharType="end"/>
        </w:r>
      </w:hyperlink>
    </w:p>
    <w:p w14:paraId="2DC8BEB9" w14:textId="20B9BA49" w:rsidR="0051705D" w:rsidRDefault="0051705D">
      <w:pPr>
        <w:pStyle w:val="TDC3"/>
        <w:tabs>
          <w:tab w:val="right" w:leader="dot" w:pos="9060"/>
        </w:tabs>
        <w:rPr>
          <w:rFonts w:asciiTheme="minorHAnsi" w:eastAsiaTheme="minorEastAsia" w:hAnsiTheme="minorHAnsi" w:cstheme="minorBidi"/>
          <w:noProof/>
          <w:lang w:eastAsia="es-ES"/>
        </w:rPr>
      </w:pPr>
      <w:hyperlink w:anchor="_Toc82560589" w:history="1">
        <w:r w:rsidRPr="00671A37">
          <w:rPr>
            <w:rStyle w:val="Hipervnculo"/>
            <w:noProof/>
          </w:rPr>
          <w:t>4.4.4 XGBoost</w:t>
        </w:r>
        <w:r>
          <w:rPr>
            <w:noProof/>
            <w:webHidden/>
          </w:rPr>
          <w:tab/>
        </w:r>
        <w:r>
          <w:rPr>
            <w:noProof/>
            <w:webHidden/>
          </w:rPr>
          <w:fldChar w:fldCharType="begin"/>
        </w:r>
        <w:r>
          <w:rPr>
            <w:noProof/>
            <w:webHidden/>
          </w:rPr>
          <w:instrText xml:space="preserve"> PAGEREF _Toc82560589 \h </w:instrText>
        </w:r>
        <w:r>
          <w:rPr>
            <w:noProof/>
            <w:webHidden/>
          </w:rPr>
        </w:r>
        <w:r>
          <w:rPr>
            <w:noProof/>
            <w:webHidden/>
          </w:rPr>
          <w:fldChar w:fldCharType="separate"/>
        </w:r>
        <w:r>
          <w:rPr>
            <w:noProof/>
            <w:webHidden/>
          </w:rPr>
          <w:t>46</w:t>
        </w:r>
        <w:r>
          <w:rPr>
            <w:noProof/>
            <w:webHidden/>
          </w:rPr>
          <w:fldChar w:fldCharType="end"/>
        </w:r>
      </w:hyperlink>
    </w:p>
    <w:p w14:paraId="09499634" w14:textId="659FB98F" w:rsidR="0051705D" w:rsidRDefault="0051705D">
      <w:pPr>
        <w:pStyle w:val="TDC3"/>
        <w:tabs>
          <w:tab w:val="right" w:leader="dot" w:pos="9060"/>
        </w:tabs>
        <w:rPr>
          <w:rFonts w:asciiTheme="minorHAnsi" w:eastAsiaTheme="minorEastAsia" w:hAnsiTheme="minorHAnsi" w:cstheme="minorBidi"/>
          <w:noProof/>
          <w:lang w:eastAsia="es-ES"/>
        </w:rPr>
      </w:pPr>
      <w:hyperlink w:anchor="_Toc82560590" w:history="1">
        <w:r w:rsidRPr="00671A37">
          <w:rPr>
            <w:rStyle w:val="Hipervnculo"/>
            <w:noProof/>
          </w:rPr>
          <w:t>4.4.5 Random Forest</w:t>
        </w:r>
        <w:r>
          <w:rPr>
            <w:noProof/>
            <w:webHidden/>
          </w:rPr>
          <w:tab/>
        </w:r>
        <w:r>
          <w:rPr>
            <w:noProof/>
            <w:webHidden/>
          </w:rPr>
          <w:fldChar w:fldCharType="begin"/>
        </w:r>
        <w:r>
          <w:rPr>
            <w:noProof/>
            <w:webHidden/>
          </w:rPr>
          <w:instrText xml:space="preserve"> PAGEREF _Toc82560590 \h </w:instrText>
        </w:r>
        <w:r>
          <w:rPr>
            <w:noProof/>
            <w:webHidden/>
          </w:rPr>
        </w:r>
        <w:r>
          <w:rPr>
            <w:noProof/>
            <w:webHidden/>
          </w:rPr>
          <w:fldChar w:fldCharType="separate"/>
        </w:r>
        <w:r>
          <w:rPr>
            <w:noProof/>
            <w:webHidden/>
          </w:rPr>
          <w:t>47</w:t>
        </w:r>
        <w:r>
          <w:rPr>
            <w:noProof/>
            <w:webHidden/>
          </w:rPr>
          <w:fldChar w:fldCharType="end"/>
        </w:r>
      </w:hyperlink>
    </w:p>
    <w:p w14:paraId="6713F7F2" w14:textId="507ABBA5" w:rsidR="0051705D" w:rsidRDefault="0051705D">
      <w:pPr>
        <w:pStyle w:val="TDC1"/>
        <w:tabs>
          <w:tab w:val="right" w:leader="dot" w:pos="9060"/>
        </w:tabs>
        <w:rPr>
          <w:rFonts w:asciiTheme="minorHAnsi" w:eastAsiaTheme="minorEastAsia" w:hAnsiTheme="minorHAnsi" w:cstheme="minorBidi"/>
          <w:noProof/>
          <w:lang w:eastAsia="es-ES"/>
        </w:rPr>
      </w:pPr>
      <w:hyperlink w:anchor="_Toc82560591" w:history="1">
        <w:r w:rsidRPr="00671A37">
          <w:rPr>
            <w:rStyle w:val="Hipervnculo"/>
            <w:noProof/>
            <w:lang w:bidi="en-US"/>
          </w:rPr>
          <w:t>5. Desarrollo específico de la contribución</w:t>
        </w:r>
        <w:r>
          <w:rPr>
            <w:noProof/>
            <w:webHidden/>
          </w:rPr>
          <w:tab/>
        </w:r>
        <w:r>
          <w:rPr>
            <w:noProof/>
            <w:webHidden/>
          </w:rPr>
          <w:fldChar w:fldCharType="begin"/>
        </w:r>
        <w:r>
          <w:rPr>
            <w:noProof/>
            <w:webHidden/>
          </w:rPr>
          <w:instrText xml:space="preserve"> PAGEREF _Toc82560591 \h </w:instrText>
        </w:r>
        <w:r>
          <w:rPr>
            <w:noProof/>
            <w:webHidden/>
          </w:rPr>
        </w:r>
        <w:r>
          <w:rPr>
            <w:noProof/>
            <w:webHidden/>
          </w:rPr>
          <w:fldChar w:fldCharType="separate"/>
        </w:r>
        <w:r>
          <w:rPr>
            <w:noProof/>
            <w:webHidden/>
          </w:rPr>
          <w:t>49</w:t>
        </w:r>
        <w:r>
          <w:rPr>
            <w:noProof/>
            <w:webHidden/>
          </w:rPr>
          <w:fldChar w:fldCharType="end"/>
        </w:r>
      </w:hyperlink>
    </w:p>
    <w:p w14:paraId="041BDB74" w14:textId="00461763" w:rsidR="0051705D" w:rsidRDefault="0051705D">
      <w:pPr>
        <w:pStyle w:val="TDC2"/>
        <w:tabs>
          <w:tab w:val="right" w:leader="dot" w:pos="9060"/>
        </w:tabs>
        <w:rPr>
          <w:rFonts w:asciiTheme="minorHAnsi" w:eastAsiaTheme="minorEastAsia" w:hAnsiTheme="minorHAnsi" w:cstheme="minorBidi"/>
          <w:noProof/>
          <w:lang w:eastAsia="es-ES"/>
        </w:rPr>
      </w:pPr>
      <w:hyperlink w:anchor="_Toc82560592" w:history="1">
        <w:r w:rsidRPr="00671A37">
          <w:rPr>
            <w:rStyle w:val="Hipervnculo"/>
            <w:rFonts w:eastAsia="Times New Roman"/>
            <w:noProof/>
            <w:lang w:eastAsia="es-ES"/>
          </w:rPr>
          <w:t>5.1 Análisis de las nuevas variables</w:t>
        </w:r>
        <w:r>
          <w:rPr>
            <w:noProof/>
            <w:webHidden/>
          </w:rPr>
          <w:tab/>
        </w:r>
        <w:r>
          <w:rPr>
            <w:noProof/>
            <w:webHidden/>
          </w:rPr>
          <w:fldChar w:fldCharType="begin"/>
        </w:r>
        <w:r>
          <w:rPr>
            <w:noProof/>
            <w:webHidden/>
          </w:rPr>
          <w:instrText xml:space="preserve"> PAGEREF _Toc82560592 \h </w:instrText>
        </w:r>
        <w:r>
          <w:rPr>
            <w:noProof/>
            <w:webHidden/>
          </w:rPr>
        </w:r>
        <w:r>
          <w:rPr>
            <w:noProof/>
            <w:webHidden/>
          </w:rPr>
          <w:fldChar w:fldCharType="separate"/>
        </w:r>
        <w:r>
          <w:rPr>
            <w:noProof/>
            <w:webHidden/>
          </w:rPr>
          <w:t>49</w:t>
        </w:r>
        <w:r>
          <w:rPr>
            <w:noProof/>
            <w:webHidden/>
          </w:rPr>
          <w:fldChar w:fldCharType="end"/>
        </w:r>
      </w:hyperlink>
    </w:p>
    <w:p w14:paraId="3BBEB121" w14:textId="5F937078" w:rsidR="0051705D" w:rsidRDefault="0051705D">
      <w:pPr>
        <w:pStyle w:val="TDC2"/>
        <w:tabs>
          <w:tab w:val="right" w:leader="dot" w:pos="9060"/>
        </w:tabs>
        <w:rPr>
          <w:rFonts w:asciiTheme="minorHAnsi" w:eastAsiaTheme="minorEastAsia" w:hAnsiTheme="minorHAnsi" w:cstheme="minorBidi"/>
          <w:noProof/>
          <w:lang w:eastAsia="es-ES"/>
        </w:rPr>
      </w:pPr>
      <w:hyperlink w:anchor="_Toc82560593" w:history="1">
        <w:r w:rsidRPr="00671A37">
          <w:rPr>
            <w:rStyle w:val="Hipervnculo"/>
            <w:rFonts w:eastAsia="Times New Roman"/>
            <w:noProof/>
            <w:lang w:eastAsia="es-ES"/>
          </w:rPr>
          <w:t>5.2 Análisis de los modelos obtenidos</w:t>
        </w:r>
        <w:r>
          <w:rPr>
            <w:noProof/>
            <w:webHidden/>
          </w:rPr>
          <w:tab/>
        </w:r>
        <w:r>
          <w:rPr>
            <w:noProof/>
            <w:webHidden/>
          </w:rPr>
          <w:fldChar w:fldCharType="begin"/>
        </w:r>
        <w:r>
          <w:rPr>
            <w:noProof/>
            <w:webHidden/>
          </w:rPr>
          <w:instrText xml:space="preserve"> PAGEREF _Toc82560593 \h </w:instrText>
        </w:r>
        <w:r>
          <w:rPr>
            <w:noProof/>
            <w:webHidden/>
          </w:rPr>
        </w:r>
        <w:r>
          <w:rPr>
            <w:noProof/>
            <w:webHidden/>
          </w:rPr>
          <w:fldChar w:fldCharType="separate"/>
        </w:r>
        <w:r>
          <w:rPr>
            <w:noProof/>
            <w:webHidden/>
          </w:rPr>
          <w:t>60</w:t>
        </w:r>
        <w:r>
          <w:rPr>
            <w:noProof/>
            <w:webHidden/>
          </w:rPr>
          <w:fldChar w:fldCharType="end"/>
        </w:r>
      </w:hyperlink>
    </w:p>
    <w:p w14:paraId="1D9E1D7A" w14:textId="663FC6AA" w:rsidR="0051705D" w:rsidRDefault="0051705D">
      <w:pPr>
        <w:pStyle w:val="TDC2"/>
        <w:tabs>
          <w:tab w:val="right" w:leader="dot" w:pos="9060"/>
        </w:tabs>
        <w:rPr>
          <w:rFonts w:asciiTheme="minorHAnsi" w:eastAsiaTheme="minorEastAsia" w:hAnsiTheme="minorHAnsi" w:cstheme="minorBidi"/>
          <w:noProof/>
          <w:lang w:eastAsia="es-ES"/>
        </w:rPr>
      </w:pPr>
      <w:hyperlink w:anchor="_Toc82560594" w:history="1">
        <w:r w:rsidRPr="00671A37">
          <w:rPr>
            <w:rStyle w:val="Hipervnculo"/>
            <w:rFonts w:eastAsia="Times New Roman"/>
            <w:noProof/>
            <w:lang w:eastAsia="es-ES"/>
          </w:rPr>
          <w:t>5.3 Comparación con otros modelos</w:t>
        </w:r>
        <w:r>
          <w:rPr>
            <w:noProof/>
            <w:webHidden/>
          </w:rPr>
          <w:tab/>
        </w:r>
        <w:r>
          <w:rPr>
            <w:noProof/>
            <w:webHidden/>
          </w:rPr>
          <w:fldChar w:fldCharType="begin"/>
        </w:r>
        <w:r>
          <w:rPr>
            <w:noProof/>
            <w:webHidden/>
          </w:rPr>
          <w:instrText xml:space="preserve"> PAGEREF _Toc82560594 \h </w:instrText>
        </w:r>
        <w:r>
          <w:rPr>
            <w:noProof/>
            <w:webHidden/>
          </w:rPr>
        </w:r>
        <w:r>
          <w:rPr>
            <w:noProof/>
            <w:webHidden/>
          </w:rPr>
          <w:fldChar w:fldCharType="separate"/>
        </w:r>
        <w:r>
          <w:rPr>
            <w:noProof/>
            <w:webHidden/>
          </w:rPr>
          <w:t>64</w:t>
        </w:r>
        <w:r>
          <w:rPr>
            <w:noProof/>
            <w:webHidden/>
          </w:rPr>
          <w:fldChar w:fldCharType="end"/>
        </w:r>
      </w:hyperlink>
    </w:p>
    <w:p w14:paraId="55DD86AB" w14:textId="36318506" w:rsidR="0051705D" w:rsidRDefault="0051705D">
      <w:pPr>
        <w:pStyle w:val="TDC1"/>
        <w:tabs>
          <w:tab w:val="right" w:leader="dot" w:pos="9060"/>
        </w:tabs>
        <w:rPr>
          <w:rFonts w:asciiTheme="minorHAnsi" w:eastAsiaTheme="minorEastAsia" w:hAnsiTheme="minorHAnsi" w:cstheme="minorBidi"/>
          <w:noProof/>
          <w:lang w:eastAsia="es-ES"/>
        </w:rPr>
      </w:pPr>
      <w:hyperlink w:anchor="_Toc82560595" w:history="1">
        <w:r w:rsidRPr="00671A37">
          <w:rPr>
            <w:rStyle w:val="Hipervnculo"/>
            <w:noProof/>
            <w:lang w:bidi="en-US"/>
          </w:rPr>
          <w:t>6. Conclusiones y trabajo futuro</w:t>
        </w:r>
        <w:r>
          <w:rPr>
            <w:noProof/>
            <w:webHidden/>
          </w:rPr>
          <w:tab/>
        </w:r>
        <w:r>
          <w:rPr>
            <w:noProof/>
            <w:webHidden/>
          </w:rPr>
          <w:fldChar w:fldCharType="begin"/>
        </w:r>
        <w:r>
          <w:rPr>
            <w:noProof/>
            <w:webHidden/>
          </w:rPr>
          <w:instrText xml:space="preserve"> PAGEREF _Toc82560595 \h </w:instrText>
        </w:r>
        <w:r>
          <w:rPr>
            <w:noProof/>
            <w:webHidden/>
          </w:rPr>
        </w:r>
        <w:r>
          <w:rPr>
            <w:noProof/>
            <w:webHidden/>
          </w:rPr>
          <w:fldChar w:fldCharType="separate"/>
        </w:r>
        <w:r>
          <w:rPr>
            <w:noProof/>
            <w:webHidden/>
          </w:rPr>
          <w:t>65</w:t>
        </w:r>
        <w:r>
          <w:rPr>
            <w:noProof/>
            <w:webHidden/>
          </w:rPr>
          <w:fldChar w:fldCharType="end"/>
        </w:r>
      </w:hyperlink>
    </w:p>
    <w:p w14:paraId="2E84348D" w14:textId="109011E5" w:rsidR="0051705D" w:rsidRDefault="0051705D">
      <w:pPr>
        <w:pStyle w:val="TDC2"/>
        <w:tabs>
          <w:tab w:val="right" w:leader="dot" w:pos="9060"/>
        </w:tabs>
        <w:rPr>
          <w:rFonts w:asciiTheme="minorHAnsi" w:eastAsiaTheme="minorEastAsia" w:hAnsiTheme="minorHAnsi" w:cstheme="minorBidi"/>
          <w:noProof/>
          <w:lang w:eastAsia="es-ES"/>
        </w:rPr>
      </w:pPr>
      <w:hyperlink w:anchor="_Toc82560596" w:history="1">
        <w:r w:rsidRPr="00671A37">
          <w:rPr>
            <w:rStyle w:val="Hipervnculo"/>
            <w:rFonts w:eastAsia="Times New Roman"/>
            <w:noProof/>
            <w:lang w:eastAsia="es-ES"/>
          </w:rPr>
          <w:t>6.1. Conclusiones</w:t>
        </w:r>
        <w:r>
          <w:rPr>
            <w:noProof/>
            <w:webHidden/>
          </w:rPr>
          <w:tab/>
        </w:r>
        <w:r>
          <w:rPr>
            <w:noProof/>
            <w:webHidden/>
          </w:rPr>
          <w:fldChar w:fldCharType="begin"/>
        </w:r>
        <w:r>
          <w:rPr>
            <w:noProof/>
            <w:webHidden/>
          </w:rPr>
          <w:instrText xml:space="preserve"> PAGEREF _Toc82560596 \h </w:instrText>
        </w:r>
        <w:r>
          <w:rPr>
            <w:noProof/>
            <w:webHidden/>
          </w:rPr>
        </w:r>
        <w:r>
          <w:rPr>
            <w:noProof/>
            <w:webHidden/>
          </w:rPr>
          <w:fldChar w:fldCharType="separate"/>
        </w:r>
        <w:r>
          <w:rPr>
            <w:noProof/>
            <w:webHidden/>
          </w:rPr>
          <w:t>65</w:t>
        </w:r>
        <w:r>
          <w:rPr>
            <w:noProof/>
            <w:webHidden/>
          </w:rPr>
          <w:fldChar w:fldCharType="end"/>
        </w:r>
      </w:hyperlink>
    </w:p>
    <w:p w14:paraId="20E0C451" w14:textId="4D4433F9" w:rsidR="0051705D" w:rsidRDefault="0051705D">
      <w:pPr>
        <w:pStyle w:val="TDC2"/>
        <w:tabs>
          <w:tab w:val="right" w:leader="dot" w:pos="9060"/>
        </w:tabs>
        <w:rPr>
          <w:rFonts w:asciiTheme="minorHAnsi" w:eastAsiaTheme="minorEastAsia" w:hAnsiTheme="minorHAnsi" w:cstheme="minorBidi"/>
          <w:noProof/>
          <w:lang w:eastAsia="es-ES"/>
        </w:rPr>
      </w:pPr>
      <w:hyperlink w:anchor="_Toc82560597" w:history="1">
        <w:r w:rsidRPr="00671A37">
          <w:rPr>
            <w:rStyle w:val="Hipervnculo"/>
            <w:rFonts w:eastAsia="Times New Roman"/>
            <w:noProof/>
            <w:lang w:eastAsia="es-ES"/>
          </w:rPr>
          <w:t>6.2. Líneas de trabajo futuro</w:t>
        </w:r>
        <w:r>
          <w:rPr>
            <w:noProof/>
            <w:webHidden/>
          </w:rPr>
          <w:tab/>
        </w:r>
        <w:r>
          <w:rPr>
            <w:noProof/>
            <w:webHidden/>
          </w:rPr>
          <w:fldChar w:fldCharType="begin"/>
        </w:r>
        <w:r>
          <w:rPr>
            <w:noProof/>
            <w:webHidden/>
          </w:rPr>
          <w:instrText xml:space="preserve"> PAGEREF _Toc82560597 \h </w:instrText>
        </w:r>
        <w:r>
          <w:rPr>
            <w:noProof/>
            <w:webHidden/>
          </w:rPr>
        </w:r>
        <w:r>
          <w:rPr>
            <w:noProof/>
            <w:webHidden/>
          </w:rPr>
          <w:fldChar w:fldCharType="separate"/>
        </w:r>
        <w:r>
          <w:rPr>
            <w:noProof/>
            <w:webHidden/>
          </w:rPr>
          <w:t>65</w:t>
        </w:r>
        <w:r>
          <w:rPr>
            <w:noProof/>
            <w:webHidden/>
          </w:rPr>
          <w:fldChar w:fldCharType="end"/>
        </w:r>
      </w:hyperlink>
    </w:p>
    <w:p w14:paraId="69D808A7" w14:textId="63398920" w:rsidR="0051705D" w:rsidRDefault="0051705D">
      <w:pPr>
        <w:pStyle w:val="TDC1"/>
        <w:tabs>
          <w:tab w:val="right" w:leader="dot" w:pos="9060"/>
        </w:tabs>
        <w:rPr>
          <w:rFonts w:asciiTheme="minorHAnsi" w:eastAsiaTheme="minorEastAsia" w:hAnsiTheme="minorHAnsi" w:cstheme="minorBidi"/>
          <w:noProof/>
          <w:lang w:eastAsia="es-ES"/>
        </w:rPr>
      </w:pPr>
      <w:hyperlink w:anchor="_Toc82560598" w:history="1">
        <w:r w:rsidRPr="00671A37">
          <w:rPr>
            <w:rStyle w:val="Hipervnculo"/>
            <w:noProof/>
            <w:lang w:bidi="en-US"/>
          </w:rPr>
          <w:t>7. Bibliografía</w:t>
        </w:r>
        <w:r>
          <w:rPr>
            <w:noProof/>
            <w:webHidden/>
          </w:rPr>
          <w:tab/>
        </w:r>
        <w:r>
          <w:rPr>
            <w:noProof/>
            <w:webHidden/>
          </w:rPr>
          <w:fldChar w:fldCharType="begin"/>
        </w:r>
        <w:r>
          <w:rPr>
            <w:noProof/>
            <w:webHidden/>
          </w:rPr>
          <w:instrText xml:space="preserve"> PAGEREF _Toc82560598 \h </w:instrText>
        </w:r>
        <w:r>
          <w:rPr>
            <w:noProof/>
            <w:webHidden/>
          </w:rPr>
        </w:r>
        <w:r>
          <w:rPr>
            <w:noProof/>
            <w:webHidden/>
          </w:rPr>
          <w:fldChar w:fldCharType="separate"/>
        </w:r>
        <w:r>
          <w:rPr>
            <w:noProof/>
            <w:webHidden/>
          </w:rPr>
          <w:t>66</w:t>
        </w:r>
        <w:r>
          <w:rPr>
            <w:noProof/>
            <w:webHidden/>
          </w:rPr>
          <w:fldChar w:fldCharType="end"/>
        </w:r>
      </w:hyperlink>
    </w:p>
    <w:p w14:paraId="1FD0D579" w14:textId="7FDBB167" w:rsidR="0051705D" w:rsidRDefault="0051705D">
      <w:pPr>
        <w:pStyle w:val="TDC1"/>
        <w:tabs>
          <w:tab w:val="right" w:leader="dot" w:pos="9060"/>
        </w:tabs>
        <w:rPr>
          <w:rFonts w:asciiTheme="minorHAnsi" w:eastAsiaTheme="minorEastAsia" w:hAnsiTheme="minorHAnsi" w:cstheme="minorBidi"/>
          <w:noProof/>
          <w:lang w:eastAsia="es-ES"/>
        </w:rPr>
      </w:pPr>
      <w:hyperlink w:anchor="_Toc82560599" w:history="1">
        <w:r w:rsidRPr="00671A37">
          <w:rPr>
            <w:rStyle w:val="Hipervnculo"/>
            <w:noProof/>
            <w:lang w:eastAsia="es-ES" w:bidi="en-US"/>
          </w:rPr>
          <w:t>Anexos</w:t>
        </w:r>
        <w:r>
          <w:rPr>
            <w:noProof/>
            <w:webHidden/>
          </w:rPr>
          <w:tab/>
        </w:r>
        <w:r>
          <w:rPr>
            <w:noProof/>
            <w:webHidden/>
          </w:rPr>
          <w:fldChar w:fldCharType="begin"/>
        </w:r>
        <w:r>
          <w:rPr>
            <w:noProof/>
            <w:webHidden/>
          </w:rPr>
          <w:instrText xml:space="preserve"> PAGEREF _Toc82560599 \h </w:instrText>
        </w:r>
        <w:r>
          <w:rPr>
            <w:noProof/>
            <w:webHidden/>
          </w:rPr>
        </w:r>
        <w:r>
          <w:rPr>
            <w:noProof/>
            <w:webHidden/>
          </w:rPr>
          <w:fldChar w:fldCharType="separate"/>
        </w:r>
        <w:r>
          <w:rPr>
            <w:noProof/>
            <w:webHidden/>
          </w:rPr>
          <w:t>76</w:t>
        </w:r>
        <w:r>
          <w:rPr>
            <w:noProof/>
            <w:webHidden/>
          </w:rPr>
          <w:fldChar w:fldCharType="end"/>
        </w:r>
      </w:hyperlink>
    </w:p>
    <w:p w14:paraId="79BA0754" w14:textId="299A3E87" w:rsidR="00E464E0" w:rsidRDefault="00BA5509" w:rsidP="00E464E0">
      <w:pPr>
        <w:spacing w:after="0" w:line="240" w:lineRule="auto"/>
        <w:jc w:val="left"/>
        <w:rPr>
          <w:rFonts w:cs="Arial"/>
          <w:b/>
          <w:sz w:val="36"/>
          <w:szCs w:val="36"/>
        </w:rPr>
      </w:pPr>
      <w:r>
        <w:rPr>
          <w:rFonts w:eastAsia="Calibri" w:cs="Arial"/>
        </w:rPr>
        <w:fldChar w:fldCharType="end"/>
      </w:r>
    </w:p>
    <w:p w14:paraId="5107C4D6" w14:textId="77777777" w:rsidR="00A9014B" w:rsidRDefault="00A9014B">
      <w:pPr>
        <w:spacing w:line="276" w:lineRule="auto"/>
        <w:jc w:val="left"/>
        <w:rPr>
          <w:b/>
          <w:sz w:val="36"/>
          <w:szCs w:val="36"/>
        </w:rPr>
      </w:pPr>
      <w:r>
        <w:rPr>
          <w:b/>
          <w:sz w:val="36"/>
          <w:szCs w:val="36"/>
        </w:rPr>
        <w:br w:type="page"/>
      </w:r>
    </w:p>
    <w:p w14:paraId="70B813EE" w14:textId="10776FC6" w:rsidR="00E464E0" w:rsidRPr="007B2C11" w:rsidRDefault="00E464E0" w:rsidP="007B2C11">
      <w:pPr>
        <w:jc w:val="center"/>
        <w:rPr>
          <w:b/>
          <w:sz w:val="36"/>
          <w:szCs w:val="36"/>
        </w:rPr>
      </w:pPr>
      <w:r w:rsidRPr="007B2C11">
        <w:rPr>
          <w:b/>
          <w:sz w:val="36"/>
          <w:szCs w:val="36"/>
        </w:rPr>
        <w:lastRenderedPageBreak/>
        <w:t>Índice de tablas</w:t>
      </w:r>
    </w:p>
    <w:p w14:paraId="50146CB9" w14:textId="6D1C2768" w:rsidR="0051705D" w:rsidRDefault="00E464E0">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82560600" w:history="1">
        <w:r w:rsidR="0051705D" w:rsidRPr="004011D4">
          <w:rPr>
            <w:rStyle w:val="Hipervnculo"/>
            <w:noProof/>
          </w:rPr>
          <w:t>Tabla 1: Partidos y temporadas de cada competición en los datos de StatsBomb Open-Data.</w:t>
        </w:r>
        <w:r w:rsidR="0051705D">
          <w:rPr>
            <w:noProof/>
            <w:webHidden/>
          </w:rPr>
          <w:tab/>
        </w:r>
        <w:r w:rsidR="0051705D">
          <w:rPr>
            <w:noProof/>
            <w:webHidden/>
          </w:rPr>
          <w:fldChar w:fldCharType="begin"/>
        </w:r>
        <w:r w:rsidR="0051705D">
          <w:rPr>
            <w:noProof/>
            <w:webHidden/>
          </w:rPr>
          <w:instrText xml:space="preserve"> PAGEREF _Toc82560600 \h </w:instrText>
        </w:r>
        <w:r w:rsidR="0051705D">
          <w:rPr>
            <w:noProof/>
            <w:webHidden/>
          </w:rPr>
        </w:r>
        <w:r w:rsidR="0051705D">
          <w:rPr>
            <w:noProof/>
            <w:webHidden/>
          </w:rPr>
          <w:fldChar w:fldCharType="separate"/>
        </w:r>
        <w:r w:rsidR="0051705D">
          <w:rPr>
            <w:noProof/>
            <w:webHidden/>
          </w:rPr>
          <w:t>24</w:t>
        </w:r>
        <w:r w:rsidR="0051705D">
          <w:rPr>
            <w:noProof/>
            <w:webHidden/>
          </w:rPr>
          <w:fldChar w:fldCharType="end"/>
        </w:r>
      </w:hyperlink>
    </w:p>
    <w:p w14:paraId="3A9BE048" w14:textId="41AC1782"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01" w:history="1">
        <w:r w:rsidRPr="004011D4">
          <w:rPr>
            <w:rStyle w:val="Hipervnculo"/>
            <w:noProof/>
          </w:rPr>
          <w:t>Tabla 2: Partidos y temporadas de cada competición en los datos de WyScout Soccer match event dataset.</w:t>
        </w:r>
        <w:r>
          <w:rPr>
            <w:noProof/>
            <w:webHidden/>
          </w:rPr>
          <w:tab/>
        </w:r>
        <w:r>
          <w:rPr>
            <w:noProof/>
            <w:webHidden/>
          </w:rPr>
          <w:fldChar w:fldCharType="begin"/>
        </w:r>
        <w:r>
          <w:rPr>
            <w:noProof/>
            <w:webHidden/>
          </w:rPr>
          <w:instrText xml:space="preserve"> PAGEREF _Toc82560601 \h </w:instrText>
        </w:r>
        <w:r>
          <w:rPr>
            <w:noProof/>
            <w:webHidden/>
          </w:rPr>
        </w:r>
        <w:r>
          <w:rPr>
            <w:noProof/>
            <w:webHidden/>
          </w:rPr>
          <w:fldChar w:fldCharType="separate"/>
        </w:r>
        <w:r>
          <w:rPr>
            <w:noProof/>
            <w:webHidden/>
          </w:rPr>
          <w:t>25</w:t>
        </w:r>
        <w:r>
          <w:rPr>
            <w:noProof/>
            <w:webHidden/>
          </w:rPr>
          <w:fldChar w:fldCharType="end"/>
        </w:r>
      </w:hyperlink>
    </w:p>
    <w:p w14:paraId="08F7F34A" w14:textId="761F24BF"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02" w:history="1">
        <w:r w:rsidRPr="004011D4">
          <w:rPr>
            <w:rStyle w:val="Hipervnculo"/>
            <w:noProof/>
          </w:rPr>
          <w:t>Tabla 3: Variables utilizadas en el dataset, explicación y origen de los datos.</w:t>
        </w:r>
        <w:r>
          <w:rPr>
            <w:noProof/>
            <w:webHidden/>
          </w:rPr>
          <w:tab/>
        </w:r>
        <w:r>
          <w:rPr>
            <w:noProof/>
            <w:webHidden/>
          </w:rPr>
          <w:fldChar w:fldCharType="begin"/>
        </w:r>
        <w:r>
          <w:rPr>
            <w:noProof/>
            <w:webHidden/>
          </w:rPr>
          <w:instrText xml:space="preserve"> PAGEREF _Toc82560602 \h </w:instrText>
        </w:r>
        <w:r>
          <w:rPr>
            <w:noProof/>
            <w:webHidden/>
          </w:rPr>
        </w:r>
        <w:r>
          <w:rPr>
            <w:noProof/>
            <w:webHidden/>
          </w:rPr>
          <w:fldChar w:fldCharType="separate"/>
        </w:r>
        <w:r>
          <w:rPr>
            <w:noProof/>
            <w:webHidden/>
          </w:rPr>
          <w:t>34</w:t>
        </w:r>
        <w:r>
          <w:rPr>
            <w:noProof/>
            <w:webHidden/>
          </w:rPr>
          <w:fldChar w:fldCharType="end"/>
        </w:r>
      </w:hyperlink>
    </w:p>
    <w:p w14:paraId="2B3D1C26" w14:textId="7CCD3632"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03" w:history="1">
        <w:r w:rsidRPr="004011D4">
          <w:rPr>
            <w:rStyle w:val="Hipervnculo"/>
            <w:noProof/>
          </w:rPr>
          <w:t>Tabla 4: Ejemplo de creación de variables dummies a partir de una variable categórica (Body_type).</w:t>
        </w:r>
        <w:r>
          <w:rPr>
            <w:noProof/>
            <w:webHidden/>
          </w:rPr>
          <w:tab/>
        </w:r>
        <w:r>
          <w:rPr>
            <w:noProof/>
            <w:webHidden/>
          </w:rPr>
          <w:fldChar w:fldCharType="begin"/>
        </w:r>
        <w:r>
          <w:rPr>
            <w:noProof/>
            <w:webHidden/>
          </w:rPr>
          <w:instrText xml:space="preserve"> PAGEREF _Toc82560603 \h </w:instrText>
        </w:r>
        <w:r>
          <w:rPr>
            <w:noProof/>
            <w:webHidden/>
          </w:rPr>
        </w:r>
        <w:r>
          <w:rPr>
            <w:noProof/>
            <w:webHidden/>
          </w:rPr>
          <w:fldChar w:fldCharType="separate"/>
        </w:r>
        <w:r>
          <w:rPr>
            <w:noProof/>
            <w:webHidden/>
          </w:rPr>
          <w:t>40</w:t>
        </w:r>
        <w:r>
          <w:rPr>
            <w:noProof/>
            <w:webHidden/>
          </w:rPr>
          <w:fldChar w:fldCharType="end"/>
        </w:r>
      </w:hyperlink>
    </w:p>
    <w:p w14:paraId="626DB578" w14:textId="0EB18574"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04" w:history="1">
        <w:r w:rsidRPr="004011D4">
          <w:rPr>
            <w:rStyle w:val="Hipervnculo"/>
            <w:noProof/>
          </w:rPr>
          <w:t>Tabla 5: Lanzamientos, goles y proporción de los datos de entrenamiento y de test para cada dataset del modelo de regresión logística.</w:t>
        </w:r>
        <w:r>
          <w:rPr>
            <w:noProof/>
            <w:webHidden/>
          </w:rPr>
          <w:tab/>
        </w:r>
        <w:r>
          <w:rPr>
            <w:noProof/>
            <w:webHidden/>
          </w:rPr>
          <w:fldChar w:fldCharType="begin"/>
        </w:r>
        <w:r>
          <w:rPr>
            <w:noProof/>
            <w:webHidden/>
          </w:rPr>
          <w:instrText xml:space="preserve"> PAGEREF _Toc82560604 \h </w:instrText>
        </w:r>
        <w:r>
          <w:rPr>
            <w:noProof/>
            <w:webHidden/>
          </w:rPr>
        </w:r>
        <w:r>
          <w:rPr>
            <w:noProof/>
            <w:webHidden/>
          </w:rPr>
          <w:fldChar w:fldCharType="separate"/>
        </w:r>
        <w:r>
          <w:rPr>
            <w:noProof/>
            <w:webHidden/>
          </w:rPr>
          <w:t>40</w:t>
        </w:r>
        <w:r>
          <w:rPr>
            <w:noProof/>
            <w:webHidden/>
          </w:rPr>
          <w:fldChar w:fldCharType="end"/>
        </w:r>
      </w:hyperlink>
    </w:p>
    <w:p w14:paraId="25D7AA5E" w14:textId="52F57396"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05" w:history="1">
        <w:r w:rsidRPr="004011D4">
          <w:rPr>
            <w:rStyle w:val="Hipervnculo"/>
            <w:noProof/>
          </w:rPr>
          <w:t>Tabla 6: Lanzamientos, goles y proporción de los datos de entrenamiento y de test para cada dataset del modelo de LightGBM.</w:t>
        </w:r>
        <w:r>
          <w:rPr>
            <w:noProof/>
            <w:webHidden/>
          </w:rPr>
          <w:tab/>
        </w:r>
        <w:r>
          <w:rPr>
            <w:noProof/>
            <w:webHidden/>
          </w:rPr>
          <w:fldChar w:fldCharType="begin"/>
        </w:r>
        <w:r>
          <w:rPr>
            <w:noProof/>
            <w:webHidden/>
          </w:rPr>
          <w:instrText xml:space="preserve"> PAGEREF _Toc82560605 \h </w:instrText>
        </w:r>
        <w:r>
          <w:rPr>
            <w:noProof/>
            <w:webHidden/>
          </w:rPr>
        </w:r>
        <w:r>
          <w:rPr>
            <w:noProof/>
            <w:webHidden/>
          </w:rPr>
          <w:fldChar w:fldCharType="separate"/>
        </w:r>
        <w:r>
          <w:rPr>
            <w:noProof/>
            <w:webHidden/>
          </w:rPr>
          <w:t>45</w:t>
        </w:r>
        <w:r>
          <w:rPr>
            <w:noProof/>
            <w:webHidden/>
          </w:rPr>
          <w:fldChar w:fldCharType="end"/>
        </w:r>
      </w:hyperlink>
    </w:p>
    <w:p w14:paraId="5DAF8F98" w14:textId="557C658C"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06" w:history="1">
        <w:r w:rsidRPr="004011D4">
          <w:rPr>
            <w:rStyle w:val="Hipervnculo"/>
            <w:noProof/>
          </w:rPr>
          <w:t>Tabla 8: % de acierto, distancia media de los disparos y % de contraataques según diferencia de jugadores en el campo.</w:t>
        </w:r>
        <w:r>
          <w:rPr>
            <w:noProof/>
            <w:webHidden/>
          </w:rPr>
          <w:tab/>
        </w:r>
        <w:r>
          <w:rPr>
            <w:noProof/>
            <w:webHidden/>
          </w:rPr>
          <w:fldChar w:fldCharType="begin"/>
        </w:r>
        <w:r>
          <w:rPr>
            <w:noProof/>
            <w:webHidden/>
          </w:rPr>
          <w:instrText xml:space="preserve"> PAGEREF _Toc82560606 \h </w:instrText>
        </w:r>
        <w:r>
          <w:rPr>
            <w:noProof/>
            <w:webHidden/>
          </w:rPr>
        </w:r>
        <w:r>
          <w:rPr>
            <w:noProof/>
            <w:webHidden/>
          </w:rPr>
          <w:fldChar w:fldCharType="separate"/>
        </w:r>
        <w:r>
          <w:rPr>
            <w:noProof/>
            <w:webHidden/>
          </w:rPr>
          <w:t>53</w:t>
        </w:r>
        <w:r>
          <w:rPr>
            <w:noProof/>
            <w:webHidden/>
          </w:rPr>
          <w:fldChar w:fldCharType="end"/>
        </w:r>
      </w:hyperlink>
    </w:p>
    <w:p w14:paraId="3324A3F2" w14:textId="20CC3F00"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07" w:history="1">
        <w:r w:rsidRPr="004011D4">
          <w:rPr>
            <w:rStyle w:val="Hipervnculo"/>
            <w:noProof/>
          </w:rPr>
          <w:t>Tabla 7: % de acierto en los lanzamientos, tanto de penalti como el resto, según factor campo.</w:t>
        </w:r>
        <w:r>
          <w:rPr>
            <w:noProof/>
            <w:webHidden/>
          </w:rPr>
          <w:tab/>
        </w:r>
        <w:r>
          <w:rPr>
            <w:noProof/>
            <w:webHidden/>
          </w:rPr>
          <w:fldChar w:fldCharType="begin"/>
        </w:r>
        <w:r>
          <w:rPr>
            <w:noProof/>
            <w:webHidden/>
          </w:rPr>
          <w:instrText xml:space="preserve"> PAGEREF _Toc82560607 \h </w:instrText>
        </w:r>
        <w:r>
          <w:rPr>
            <w:noProof/>
            <w:webHidden/>
          </w:rPr>
        </w:r>
        <w:r>
          <w:rPr>
            <w:noProof/>
            <w:webHidden/>
          </w:rPr>
          <w:fldChar w:fldCharType="separate"/>
        </w:r>
        <w:r>
          <w:rPr>
            <w:noProof/>
            <w:webHidden/>
          </w:rPr>
          <w:t>55</w:t>
        </w:r>
        <w:r>
          <w:rPr>
            <w:noProof/>
            <w:webHidden/>
          </w:rPr>
          <w:fldChar w:fldCharType="end"/>
        </w:r>
      </w:hyperlink>
    </w:p>
    <w:p w14:paraId="1FB239B5" w14:textId="10758893"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08" w:history="1">
        <w:r w:rsidRPr="004011D4">
          <w:rPr>
            <w:rStyle w:val="Hipervnculo"/>
            <w:noProof/>
          </w:rPr>
          <w:t>Tabla 9: Tabla de métricas para cada modelo generado. La flecha indica si es positivo que sea mayor o menor el valor obtenido.</w:t>
        </w:r>
        <w:r>
          <w:rPr>
            <w:noProof/>
            <w:webHidden/>
          </w:rPr>
          <w:tab/>
        </w:r>
        <w:r>
          <w:rPr>
            <w:noProof/>
            <w:webHidden/>
          </w:rPr>
          <w:fldChar w:fldCharType="begin"/>
        </w:r>
        <w:r>
          <w:rPr>
            <w:noProof/>
            <w:webHidden/>
          </w:rPr>
          <w:instrText xml:space="preserve"> PAGEREF _Toc82560608 \h </w:instrText>
        </w:r>
        <w:r>
          <w:rPr>
            <w:noProof/>
            <w:webHidden/>
          </w:rPr>
        </w:r>
        <w:r>
          <w:rPr>
            <w:noProof/>
            <w:webHidden/>
          </w:rPr>
          <w:fldChar w:fldCharType="separate"/>
        </w:r>
        <w:r>
          <w:rPr>
            <w:noProof/>
            <w:webHidden/>
          </w:rPr>
          <w:t>60</w:t>
        </w:r>
        <w:r>
          <w:rPr>
            <w:noProof/>
            <w:webHidden/>
          </w:rPr>
          <w:fldChar w:fldCharType="end"/>
        </w:r>
      </w:hyperlink>
    </w:p>
    <w:p w14:paraId="44FAA268" w14:textId="135C907A" w:rsidR="006253B9" w:rsidRDefault="00E464E0" w:rsidP="00E464E0">
      <w:pPr>
        <w:spacing w:after="0" w:line="240" w:lineRule="auto"/>
        <w:jc w:val="left"/>
        <w:rPr>
          <w:rFonts w:cs="Arial"/>
          <w:b/>
          <w:sz w:val="36"/>
          <w:szCs w:val="36"/>
        </w:rPr>
      </w:pPr>
      <w:r>
        <w:rPr>
          <w:rFonts w:cs="Arial"/>
          <w:b/>
          <w:sz w:val="36"/>
          <w:szCs w:val="36"/>
        </w:rPr>
        <w:fldChar w:fldCharType="end"/>
      </w:r>
    </w:p>
    <w:p w14:paraId="479B812D" w14:textId="77777777" w:rsidR="006253B9" w:rsidRDefault="006253B9">
      <w:pPr>
        <w:spacing w:line="276" w:lineRule="auto"/>
        <w:jc w:val="left"/>
        <w:rPr>
          <w:rFonts w:cs="Arial"/>
          <w:b/>
          <w:sz w:val="36"/>
          <w:szCs w:val="36"/>
        </w:rPr>
      </w:pPr>
      <w:r>
        <w:rPr>
          <w:rFonts w:cs="Arial"/>
          <w:b/>
          <w:sz w:val="36"/>
          <w:szCs w:val="36"/>
        </w:rPr>
        <w:br w:type="page"/>
      </w:r>
    </w:p>
    <w:p w14:paraId="7C155FE0" w14:textId="2354BCFE" w:rsidR="006253B9" w:rsidRPr="006253B9" w:rsidRDefault="006253B9" w:rsidP="006253B9">
      <w:pPr>
        <w:jc w:val="center"/>
        <w:rPr>
          <w:b/>
          <w:sz w:val="36"/>
          <w:szCs w:val="36"/>
        </w:rPr>
      </w:pPr>
      <w:r w:rsidRPr="007B2C11">
        <w:rPr>
          <w:b/>
          <w:sz w:val="36"/>
          <w:szCs w:val="36"/>
        </w:rPr>
        <w:lastRenderedPageBreak/>
        <w:t xml:space="preserve">Índice de </w:t>
      </w:r>
      <w:r>
        <w:rPr>
          <w:b/>
          <w:sz w:val="36"/>
          <w:szCs w:val="36"/>
        </w:rPr>
        <w:t>ilustraciones</w:t>
      </w:r>
    </w:p>
    <w:p w14:paraId="25D7ACA9" w14:textId="22F2DC89" w:rsidR="0051705D" w:rsidRDefault="006253B9">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Ilustración" </w:instrText>
      </w:r>
      <w:r>
        <w:rPr>
          <w:rFonts w:cs="Arial"/>
          <w:b/>
          <w:sz w:val="36"/>
          <w:szCs w:val="36"/>
        </w:rPr>
        <w:fldChar w:fldCharType="separate"/>
      </w:r>
      <w:hyperlink w:anchor="_Toc82560609" w:history="1">
        <w:r w:rsidR="0051705D" w:rsidRPr="00847A07">
          <w:rPr>
            <w:rStyle w:val="Hipervnculo"/>
            <w:noProof/>
          </w:rPr>
          <w:t xml:space="preserve">Ilustración 1: Contornos de probabilidad de anotar en tiros lanzados en juego abierto y con el defensa más cercano a menos de una yarda. </w:t>
        </w:r>
        <w:r w:rsidR="0051705D" w:rsidRPr="00847A07">
          <w:rPr>
            <w:rStyle w:val="Hipervnculo"/>
            <w:rFonts w:cs="Arial"/>
            <w:noProof/>
          </w:rPr>
          <w:t>(Pollard &amp; Reep, 1997)</w:t>
        </w:r>
        <w:r w:rsidR="0051705D">
          <w:rPr>
            <w:noProof/>
            <w:webHidden/>
          </w:rPr>
          <w:tab/>
        </w:r>
        <w:r w:rsidR="0051705D">
          <w:rPr>
            <w:noProof/>
            <w:webHidden/>
          </w:rPr>
          <w:fldChar w:fldCharType="begin"/>
        </w:r>
        <w:r w:rsidR="0051705D">
          <w:rPr>
            <w:noProof/>
            <w:webHidden/>
          </w:rPr>
          <w:instrText xml:space="preserve"> PAGEREF _Toc82560609 \h </w:instrText>
        </w:r>
        <w:r w:rsidR="0051705D">
          <w:rPr>
            <w:noProof/>
            <w:webHidden/>
          </w:rPr>
        </w:r>
        <w:r w:rsidR="0051705D">
          <w:rPr>
            <w:noProof/>
            <w:webHidden/>
          </w:rPr>
          <w:fldChar w:fldCharType="separate"/>
        </w:r>
        <w:r w:rsidR="0051705D">
          <w:rPr>
            <w:noProof/>
            <w:webHidden/>
          </w:rPr>
          <w:t>13</w:t>
        </w:r>
        <w:r w:rsidR="0051705D">
          <w:rPr>
            <w:noProof/>
            <w:webHidden/>
          </w:rPr>
          <w:fldChar w:fldCharType="end"/>
        </w:r>
      </w:hyperlink>
    </w:p>
    <w:p w14:paraId="5E079022" w14:textId="1CC65C01"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10" w:history="1">
        <w:r w:rsidRPr="00847A07">
          <w:rPr>
            <w:rStyle w:val="Hipervnculo"/>
            <w:noProof/>
          </w:rPr>
          <w:t>Ilustración 2: Gráfico de la acumulación de los xG durante un partido de futbol.</w:t>
        </w:r>
        <w:r w:rsidRPr="00847A07">
          <w:rPr>
            <w:rStyle w:val="Hipervnculo"/>
            <w:rFonts w:cs="Arial"/>
            <w:noProof/>
          </w:rPr>
          <w:t>(11tegen11, 2015)</w:t>
        </w:r>
        <w:r>
          <w:rPr>
            <w:noProof/>
            <w:webHidden/>
          </w:rPr>
          <w:tab/>
        </w:r>
        <w:r>
          <w:rPr>
            <w:noProof/>
            <w:webHidden/>
          </w:rPr>
          <w:fldChar w:fldCharType="begin"/>
        </w:r>
        <w:r>
          <w:rPr>
            <w:noProof/>
            <w:webHidden/>
          </w:rPr>
          <w:instrText xml:space="preserve"> PAGEREF _Toc82560610 \h </w:instrText>
        </w:r>
        <w:r>
          <w:rPr>
            <w:noProof/>
            <w:webHidden/>
          </w:rPr>
        </w:r>
        <w:r>
          <w:rPr>
            <w:noProof/>
            <w:webHidden/>
          </w:rPr>
          <w:fldChar w:fldCharType="separate"/>
        </w:r>
        <w:r>
          <w:rPr>
            <w:noProof/>
            <w:webHidden/>
          </w:rPr>
          <w:t>15</w:t>
        </w:r>
        <w:r>
          <w:rPr>
            <w:noProof/>
            <w:webHidden/>
          </w:rPr>
          <w:fldChar w:fldCharType="end"/>
        </w:r>
      </w:hyperlink>
    </w:p>
    <w:p w14:paraId="63313FCB" w14:textId="3A1B60C8"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11" w:history="1">
        <w:r w:rsidRPr="00847A07">
          <w:rPr>
            <w:rStyle w:val="Hipervnculo"/>
            <w:noProof/>
          </w:rPr>
          <w:t>Ilustración 3: Relación entre xG y distancia a porteria diferenciando por Big Chance o no.</w:t>
        </w:r>
        <w:r w:rsidRPr="00847A07">
          <w:rPr>
            <w:rStyle w:val="Hipervnculo"/>
            <w:rFonts w:cs="Arial"/>
            <w:noProof/>
          </w:rPr>
          <w:t>(Mullenberg, 2016)</w:t>
        </w:r>
        <w:r>
          <w:rPr>
            <w:noProof/>
            <w:webHidden/>
          </w:rPr>
          <w:tab/>
        </w:r>
        <w:r>
          <w:rPr>
            <w:noProof/>
            <w:webHidden/>
          </w:rPr>
          <w:fldChar w:fldCharType="begin"/>
        </w:r>
        <w:r>
          <w:rPr>
            <w:noProof/>
            <w:webHidden/>
          </w:rPr>
          <w:instrText xml:space="preserve"> PAGEREF _Toc82560611 \h </w:instrText>
        </w:r>
        <w:r>
          <w:rPr>
            <w:noProof/>
            <w:webHidden/>
          </w:rPr>
        </w:r>
        <w:r>
          <w:rPr>
            <w:noProof/>
            <w:webHidden/>
          </w:rPr>
          <w:fldChar w:fldCharType="separate"/>
        </w:r>
        <w:r>
          <w:rPr>
            <w:noProof/>
            <w:webHidden/>
          </w:rPr>
          <w:t>16</w:t>
        </w:r>
        <w:r>
          <w:rPr>
            <w:noProof/>
            <w:webHidden/>
          </w:rPr>
          <w:fldChar w:fldCharType="end"/>
        </w:r>
      </w:hyperlink>
    </w:p>
    <w:p w14:paraId="7369279C" w14:textId="351408B5"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12" w:history="1">
        <w:r w:rsidRPr="00847A07">
          <w:rPr>
            <w:rStyle w:val="Hipervnculo"/>
            <w:noProof/>
          </w:rPr>
          <w:t>Ilustración 4: Comparativa del mismo disparo entre el modelo de xG de UnderStat (0,93xG) con el de SportsBomb (0,29xG).</w:t>
        </w:r>
        <w:r w:rsidRPr="00847A07">
          <w:rPr>
            <w:rStyle w:val="Hipervnculo"/>
            <w:rFonts w:cs="Arial"/>
            <w:noProof/>
          </w:rPr>
          <w:t>(Goodman, 2018b)</w:t>
        </w:r>
        <w:r>
          <w:rPr>
            <w:noProof/>
            <w:webHidden/>
          </w:rPr>
          <w:tab/>
        </w:r>
        <w:r>
          <w:rPr>
            <w:noProof/>
            <w:webHidden/>
          </w:rPr>
          <w:fldChar w:fldCharType="begin"/>
        </w:r>
        <w:r>
          <w:rPr>
            <w:noProof/>
            <w:webHidden/>
          </w:rPr>
          <w:instrText xml:space="preserve"> PAGEREF _Toc82560612 \h </w:instrText>
        </w:r>
        <w:r>
          <w:rPr>
            <w:noProof/>
            <w:webHidden/>
          </w:rPr>
        </w:r>
        <w:r>
          <w:rPr>
            <w:noProof/>
            <w:webHidden/>
          </w:rPr>
          <w:fldChar w:fldCharType="separate"/>
        </w:r>
        <w:r>
          <w:rPr>
            <w:noProof/>
            <w:webHidden/>
          </w:rPr>
          <w:t>16</w:t>
        </w:r>
        <w:r>
          <w:rPr>
            <w:noProof/>
            <w:webHidden/>
          </w:rPr>
          <w:fldChar w:fldCharType="end"/>
        </w:r>
      </w:hyperlink>
    </w:p>
    <w:p w14:paraId="242175D9" w14:textId="60ACFD08"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13" w:history="1">
        <w:r w:rsidRPr="00847A07">
          <w:rPr>
            <w:rStyle w:val="Hipervnculo"/>
            <w:noProof/>
          </w:rPr>
          <w:t>Ilustración 5: Ejemplo de disparo complicado por la altura del balón al golpear. Los xG se reducen en el nuevo modelo de 0,65xG a 0,35xG.</w:t>
        </w:r>
        <w:r w:rsidRPr="00847A07">
          <w:rPr>
            <w:rStyle w:val="Hipervnculo"/>
            <w:rFonts w:cs="Arial"/>
            <w:noProof/>
          </w:rPr>
          <w:t>(Knutson, 2020)</w:t>
        </w:r>
        <w:r>
          <w:rPr>
            <w:noProof/>
            <w:webHidden/>
          </w:rPr>
          <w:tab/>
        </w:r>
        <w:r>
          <w:rPr>
            <w:noProof/>
            <w:webHidden/>
          </w:rPr>
          <w:fldChar w:fldCharType="begin"/>
        </w:r>
        <w:r>
          <w:rPr>
            <w:noProof/>
            <w:webHidden/>
          </w:rPr>
          <w:instrText xml:space="preserve"> PAGEREF _Toc82560613 \h </w:instrText>
        </w:r>
        <w:r>
          <w:rPr>
            <w:noProof/>
            <w:webHidden/>
          </w:rPr>
        </w:r>
        <w:r>
          <w:rPr>
            <w:noProof/>
            <w:webHidden/>
          </w:rPr>
          <w:fldChar w:fldCharType="separate"/>
        </w:r>
        <w:r>
          <w:rPr>
            <w:noProof/>
            <w:webHidden/>
          </w:rPr>
          <w:t>17</w:t>
        </w:r>
        <w:r>
          <w:rPr>
            <w:noProof/>
            <w:webHidden/>
          </w:rPr>
          <w:fldChar w:fldCharType="end"/>
        </w:r>
      </w:hyperlink>
    </w:p>
    <w:p w14:paraId="32B2C825" w14:textId="5ED4C8E0"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14" w:history="1">
        <w:r w:rsidRPr="00847A07">
          <w:rPr>
            <w:rStyle w:val="Hipervnculo"/>
            <w:noProof/>
          </w:rPr>
          <w:t>Ilustración 6: Diferencia entre la probabilidad de marcar si eres local o visitante para cada distancia a puerta.</w:t>
        </w:r>
        <w:r w:rsidRPr="00847A07">
          <w:rPr>
            <w:rStyle w:val="Hipervnculo"/>
            <w:rFonts w:cs="Arial"/>
            <w:noProof/>
          </w:rPr>
          <w:t>(Giacobbe, 2016)</w:t>
        </w:r>
        <w:r>
          <w:rPr>
            <w:noProof/>
            <w:webHidden/>
          </w:rPr>
          <w:tab/>
        </w:r>
        <w:r>
          <w:rPr>
            <w:noProof/>
            <w:webHidden/>
          </w:rPr>
          <w:fldChar w:fldCharType="begin"/>
        </w:r>
        <w:r>
          <w:rPr>
            <w:noProof/>
            <w:webHidden/>
          </w:rPr>
          <w:instrText xml:space="preserve"> PAGEREF _Toc82560614 \h </w:instrText>
        </w:r>
        <w:r>
          <w:rPr>
            <w:noProof/>
            <w:webHidden/>
          </w:rPr>
        </w:r>
        <w:r>
          <w:rPr>
            <w:noProof/>
            <w:webHidden/>
          </w:rPr>
          <w:fldChar w:fldCharType="separate"/>
        </w:r>
        <w:r>
          <w:rPr>
            <w:noProof/>
            <w:webHidden/>
          </w:rPr>
          <w:t>18</w:t>
        </w:r>
        <w:r>
          <w:rPr>
            <w:noProof/>
            <w:webHidden/>
          </w:rPr>
          <w:fldChar w:fldCharType="end"/>
        </w:r>
      </w:hyperlink>
    </w:p>
    <w:p w14:paraId="0FB503C5" w14:textId="44330CE3"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15" w:history="1">
        <w:r w:rsidRPr="00847A07">
          <w:rPr>
            <w:rStyle w:val="Hipervnculo"/>
            <w:noProof/>
          </w:rPr>
          <w:t>Ilustración 7: Ejemplo de disparo con bajo xG (0,1 xG) y alto xGOT (0,81 xGOT) al ser un gran disparo muy bien colocado pese a la dificultad.</w:t>
        </w:r>
        <w:r>
          <w:rPr>
            <w:noProof/>
            <w:webHidden/>
          </w:rPr>
          <w:tab/>
        </w:r>
        <w:r>
          <w:rPr>
            <w:noProof/>
            <w:webHidden/>
          </w:rPr>
          <w:fldChar w:fldCharType="begin"/>
        </w:r>
        <w:r>
          <w:rPr>
            <w:noProof/>
            <w:webHidden/>
          </w:rPr>
          <w:instrText xml:space="preserve"> PAGEREF _Toc82560615 \h </w:instrText>
        </w:r>
        <w:r>
          <w:rPr>
            <w:noProof/>
            <w:webHidden/>
          </w:rPr>
        </w:r>
        <w:r>
          <w:rPr>
            <w:noProof/>
            <w:webHidden/>
          </w:rPr>
          <w:fldChar w:fldCharType="separate"/>
        </w:r>
        <w:r>
          <w:rPr>
            <w:noProof/>
            <w:webHidden/>
          </w:rPr>
          <w:t>20</w:t>
        </w:r>
        <w:r>
          <w:rPr>
            <w:noProof/>
            <w:webHidden/>
          </w:rPr>
          <w:fldChar w:fldCharType="end"/>
        </w:r>
      </w:hyperlink>
    </w:p>
    <w:p w14:paraId="2E5E4541" w14:textId="42784357"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16" w:history="1">
        <w:r w:rsidRPr="00847A07">
          <w:rPr>
            <w:rStyle w:val="Hipervnculo"/>
            <w:noProof/>
          </w:rPr>
          <w:t xml:space="preserve">Ilustración 8: Cálculo de las distancias y ángulos. </w:t>
        </w:r>
        <w:r w:rsidRPr="00847A07">
          <w:rPr>
            <w:rStyle w:val="Hipervnculo"/>
            <w:rFonts w:cs="Arial"/>
            <w:noProof/>
          </w:rPr>
          <w:t>(Rowlinson, 2020b)</w:t>
        </w:r>
        <w:r>
          <w:rPr>
            <w:noProof/>
            <w:webHidden/>
          </w:rPr>
          <w:tab/>
        </w:r>
        <w:r>
          <w:rPr>
            <w:noProof/>
            <w:webHidden/>
          </w:rPr>
          <w:fldChar w:fldCharType="begin"/>
        </w:r>
        <w:r>
          <w:rPr>
            <w:noProof/>
            <w:webHidden/>
          </w:rPr>
          <w:instrText xml:space="preserve"> PAGEREF _Toc82560616 \h </w:instrText>
        </w:r>
        <w:r>
          <w:rPr>
            <w:noProof/>
            <w:webHidden/>
          </w:rPr>
        </w:r>
        <w:r>
          <w:rPr>
            <w:noProof/>
            <w:webHidden/>
          </w:rPr>
          <w:fldChar w:fldCharType="separate"/>
        </w:r>
        <w:r>
          <w:rPr>
            <w:noProof/>
            <w:webHidden/>
          </w:rPr>
          <w:t>27</w:t>
        </w:r>
        <w:r>
          <w:rPr>
            <w:noProof/>
            <w:webHidden/>
          </w:rPr>
          <w:fldChar w:fldCharType="end"/>
        </w:r>
      </w:hyperlink>
    </w:p>
    <w:p w14:paraId="71939A4A" w14:textId="2B8D1CDA"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17" w:history="1">
        <w:r w:rsidRPr="00847A07">
          <w:rPr>
            <w:rStyle w:val="Hipervnculo"/>
            <w:noProof/>
          </w:rPr>
          <w:t>Ilustración 9: Mapa de las distintas zonas generadas.</w:t>
        </w:r>
        <w:r>
          <w:rPr>
            <w:noProof/>
            <w:webHidden/>
          </w:rPr>
          <w:tab/>
        </w:r>
        <w:r>
          <w:rPr>
            <w:noProof/>
            <w:webHidden/>
          </w:rPr>
          <w:fldChar w:fldCharType="begin"/>
        </w:r>
        <w:r>
          <w:rPr>
            <w:noProof/>
            <w:webHidden/>
          </w:rPr>
          <w:instrText xml:space="preserve"> PAGEREF _Toc82560617 \h </w:instrText>
        </w:r>
        <w:r>
          <w:rPr>
            <w:noProof/>
            <w:webHidden/>
          </w:rPr>
        </w:r>
        <w:r>
          <w:rPr>
            <w:noProof/>
            <w:webHidden/>
          </w:rPr>
          <w:fldChar w:fldCharType="separate"/>
        </w:r>
        <w:r>
          <w:rPr>
            <w:noProof/>
            <w:webHidden/>
          </w:rPr>
          <w:t>30</w:t>
        </w:r>
        <w:r>
          <w:rPr>
            <w:noProof/>
            <w:webHidden/>
          </w:rPr>
          <w:fldChar w:fldCharType="end"/>
        </w:r>
      </w:hyperlink>
    </w:p>
    <w:p w14:paraId="4692F441" w14:textId="16359195"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18" w:history="1">
        <w:r w:rsidRPr="00847A07">
          <w:rPr>
            <w:rStyle w:val="Hipervnculo"/>
            <w:noProof/>
          </w:rPr>
          <w:t>Ilustración 10: Porcentaje de acierto de los disparos en cada zona del campo e identificación de outliers con los datos de StatsBomb y WyScout.</w:t>
        </w:r>
        <w:r>
          <w:rPr>
            <w:noProof/>
            <w:webHidden/>
          </w:rPr>
          <w:tab/>
        </w:r>
        <w:r>
          <w:rPr>
            <w:noProof/>
            <w:webHidden/>
          </w:rPr>
          <w:fldChar w:fldCharType="begin"/>
        </w:r>
        <w:r>
          <w:rPr>
            <w:noProof/>
            <w:webHidden/>
          </w:rPr>
          <w:instrText xml:space="preserve"> PAGEREF _Toc82560618 \h </w:instrText>
        </w:r>
        <w:r>
          <w:rPr>
            <w:noProof/>
            <w:webHidden/>
          </w:rPr>
        </w:r>
        <w:r>
          <w:rPr>
            <w:noProof/>
            <w:webHidden/>
          </w:rPr>
          <w:fldChar w:fldCharType="separate"/>
        </w:r>
        <w:r>
          <w:rPr>
            <w:noProof/>
            <w:webHidden/>
          </w:rPr>
          <w:t>31</w:t>
        </w:r>
        <w:r>
          <w:rPr>
            <w:noProof/>
            <w:webHidden/>
          </w:rPr>
          <w:fldChar w:fldCharType="end"/>
        </w:r>
      </w:hyperlink>
    </w:p>
    <w:p w14:paraId="0EB146B2" w14:textId="6C9E2BB0"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19" w:history="1">
        <w:r w:rsidRPr="00847A07">
          <w:rPr>
            <w:rStyle w:val="Hipervnculo"/>
            <w:noProof/>
          </w:rPr>
          <w:t xml:space="preserve">Ilustración 11: Gráfico de la función log loss. </w:t>
        </w:r>
        <w:r w:rsidRPr="00847A07">
          <w:rPr>
            <w:rStyle w:val="Hipervnculo"/>
            <w:rFonts w:cs="Arial"/>
            <w:noProof/>
          </w:rPr>
          <w:t>(ML Glossary, s. f.)</w:t>
        </w:r>
        <w:r>
          <w:rPr>
            <w:noProof/>
            <w:webHidden/>
          </w:rPr>
          <w:tab/>
        </w:r>
        <w:r>
          <w:rPr>
            <w:noProof/>
            <w:webHidden/>
          </w:rPr>
          <w:fldChar w:fldCharType="begin"/>
        </w:r>
        <w:r>
          <w:rPr>
            <w:noProof/>
            <w:webHidden/>
          </w:rPr>
          <w:instrText xml:space="preserve"> PAGEREF _Toc82560619 \h </w:instrText>
        </w:r>
        <w:r>
          <w:rPr>
            <w:noProof/>
            <w:webHidden/>
          </w:rPr>
        </w:r>
        <w:r>
          <w:rPr>
            <w:noProof/>
            <w:webHidden/>
          </w:rPr>
          <w:fldChar w:fldCharType="separate"/>
        </w:r>
        <w:r>
          <w:rPr>
            <w:noProof/>
            <w:webHidden/>
          </w:rPr>
          <w:t>36</w:t>
        </w:r>
        <w:r>
          <w:rPr>
            <w:noProof/>
            <w:webHidden/>
          </w:rPr>
          <w:fldChar w:fldCharType="end"/>
        </w:r>
      </w:hyperlink>
    </w:p>
    <w:p w14:paraId="41F1CF6A" w14:textId="4C2F00E9"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20" w:history="1">
        <w:r w:rsidRPr="00847A07">
          <w:rPr>
            <w:rStyle w:val="Hipervnculo"/>
            <w:noProof/>
          </w:rPr>
          <w:t xml:space="preserve">Ilustración 12: Tres tipos de curvas ROC con sus respectivas AUC. </w:t>
        </w:r>
        <w:r w:rsidRPr="00847A07">
          <w:rPr>
            <w:rStyle w:val="Hipervnculo"/>
            <w:rFonts w:cs="Arial"/>
            <w:noProof/>
          </w:rPr>
          <w:t>(Wikipedia, 2021)</w:t>
        </w:r>
        <w:r>
          <w:rPr>
            <w:noProof/>
            <w:webHidden/>
          </w:rPr>
          <w:tab/>
        </w:r>
        <w:r>
          <w:rPr>
            <w:noProof/>
            <w:webHidden/>
          </w:rPr>
          <w:fldChar w:fldCharType="begin"/>
        </w:r>
        <w:r>
          <w:rPr>
            <w:noProof/>
            <w:webHidden/>
          </w:rPr>
          <w:instrText xml:space="preserve"> PAGEREF _Toc82560620 \h </w:instrText>
        </w:r>
        <w:r>
          <w:rPr>
            <w:noProof/>
            <w:webHidden/>
          </w:rPr>
        </w:r>
        <w:r>
          <w:rPr>
            <w:noProof/>
            <w:webHidden/>
          </w:rPr>
          <w:fldChar w:fldCharType="separate"/>
        </w:r>
        <w:r>
          <w:rPr>
            <w:noProof/>
            <w:webHidden/>
          </w:rPr>
          <w:t>36</w:t>
        </w:r>
        <w:r>
          <w:rPr>
            <w:noProof/>
            <w:webHidden/>
          </w:rPr>
          <w:fldChar w:fldCharType="end"/>
        </w:r>
      </w:hyperlink>
    </w:p>
    <w:p w14:paraId="74AEEA8C" w14:textId="60306319"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21" w:history="1">
        <w:r w:rsidRPr="00847A07">
          <w:rPr>
            <w:rStyle w:val="Hipervnculo"/>
            <w:noProof/>
          </w:rPr>
          <w:t xml:space="preserve">Ilustración 13: Ejemplo de distintas curvas de calibración para distintos modelos. </w:t>
        </w:r>
        <w:r w:rsidRPr="00847A07">
          <w:rPr>
            <w:rStyle w:val="Hipervnculo"/>
            <w:rFonts w:cs="Arial"/>
            <w:noProof/>
          </w:rPr>
          <w:t>(Scikit-Learn, s. f.-b)</w:t>
        </w:r>
        <w:r>
          <w:rPr>
            <w:noProof/>
            <w:webHidden/>
          </w:rPr>
          <w:tab/>
        </w:r>
        <w:r>
          <w:rPr>
            <w:noProof/>
            <w:webHidden/>
          </w:rPr>
          <w:fldChar w:fldCharType="begin"/>
        </w:r>
        <w:r>
          <w:rPr>
            <w:noProof/>
            <w:webHidden/>
          </w:rPr>
          <w:instrText xml:space="preserve"> PAGEREF _Toc82560621 \h </w:instrText>
        </w:r>
        <w:r>
          <w:rPr>
            <w:noProof/>
            <w:webHidden/>
          </w:rPr>
        </w:r>
        <w:r>
          <w:rPr>
            <w:noProof/>
            <w:webHidden/>
          </w:rPr>
          <w:fldChar w:fldCharType="separate"/>
        </w:r>
        <w:r>
          <w:rPr>
            <w:noProof/>
            <w:webHidden/>
          </w:rPr>
          <w:t>38</w:t>
        </w:r>
        <w:r>
          <w:rPr>
            <w:noProof/>
            <w:webHidden/>
          </w:rPr>
          <w:fldChar w:fldCharType="end"/>
        </w:r>
      </w:hyperlink>
    </w:p>
    <w:p w14:paraId="75690347" w14:textId="0DBB13E2"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22" w:history="1">
        <w:r w:rsidRPr="00847A07">
          <w:rPr>
            <w:rStyle w:val="Hipervnculo"/>
            <w:noProof/>
          </w:rPr>
          <w:t>Ilustración 14: Ejemplo de CV con 5 pliegues.</w:t>
        </w:r>
        <w:r w:rsidRPr="00847A07">
          <w:rPr>
            <w:rStyle w:val="Hipervnculo"/>
            <w:rFonts w:cs="Arial"/>
            <w:noProof/>
          </w:rPr>
          <w:t>(Manna, 2020)</w:t>
        </w:r>
        <w:r>
          <w:rPr>
            <w:noProof/>
            <w:webHidden/>
          </w:rPr>
          <w:tab/>
        </w:r>
        <w:r>
          <w:rPr>
            <w:noProof/>
            <w:webHidden/>
          </w:rPr>
          <w:fldChar w:fldCharType="begin"/>
        </w:r>
        <w:r>
          <w:rPr>
            <w:noProof/>
            <w:webHidden/>
          </w:rPr>
          <w:instrText xml:space="preserve"> PAGEREF _Toc82560622 \h </w:instrText>
        </w:r>
        <w:r>
          <w:rPr>
            <w:noProof/>
            <w:webHidden/>
          </w:rPr>
        </w:r>
        <w:r>
          <w:rPr>
            <w:noProof/>
            <w:webHidden/>
          </w:rPr>
          <w:fldChar w:fldCharType="separate"/>
        </w:r>
        <w:r>
          <w:rPr>
            <w:noProof/>
            <w:webHidden/>
          </w:rPr>
          <w:t>41</w:t>
        </w:r>
        <w:r>
          <w:rPr>
            <w:noProof/>
            <w:webHidden/>
          </w:rPr>
          <w:fldChar w:fldCharType="end"/>
        </w:r>
      </w:hyperlink>
    </w:p>
    <w:p w14:paraId="58AFB5E6" w14:textId="445D53C8"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23" w:history="1">
        <w:r w:rsidRPr="00847A07">
          <w:rPr>
            <w:rStyle w:val="Hipervnculo"/>
            <w:noProof/>
          </w:rPr>
          <w:t xml:space="preserve">Ilustración 15: Ejemplo de árbol de decisión. </w:t>
        </w:r>
        <w:r w:rsidRPr="00847A07">
          <w:rPr>
            <w:rStyle w:val="Hipervnculo"/>
            <w:rFonts w:cs="Arial"/>
            <w:noProof/>
          </w:rPr>
          <w:t>(Kurnia, 2021)</w:t>
        </w:r>
        <w:r>
          <w:rPr>
            <w:noProof/>
            <w:webHidden/>
          </w:rPr>
          <w:tab/>
        </w:r>
        <w:r>
          <w:rPr>
            <w:noProof/>
            <w:webHidden/>
          </w:rPr>
          <w:fldChar w:fldCharType="begin"/>
        </w:r>
        <w:r>
          <w:rPr>
            <w:noProof/>
            <w:webHidden/>
          </w:rPr>
          <w:instrText xml:space="preserve"> PAGEREF _Toc82560623 \h </w:instrText>
        </w:r>
        <w:r>
          <w:rPr>
            <w:noProof/>
            <w:webHidden/>
          </w:rPr>
        </w:r>
        <w:r>
          <w:rPr>
            <w:noProof/>
            <w:webHidden/>
          </w:rPr>
          <w:fldChar w:fldCharType="separate"/>
        </w:r>
        <w:r>
          <w:rPr>
            <w:noProof/>
            <w:webHidden/>
          </w:rPr>
          <w:t>43</w:t>
        </w:r>
        <w:r>
          <w:rPr>
            <w:noProof/>
            <w:webHidden/>
          </w:rPr>
          <w:fldChar w:fldCharType="end"/>
        </w:r>
      </w:hyperlink>
    </w:p>
    <w:p w14:paraId="67E2232D" w14:textId="7F8CB6AB"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24" w:history="1">
        <w:r w:rsidRPr="00847A07">
          <w:rPr>
            <w:rStyle w:val="Hipervnculo"/>
            <w:noProof/>
          </w:rPr>
          <w:t xml:space="preserve">Ilustración 16: Ejemplo de árbol con crecimiento por niveles (izquierda) y por hojas (derecha). </w:t>
        </w:r>
        <w:r w:rsidRPr="00847A07">
          <w:rPr>
            <w:rStyle w:val="Hipervnculo"/>
            <w:rFonts w:cs="Arial"/>
            <w:noProof/>
          </w:rPr>
          <w:t>(Kasturi, 2019)</w:t>
        </w:r>
        <w:r>
          <w:rPr>
            <w:noProof/>
            <w:webHidden/>
          </w:rPr>
          <w:tab/>
        </w:r>
        <w:r>
          <w:rPr>
            <w:noProof/>
            <w:webHidden/>
          </w:rPr>
          <w:fldChar w:fldCharType="begin"/>
        </w:r>
        <w:r>
          <w:rPr>
            <w:noProof/>
            <w:webHidden/>
          </w:rPr>
          <w:instrText xml:space="preserve"> PAGEREF _Toc82560624 \h </w:instrText>
        </w:r>
        <w:r>
          <w:rPr>
            <w:noProof/>
            <w:webHidden/>
          </w:rPr>
        </w:r>
        <w:r>
          <w:rPr>
            <w:noProof/>
            <w:webHidden/>
          </w:rPr>
          <w:fldChar w:fldCharType="separate"/>
        </w:r>
        <w:r>
          <w:rPr>
            <w:noProof/>
            <w:webHidden/>
          </w:rPr>
          <w:t>44</w:t>
        </w:r>
        <w:r>
          <w:rPr>
            <w:noProof/>
            <w:webHidden/>
          </w:rPr>
          <w:fldChar w:fldCharType="end"/>
        </w:r>
      </w:hyperlink>
    </w:p>
    <w:p w14:paraId="696C6164" w14:textId="4629F047"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25" w:history="1">
        <w:r w:rsidRPr="00847A07">
          <w:rPr>
            <w:rStyle w:val="Hipervnculo"/>
            <w:noProof/>
          </w:rPr>
          <w:t>Ilustración 17: Esquema básico del método Random Forest.</w:t>
        </w:r>
        <w:r w:rsidRPr="00847A07">
          <w:rPr>
            <w:rStyle w:val="Hipervnculo"/>
            <w:rFonts w:cs="Arial"/>
            <w:noProof/>
          </w:rPr>
          <w:t>(Martinez Heras, 2019)</w:t>
        </w:r>
        <w:r>
          <w:rPr>
            <w:noProof/>
            <w:webHidden/>
          </w:rPr>
          <w:tab/>
        </w:r>
        <w:r>
          <w:rPr>
            <w:noProof/>
            <w:webHidden/>
          </w:rPr>
          <w:fldChar w:fldCharType="begin"/>
        </w:r>
        <w:r>
          <w:rPr>
            <w:noProof/>
            <w:webHidden/>
          </w:rPr>
          <w:instrText xml:space="preserve"> PAGEREF _Toc82560625 \h </w:instrText>
        </w:r>
        <w:r>
          <w:rPr>
            <w:noProof/>
            <w:webHidden/>
          </w:rPr>
        </w:r>
        <w:r>
          <w:rPr>
            <w:noProof/>
            <w:webHidden/>
          </w:rPr>
          <w:fldChar w:fldCharType="separate"/>
        </w:r>
        <w:r>
          <w:rPr>
            <w:noProof/>
            <w:webHidden/>
          </w:rPr>
          <w:t>47</w:t>
        </w:r>
        <w:r>
          <w:rPr>
            <w:noProof/>
            <w:webHidden/>
          </w:rPr>
          <w:fldChar w:fldCharType="end"/>
        </w:r>
      </w:hyperlink>
    </w:p>
    <w:p w14:paraId="7DE136AE" w14:textId="56D159E1"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26" w:history="1">
        <w:r w:rsidRPr="00847A07">
          <w:rPr>
            <w:rStyle w:val="Hipervnculo"/>
            <w:noProof/>
          </w:rPr>
          <w:t>Ilustración 18: % de acierto y distancia media de los lanzamientos en cada momento del partido.</w:t>
        </w:r>
        <w:r>
          <w:rPr>
            <w:noProof/>
            <w:webHidden/>
          </w:rPr>
          <w:tab/>
        </w:r>
        <w:r>
          <w:rPr>
            <w:noProof/>
            <w:webHidden/>
          </w:rPr>
          <w:fldChar w:fldCharType="begin"/>
        </w:r>
        <w:r>
          <w:rPr>
            <w:noProof/>
            <w:webHidden/>
          </w:rPr>
          <w:instrText xml:space="preserve"> PAGEREF _Toc82560626 \h </w:instrText>
        </w:r>
        <w:r>
          <w:rPr>
            <w:noProof/>
            <w:webHidden/>
          </w:rPr>
        </w:r>
        <w:r>
          <w:rPr>
            <w:noProof/>
            <w:webHidden/>
          </w:rPr>
          <w:fldChar w:fldCharType="separate"/>
        </w:r>
        <w:r>
          <w:rPr>
            <w:noProof/>
            <w:webHidden/>
          </w:rPr>
          <w:t>49</w:t>
        </w:r>
        <w:r>
          <w:rPr>
            <w:noProof/>
            <w:webHidden/>
          </w:rPr>
          <w:fldChar w:fldCharType="end"/>
        </w:r>
      </w:hyperlink>
    </w:p>
    <w:p w14:paraId="43FBACFE" w14:textId="7797C913"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27" w:history="1">
        <w:r w:rsidRPr="00847A07">
          <w:rPr>
            <w:rStyle w:val="Hipervnculo"/>
            <w:noProof/>
          </w:rPr>
          <w:t>Ilustración 19: % de acierto en los lanzamientos de penaltis en cada momento del partido.</w:t>
        </w:r>
        <w:r>
          <w:rPr>
            <w:noProof/>
            <w:webHidden/>
          </w:rPr>
          <w:tab/>
        </w:r>
        <w:r>
          <w:rPr>
            <w:noProof/>
            <w:webHidden/>
          </w:rPr>
          <w:fldChar w:fldCharType="begin"/>
        </w:r>
        <w:r>
          <w:rPr>
            <w:noProof/>
            <w:webHidden/>
          </w:rPr>
          <w:instrText xml:space="preserve"> PAGEREF _Toc82560627 \h </w:instrText>
        </w:r>
        <w:r>
          <w:rPr>
            <w:noProof/>
            <w:webHidden/>
          </w:rPr>
        </w:r>
        <w:r>
          <w:rPr>
            <w:noProof/>
            <w:webHidden/>
          </w:rPr>
          <w:fldChar w:fldCharType="separate"/>
        </w:r>
        <w:r>
          <w:rPr>
            <w:noProof/>
            <w:webHidden/>
          </w:rPr>
          <w:t>50</w:t>
        </w:r>
        <w:r>
          <w:rPr>
            <w:noProof/>
            <w:webHidden/>
          </w:rPr>
          <w:fldChar w:fldCharType="end"/>
        </w:r>
      </w:hyperlink>
    </w:p>
    <w:p w14:paraId="292868D0" w14:textId="39FC3D0F"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28" w:history="1">
        <w:r w:rsidRPr="00847A07">
          <w:rPr>
            <w:rStyle w:val="Hipervnculo"/>
            <w:noProof/>
          </w:rPr>
          <w:t>Ilustración 20: % de acierto de los disparos según distancia a portería según tipo de competición.</w:t>
        </w:r>
        <w:r>
          <w:rPr>
            <w:noProof/>
            <w:webHidden/>
          </w:rPr>
          <w:tab/>
        </w:r>
        <w:r>
          <w:rPr>
            <w:noProof/>
            <w:webHidden/>
          </w:rPr>
          <w:fldChar w:fldCharType="begin"/>
        </w:r>
        <w:r>
          <w:rPr>
            <w:noProof/>
            <w:webHidden/>
          </w:rPr>
          <w:instrText xml:space="preserve"> PAGEREF _Toc82560628 \h </w:instrText>
        </w:r>
        <w:r>
          <w:rPr>
            <w:noProof/>
            <w:webHidden/>
          </w:rPr>
        </w:r>
        <w:r>
          <w:rPr>
            <w:noProof/>
            <w:webHidden/>
          </w:rPr>
          <w:fldChar w:fldCharType="separate"/>
        </w:r>
        <w:r>
          <w:rPr>
            <w:noProof/>
            <w:webHidden/>
          </w:rPr>
          <w:t>51</w:t>
        </w:r>
        <w:r>
          <w:rPr>
            <w:noProof/>
            <w:webHidden/>
          </w:rPr>
          <w:fldChar w:fldCharType="end"/>
        </w:r>
      </w:hyperlink>
    </w:p>
    <w:p w14:paraId="0E49B38E" w14:textId="4E2187E6"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29" w:history="1">
        <w:r w:rsidRPr="00847A07">
          <w:rPr>
            <w:rStyle w:val="Hipervnculo"/>
            <w:noProof/>
          </w:rPr>
          <w:t>Ilustración 21: % de acierto en los lanzamientos de penalti según tipo de competición.</w:t>
        </w:r>
        <w:r>
          <w:rPr>
            <w:noProof/>
            <w:webHidden/>
          </w:rPr>
          <w:tab/>
        </w:r>
        <w:r>
          <w:rPr>
            <w:noProof/>
            <w:webHidden/>
          </w:rPr>
          <w:fldChar w:fldCharType="begin"/>
        </w:r>
        <w:r>
          <w:rPr>
            <w:noProof/>
            <w:webHidden/>
          </w:rPr>
          <w:instrText xml:space="preserve"> PAGEREF _Toc82560629 \h </w:instrText>
        </w:r>
        <w:r>
          <w:rPr>
            <w:noProof/>
            <w:webHidden/>
          </w:rPr>
        </w:r>
        <w:r>
          <w:rPr>
            <w:noProof/>
            <w:webHidden/>
          </w:rPr>
          <w:fldChar w:fldCharType="separate"/>
        </w:r>
        <w:r>
          <w:rPr>
            <w:noProof/>
            <w:webHidden/>
          </w:rPr>
          <w:t>51</w:t>
        </w:r>
        <w:r>
          <w:rPr>
            <w:noProof/>
            <w:webHidden/>
          </w:rPr>
          <w:fldChar w:fldCharType="end"/>
        </w:r>
      </w:hyperlink>
    </w:p>
    <w:p w14:paraId="3C7A06B5" w14:textId="1A8CB68D"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30" w:history="1">
        <w:r w:rsidRPr="00847A07">
          <w:rPr>
            <w:rStyle w:val="Hipervnculo"/>
            <w:noProof/>
          </w:rPr>
          <w:t>Ilustración 22: % de acierto y distancia media de los disparos según momento de la competición.</w:t>
        </w:r>
        <w:r>
          <w:rPr>
            <w:noProof/>
            <w:webHidden/>
          </w:rPr>
          <w:tab/>
        </w:r>
        <w:r>
          <w:rPr>
            <w:noProof/>
            <w:webHidden/>
          </w:rPr>
          <w:fldChar w:fldCharType="begin"/>
        </w:r>
        <w:r>
          <w:rPr>
            <w:noProof/>
            <w:webHidden/>
          </w:rPr>
          <w:instrText xml:space="preserve"> PAGEREF _Toc82560630 \h </w:instrText>
        </w:r>
        <w:r>
          <w:rPr>
            <w:noProof/>
            <w:webHidden/>
          </w:rPr>
        </w:r>
        <w:r>
          <w:rPr>
            <w:noProof/>
            <w:webHidden/>
          </w:rPr>
          <w:fldChar w:fldCharType="separate"/>
        </w:r>
        <w:r>
          <w:rPr>
            <w:noProof/>
            <w:webHidden/>
          </w:rPr>
          <w:t>52</w:t>
        </w:r>
        <w:r>
          <w:rPr>
            <w:noProof/>
            <w:webHidden/>
          </w:rPr>
          <w:fldChar w:fldCharType="end"/>
        </w:r>
      </w:hyperlink>
    </w:p>
    <w:p w14:paraId="30602978" w14:textId="6CBB1133"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31" w:history="1">
        <w:r w:rsidRPr="00847A07">
          <w:rPr>
            <w:rStyle w:val="Hipervnculo"/>
            <w:noProof/>
          </w:rPr>
          <w:t>Ilustración 23: % de acierto en los lanzamientos por distancia a portería y según diferencia de jugadores en el campo.</w:t>
        </w:r>
        <w:r>
          <w:rPr>
            <w:noProof/>
            <w:webHidden/>
          </w:rPr>
          <w:tab/>
        </w:r>
        <w:r>
          <w:rPr>
            <w:noProof/>
            <w:webHidden/>
          </w:rPr>
          <w:fldChar w:fldCharType="begin"/>
        </w:r>
        <w:r>
          <w:rPr>
            <w:noProof/>
            <w:webHidden/>
          </w:rPr>
          <w:instrText xml:space="preserve"> PAGEREF _Toc82560631 \h </w:instrText>
        </w:r>
        <w:r>
          <w:rPr>
            <w:noProof/>
            <w:webHidden/>
          </w:rPr>
        </w:r>
        <w:r>
          <w:rPr>
            <w:noProof/>
            <w:webHidden/>
          </w:rPr>
          <w:fldChar w:fldCharType="separate"/>
        </w:r>
        <w:r>
          <w:rPr>
            <w:noProof/>
            <w:webHidden/>
          </w:rPr>
          <w:t>53</w:t>
        </w:r>
        <w:r>
          <w:rPr>
            <w:noProof/>
            <w:webHidden/>
          </w:rPr>
          <w:fldChar w:fldCharType="end"/>
        </w:r>
      </w:hyperlink>
    </w:p>
    <w:p w14:paraId="7423A0A8" w14:textId="4E8CDF2C"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32" w:history="1">
        <w:r w:rsidRPr="00847A07">
          <w:rPr>
            <w:rStyle w:val="Hipervnculo"/>
            <w:noProof/>
          </w:rPr>
          <w:t>Ilustración 24: % de acierto en los lanzamientos de penalti según número de jugadores del propio equipo (izquierda) o del equipo rival (derecha).</w:t>
        </w:r>
        <w:r>
          <w:rPr>
            <w:noProof/>
            <w:webHidden/>
          </w:rPr>
          <w:tab/>
        </w:r>
        <w:r>
          <w:rPr>
            <w:noProof/>
            <w:webHidden/>
          </w:rPr>
          <w:fldChar w:fldCharType="begin"/>
        </w:r>
        <w:r>
          <w:rPr>
            <w:noProof/>
            <w:webHidden/>
          </w:rPr>
          <w:instrText xml:space="preserve"> PAGEREF _Toc82560632 \h </w:instrText>
        </w:r>
        <w:r>
          <w:rPr>
            <w:noProof/>
            <w:webHidden/>
          </w:rPr>
        </w:r>
        <w:r>
          <w:rPr>
            <w:noProof/>
            <w:webHidden/>
          </w:rPr>
          <w:fldChar w:fldCharType="separate"/>
        </w:r>
        <w:r>
          <w:rPr>
            <w:noProof/>
            <w:webHidden/>
          </w:rPr>
          <w:t>54</w:t>
        </w:r>
        <w:r>
          <w:rPr>
            <w:noProof/>
            <w:webHidden/>
          </w:rPr>
          <w:fldChar w:fldCharType="end"/>
        </w:r>
      </w:hyperlink>
    </w:p>
    <w:p w14:paraId="15D7327D" w14:textId="4D1F8740"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33" w:history="1">
        <w:r w:rsidRPr="00847A07">
          <w:rPr>
            <w:rStyle w:val="Hipervnculo"/>
            <w:noProof/>
          </w:rPr>
          <w:t>Ilustración 25: % de acierto de los disparos según el ángulo visible y por factor campo.</w:t>
        </w:r>
        <w:r>
          <w:rPr>
            <w:noProof/>
            <w:webHidden/>
          </w:rPr>
          <w:tab/>
        </w:r>
        <w:r>
          <w:rPr>
            <w:noProof/>
            <w:webHidden/>
          </w:rPr>
          <w:fldChar w:fldCharType="begin"/>
        </w:r>
        <w:r>
          <w:rPr>
            <w:noProof/>
            <w:webHidden/>
          </w:rPr>
          <w:instrText xml:space="preserve"> PAGEREF _Toc82560633 \h </w:instrText>
        </w:r>
        <w:r>
          <w:rPr>
            <w:noProof/>
            <w:webHidden/>
          </w:rPr>
        </w:r>
        <w:r>
          <w:rPr>
            <w:noProof/>
            <w:webHidden/>
          </w:rPr>
          <w:fldChar w:fldCharType="separate"/>
        </w:r>
        <w:r>
          <w:rPr>
            <w:noProof/>
            <w:webHidden/>
          </w:rPr>
          <w:t>55</w:t>
        </w:r>
        <w:r>
          <w:rPr>
            <w:noProof/>
            <w:webHidden/>
          </w:rPr>
          <w:fldChar w:fldCharType="end"/>
        </w:r>
      </w:hyperlink>
    </w:p>
    <w:p w14:paraId="7BB896C9" w14:textId="09A238F4"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34" w:history="1">
        <w:r w:rsidRPr="00847A07">
          <w:rPr>
            <w:rStyle w:val="Hipervnculo"/>
            <w:noProof/>
          </w:rPr>
          <w:t>Ilustración 26: % de acierto y distancia media de los lanzamientos por número de disparo.</w:t>
        </w:r>
        <w:r>
          <w:rPr>
            <w:noProof/>
            <w:webHidden/>
          </w:rPr>
          <w:tab/>
        </w:r>
        <w:r>
          <w:rPr>
            <w:noProof/>
            <w:webHidden/>
          </w:rPr>
          <w:fldChar w:fldCharType="begin"/>
        </w:r>
        <w:r>
          <w:rPr>
            <w:noProof/>
            <w:webHidden/>
          </w:rPr>
          <w:instrText xml:space="preserve"> PAGEREF _Toc82560634 \h </w:instrText>
        </w:r>
        <w:r>
          <w:rPr>
            <w:noProof/>
            <w:webHidden/>
          </w:rPr>
        </w:r>
        <w:r>
          <w:rPr>
            <w:noProof/>
            <w:webHidden/>
          </w:rPr>
          <w:fldChar w:fldCharType="separate"/>
        </w:r>
        <w:r>
          <w:rPr>
            <w:noProof/>
            <w:webHidden/>
          </w:rPr>
          <w:t>56</w:t>
        </w:r>
        <w:r>
          <w:rPr>
            <w:noProof/>
            <w:webHidden/>
          </w:rPr>
          <w:fldChar w:fldCharType="end"/>
        </w:r>
      </w:hyperlink>
    </w:p>
    <w:p w14:paraId="737D91C1" w14:textId="43A63AA5"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35" w:history="1">
        <w:r w:rsidRPr="00847A07">
          <w:rPr>
            <w:rStyle w:val="Hipervnculo"/>
            <w:noProof/>
          </w:rPr>
          <w:t>Ilustración 27: % de acierto según número de lanzamiento para disparos en dos zonas del campo distintas.</w:t>
        </w:r>
        <w:r>
          <w:rPr>
            <w:noProof/>
            <w:webHidden/>
          </w:rPr>
          <w:tab/>
        </w:r>
        <w:r>
          <w:rPr>
            <w:noProof/>
            <w:webHidden/>
          </w:rPr>
          <w:fldChar w:fldCharType="begin"/>
        </w:r>
        <w:r>
          <w:rPr>
            <w:noProof/>
            <w:webHidden/>
          </w:rPr>
          <w:instrText xml:space="preserve"> PAGEREF _Toc82560635 \h </w:instrText>
        </w:r>
        <w:r>
          <w:rPr>
            <w:noProof/>
            <w:webHidden/>
          </w:rPr>
        </w:r>
        <w:r>
          <w:rPr>
            <w:noProof/>
            <w:webHidden/>
          </w:rPr>
          <w:fldChar w:fldCharType="separate"/>
        </w:r>
        <w:r>
          <w:rPr>
            <w:noProof/>
            <w:webHidden/>
          </w:rPr>
          <w:t>57</w:t>
        </w:r>
        <w:r>
          <w:rPr>
            <w:noProof/>
            <w:webHidden/>
          </w:rPr>
          <w:fldChar w:fldCharType="end"/>
        </w:r>
      </w:hyperlink>
    </w:p>
    <w:p w14:paraId="334D9951" w14:textId="52E83729"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36" w:history="1">
        <w:r w:rsidRPr="00847A07">
          <w:rPr>
            <w:rStyle w:val="Hipervnculo"/>
            <w:noProof/>
          </w:rPr>
          <w:t>Ilustración 28: % de acierto y distancia media de los lanzamientos por número de disparo de un mismo futbolista.</w:t>
        </w:r>
        <w:r>
          <w:rPr>
            <w:noProof/>
            <w:webHidden/>
          </w:rPr>
          <w:tab/>
        </w:r>
        <w:r>
          <w:rPr>
            <w:noProof/>
            <w:webHidden/>
          </w:rPr>
          <w:fldChar w:fldCharType="begin"/>
        </w:r>
        <w:r>
          <w:rPr>
            <w:noProof/>
            <w:webHidden/>
          </w:rPr>
          <w:instrText xml:space="preserve"> PAGEREF _Toc82560636 \h </w:instrText>
        </w:r>
        <w:r>
          <w:rPr>
            <w:noProof/>
            <w:webHidden/>
          </w:rPr>
        </w:r>
        <w:r>
          <w:rPr>
            <w:noProof/>
            <w:webHidden/>
          </w:rPr>
          <w:fldChar w:fldCharType="separate"/>
        </w:r>
        <w:r>
          <w:rPr>
            <w:noProof/>
            <w:webHidden/>
          </w:rPr>
          <w:t>58</w:t>
        </w:r>
        <w:r>
          <w:rPr>
            <w:noProof/>
            <w:webHidden/>
          </w:rPr>
          <w:fldChar w:fldCharType="end"/>
        </w:r>
      </w:hyperlink>
    </w:p>
    <w:p w14:paraId="42FF8A2C" w14:textId="4A404B16"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37" w:history="1">
        <w:r w:rsidRPr="00847A07">
          <w:rPr>
            <w:rStyle w:val="Hipervnculo"/>
            <w:noProof/>
          </w:rPr>
          <w:t>Ilustración 29: % de acierto según número de lanzamiento para disparos en dos zonas del campo distintas para disparos de un mismo futbolista.</w:t>
        </w:r>
        <w:r>
          <w:rPr>
            <w:noProof/>
            <w:webHidden/>
          </w:rPr>
          <w:tab/>
        </w:r>
        <w:r>
          <w:rPr>
            <w:noProof/>
            <w:webHidden/>
          </w:rPr>
          <w:fldChar w:fldCharType="begin"/>
        </w:r>
        <w:r>
          <w:rPr>
            <w:noProof/>
            <w:webHidden/>
          </w:rPr>
          <w:instrText xml:space="preserve"> PAGEREF _Toc82560637 \h </w:instrText>
        </w:r>
        <w:r>
          <w:rPr>
            <w:noProof/>
            <w:webHidden/>
          </w:rPr>
        </w:r>
        <w:r>
          <w:rPr>
            <w:noProof/>
            <w:webHidden/>
          </w:rPr>
          <w:fldChar w:fldCharType="separate"/>
        </w:r>
        <w:r>
          <w:rPr>
            <w:noProof/>
            <w:webHidden/>
          </w:rPr>
          <w:t>58</w:t>
        </w:r>
        <w:r>
          <w:rPr>
            <w:noProof/>
            <w:webHidden/>
          </w:rPr>
          <w:fldChar w:fldCharType="end"/>
        </w:r>
      </w:hyperlink>
    </w:p>
    <w:p w14:paraId="60649A57" w14:textId="5BE8AD14"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38" w:history="1">
        <w:r w:rsidRPr="00847A07">
          <w:rPr>
            <w:rStyle w:val="Hipervnculo"/>
            <w:noProof/>
          </w:rPr>
          <w:t>Ilustración 30: % de acierto en los lanzamientos de penalti según número de lanzamiento del equipo (izquierda) o del futbolista (derecha).</w:t>
        </w:r>
        <w:r>
          <w:rPr>
            <w:noProof/>
            <w:webHidden/>
          </w:rPr>
          <w:tab/>
        </w:r>
        <w:r>
          <w:rPr>
            <w:noProof/>
            <w:webHidden/>
          </w:rPr>
          <w:fldChar w:fldCharType="begin"/>
        </w:r>
        <w:r>
          <w:rPr>
            <w:noProof/>
            <w:webHidden/>
          </w:rPr>
          <w:instrText xml:space="preserve"> PAGEREF _Toc82560638 \h </w:instrText>
        </w:r>
        <w:r>
          <w:rPr>
            <w:noProof/>
            <w:webHidden/>
          </w:rPr>
        </w:r>
        <w:r>
          <w:rPr>
            <w:noProof/>
            <w:webHidden/>
          </w:rPr>
          <w:fldChar w:fldCharType="separate"/>
        </w:r>
        <w:r>
          <w:rPr>
            <w:noProof/>
            <w:webHidden/>
          </w:rPr>
          <w:t>59</w:t>
        </w:r>
        <w:r>
          <w:rPr>
            <w:noProof/>
            <w:webHidden/>
          </w:rPr>
          <w:fldChar w:fldCharType="end"/>
        </w:r>
      </w:hyperlink>
    </w:p>
    <w:p w14:paraId="0E81EC14" w14:textId="24AD679E"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39" w:history="1">
        <w:r w:rsidRPr="00847A07">
          <w:rPr>
            <w:rStyle w:val="Hipervnculo"/>
            <w:noProof/>
          </w:rPr>
          <w:t>Ilustración 31: Curvas de calibración para cada modelo de xG por cuantiles.</w:t>
        </w:r>
        <w:r>
          <w:rPr>
            <w:noProof/>
            <w:webHidden/>
          </w:rPr>
          <w:tab/>
        </w:r>
        <w:r>
          <w:rPr>
            <w:noProof/>
            <w:webHidden/>
          </w:rPr>
          <w:fldChar w:fldCharType="begin"/>
        </w:r>
        <w:r>
          <w:rPr>
            <w:noProof/>
            <w:webHidden/>
          </w:rPr>
          <w:instrText xml:space="preserve"> PAGEREF _Toc82560639 \h </w:instrText>
        </w:r>
        <w:r>
          <w:rPr>
            <w:noProof/>
            <w:webHidden/>
          </w:rPr>
        </w:r>
        <w:r>
          <w:rPr>
            <w:noProof/>
            <w:webHidden/>
          </w:rPr>
          <w:fldChar w:fldCharType="separate"/>
        </w:r>
        <w:r>
          <w:rPr>
            <w:noProof/>
            <w:webHidden/>
          </w:rPr>
          <w:t>61</w:t>
        </w:r>
        <w:r>
          <w:rPr>
            <w:noProof/>
            <w:webHidden/>
          </w:rPr>
          <w:fldChar w:fldCharType="end"/>
        </w:r>
      </w:hyperlink>
    </w:p>
    <w:p w14:paraId="294A6108" w14:textId="332CF145" w:rsidR="0051705D" w:rsidRDefault="0051705D">
      <w:pPr>
        <w:pStyle w:val="Tabladeilustraciones"/>
        <w:tabs>
          <w:tab w:val="right" w:leader="dot" w:pos="9060"/>
        </w:tabs>
        <w:rPr>
          <w:rFonts w:asciiTheme="minorHAnsi" w:eastAsiaTheme="minorEastAsia" w:hAnsiTheme="minorHAnsi" w:cstheme="minorBidi"/>
          <w:noProof/>
          <w:lang w:eastAsia="es-ES"/>
        </w:rPr>
      </w:pPr>
      <w:hyperlink w:anchor="_Toc82560640" w:history="1">
        <w:r w:rsidRPr="00847A07">
          <w:rPr>
            <w:rStyle w:val="Hipervnculo"/>
            <w:noProof/>
          </w:rPr>
          <w:t>Ilustración 32: Curvas de calibración para cada modelo de xG de manera uniforme.</w:t>
        </w:r>
        <w:r>
          <w:rPr>
            <w:noProof/>
            <w:webHidden/>
          </w:rPr>
          <w:tab/>
        </w:r>
        <w:r>
          <w:rPr>
            <w:noProof/>
            <w:webHidden/>
          </w:rPr>
          <w:fldChar w:fldCharType="begin"/>
        </w:r>
        <w:r>
          <w:rPr>
            <w:noProof/>
            <w:webHidden/>
          </w:rPr>
          <w:instrText xml:space="preserve"> PAGEREF _Toc82560640 \h </w:instrText>
        </w:r>
        <w:r>
          <w:rPr>
            <w:noProof/>
            <w:webHidden/>
          </w:rPr>
        </w:r>
        <w:r>
          <w:rPr>
            <w:noProof/>
            <w:webHidden/>
          </w:rPr>
          <w:fldChar w:fldCharType="separate"/>
        </w:r>
        <w:r>
          <w:rPr>
            <w:noProof/>
            <w:webHidden/>
          </w:rPr>
          <w:t>76</w:t>
        </w:r>
        <w:r>
          <w:rPr>
            <w:noProof/>
            <w:webHidden/>
          </w:rPr>
          <w:fldChar w:fldCharType="end"/>
        </w:r>
      </w:hyperlink>
    </w:p>
    <w:p w14:paraId="39BBE8D5" w14:textId="2579385D" w:rsidR="00E464E0" w:rsidRDefault="006253B9" w:rsidP="00E464E0">
      <w:pPr>
        <w:spacing w:after="0" w:line="240" w:lineRule="auto"/>
        <w:jc w:val="left"/>
        <w:rPr>
          <w:rFonts w:cs="Arial"/>
          <w:b/>
          <w:sz w:val="36"/>
          <w:szCs w:val="36"/>
        </w:rPr>
      </w:pPr>
      <w:r>
        <w:rPr>
          <w:rFonts w:cs="Arial"/>
          <w:b/>
          <w:sz w:val="36"/>
          <w:szCs w:val="36"/>
        </w:rPr>
        <w:fldChar w:fldCharType="end"/>
      </w:r>
    </w:p>
    <w:p w14:paraId="45E8D112" w14:textId="6C5DD354" w:rsidR="00792A94" w:rsidRPr="006253B9" w:rsidRDefault="00E464E0" w:rsidP="006253B9">
      <w:pPr>
        <w:spacing w:after="0" w:line="240" w:lineRule="auto"/>
        <w:jc w:val="left"/>
        <w:rPr>
          <w:rFonts w:cs="Arial"/>
          <w:b/>
          <w:sz w:val="36"/>
          <w:szCs w:val="36"/>
        </w:rPr>
      </w:pPr>
      <w:r>
        <w:rPr>
          <w:rFonts w:cs="Arial"/>
          <w:b/>
          <w:sz w:val="36"/>
          <w:szCs w:val="36"/>
        </w:rPr>
        <w:br w:type="page"/>
      </w:r>
      <w:bookmarkStart w:id="1" w:name="_Toc432240273"/>
      <w:bookmarkStart w:id="2" w:name="_Toc432504659"/>
      <w:bookmarkStart w:id="3" w:name="_Toc435459266"/>
      <w:bookmarkStart w:id="4" w:name="_Toc435460040"/>
      <w:bookmarkStart w:id="5" w:name="_Toc435460321"/>
      <w:bookmarkStart w:id="6" w:name="_Toc435460386"/>
      <w:bookmarkStart w:id="7" w:name="_Toc435460650"/>
      <w:bookmarkStart w:id="8" w:name="_Toc435460721"/>
      <w:bookmarkStart w:id="9" w:name="_Toc435462128"/>
    </w:p>
    <w:p w14:paraId="160B25E7" w14:textId="2544F593" w:rsidR="00792A94" w:rsidRPr="007B2C11" w:rsidRDefault="00792A94" w:rsidP="00792A94">
      <w:pPr>
        <w:jc w:val="center"/>
        <w:rPr>
          <w:b/>
          <w:sz w:val="36"/>
          <w:szCs w:val="36"/>
        </w:rPr>
      </w:pPr>
      <w:r>
        <w:rPr>
          <w:b/>
          <w:sz w:val="36"/>
          <w:szCs w:val="36"/>
        </w:rPr>
        <w:lastRenderedPageBreak/>
        <w:t>Glosario</w:t>
      </w:r>
    </w:p>
    <w:p w14:paraId="59A7B51A" w14:textId="7194B75E" w:rsidR="00DD70F1" w:rsidRDefault="00792A94">
      <w:pPr>
        <w:spacing w:line="276" w:lineRule="auto"/>
        <w:jc w:val="left"/>
        <w:rPr>
          <w:rFonts w:cs="Arial"/>
        </w:rPr>
      </w:pPr>
      <w:r>
        <w:rPr>
          <w:rFonts w:cs="Arial"/>
        </w:rPr>
        <w:t>TFM</w:t>
      </w:r>
      <w:r w:rsidR="00DD70F1">
        <w:rPr>
          <w:rFonts w:cs="Arial"/>
        </w:rPr>
        <w:tab/>
      </w:r>
      <w:r w:rsidR="00DD70F1">
        <w:rPr>
          <w:rFonts w:cs="Arial"/>
        </w:rPr>
        <w:tab/>
      </w:r>
      <w:r>
        <w:rPr>
          <w:rFonts w:cs="Arial"/>
        </w:rPr>
        <w:t xml:space="preserve">Trabajo de Fin de </w:t>
      </w:r>
      <w:proofErr w:type="gramStart"/>
      <w:r w:rsidR="00085D98">
        <w:rPr>
          <w:rFonts w:cs="Arial"/>
        </w:rPr>
        <w:t>Master</w:t>
      </w:r>
      <w:proofErr w:type="gramEnd"/>
    </w:p>
    <w:p w14:paraId="35709DF0" w14:textId="4CA26C6E" w:rsidR="00792A94" w:rsidRDefault="00DD70F1">
      <w:pPr>
        <w:spacing w:line="276" w:lineRule="auto"/>
        <w:jc w:val="left"/>
        <w:rPr>
          <w:rFonts w:cs="Arial"/>
        </w:rPr>
      </w:pPr>
      <w:proofErr w:type="spellStart"/>
      <w:r>
        <w:rPr>
          <w:rFonts w:cs="Arial"/>
        </w:rPr>
        <w:t>xG</w:t>
      </w:r>
      <w:proofErr w:type="spellEnd"/>
      <w:r>
        <w:rPr>
          <w:rFonts w:cs="Arial"/>
        </w:rPr>
        <w:tab/>
      </w:r>
      <w:r>
        <w:rPr>
          <w:rFonts w:cs="Arial"/>
        </w:rPr>
        <w:tab/>
      </w:r>
      <w:proofErr w:type="spellStart"/>
      <w:r w:rsidR="00792A94" w:rsidRPr="00B95AE4">
        <w:rPr>
          <w:rFonts w:cs="Arial"/>
          <w:i/>
          <w:iCs/>
        </w:rPr>
        <w:t>Expected</w:t>
      </w:r>
      <w:proofErr w:type="spellEnd"/>
      <w:r w:rsidR="00792A94" w:rsidRPr="00B95AE4">
        <w:rPr>
          <w:rFonts w:cs="Arial"/>
          <w:i/>
          <w:iCs/>
        </w:rPr>
        <w:t xml:space="preserve"> </w:t>
      </w:r>
      <w:proofErr w:type="spellStart"/>
      <w:r w:rsidR="00792A94" w:rsidRPr="00B95AE4">
        <w:rPr>
          <w:rFonts w:cs="Arial"/>
          <w:i/>
          <w:iCs/>
        </w:rPr>
        <w:t>goals</w:t>
      </w:r>
      <w:proofErr w:type="spellEnd"/>
      <w:r w:rsidR="00792A94" w:rsidRPr="00DD70F1">
        <w:rPr>
          <w:rFonts w:cs="Arial"/>
        </w:rPr>
        <w:t xml:space="preserve"> o goles esperados</w:t>
      </w:r>
    </w:p>
    <w:p w14:paraId="0E269F4A" w14:textId="6A0A8A14" w:rsidR="00085D98" w:rsidRPr="00DD70F1" w:rsidRDefault="00085D98">
      <w:pPr>
        <w:spacing w:line="276" w:lineRule="auto"/>
        <w:jc w:val="left"/>
        <w:rPr>
          <w:rFonts w:cs="Arial"/>
        </w:rPr>
      </w:pPr>
      <w:proofErr w:type="spellStart"/>
      <w:r>
        <w:rPr>
          <w:rFonts w:cs="Arial"/>
        </w:rPr>
        <w:t>df</w:t>
      </w:r>
      <w:proofErr w:type="spellEnd"/>
      <w:r>
        <w:rPr>
          <w:rFonts w:cs="Arial"/>
        </w:rPr>
        <w:tab/>
      </w:r>
      <w:r>
        <w:rPr>
          <w:rFonts w:cs="Arial"/>
        </w:rPr>
        <w:tab/>
      </w:r>
      <w:proofErr w:type="spellStart"/>
      <w:r w:rsidRPr="00B95AE4">
        <w:rPr>
          <w:rFonts w:cs="Arial"/>
          <w:i/>
          <w:iCs/>
        </w:rPr>
        <w:t>Dataframe</w:t>
      </w:r>
      <w:proofErr w:type="spellEnd"/>
    </w:p>
    <w:p w14:paraId="2E871844" w14:textId="03610589" w:rsidR="00DD70F1" w:rsidRPr="00B95AE4" w:rsidRDefault="00B95AE4">
      <w:pPr>
        <w:spacing w:line="276" w:lineRule="auto"/>
        <w:jc w:val="left"/>
        <w:rPr>
          <w:rFonts w:cs="Arial"/>
        </w:rPr>
      </w:pPr>
      <w:r w:rsidRPr="00B95AE4">
        <w:rPr>
          <w:rFonts w:cs="Arial"/>
        </w:rPr>
        <w:t>CV</w:t>
      </w:r>
      <w:r w:rsidRPr="00B95AE4">
        <w:rPr>
          <w:rFonts w:cs="Arial"/>
        </w:rPr>
        <w:tab/>
      </w:r>
      <w:r w:rsidRPr="00B95AE4">
        <w:rPr>
          <w:rFonts w:cs="Arial"/>
        </w:rPr>
        <w:tab/>
      </w:r>
      <w:r w:rsidRPr="00B95AE4">
        <w:rPr>
          <w:rFonts w:cs="Arial"/>
          <w:i/>
          <w:iCs/>
        </w:rPr>
        <w:t>Cross-</w:t>
      </w:r>
      <w:proofErr w:type="spellStart"/>
      <w:r w:rsidRPr="00B95AE4">
        <w:rPr>
          <w:rFonts w:cs="Arial"/>
          <w:i/>
          <w:iCs/>
        </w:rPr>
        <w:t>validation</w:t>
      </w:r>
      <w:proofErr w:type="spellEnd"/>
      <w:r w:rsidRPr="00B95AE4">
        <w:rPr>
          <w:rFonts w:cs="Arial"/>
        </w:rPr>
        <w:t xml:space="preserve"> o validació</w:t>
      </w:r>
      <w:r>
        <w:rPr>
          <w:rFonts w:cs="Arial"/>
        </w:rPr>
        <w:t>n cruzada</w:t>
      </w:r>
      <w:r w:rsidR="00DD70F1" w:rsidRPr="00B95AE4">
        <w:rPr>
          <w:rFonts w:cs="Arial"/>
        </w:rPr>
        <w:br w:type="page"/>
      </w:r>
    </w:p>
    <w:p w14:paraId="2B8DD05E" w14:textId="77777777" w:rsidR="00E464E0" w:rsidRPr="00B95AE4" w:rsidRDefault="00E464E0" w:rsidP="00E464E0">
      <w:pPr>
        <w:rPr>
          <w:rFonts w:cs="Arial"/>
        </w:rPr>
      </w:pPr>
    </w:p>
    <w:p w14:paraId="65FFB4DC" w14:textId="1DCA3F47" w:rsidR="004B65A1" w:rsidRDefault="00E464E0" w:rsidP="004B65A1">
      <w:pPr>
        <w:pStyle w:val="Ttulo1"/>
      </w:pPr>
      <w:bookmarkStart w:id="10" w:name="_Toc437557469"/>
      <w:bookmarkStart w:id="11" w:name="_Toc439968523"/>
      <w:bookmarkStart w:id="12" w:name="_Toc439969658"/>
      <w:bookmarkStart w:id="13" w:name="_Toc441233808"/>
      <w:bookmarkStart w:id="14" w:name="_Toc82560566"/>
      <w:r w:rsidRPr="008037ED">
        <w:t xml:space="preserve">1. </w:t>
      </w:r>
      <w:r w:rsidRPr="007B2C11">
        <w:t>Introducción</w:t>
      </w:r>
      <w:bookmarkStart w:id="15" w:name="_Toc432504660"/>
      <w:bookmarkStart w:id="16" w:name="_Toc435459267"/>
      <w:bookmarkStart w:id="17" w:name="_Toc435460041"/>
      <w:bookmarkStart w:id="18" w:name="_Toc435460722"/>
      <w:bookmarkStart w:id="19" w:name="_Toc435462129"/>
      <w:bookmarkStart w:id="20" w:name="_Toc437557470"/>
      <w:bookmarkEnd w:id="1"/>
      <w:bookmarkEnd w:id="2"/>
      <w:bookmarkEnd w:id="3"/>
      <w:bookmarkEnd w:id="4"/>
      <w:bookmarkEnd w:id="5"/>
      <w:bookmarkEnd w:id="6"/>
      <w:bookmarkEnd w:id="7"/>
      <w:bookmarkEnd w:id="8"/>
      <w:bookmarkEnd w:id="9"/>
      <w:bookmarkEnd w:id="10"/>
      <w:bookmarkEnd w:id="11"/>
      <w:bookmarkEnd w:id="12"/>
      <w:bookmarkEnd w:id="13"/>
      <w:bookmarkEnd w:id="14"/>
    </w:p>
    <w:p w14:paraId="69501FCC" w14:textId="156F3181" w:rsidR="004B65A1" w:rsidRDefault="004B65A1" w:rsidP="00E464E0">
      <w:pPr>
        <w:autoSpaceDE w:val="0"/>
        <w:autoSpaceDN w:val="0"/>
        <w:adjustRightInd w:val="0"/>
        <w:spacing w:after="0"/>
        <w:rPr>
          <w:rFonts w:cs="Arial"/>
        </w:rPr>
      </w:pPr>
      <w:r w:rsidRPr="004B65A1">
        <w:rPr>
          <w:rFonts w:cs="Arial"/>
        </w:rPr>
        <w:t>El present</w:t>
      </w:r>
      <w:r>
        <w:rPr>
          <w:rFonts w:cs="Arial"/>
        </w:rPr>
        <w:t>e</w:t>
      </w:r>
      <w:r w:rsidRPr="004B65A1">
        <w:rPr>
          <w:rFonts w:cs="Arial"/>
        </w:rPr>
        <w:t xml:space="preserve"> </w:t>
      </w:r>
      <w:r>
        <w:rPr>
          <w:rFonts w:cs="Arial"/>
        </w:rPr>
        <w:t>Trabajo</w:t>
      </w:r>
      <w:r w:rsidRPr="004B65A1">
        <w:rPr>
          <w:rFonts w:cs="Arial"/>
        </w:rPr>
        <w:t xml:space="preserve"> de Fi</w:t>
      </w:r>
      <w:r>
        <w:rPr>
          <w:rFonts w:cs="Arial"/>
        </w:rPr>
        <w:t>n</w:t>
      </w:r>
      <w:r w:rsidRPr="004B65A1">
        <w:rPr>
          <w:rFonts w:cs="Arial"/>
        </w:rPr>
        <w:t xml:space="preserve"> de </w:t>
      </w:r>
      <w:r>
        <w:rPr>
          <w:rFonts w:cs="Arial"/>
        </w:rPr>
        <w:t>Master (TFM)</w:t>
      </w:r>
      <w:r w:rsidRPr="004B65A1">
        <w:rPr>
          <w:rFonts w:cs="Arial"/>
        </w:rPr>
        <w:t xml:space="preserve"> correspon</w:t>
      </w:r>
      <w:r>
        <w:rPr>
          <w:rFonts w:cs="Arial"/>
        </w:rPr>
        <w:t>de</w:t>
      </w:r>
      <w:r w:rsidRPr="004B65A1">
        <w:rPr>
          <w:rFonts w:cs="Arial"/>
        </w:rPr>
        <w:t xml:space="preserve"> a la titulació</w:t>
      </w:r>
      <w:r>
        <w:rPr>
          <w:rFonts w:cs="Arial"/>
        </w:rPr>
        <w:t>n</w:t>
      </w:r>
      <w:r w:rsidRPr="004B65A1">
        <w:rPr>
          <w:rFonts w:cs="Arial"/>
        </w:rPr>
        <w:t xml:space="preserve"> del </w:t>
      </w:r>
      <w:r>
        <w:rPr>
          <w:rFonts w:cs="Arial"/>
        </w:rPr>
        <w:t>M</w:t>
      </w:r>
      <w:r w:rsidRPr="004B65A1">
        <w:rPr>
          <w:rFonts w:cs="Arial"/>
        </w:rPr>
        <w:t>áster Universitario en Análisis y Visualización de Datos Masivos</w:t>
      </w:r>
      <w:r>
        <w:rPr>
          <w:rFonts w:cs="Arial"/>
        </w:rPr>
        <w:t xml:space="preserve"> </w:t>
      </w:r>
      <w:r w:rsidRPr="004B65A1">
        <w:rPr>
          <w:rFonts w:cs="Arial"/>
        </w:rPr>
        <w:t xml:space="preserve">de </w:t>
      </w:r>
      <w:r w:rsidR="006B20EC">
        <w:rPr>
          <w:rFonts w:cs="Arial"/>
        </w:rPr>
        <w:t xml:space="preserve">la </w:t>
      </w:r>
      <w:r w:rsidR="006B20EC" w:rsidRPr="006B20EC">
        <w:rPr>
          <w:rFonts w:cs="Arial"/>
        </w:rPr>
        <w:t xml:space="preserve">Escuela Superior de Ingeniería y Tecnología </w:t>
      </w:r>
      <w:r w:rsidR="006B20EC">
        <w:rPr>
          <w:rFonts w:cs="Arial"/>
        </w:rPr>
        <w:t xml:space="preserve">(ESIT) </w:t>
      </w:r>
      <w:r w:rsidRPr="004B65A1">
        <w:rPr>
          <w:rFonts w:cs="Arial"/>
        </w:rPr>
        <w:t xml:space="preserve">de la </w:t>
      </w:r>
      <w:r w:rsidR="006B20EC" w:rsidRPr="006B20EC">
        <w:rPr>
          <w:rFonts w:cs="Arial"/>
        </w:rPr>
        <w:t xml:space="preserve">Universidad Internacional de La Rioja                                              </w:t>
      </w:r>
      <w:proofErr w:type="gramStart"/>
      <w:r w:rsidR="006B20EC" w:rsidRPr="006B20EC">
        <w:rPr>
          <w:rFonts w:cs="Arial"/>
        </w:rPr>
        <w:t xml:space="preserve">   (</w:t>
      </w:r>
      <w:proofErr w:type="gramEnd"/>
      <w:r w:rsidRPr="004B65A1">
        <w:rPr>
          <w:rFonts w:cs="Arial"/>
        </w:rPr>
        <w:t>U</w:t>
      </w:r>
      <w:r w:rsidR="006B20EC">
        <w:rPr>
          <w:rFonts w:cs="Arial"/>
        </w:rPr>
        <w:t>NIR</w:t>
      </w:r>
      <w:r w:rsidRPr="004B65A1">
        <w:rPr>
          <w:rFonts w:cs="Arial"/>
        </w:rPr>
        <w:t xml:space="preserve">). </w:t>
      </w:r>
      <w:r w:rsidR="006B20EC">
        <w:rPr>
          <w:rFonts w:cs="Arial"/>
        </w:rPr>
        <w:t xml:space="preserve">Este TFM, así como todo el </w:t>
      </w:r>
      <w:r w:rsidR="00AC517E">
        <w:rPr>
          <w:rFonts w:cs="Arial"/>
        </w:rPr>
        <w:t>Máster</w:t>
      </w:r>
      <w:r w:rsidR="006B20EC">
        <w:rPr>
          <w:rFonts w:cs="Arial"/>
        </w:rPr>
        <w:t xml:space="preserve"> ha sido realizado de manera online</w:t>
      </w:r>
      <w:r w:rsidRPr="004B65A1">
        <w:rPr>
          <w:rFonts w:cs="Arial"/>
        </w:rPr>
        <w:t>.</w:t>
      </w:r>
    </w:p>
    <w:p w14:paraId="1E6EAD84" w14:textId="77777777" w:rsidR="006B20EC" w:rsidRPr="00752B9E" w:rsidRDefault="006B20EC" w:rsidP="00752B9E">
      <w:pPr>
        <w:autoSpaceDE w:val="0"/>
        <w:autoSpaceDN w:val="0"/>
        <w:adjustRightInd w:val="0"/>
        <w:spacing w:after="0"/>
        <w:rPr>
          <w:rFonts w:cs="Arial"/>
        </w:rPr>
      </w:pPr>
    </w:p>
    <w:p w14:paraId="62B5A969" w14:textId="77777777" w:rsidR="00E464E0" w:rsidRPr="00C253BE" w:rsidRDefault="00E464E0" w:rsidP="007B2C11">
      <w:pPr>
        <w:pStyle w:val="Ttulo2"/>
      </w:pPr>
      <w:bookmarkStart w:id="21" w:name="_Toc441233809"/>
      <w:bookmarkStart w:id="22" w:name="_Toc82560567"/>
      <w:r w:rsidRPr="00C253BE">
        <w:t xml:space="preserve">1.1 </w:t>
      </w:r>
      <w:r w:rsidRPr="007B2C11">
        <w:t>Justificación</w:t>
      </w:r>
      <w:bookmarkEnd w:id="15"/>
      <w:bookmarkEnd w:id="16"/>
      <w:bookmarkEnd w:id="17"/>
      <w:bookmarkEnd w:id="18"/>
      <w:bookmarkEnd w:id="19"/>
      <w:bookmarkEnd w:id="20"/>
      <w:bookmarkEnd w:id="21"/>
      <w:bookmarkEnd w:id="22"/>
    </w:p>
    <w:p w14:paraId="70110D9E" w14:textId="37F4ABD2" w:rsidR="00366121" w:rsidRDefault="00A07D88" w:rsidP="007A4D92">
      <w:pPr>
        <w:autoSpaceDE w:val="0"/>
        <w:autoSpaceDN w:val="0"/>
        <w:adjustRightInd w:val="0"/>
        <w:spacing w:after="0"/>
        <w:rPr>
          <w:rFonts w:cs="Arial"/>
        </w:rPr>
      </w:pPr>
      <w:bookmarkStart w:id="23" w:name="_Toc432504661"/>
      <w:bookmarkStart w:id="24" w:name="_Toc435459268"/>
      <w:bookmarkStart w:id="25" w:name="_Toc435460042"/>
      <w:bookmarkStart w:id="26" w:name="_Toc435460723"/>
      <w:bookmarkStart w:id="27" w:name="_Toc435462130"/>
      <w:bookmarkStart w:id="28" w:name="_Toc437557471"/>
      <w:bookmarkStart w:id="29" w:name="_Toc439968524"/>
      <w:bookmarkStart w:id="30" w:name="_Toc439969659"/>
      <w:r w:rsidRPr="00A07D88">
        <w:rPr>
          <w:rFonts w:cs="Arial"/>
        </w:rPr>
        <w:t>En la actualidad</w:t>
      </w:r>
      <w:r>
        <w:rPr>
          <w:rFonts w:cs="Arial"/>
        </w:rPr>
        <w:t xml:space="preserve"> palabras como </w:t>
      </w:r>
      <w:proofErr w:type="spellStart"/>
      <w:r w:rsidRPr="00A07D88">
        <w:rPr>
          <w:rFonts w:cs="Arial"/>
          <w:i/>
          <w:iCs/>
        </w:rPr>
        <w:t>big</w:t>
      </w:r>
      <w:proofErr w:type="spellEnd"/>
      <w:r w:rsidRPr="00A07D88">
        <w:rPr>
          <w:rFonts w:cs="Arial"/>
          <w:i/>
          <w:iCs/>
        </w:rPr>
        <w:t xml:space="preserve"> data</w:t>
      </w:r>
      <w:r w:rsidR="00366121">
        <w:rPr>
          <w:rFonts w:cs="Arial"/>
        </w:rPr>
        <w:t>, inteligencia artificial</w:t>
      </w:r>
      <w:r>
        <w:rPr>
          <w:rFonts w:cs="Arial"/>
        </w:rPr>
        <w:t xml:space="preserve"> o análisis de datos</w:t>
      </w:r>
      <w:r w:rsidR="00366121">
        <w:rPr>
          <w:rFonts w:cs="Arial"/>
        </w:rPr>
        <w:t xml:space="preserve"> son cada vez más usadas en nuestro día a día. Si bien no siempre se hace un uso correcto está claro que son conceptos cada vez más conocidos y usados en todo aquello que nos rodea. Las empresas desde hace años están usando estas tecnologías para mejorar sus negocios. En el mundo del deporte no es diferente.</w:t>
      </w:r>
    </w:p>
    <w:p w14:paraId="086AEB41" w14:textId="48B0A427" w:rsidR="00A07D88" w:rsidRDefault="00366121" w:rsidP="007A4D92">
      <w:pPr>
        <w:autoSpaceDE w:val="0"/>
        <w:autoSpaceDN w:val="0"/>
        <w:adjustRightInd w:val="0"/>
        <w:spacing w:after="0"/>
        <w:rPr>
          <w:rFonts w:cs="Arial"/>
        </w:rPr>
      </w:pPr>
      <w:r>
        <w:rPr>
          <w:rFonts w:cs="Arial"/>
        </w:rPr>
        <w:t>L</w:t>
      </w:r>
      <w:r w:rsidR="00A07D88" w:rsidRPr="00A07D88">
        <w:rPr>
          <w:rFonts w:cs="Arial"/>
        </w:rPr>
        <w:t>a estadística avanzada es muy usada en el mundo del deporte profesional tanto por entrenadores como ojeadores o periodistas para entender mejor que ha ocurrido</w:t>
      </w:r>
      <w:r>
        <w:rPr>
          <w:rFonts w:cs="Arial"/>
        </w:rPr>
        <w:t xml:space="preserve"> en un partido o a lo largo de una temporada</w:t>
      </w:r>
      <w:r w:rsidR="00A07D88" w:rsidRPr="00A07D88">
        <w:rPr>
          <w:rFonts w:cs="Arial"/>
        </w:rPr>
        <w:t>.</w:t>
      </w:r>
      <w:r>
        <w:rPr>
          <w:rFonts w:cs="Arial"/>
        </w:rPr>
        <w:t xml:space="preserve"> Si bien los deportes americanos fueron los pioneros en este sentido pocos años después el mundo del futbol también </w:t>
      </w:r>
      <w:r w:rsidR="00F06AE0">
        <w:rPr>
          <w:rFonts w:cs="Arial"/>
        </w:rPr>
        <w:t xml:space="preserve">empezó a usar esta tecnología. En la faceta deportiva se usa para mejorar el rendimiento del equipo como para encontrar jugadores para </w:t>
      </w:r>
      <w:r w:rsidR="00E67AB1">
        <w:rPr>
          <w:rFonts w:cs="Arial"/>
        </w:rPr>
        <w:t>contratar</w:t>
      </w:r>
      <w:r w:rsidR="00D97405">
        <w:rPr>
          <w:rFonts w:cs="Arial"/>
        </w:rPr>
        <w:t xml:space="preserve"> </w:t>
      </w:r>
      <w:r w:rsidR="00D97405">
        <w:rPr>
          <w:rFonts w:cs="Arial"/>
        </w:rPr>
        <w:fldChar w:fldCharType="begin"/>
      </w:r>
      <w:r w:rsidR="00D97405">
        <w:rPr>
          <w:rFonts w:cs="Arial"/>
        </w:rPr>
        <w:instrText xml:space="preserve"> ADDIN ZOTERO_ITEM CSL_CITATION {"citationID":"wb1TGfRR","properties":{"formattedCitation":"(Mena Camino, 2021)","plainCitation":"(Mena Camino, 2021)","noteIndex":0},"citationItems":[{"id":7,"uris":["http://zotero.org/users/7978684/items/UY7IGHM6"],"uri":["http://zotero.org/users/7978684/items/UY7IGHM6"],"itemData":{"id":7,"type":"article","language":"Español","publisher":"Big Data International Campus","title":"Buscando el recambio perfecto para Fernando","URL":"https://www.campusbigdata.com/difusion/Futuro_Recambio_Fernando.pdf","author":[{"family":"Mena Camino","given":"Laureano"}],"accessed":{"date-parts":[["2021",4,24]]},"issued":{"date-parts":[["2021"]]}}}],"schema":"https://github.com/citation-style-language/schema/raw/master/csl-citation.json"} </w:instrText>
      </w:r>
      <w:r w:rsidR="00D97405">
        <w:rPr>
          <w:rFonts w:cs="Arial"/>
        </w:rPr>
        <w:fldChar w:fldCharType="separate"/>
      </w:r>
      <w:r w:rsidR="00D97405" w:rsidRPr="00D97405">
        <w:rPr>
          <w:rFonts w:cs="Arial"/>
        </w:rPr>
        <w:t>(Mena Camino, 2021)</w:t>
      </w:r>
      <w:r w:rsidR="00D97405">
        <w:rPr>
          <w:rFonts w:cs="Arial"/>
        </w:rPr>
        <w:fldChar w:fldCharType="end"/>
      </w:r>
      <w:r w:rsidR="00E67AB1">
        <w:rPr>
          <w:rFonts w:cs="Arial"/>
        </w:rPr>
        <w:t>,</w:t>
      </w:r>
      <w:r w:rsidR="00F06AE0">
        <w:rPr>
          <w:rFonts w:cs="Arial"/>
        </w:rPr>
        <w:t xml:space="preserve"> así como evitar </w:t>
      </w:r>
      <w:r w:rsidR="00E67AB1">
        <w:rPr>
          <w:rFonts w:cs="Arial"/>
        </w:rPr>
        <w:t>lesiones,</w:t>
      </w:r>
      <w:r w:rsidR="00F06AE0">
        <w:rPr>
          <w:rFonts w:cs="Arial"/>
        </w:rPr>
        <w:t xml:space="preserve"> aunque su uso dentro de los clubes también sirve para mejorar los ingresos provenientes de los fans o </w:t>
      </w:r>
      <w:r w:rsidR="00E67AB1">
        <w:rPr>
          <w:rFonts w:cs="Arial"/>
        </w:rPr>
        <w:t>la optimización de operaciones internas como</w:t>
      </w:r>
      <w:r w:rsidR="00F06AE0">
        <w:rPr>
          <w:rFonts w:cs="Arial"/>
        </w:rPr>
        <w:t xml:space="preserve"> los dispositivos de seguridad</w:t>
      </w:r>
      <w:r w:rsidR="00E67AB1">
        <w:rPr>
          <w:rFonts w:cs="Arial"/>
        </w:rPr>
        <w:t xml:space="preserve"> o el uso de los recursos materiales</w:t>
      </w:r>
      <w:r w:rsidR="00D97405">
        <w:rPr>
          <w:rFonts w:cs="Arial"/>
        </w:rPr>
        <w:t xml:space="preserve"> </w:t>
      </w:r>
      <w:r w:rsidR="00D97405">
        <w:rPr>
          <w:rFonts w:cs="Arial"/>
        </w:rPr>
        <w:fldChar w:fldCharType="begin"/>
      </w:r>
      <w:r w:rsidR="00D97405">
        <w:rPr>
          <w:rFonts w:cs="Arial"/>
        </w:rPr>
        <w:instrText xml:space="preserve"> ADDIN ZOTERO_ITEM CSL_CITATION {"citationID":"5hPSriL4","properties":{"formattedCitation":"(De Torres, 2021)","plainCitation":"(De Torres, 2021)","noteIndex":0},"citationItems":[{"id":3,"uris":["http://zotero.org/users/7978684/items/QVAUQ2Z7"],"uri":["http://zotero.org/users/7978684/items/QVAUQ2Z7"],"itemData":{"id":3,"type":"webpage","container-title":"ESIC","genre":"Educativa","language":"Español","title":"¿Cómo funciona el Big Data en fútbol?","URL":"https://www.esic.edu/rethink/tecnologia/big-data-en-futbol","author":[{"family":"De Torres","given":"Alberto"}],"accessed":{"date-parts":[["2021",4,24]]},"issued":{"date-parts":[["2021",1]]}}}],"schema":"https://github.com/citation-style-language/schema/raw/master/csl-citation.json"} </w:instrText>
      </w:r>
      <w:r w:rsidR="00D97405">
        <w:rPr>
          <w:rFonts w:cs="Arial"/>
        </w:rPr>
        <w:fldChar w:fldCharType="separate"/>
      </w:r>
      <w:r w:rsidR="00D97405" w:rsidRPr="00D97405">
        <w:rPr>
          <w:rFonts w:cs="Arial"/>
        </w:rPr>
        <w:t>(De Torres, 2021)</w:t>
      </w:r>
      <w:r w:rsidR="00D97405">
        <w:rPr>
          <w:rFonts w:cs="Arial"/>
        </w:rPr>
        <w:fldChar w:fldCharType="end"/>
      </w:r>
      <w:r w:rsidR="000A5B01">
        <w:rPr>
          <w:rFonts w:cs="Arial"/>
        </w:rPr>
        <w:t>.</w:t>
      </w:r>
      <w:r w:rsidR="00E67AB1">
        <w:rPr>
          <w:rFonts w:cs="Arial"/>
        </w:rPr>
        <w:t xml:space="preserve"> También lo usan agentes externos como son las casas de apuestas para decidir sus cuotas o los medios de comunicación para representar aquello que ocurre en el terreno de juego</w:t>
      </w:r>
      <w:r w:rsidR="00D97405">
        <w:rPr>
          <w:rFonts w:cs="Arial"/>
        </w:rPr>
        <w:t xml:space="preserve"> </w:t>
      </w:r>
      <w:r w:rsidR="00D97405">
        <w:rPr>
          <w:rFonts w:cs="Arial"/>
        </w:rPr>
        <w:fldChar w:fldCharType="begin"/>
      </w:r>
      <w:r w:rsidR="00D97405">
        <w:rPr>
          <w:rFonts w:cs="Arial"/>
        </w:rPr>
        <w:instrText xml:space="preserve"> ADDIN ZOTERO_ITEM CSL_CITATION {"citationID":"VQvpojZv","properties":{"formattedCitation":"(P\\uc0\\u233{}rez, 2017)","plainCitation":"(Pérez, 2017)","noteIndex":0},"citationItems":[{"id":8,"uris":["http://zotero.org/users/7978684/items/Y2ACFMBX"],"uri":["http://zotero.org/users/7978684/items/Y2ACFMBX"],"itemData":{"id":8,"type":"post-weblog","abstract":"Te guste o no, hay algunas cosas tan grandes que tienen implicaciones para todos. Big Data es una de ellas. Es uno de esos conceptos que está transformando el modo de hacer negocios a nivel empresarial, y por supuesto, tiene unos efectos e impacto también en nuestro amado fútbol. Hoy dedicamos la entrada al Big […]","container-title":"Objetivo Analista","genre":"Deportiva","language":"es","title":"Big Data en el fútbol","URL":"https://objetivoanalista.com/big-data-futbol/","author":[{"family":"Pérez","given":"Dani"}],"accessed":{"date-parts":[["2021",4,24]]},"issued":{"date-parts":[["2017",6,12]]}}}],"schema":"https://github.com/citation-style-language/schema/raw/master/csl-citation.json"} </w:instrText>
      </w:r>
      <w:r w:rsidR="00D97405">
        <w:rPr>
          <w:rFonts w:cs="Arial"/>
        </w:rPr>
        <w:fldChar w:fldCharType="separate"/>
      </w:r>
      <w:r w:rsidR="00D97405" w:rsidRPr="00D97405">
        <w:rPr>
          <w:rFonts w:cs="Arial"/>
          <w:szCs w:val="24"/>
        </w:rPr>
        <w:t>(Pérez, 2017)</w:t>
      </w:r>
      <w:r w:rsidR="00D97405">
        <w:rPr>
          <w:rFonts w:cs="Arial"/>
        </w:rPr>
        <w:fldChar w:fldCharType="end"/>
      </w:r>
      <w:r w:rsidR="00E67AB1">
        <w:rPr>
          <w:rFonts w:cs="Arial"/>
        </w:rPr>
        <w:t>.</w:t>
      </w:r>
    </w:p>
    <w:p w14:paraId="3B958E2E" w14:textId="4783F3EA" w:rsidR="001F1D42" w:rsidRDefault="00F92201" w:rsidP="007A4D92">
      <w:pPr>
        <w:autoSpaceDE w:val="0"/>
        <w:autoSpaceDN w:val="0"/>
        <w:adjustRightInd w:val="0"/>
        <w:spacing w:after="0"/>
        <w:rPr>
          <w:rFonts w:cs="Arial"/>
        </w:rPr>
      </w:pPr>
      <w:r>
        <w:rPr>
          <w:rFonts w:cs="Arial"/>
        </w:rPr>
        <w:t>Dentro de la estadística avanzada l</w:t>
      </w:r>
      <w:r w:rsidR="00A07D88" w:rsidRPr="00A07D88">
        <w:rPr>
          <w:rFonts w:cs="Arial"/>
        </w:rPr>
        <w:t>os goles esperados</w:t>
      </w:r>
      <w:r>
        <w:rPr>
          <w:rFonts w:cs="Arial"/>
        </w:rPr>
        <w:t xml:space="preserve"> (</w:t>
      </w:r>
      <w:proofErr w:type="spellStart"/>
      <w:r>
        <w:rPr>
          <w:rFonts w:cs="Arial"/>
        </w:rPr>
        <w:t>xG</w:t>
      </w:r>
      <w:proofErr w:type="spellEnd"/>
      <w:r>
        <w:rPr>
          <w:rFonts w:cs="Arial"/>
        </w:rPr>
        <w:t xml:space="preserve"> del inglés </w:t>
      </w:r>
      <w:proofErr w:type="spellStart"/>
      <w:r w:rsidRPr="00F92201">
        <w:rPr>
          <w:rFonts w:cs="Arial"/>
          <w:i/>
          <w:iCs/>
        </w:rPr>
        <w:t>expected</w:t>
      </w:r>
      <w:proofErr w:type="spellEnd"/>
      <w:r w:rsidRPr="00F92201">
        <w:rPr>
          <w:rFonts w:cs="Arial"/>
          <w:i/>
          <w:iCs/>
        </w:rPr>
        <w:t xml:space="preserve"> </w:t>
      </w:r>
      <w:proofErr w:type="spellStart"/>
      <w:r w:rsidRPr="00F92201">
        <w:rPr>
          <w:rFonts w:cs="Arial"/>
          <w:i/>
          <w:iCs/>
        </w:rPr>
        <w:t>goals</w:t>
      </w:r>
      <w:proofErr w:type="spellEnd"/>
      <w:r>
        <w:rPr>
          <w:rFonts w:cs="Arial"/>
        </w:rPr>
        <w:t>)</w:t>
      </w:r>
      <w:r w:rsidR="00A07D88" w:rsidRPr="00A07D88">
        <w:rPr>
          <w:rFonts w:cs="Arial"/>
        </w:rPr>
        <w:t xml:space="preserve"> son una </w:t>
      </w:r>
      <w:r w:rsidR="001F1D42">
        <w:rPr>
          <w:rFonts w:cs="Arial"/>
        </w:rPr>
        <w:t xml:space="preserve">de las medidas existentes más populares. Esta variable le da a cada disparo realizado </w:t>
      </w:r>
      <w:r w:rsidR="00A07D88" w:rsidRPr="00A07D88">
        <w:rPr>
          <w:rFonts w:cs="Arial"/>
        </w:rPr>
        <w:t xml:space="preserve">un </w:t>
      </w:r>
      <w:r w:rsidR="001F1D42">
        <w:rPr>
          <w:rFonts w:cs="Arial"/>
        </w:rPr>
        <w:t>porcentaje</w:t>
      </w:r>
      <w:r w:rsidR="00A07D88" w:rsidRPr="00A07D88">
        <w:rPr>
          <w:rFonts w:cs="Arial"/>
        </w:rPr>
        <w:t xml:space="preserve"> de probabilidad de ser gol</w:t>
      </w:r>
      <w:r w:rsidR="001F1D42">
        <w:rPr>
          <w:rFonts w:cs="Arial"/>
        </w:rPr>
        <w:t>. El porcentaje depende de distintas v</w:t>
      </w:r>
      <w:r w:rsidR="00A07D88" w:rsidRPr="00A07D88">
        <w:rPr>
          <w:rFonts w:cs="Arial"/>
        </w:rPr>
        <w:t xml:space="preserve">ariables como </w:t>
      </w:r>
      <w:r w:rsidR="001F1D42">
        <w:rPr>
          <w:rFonts w:cs="Arial"/>
        </w:rPr>
        <w:t xml:space="preserve">son </w:t>
      </w:r>
      <w:r w:rsidR="00A07D88" w:rsidRPr="00A07D88">
        <w:rPr>
          <w:rFonts w:cs="Arial"/>
        </w:rPr>
        <w:t>la posición, la distancia o la parte del cuerpo usada.</w:t>
      </w:r>
      <w:r w:rsidR="001F1D42">
        <w:rPr>
          <w:rFonts w:cs="Arial"/>
        </w:rPr>
        <w:t xml:space="preserve"> Si estos porcentajes de cada disparo son sumados a lo largo de un partido </w:t>
      </w:r>
      <w:r w:rsidR="00A12D94">
        <w:rPr>
          <w:rFonts w:cs="Arial"/>
        </w:rPr>
        <w:t>se obtiene</w:t>
      </w:r>
      <w:r w:rsidR="001F1D42">
        <w:rPr>
          <w:rFonts w:cs="Arial"/>
        </w:rPr>
        <w:t xml:space="preserve"> el resultado esperado en ese momento.</w:t>
      </w:r>
    </w:p>
    <w:p w14:paraId="08CFD8DC" w14:textId="28AEB420" w:rsidR="00A07D88" w:rsidRPr="00A07D88" w:rsidRDefault="00A07D88" w:rsidP="007A4D92">
      <w:pPr>
        <w:autoSpaceDE w:val="0"/>
        <w:autoSpaceDN w:val="0"/>
        <w:adjustRightInd w:val="0"/>
        <w:spacing w:after="0"/>
        <w:rPr>
          <w:rFonts w:cs="Arial"/>
        </w:rPr>
      </w:pPr>
      <w:r w:rsidRPr="00A07D88">
        <w:rPr>
          <w:rFonts w:cs="Arial"/>
        </w:rPr>
        <w:t xml:space="preserve">Este trabajo busca encontrar nuevas variables </w:t>
      </w:r>
      <w:r w:rsidR="001F1D42">
        <w:rPr>
          <w:rFonts w:cs="Arial"/>
        </w:rPr>
        <w:t xml:space="preserve">a esta medida </w:t>
      </w:r>
      <w:r w:rsidRPr="00A07D88">
        <w:rPr>
          <w:rFonts w:cs="Arial"/>
        </w:rPr>
        <w:t>para darle</w:t>
      </w:r>
      <w:r w:rsidR="001F1D42">
        <w:rPr>
          <w:rFonts w:cs="Arial"/>
        </w:rPr>
        <w:t xml:space="preserve"> una</w:t>
      </w:r>
      <w:r w:rsidRPr="00A07D88">
        <w:rPr>
          <w:rFonts w:cs="Arial"/>
        </w:rPr>
        <w:t xml:space="preserve"> mayor precisió</w:t>
      </w:r>
      <w:r w:rsidR="001F1D42">
        <w:rPr>
          <w:rFonts w:cs="Arial"/>
        </w:rPr>
        <w:t>n</w:t>
      </w:r>
      <w:r w:rsidRPr="00A07D88">
        <w:rPr>
          <w:rFonts w:cs="Arial"/>
        </w:rPr>
        <w:t xml:space="preserve">. </w:t>
      </w:r>
      <w:r w:rsidR="00DE7EB5">
        <w:rPr>
          <w:rFonts w:cs="Arial"/>
        </w:rPr>
        <w:t>En este trabajo se estudian variables que están relacionadas con el factor mental, se estudia si el minuto</w:t>
      </w:r>
      <w:r w:rsidR="00F87C28">
        <w:rPr>
          <w:rFonts w:cs="Arial"/>
        </w:rPr>
        <w:t>, una expulsión</w:t>
      </w:r>
      <w:r w:rsidR="00DE7EB5">
        <w:rPr>
          <w:rFonts w:cs="Arial"/>
        </w:rPr>
        <w:t xml:space="preserve"> y si se juega de local o visitante entre otras variables </w:t>
      </w:r>
      <w:r w:rsidR="00DE7EB5">
        <w:rPr>
          <w:rFonts w:cs="Arial"/>
        </w:rPr>
        <w:lastRenderedPageBreak/>
        <w:t>son fundamentales a la hora de conseguir marcar y si estas variables se pueden trasladar al modelo de manera numérica. También se estudia si la repetición de acciones parecidas afecta, es decir, si la segunda vez que se realiza un disparo de características parecidas se ve alterado por el anterior y de qué manera.</w:t>
      </w:r>
    </w:p>
    <w:p w14:paraId="6E2ADE2E" w14:textId="392C95FA" w:rsidR="00EA1E89" w:rsidRDefault="001F1D42" w:rsidP="007A4D92">
      <w:pPr>
        <w:autoSpaceDE w:val="0"/>
        <w:autoSpaceDN w:val="0"/>
        <w:adjustRightInd w:val="0"/>
        <w:spacing w:after="0"/>
        <w:rPr>
          <w:rFonts w:cs="Arial"/>
        </w:rPr>
      </w:pPr>
      <w:r>
        <w:rPr>
          <w:rFonts w:cs="Arial"/>
        </w:rPr>
        <w:t xml:space="preserve">La obtención de un mejor modelo de </w:t>
      </w:r>
      <w:r w:rsidR="00EA1E89">
        <w:rPr>
          <w:rFonts w:cs="Arial"/>
        </w:rPr>
        <w:t>cálculo</w:t>
      </w:r>
      <w:r>
        <w:rPr>
          <w:rFonts w:cs="Arial"/>
        </w:rPr>
        <w:t xml:space="preserve"> </w:t>
      </w:r>
      <w:r w:rsidR="00EA1E89">
        <w:rPr>
          <w:rFonts w:cs="Arial"/>
        </w:rPr>
        <w:t>puede</w:t>
      </w:r>
      <w:r w:rsidR="00A07D88" w:rsidRPr="00A07D88">
        <w:rPr>
          <w:rFonts w:cs="Arial"/>
        </w:rPr>
        <w:t xml:space="preserve"> ser de gran ayuda </w:t>
      </w:r>
      <w:r w:rsidR="00EA1E89">
        <w:rPr>
          <w:rFonts w:cs="Arial"/>
        </w:rPr>
        <w:t xml:space="preserve">para mejorar el análisis de los datos por parte de los distintos analistas en el mundo del </w:t>
      </w:r>
      <w:r w:rsidR="00DE7EB5">
        <w:rPr>
          <w:rFonts w:cs="Arial"/>
        </w:rPr>
        <w:t>futbol,</w:t>
      </w:r>
      <w:r w:rsidR="00EA1E89">
        <w:rPr>
          <w:rFonts w:cs="Arial"/>
        </w:rPr>
        <w:t xml:space="preserve"> así como para que estos puedan predecir mejor futuros encuentros y mejorar así su rendimiento</w:t>
      </w:r>
      <w:r w:rsidR="00A07D88" w:rsidRPr="00A07D88">
        <w:rPr>
          <w:rFonts w:cs="Arial"/>
        </w:rPr>
        <w:t>.</w:t>
      </w:r>
    </w:p>
    <w:p w14:paraId="7E825AA7" w14:textId="77777777" w:rsidR="00DE7EB5" w:rsidRPr="00F242C5" w:rsidRDefault="00DE7EB5" w:rsidP="00F242C5">
      <w:pPr>
        <w:autoSpaceDE w:val="0"/>
        <w:autoSpaceDN w:val="0"/>
        <w:adjustRightInd w:val="0"/>
        <w:spacing w:after="0"/>
        <w:rPr>
          <w:rFonts w:cs="Arial"/>
        </w:rPr>
      </w:pPr>
    </w:p>
    <w:p w14:paraId="18624C8D" w14:textId="77777777" w:rsidR="00E464E0" w:rsidRPr="008037ED" w:rsidRDefault="00E464E0" w:rsidP="007B2C11">
      <w:pPr>
        <w:pStyle w:val="Ttulo2"/>
      </w:pPr>
      <w:bookmarkStart w:id="31" w:name="_Toc441233810"/>
      <w:bookmarkStart w:id="32" w:name="_Toc82560568"/>
      <w:r w:rsidRPr="008037ED">
        <w:t>1.2 Planteamiento del trabajo</w:t>
      </w:r>
      <w:bookmarkEnd w:id="23"/>
      <w:bookmarkEnd w:id="24"/>
      <w:bookmarkEnd w:id="25"/>
      <w:bookmarkEnd w:id="26"/>
      <w:bookmarkEnd w:id="27"/>
      <w:bookmarkEnd w:id="28"/>
      <w:bookmarkEnd w:id="29"/>
      <w:bookmarkEnd w:id="30"/>
      <w:bookmarkEnd w:id="31"/>
      <w:bookmarkEnd w:id="32"/>
    </w:p>
    <w:p w14:paraId="75E009F4" w14:textId="55114089" w:rsidR="0089591F" w:rsidRDefault="00DE7EB5" w:rsidP="007A4D92">
      <w:pPr>
        <w:autoSpaceDE w:val="0"/>
        <w:autoSpaceDN w:val="0"/>
        <w:adjustRightInd w:val="0"/>
        <w:spacing w:after="0"/>
        <w:rPr>
          <w:rFonts w:cs="Arial"/>
        </w:rPr>
      </w:pPr>
      <w:bookmarkStart w:id="33" w:name="_Toc432504662"/>
      <w:bookmarkStart w:id="34" w:name="_Toc435459269"/>
      <w:bookmarkStart w:id="35" w:name="_Toc435460043"/>
      <w:bookmarkStart w:id="36" w:name="_Toc435460724"/>
      <w:bookmarkStart w:id="37" w:name="_Toc435462131"/>
      <w:bookmarkStart w:id="38" w:name="_Toc437557472"/>
      <w:bookmarkStart w:id="39" w:name="_Toc439968525"/>
      <w:bookmarkStart w:id="40" w:name="_Toc439969660"/>
      <w:r>
        <w:rPr>
          <w:rFonts w:cs="Arial"/>
        </w:rPr>
        <w:t xml:space="preserve">Como se ha explicado anteriormente este trabajo busca obtener nuevas variables para el cálculo de los </w:t>
      </w:r>
      <w:proofErr w:type="spellStart"/>
      <w:r>
        <w:rPr>
          <w:rFonts w:cs="Arial"/>
        </w:rPr>
        <w:t>xG</w:t>
      </w:r>
      <w:proofErr w:type="spellEnd"/>
      <w:r>
        <w:rPr>
          <w:rFonts w:cs="Arial"/>
        </w:rPr>
        <w:t xml:space="preserve">. En base a los datos que se tienen de un encuentro </w:t>
      </w:r>
      <w:r w:rsidR="0089591F">
        <w:rPr>
          <w:rFonts w:cs="Arial"/>
        </w:rPr>
        <w:t xml:space="preserve">se </w:t>
      </w:r>
      <w:r w:rsidR="00F87C28">
        <w:rPr>
          <w:rFonts w:cs="Arial"/>
        </w:rPr>
        <w:t xml:space="preserve">ha estudiado por separado distintas variables nuevas para conocer cómo afectan a los disparos. Posteriormente se ha generado un modelo con las nuevas variables y con otras ya utilizadas en otros modelos para ver la diferencia con ellos y que nivel de importancia tienen dentro del modelo estas nuevas variables. Se ha comparado también el modelo para conocer si estas nuevas variables le añaden precisión a la métrica de </w:t>
      </w:r>
      <w:proofErr w:type="spellStart"/>
      <w:r w:rsidR="00F87C28">
        <w:rPr>
          <w:rFonts w:cs="Arial"/>
        </w:rPr>
        <w:t>xG</w:t>
      </w:r>
      <w:proofErr w:type="spellEnd"/>
      <w:r w:rsidR="00F87C28">
        <w:rPr>
          <w:rFonts w:cs="Arial"/>
        </w:rPr>
        <w:t>.</w:t>
      </w:r>
    </w:p>
    <w:p w14:paraId="4F52B174" w14:textId="426592B1" w:rsidR="00DE7EB5" w:rsidRDefault="00DE7EB5" w:rsidP="007A4D92">
      <w:pPr>
        <w:autoSpaceDE w:val="0"/>
        <w:autoSpaceDN w:val="0"/>
        <w:adjustRightInd w:val="0"/>
        <w:spacing w:after="0"/>
        <w:rPr>
          <w:rFonts w:cs="Arial"/>
        </w:rPr>
      </w:pPr>
      <w:r w:rsidRPr="00A07D88">
        <w:rPr>
          <w:rFonts w:cs="Arial"/>
        </w:rPr>
        <w:t xml:space="preserve">Para extraer el cálculo de nuevas variables y comparar el nuevo modelo con </w:t>
      </w:r>
      <w:r w:rsidR="00F87C28">
        <w:rPr>
          <w:rFonts w:cs="Arial"/>
        </w:rPr>
        <w:t>otros modelos generados</w:t>
      </w:r>
      <w:r w:rsidRPr="00A07D88">
        <w:rPr>
          <w:rFonts w:cs="Arial"/>
        </w:rPr>
        <w:t xml:space="preserve"> </w:t>
      </w:r>
      <w:r w:rsidR="00347B4F">
        <w:rPr>
          <w:rFonts w:cs="Arial"/>
        </w:rPr>
        <w:t xml:space="preserve">se ha utilizado el </w:t>
      </w:r>
      <w:r w:rsidR="00347B4F" w:rsidRPr="00347B4F">
        <w:rPr>
          <w:rFonts w:cs="Arial"/>
        </w:rPr>
        <w:t>lenguaje de programación</w:t>
      </w:r>
      <w:r w:rsidRPr="00A07D88">
        <w:rPr>
          <w:rFonts w:cs="Arial"/>
        </w:rPr>
        <w:t xml:space="preserve"> </w:t>
      </w:r>
      <w:r w:rsidR="00347B4F">
        <w:rPr>
          <w:rFonts w:cs="Arial"/>
        </w:rPr>
        <w:t>Python</w:t>
      </w:r>
      <w:r w:rsidRPr="00A07D88">
        <w:rPr>
          <w:rFonts w:cs="Arial"/>
        </w:rPr>
        <w:t>.</w:t>
      </w:r>
    </w:p>
    <w:p w14:paraId="79E26E0B" w14:textId="77777777" w:rsidR="00347B4F" w:rsidRPr="00017A55" w:rsidRDefault="00347B4F" w:rsidP="00347B4F">
      <w:pPr>
        <w:autoSpaceDE w:val="0"/>
        <w:autoSpaceDN w:val="0"/>
        <w:adjustRightInd w:val="0"/>
        <w:spacing w:after="0"/>
        <w:rPr>
          <w:rFonts w:cs="Arial"/>
        </w:rPr>
      </w:pPr>
    </w:p>
    <w:p w14:paraId="76B4EE23" w14:textId="77777777" w:rsidR="00E464E0" w:rsidRPr="007B2C11" w:rsidRDefault="00E464E0" w:rsidP="007B2C11">
      <w:pPr>
        <w:pStyle w:val="Ttulo2"/>
      </w:pPr>
      <w:bookmarkStart w:id="41" w:name="_Toc441233811"/>
      <w:bookmarkStart w:id="42" w:name="_Toc82560569"/>
      <w:r w:rsidRPr="008037ED">
        <w:t>1.3 Estructura de la memoria</w:t>
      </w:r>
      <w:bookmarkEnd w:id="33"/>
      <w:bookmarkEnd w:id="34"/>
      <w:bookmarkEnd w:id="35"/>
      <w:bookmarkEnd w:id="36"/>
      <w:bookmarkEnd w:id="37"/>
      <w:bookmarkEnd w:id="38"/>
      <w:bookmarkEnd w:id="39"/>
      <w:bookmarkEnd w:id="40"/>
      <w:bookmarkEnd w:id="41"/>
      <w:bookmarkEnd w:id="42"/>
    </w:p>
    <w:p w14:paraId="1FDDE8E7" w14:textId="77777777" w:rsidR="00A8015C" w:rsidRDefault="00D11B8F" w:rsidP="007A4D92">
      <w:pPr>
        <w:autoSpaceDE w:val="0"/>
        <w:autoSpaceDN w:val="0"/>
        <w:adjustRightInd w:val="0"/>
        <w:spacing w:after="0"/>
        <w:rPr>
          <w:rFonts w:cs="Arial"/>
        </w:rPr>
      </w:pPr>
      <w:r>
        <w:rPr>
          <w:rFonts w:cs="Arial"/>
        </w:rPr>
        <w:t xml:space="preserve">Esta memoria se estructura </w:t>
      </w:r>
      <w:r w:rsidR="00A8015C">
        <w:rPr>
          <w:rFonts w:cs="Arial"/>
        </w:rPr>
        <w:t xml:space="preserve">en seis capítulos </w:t>
      </w:r>
      <w:r>
        <w:rPr>
          <w:rFonts w:cs="Arial"/>
        </w:rPr>
        <w:t xml:space="preserve">de la siguiente forma: </w:t>
      </w:r>
    </w:p>
    <w:p w14:paraId="0EED5A4B" w14:textId="48A71EB8" w:rsidR="00A8015C" w:rsidRDefault="00A8015C" w:rsidP="007A4D92">
      <w:pPr>
        <w:autoSpaceDE w:val="0"/>
        <w:autoSpaceDN w:val="0"/>
        <w:adjustRightInd w:val="0"/>
        <w:spacing w:after="0"/>
        <w:rPr>
          <w:rFonts w:cs="Arial"/>
        </w:rPr>
      </w:pPr>
      <w:r>
        <w:rPr>
          <w:rFonts w:cs="Arial"/>
        </w:rPr>
        <w:t>En el p</w:t>
      </w:r>
      <w:r w:rsidR="00D11B8F">
        <w:rPr>
          <w:rFonts w:cs="Arial"/>
        </w:rPr>
        <w:t>rimer</w:t>
      </w:r>
      <w:r>
        <w:rPr>
          <w:rFonts w:cs="Arial"/>
        </w:rPr>
        <w:t xml:space="preserve"> capítulo se realiza una introducción del trabajo explicando que motivos justifican el mismo, así como el planteamiento realizado.</w:t>
      </w:r>
    </w:p>
    <w:p w14:paraId="2C221D61" w14:textId="44A2BBE0" w:rsidR="00A8015C" w:rsidRDefault="00A8015C" w:rsidP="007A4D92">
      <w:pPr>
        <w:autoSpaceDE w:val="0"/>
        <w:autoSpaceDN w:val="0"/>
        <w:adjustRightInd w:val="0"/>
        <w:spacing w:after="0"/>
        <w:rPr>
          <w:rFonts w:cs="Arial"/>
        </w:rPr>
      </w:pPr>
      <w:r>
        <w:rPr>
          <w:rFonts w:cs="Arial"/>
        </w:rPr>
        <w:t>En el segundo capítulo</w:t>
      </w:r>
      <w:r w:rsidR="00D11B8F">
        <w:rPr>
          <w:rFonts w:cs="Arial"/>
        </w:rPr>
        <w:t xml:space="preserve"> se explica la situación actual en cuanto a la estadística avanzada en el mundo del futbol y especialmente en el caso de los goles esperados en un partido</w:t>
      </w:r>
      <w:r>
        <w:rPr>
          <w:rFonts w:cs="Arial"/>
        </w:rPr>
        <w:t xml:space="preserve"> a partir de la información recogida. Se muestran</w:t>
      </w:r>
      <w:r w:rsidR="00D11B8F">
        <w:rPr>
          <w:rFonts w:cs="Arial"/>
        </w:rPr>
        <w:t xml:space="preserve"> estudios previos realizado</w:t>
      </w:r>
      <w:r>
        <w:rPr>
          <w:rFonts w:cs="Arial"/>
        </w:rPr>
        <w:t>s</w:t>
      </w:r>
      <w:r w:rsidR="00D11B8F">
        <w:rPr>
          <w:rFonts w:cs="Arial"/>
        </w:rPr>
        <w:t xml:space="preserve"> y </w:t>
      </w:r>
      <w:r>
        <w:rPr>
          <w:rFonts w:cs="Arial"/>
        </w:rPr>
        <w:t>la historia de esta rama hasta la actualidad para comprender mejor el contexto del trabajo</w:t>
      </w:r>
      <w:r w:rsidR="00D11B8F">
        <w:rPr>
          <w:rFonts w:cs="Arial"/>
        </w:rPr>
        <w:t>.</w:t>
      </w:r>
    </w:p>
    <w:p w14:paraId="3C864610" w14:textId="77777777" w:rsidR="00F87C28" w:rsidRDefault="00D11B8F" w:rsidP="007A4D92">
      <w:pPr>
        <w:autoSpaceDE w:val="0"/>
        <w:autoSpaceDN w:val="0"/>
        <w:adjustRightInd w:val="0"/>
        <w:spacing w:after="0"/>
        <w:rPr>
          <w:rFonts w:cs="Arial"/>
        </w:rPr>
      </w:pPr>
      <w:r>
        <w:rPr>
          <w:rFonts w:cs="Arial"/>
        </w:rPr>
        <w:t xml:space="preserve">En el </w:t>
      </w:r>
      <w:r w:rsidR="00A8015C">
        <w:rPr>
          <w:rFonts w:cs="Arial"/>
        </w:rPr>
        <w:t>tercer</w:t>
      </w:r>
      <w:r>
        <w:rPr>
          <w:rFonts w:cs="Arial"/>
        </w:rPr>
        <w:t xml:space="preserve"> </w:t>
      </w:r>
      <w:r w:rsidR="00A8015C">
        <w:rPr>
          <w:rFonts w:cs="Arial"/>
        </w:rPr>
        <w:t>capítulo</w:t>
      </w:r>
      <w:r>
        <w:rPr>
          <w:rFonts w:cs="Arial"/>
        </w:rPr>
        <w:t xml:space="preserve"> se explican los distintos objetivos de este trabajo</w:t>
      </w:r>
      <w:r w:rsidR="00F87C28">
        <w:rPr>
          <w:rFonts w:cs="Arial"/>
        </w:rPr>
        <w:t>.</w:t>
      </w:r>
    </w:p>
    <w:p w14:paraId="6F835724" w14:textId="6CD7E84C" w:rsidR="00036BA5" w:rsidRDefault="00F87C28" w:rsidP="007A4D92">
      <w:pPr>
        <w:autoSpaceDE w:val="0"/>
        <w:autoSpaceDN w:val="0"/>
        <w:adjustRightInd w:val="0"/>
        <w:spacing w:after="0"/>
        <w:rPr>
          <w:rFonts w:cs="Arial"/>
        </w:rPr>
      </w:pPr>
      <w:r>
        <w:rPr>
          <w:rFonts w:cs="Arial"/>
        </w:rPr>
        <w:t>En el cuarto capítulo se detalla</w:t>
      </w:r>
      <w:r w:rsidR="00D11B8F">
        <w:rPr>
          <w:rFonts w:cs="Arial"/>
        </w:rPr>
        <w:t xml:space="preserve"> la metodología usada para lograr</w:t>
      </w:r>
      <w:r>
        <w:rPr>
          <w:rFonts w:cs="Arial"/>
        </w:rPr>
        <w:t xml:space="preserve"> los objetivos y se describen los distintos algoritmos utilizados</w:t>
      </w:r>
      <w:r w:rsidR="00D11B8F">
        <w:rPr>
          <w:rFonts w:cs="Arial"/>
        </w:rPr>
        <w:t>.</w:t>
      </w:r>
      <w:bookmarkStart w:id="43" w:name="_Toc432240274"/>
      <w:bookmarkStart w:id="44" w:name="_Toc432504663"/>
      <w:bookmarkStart w:id="45" w:name="_Toc435459270"/>
      <w:bookmarkStart w:id="46" w:name="_Toc435460044"/>
      <w:bookmarkStart w:id="47" w:name="_Toc435460322"/>
      <w:bookmarkStart w:id="48" w:name="_Toc435460387"/>
      <w:bookmarkStart w:id="49" w:name="_Toc435460651"/>
      <w:bookmarkStart w:id="50" w:name="_Toc435460725"/>
      <w:bookmarkStart w:id="51" w:name="_Toc435462132"/>
      <w:bookmarkStart w:id="52" w:name="_Toc437557473"/>
      <w:bookmarkStart w:id="53" w:name="_Toc439968526"/>
      <w:bookmarkStart w:id="54" w:name="_Toc439969661"/>
      <w:bookmarkStart w:id="55" w:name="_Toc441233812"/>
      <w:r w:rsidR="00D11B8F">
        <w:rPr>
          <w:rFonts w:cs="Arial"/>
        </w:rPr>
        <w:t xml:space="preserve"> </w:t>
      </w:r>
    </w:p>
    <w:p w14:paraId="4798B3D8" w14:textId="2D390CE8" w:rsidR="00036BA5" w:rsidRDefault="00D11B8F" w:rsidP="007A4D92">
      <w:pPr>
        <w:autoSpaceDE w:val="0"/>
        <w:autoSpaceDN w:val="0"/>
        <w:adjustRightInd w:val="0"/>
        <w:spacing w:after="0"/>
        <w:rPr>
          <w:rFonts w:cs="Arial"/>
        </w:rPr>
      </w:pPr>
      <w:r>
        <w:rPr>
          <w:rFonts w:cs="Arial"/>
        </w:rPr>
        <w:t xml:space="preserve">Posteriormente </w:t>
      </w:r>
      <w:r w:rsidR="00036BA5">
        <w:rPr>
          <w:rFonts w:cs="Arial"/>
        </w:rPr>
        <w:t xml:space="preserve">en el </w:t>
      </w:r>
      <w:r w:rsidR="00F87C28">
        <w:rPr>
          <w:rFonts w:cs="Arial"/>
        </w:rPr>
        <w:t>quinto</w:t>
      </w:r>
      <w:r w:rsidR="00036BA5">
        <w:rPr>
          <w:rFonts w:cs="Arial"/>
        </w:rPr>
        <w:t xml:space="preserve"> se presenta el desarrollo de la contribución realizada en el trabajo. </w:t>
      </w:r>
      <w:r w:rsidR="00F87C28">
        <w:rPr>
          <w:rFonts w:cs="Arial"/>
        </w:rPr>
        <w:t>En este punto se</w:t>
      </w:r>
      <w:r w:rsidR="00036BA5">
        <w:rPr>
          <w:rFonts w:cs="Arial"/>
        </w:rPr>
        <w:t xml:space="preserve"> </w:t>
      </w:r>
      <w:r w:rsidR="00F87C28">
        <w:rPr>
          <w:rFonts w:cs="Arial"/>
        </w:rPr>
        <w:t>comenta</w:t>
      </w:r>
      <w:r w:rsidR="00036BA5">
        <w:rPr>
          <w:rFonts w:cs="Arial"/>
        </w:rPr>
        <w:t xml:space="preserve"> los resultados obtenidos.</w:t>
      </w:r>
    </w:p>
    <w:p w14:paraId="3D63DB7B" w14:textId="0CE5AB86" w:rsidR="00036BA5" w:rsidRDefault="00036BA5" w:rsidP="007A4D92">
      <w:pPr>
        <w:autoSpaceDE w:val="0"/>
        <w:autoSpaceDN w:val="0"/>
        <w:adjustRightInd w:val="0"/>
        <w:spacing w:after="0"/>
        <w:rPr>
          <w:rFonts w:cs="Arial"/>
        </w:rPr>
      </w:pPr>
      <w:r>
        <w:rPr>
          <w:rFonts w:cs="Arial"/>
        </w:rPr>
        <w:lastRenderedPageBreak/>
        <w:t xml:space="preserve">En el capítulo número </w:t>
      </w:r>
      <w:r w:rsidR="00F87C28">
        <w:rPr>
          <w:rFonts w:cs="Arial"/>
        </w:rPr>
        <w:t>seis</w:t>
      </w:r>
      <w:r>
        <w:rPr>
          <w:rFonts w:cs="Arial"/>
        </w:rPr>
        <w:t xml:space="preserve"> se muestran las conclusiones del trabajo y </w:t>
      </w:r>
      <w:r w:rsidR="00F87C28">
        <w:rPr>
          <w:rFonts w:cs="Arial"/>
        </w:rPr>
        <w:t>se resume</w:t>
      </w:r>
      <w:r>
        <w:rPr>
          <w:rFonts w:cs="Arial"/>
        </w:rPr>
        <w:t xml:space="preserve"> el trabajo realizado</w:t>
      </w:r>
      <w:r w:rsidR="00392F9A">
        <w:rPr>
          <w:rFonts w:cs="Arial"/>
        </w:rPr>
        <w:t xml:space="preserve"> declarando</w:t>
      </w:r>
      <w:r>
        <w:rPr>
          <w:rFonts w:cs="Arial"/>
        </w:rPr>
        <w:t xml:space="preserve"> que objetivos han sido logrados satisfactoriamente y que posibles futuras líneas de trabajo han aparecido al finalizar este TFM.</w:t>
      </w:r>
    </w:p>
    <w:p w14:paraId="7DFD81CE" w14:textId="2011B520" w:rsidR="00F242C5" w:rsidRPr="00D11B8F" w:rsidRDefault="00036BA5" w:rsidP="007A4D92">
      <w:pPr>
        <w:autoSpaceDE w:val="0"/>
        <w:autoSpaceDN w:val="0"/>
        <w:adjustRightInd w:val="0"/>
        <w:spacing w:after="0"/>
        <w:rPr>
          <w:rFonts w:cs="Arial"/>
        </w:rPr>
      </w:pPr>
      <w:r>
        <w:rPr>
          <w:rFonts w:cs="Arial"/>
        </w:rPr>
        <w:t xml:space="preserve">Por último, en el capítulo </w:t>
      </w:r>
      <w:r w:rsidR="00392F9A">
        <w:rPr>
          <w:rFonts w:cs="Arial"/>
        </w:rPr>
        <w:t>siete</w:t>
      </w:r>
      <w:r>
        <w:rPr>
          <w:rFonts w:cs="Arial"/>
        </w:rPr>
        <w:t xml:space="preserve"> aparece la bibliografía usada durante todo el trabajo.</w:t>
      </w:r>
      <w:r w:rsidR="00F242C5">
        <w:br w:type="page"/>
      </w:r>
    </w:p>
    <w:p w14:paraId="0169C9C1" w14:textId="77777777" w:rsidR="00E464E0" w:rsidRDefault="00E464E0" w:rsidP="007B2C11">
      <w:pPr>
        <w:pStyle w:val="Ttulo1"/>
      </w:pPr>
      <w:bookmarkStart w:id="56" w:name="_Toc82560570"/>
      <w:r w:rsidRPr="008037ED">
        <w:lastRenderedPageBreak/>
        <w:t>2</w:t>
      </w:r>
      <w:r>
        <w:t xml:space="preserve">. </w:t>
      </w:r>
      <w:r w:rsidR="00E92E32">
        <w:t>Contexto y e</w:t>
      </w:r>
      <w:r>
        <w:t>stado del a</w:t>
      </w:r>
      <w:r w:rsidRPr="008037ED">
        <w:t>rte</w:t>
      </w:r>
      <w:bookmarkEnd w:id="43"/>
      <w:bookmarkEnd w:id="44"/>
      <w:bookmarkEnd w:id="45"/>
      <w:bookmarkEnd w:id="46"/>
      <w:bookmarkEnd w:id="47"/>
      <w:bookmarkEnd w:id="48"/>
      <w:bookmarkEnd w:id="49"/>
      <w:bookmarkEnd w:id="50"/>
      <w:bookmarkEnd w:id="51"/>
      <w:bookmarkEnd w:id="52"/>
      <w:bookmarkEnd w:id="53"/>
      <w:bookmarkEnd w:id="54"/>
      <w:bookmarkEnd w:id="55"/>
      <w:bookmarkEnd w:id="56"/>
    </w:p>
    <w:p w14:paraId="0253E9CC" w14:textId="33254541" w:rsidR="00D20D21" w:rsidRDefault="00510E2D" w:rsidP="00CE040A">
      <w:pPr>
        <w:rPr>
          <w:rFonts w:cs="Arial"/>
        </w:rPr>
      </w:pPr>
      <w:bookmarkStart w:id="57" w:name="_Toc432240294"/>
      <w:bookmarkStart w:id="58" w:name="_Toc432504683"/>
      <w:bookmarkStart w:id="59" w:name="_Toc435459289"/>
      <w:bookmarkStart w:id="60" w:name="_Toc435460063"/>
      <w:bookmarkStart w:id="61" w:name="_Toc435460323"/>
      <w:bookmarkStart w:id="62" w:name="_Toc435460388"/>
      <w:bookmarkStart w:id="63" w:name="_Toc435460652"/>
      <w:bookmarkStart w:id="64" w:name="_Toc435460744"/>
      <w:bookmarkStart w:id="65" w:name="_Toc435462151"/>
      <w:bookmarkStart w:id="66" w:name="_Toc437557488"/>
      <w:bookmarkStart w:id="67" w:name="_Toc439968540"/>
      <w:bookmarkStart w:id="68" w:name="_Toc439969675"/>
      <w:bookmarkStart w:id="69" w:name="_Toc441233828"/>
      <w:r w:rsidRPr="00CE040A">
        <w:rPr>
          <w:rFonts w:cs="Arial"/>
        </w:rPr>
        <w:t xml:space="preserve">En este apartado se explican tanto la historia del análisis estadístico en el mundo del </w:t>
      </w:r>
      <w:r w:rsidR="00392F9A" w:rsidRPr="00CE040A">
        <w:rPr>
          <w:rFonts w:cs="Arial"/>
        </w:rPr>
        <w:t>futbol,</w:t>
      </w:r>
      <w:r w:rsidRPr="00CE040A">
        <w:rPr>
          <w:rFonts w:cs="Arial"/>
        </w:rPr>
        <w:t xml:space="preserve"> así como los estudios sobre la probabilidad de marcar gol durante un partido para así poder poner en contexto el trabajo. También se comentan los estudios más recientes relacionados con los goles esperados para conocer el estado actual del arte.</w:t>
      </w:r>
    </w:p>
    <w:p w14:paraId="4AA86C9C" w14:textId="77777777" w:rsidR="00DF6BA7" w:rsidRPr="00CE040A" w:rsidRDefault="00DF6BA7" w:rsidP="00CE040A">
      <w:pPr>
        <w:rPr>
          <w:rFonts w:cs="Arial"/>
        </w:rPr>
      </w:pPr>
    </w:p>
    <w:p w14:paraId="2933E8A5" w14:textId="5768B606" w:rsidR="00510E2D" w:rsidRDefault="00510E2D" w:rsidP="00510E2D">
      <w:pPr>
        <w:pStyle w:val="Ttulo2"/>
      </w:pPr>
      <w:bookmarkStart w:id="70" w:name="_Toc82560571"/>
      <w:r>
        <w:t>2.1 Contexto</w:t>
      </w:r>
      <w:bookmarkEnd w:id="70"/>
    </w:p>
    <w:p w14:paraId="203975CB" w14:textId="6FFF0E88" w:rsidR="00510E2D" w:rsidRDefault="00510E2D" w:rsidP="007A4D92">
      <w:r>
        <w:t>El análisis estadístico e</w:t>
      </w:r>
      <w:r w:rsidR="00CF3D9D">
        <w:t xml:space="preserve">n el mundo del futbol comienza en la década de los años 50 con Charles </w:t>
      </w:r>
      <w:proofErr w:type="spellStart"/>
      <w:r w:rsidR="00CF3D9D">
        <w:t>Reep</w:t>
      </w:r>
      <w:proofErr w:type="spellEnd"/>
      <w:r w:rsidR="00CF3D9D">
        <w:t>, un contable de las fuerzas aéreas británicas que empezó a anotar todas las jugadas ofensivas de los partidos a los que atendía</w:t>
      </w:r>
      <w:r w:rsidR="008F77A7">
        <w:t xml:space="preserve"> </w:t>
      </w:r>
      <w:r w:rsidR="008F77A7">
        <w:fldChar w:fldCharType="begin"/>
      </w:r>
      <w:r w:rsidR="00D97405">
        <w:instrText xml:space="preserve"> ADDIN ZOTERO_ITEM CSL_CITATION {"citationID":"xhjzf62w","properties":{"formattedCitation":"(Weiss, 2020)","plainCitation":"(Weiss, 2020)","noteIndex":0},"citationItems":[{"id":2,"uris":["http://zotero.org/users/7978684/items/KXSBZMN9"],"uri":["http://zotero.org/users/7978684/items/KXSBZMN9"],"itemData":{"id":2,"type":"webpage","container-title":"La Media Inglesa","genre":"Deportiva","language":"Español","title":"Charles Reep, la modernidad del pasado","URL":"http://www.lamediainglesa.com/articulo/charles-reep-la-modernidad-del-pasado","author":[{"family":"Weiss","given":"André"}],"accessed":{"date-parts":[["2021",5,11]]},"issued":{"date-parts":[["2020",9,7]]}}}],"schema":"https://github.com/citation-style-language/schema/raw/master/csl-citation.json"} </w:instrText>
      </w:r>
      <w:r w:rsidR="008F77A7">
        <w:fldChar w:fldCharType="separate"/>
      </w:r>
      <w:r w:rsidR="00D97405" w:rsidRPr="00D97405">
        <w:rPr>
          <w:rFonts w:cs="Arial"/>
        </w:rPr>
        <w:t>(Weiss, 2020)</w:t>
      </w:r>
      <w:r w:rsidR="008F77A7">
        <w:fldChar w:fldCharType="end"/>
      </w:r>
      <w:r w:rsidR="00D97405">
        <w:t xml:space="preserve"> </w:t>
      </w:r>
      <w:r w:rsidR="009D0341">
        <w:t>. A partir de sus anotaciones, sus vivencias y el análisis realizado</w:t>
      </w:r>
      <w:r w:rsidR="002D0647">
        <w:t xml:space="preserve"> en más de 600 partidos y 4 copas del mundo durante 15 años</w:t>
      </w:r>
      <w:r w:rsidR="009D0341">
        <w:t xml:space="preserve"> terminó escribiendo el primer</w:t>
      </w:r>
      <w:r w:rsidR="00CE040A">
        <w:t xml:space="preserve"> </w:t>
      </w:r>
      <w:proofErr w:type="spellStart"/>
      <w:r w:rsidR="00A933D7" w:rsidRPr="00A933D7">
        <w:rPr>
          <w:i/>
        </w:rPr>
        <w:t>paper</w:t>
      </w:r>
      <w:proofErr w:type="spellEnd"/>
      <w:r w:rsidR="00A933D7">
        <w:t xml:space="preserve"> para una revista científica de estadística con su escrito “</w:t>
      </w:r>
      <w:proofErr w:type="spellStart"/>
      <w:r w:rsidR="00A933D7" w:rsidRPr="00A933D7">
        <w:t>Skill</w:t>
      </w:r>
      <w:proofErr w:type="spellEnd"/>
      <w:r w:rsidR="00A933D7" w:rsidRPr="00A933D7">
        <w:t xml:space="preserve"> and chance in </w:t>
      </w:r>
      <w:proofErr w:type="spellStart"/>
      <w:r w:rsidR="00A933D7" w:rsidRPr="00A933D7">
        <w:t>association</w:t>
      </w:r>
      <w:proofErr w:type="spellEnd"/>
      <w:r w:rsidR="00A933D7" w:rsidRPr="00A933D7">
        <w:t xml:space="preserve"> </w:t>
      </w:r>
      <w:proofErr w:type="spellStart"/>
      <w:r w:rsidR="00A933D7" w:rsidRPr="00A933D7">
        <w:t>football</w:t>
      </w:r>
      <w:proofErr w:type="spellEnd"/>
      <w:r w:rsidR="00A933D7">
        <w:t xml:space="preserve">” </w:t>
      </w:r>
      <w:r w:rsidR="00A933D7">
        <w:fldChar w:fldCharType="begin"/>
      </w:r>
      <w:r w:rsidR="00590B2B">
        <w:instrText xml:space="preserve"> ADDIN ZOTERO_ITEM CSL_CITATION {"citationID":"PemCuI6a","properties":{"formattedCitation":"(Reep et\\uc0\\u160{}al., 1971)","plainCitation":"(Reep et al., 1971)","noteIndex":0},"citationItems":[{"id":1,"uris":["http://zotero.org/users/7978684/items/UQH3ZUKU"],"uri":["http://zotero.org/users/7978684/items/UQH3ZUKU"],"itemData":{"id":1,"type":"article-journal","abstract":"The authors have followed up earlier work on football indicating that the negative binomial distribution would be applicable to certain movements or performances in other ball games by testing applications to cricket, ice hockey, baseball and lawn tennis. In Poissonian situations good fits were obtained. Poor fits were obtained in situations where individual skill appeared to play a stronger role. Further football data are presented.","container-title":"Journal of the Royal Statistical Society. Series A (General)","DOI":"10.2307/2343657","ISSN":"0035-9238","issue":"4","journalAbbreviation":"Journal of the Royal Statistical Society. Series A (General)","note":"publisher: [Royal Statistical Society, Wiley]","page":"623-629","source":"JSTOR","title":"Skill and Chance in Ball Games","volume":"134","author":[{"family":"Reep","given":"C."},{"family":"Pollard","given":"R."},{"family":"Benjamin","given":"B."}],"issued":{"date-parts":[["1971"]]}}}],"schema":"https://github.com/citation-style-language/schema/raw/master/csl-citation.json"} </w:instrText>
      </w:r>
      <w:r w:rsidR="00A933D7">
        <w:fldChar w:fldCharType="separate"/>
      </w:r>
      <w:r w:rsidR="00A933D7" w:rsidRPr="00A933D7">
        <w:rPr>
          <w:rFonts w:cs="Arial"/>
          <w:szCs w:val="24"/>
        </w:rPr>
        <w:t>(</w:t>
      </w:r>
      <w:proofErr w:type="spellStart"/>
      <w:r w:rsidR="00A933D7" w:rsidRPr="00A933D7">
        <w:rPr>
          <w:rFonts w:cs="Arial"/>
          <w:szCs w:val="24"/>
        </w:rPr>
        <w:t>Reep</w:t>
      </w:r>
      <w:proofErr w:type="spellEnd"/>
      <w:r w:rsidR="00A933D7" w:rsidRPr="00A933D7">
        <w:rPr>
          <w:rFonts w:cs="Arial"/>
          <w:szCs w:val="24"/>
        </w:rPr>
        <w:t xml:space="preserve"> et al., 1971)</w:t>
      </w:r>
      <w:r w:rsidR="00A933D7">
        <w:fldChar w:fldCharType="end"/>
      </w:r>
      <w:r w:rsidR="00A933D7">
        <w:t xml:space="preserve"> donde se explicaba </w:t>
      </w:r>
      <w:r w:rsidR="00885935">
        <w:t>estadísticamente como</w:t>
      </w:r>
      <w:r w:rsidR="00A933D7">
        <w:t xml:space="preserve"> las opciones de anotar eran mayores cuanto menor fuese el número de pases </w:t>
      </w:r>
      <w:r w:rsidR="00885935">
        <w:t>realizados</w:t>
      </w:r>
      <w:r w:rsidR="008812ED">
        <w:t xml:space="preserve"> </w:t>
      </w:r>
      <w:r w:rsidR="008812ED">
        <w:fldChar w:fldCharType="begin"/>
      </w:r>
      <w:r w:rsidR="008812ED">
        <w:instrText xml:space="preserve"> ADDIN ZOTERO_ITEM CSL_CITATION {"citationID":"UGZdl9t6","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8812ED">
        <w:fldChar w:fldCharType="separate"/>
      </w:r>
      <w:r w:rsidR="008812ED" w:rsidRPr="008812ED">
        <w:rPr>
          <w:rFonts w:cs="Arial"/>
        </w:rPr>
        <w:t>(Williams, 2020)</w:t>
      </w:r>
      <w:r w:rsidR="008812ED">
        <w:fldChar w:fldCharType="end"/>
      </w:r>
      <w:r w:rsidR="00FE60F3">
        <w:t xml:space="preserve"> </w:t>
      </w:r>
      <w:r w:rsidR="00FE60F3">
        <w:fldChar w:fldCharType="begin"/>
      </w:r>
      <w:r w:rsidR="00590B2B">
        <w:instrText xml:space="preserve"> ADDIN ZOTERO_ITEM CSL_CITATION {"citationID":"iAhM5pCh","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E60F3">
        <w:fldChar w:fldCharType="separate"/>
      </w:r>
      <w:r w:rsidR="00FE60F3" w:rsidRPr="00FE60F3">
        <w:rPr>
          <w:rFonts w:cs="Arial"/>
        </w:rPr>
        <w:t>(Friends of Tracking, 2020)</w:t>
      </w:r>
      <w:r w:rsidR="00FE60F3">
        <w:fldChar w:fldCharType="end"/>
      </w:r>
      <w:r w:rsidR="00885935">
        <w:t>. Esta idea era contraria a la filosofía futbolística del momento donde el espectador prefería ver gran cantidad de pases y regates en vez de un futbol directo por lo que la opinión pública británica en un primer momento estuvo en contra de sus teorías y nunca obtuvo ningún reconocimiento. Una década más tarde, entre finales de los setenta y principios de lo</w:t>
      </w:r>
      <w:r w:rsidR="00F86F4A">
        <w:t>s</w:t>
      </w:r>
      <w:r w:rsidR="00885935">
        <w:t xml:space="preserve"> ochenta, el tiempo le dio la razón y el futbol inglés pasó a ser el dominador a nivel europeo debido a su futbol directo y de pocos pases, un futbol que ha sido el característico del país hasta hace pocos años.</w:t>
      </w:r>
    </w:p>
    <w:p w14:paraId="6635D5FC" w14:textId="0D277C2F" w:rsidR="00F65A61" w:rsidRDefault="0064500C" w:rsidP="007A4D92">
      <w:r w:rsidRPr="006F2380">
        <w:t>Este</w:t>
      </w:r>
      <w:r w:rsidR="00885935" w:rsidRPr="006F2380">
        <w:t xml:space="preserve"> estudio fue el primero en crear un modelo </w:t>
      </w:r>
      <w:r w:rsidR="00BE44E4" w:rsidRPr="006F2380">
        <w:t>probabilístico,</w:t>
      </w:r>
      <w:r w:rsidR="00885935" w:rsidRPr="006F2380">
        <w:t xml:space="preserve"> pero todavía estaba lejos de</w:t>
      </w:r>
      <w:r w:rsidRPr="006F2380">
        <w:t xml:space="preserve"> lo que hoy </w:t>
      </w:r>
      <w:r w:rsidR="00A12D94">
        <w:t>se conoce</w:t>
      </w:r>
      <w:r w:rsidRPr="006F2380">
        <w:t xml:space="preserve"> como goles esperados.</w:t>
      </w:r>
      <w:r w:rsidR="00243566" w:rsidRPr="006F2380">
        <w:t xml:space="preserve"> N</w:t>
      </w:r>
      <w:r w:rsidR="007444EF" w:rsidRPr="006F2380">
        <w:t xml:space="preserve">o fue hasta 1997 cuando el propio Charles </w:t>
      </w:r>
      <w:proofErr w:type="spellStart"/>
      <w:r w:rsidR="007444EF" w:rsidRPr="006F2380">
        <w:t>Reep</w:t>
      </w:r>
      <w:proofErr w:type="spellEnd"/>
      <w:r w:rsidR="007444EF" w:rsidRPr="006F2380">
        <w:t xml:space="preserve"> junto a Richard </w:t>
      </w:r>
      <w:proofErr w:type="spellStart"/>
      <w:r w:rsidR="007444EF" w:rsidRPr="006F2380">
        <w:t>Pollard</w:t>
      </w:r>
      <w:proofErr w:type="spellEnd"/>
      <w:r w:rsidR="007D5B4B">
        <w:t>, a partir del registro de todos los disparos del Mundial de Futbol de 1986,</w:t>
      </w:r>
      <w:r w:rsidR="007444EF" w:rsidRPr="006F2380">
        <w:t xml:space="preserve"> publicaron</w:t>
      </w:r>
      <w:r w:rsidR="007D5B4B">
        <w:t xml:space="preserve"> </w:t>
      </w:r>
      <w:r w:rsidR="007444EF" w:rsidRPr="006F2380">
        <w:t>“</w:t>
      </w:r>
      <w:proofErr w:type="spellStart"/>
      <w:r w:rsidR="007444EF" w:rsidRPr="006F2380">
        <w:t>Measuring</w:t>
      </w:r>
      <w:proofErr w:type="spellEnd"/>
      <w:r w:rsidR="007444EF" w:rsidRPr="006F2380">
        <w:t xml:space="preserve"> </w:t>
      </w:r>
      <w:proofErr w:type="spellStart"/>
      <w:r w:rsidR="007444EF" w:rsidRPr="006F2380">
        <w:t>the</w:t>
      </w:r>
      <w:proofErr w:type="spellEnd"/>
      <w:r w:rsidR="007444EF" w:rsidRPr="006F2380">
        <w:t xml:space="preserve"> </w:t>
      </w:r>
      <w:proofErr w:type="spellStart"/>
      <w:r w:rsidR="007444EF" w:rsidRPr="006F2380">
        <w:t>effectiveness</w:t>
      </w:r>
      <w:proofErr w:type="spellEnd"/>
      <w:r w:rsidR="007444EF" w:rsidRPr="006F2380">
        <w:t xml:space="preserve"> </w:t>
      </w:r>
      <w:proofErr w:type="spellStart"/>
      <w:r w:rsidR="007444EF" w:rsidRPr="006F2380">
        <w:t>of</w:t>
      </w:r>
      <w:proofErr w:type="spellEnd"/>
      <w:r w:rsidR="007444EF" w:rsidRPr="006F2380">
        <w:t xml:space="preserve"> </w:t>
      </w:r>
      <w:proofErr w:type="spellStart"/>
      <w:r w:rsidR="007444EF" w:rsidRPr="006F2380">
        <w:t>playing</w:t>
      </w:r>
      <w:proofErr w:type="spellEnd"/>
      <w:r w:rsidR="007444EF" w:rsidRPr="006F2380">
        <w:t xml:space="preserve"> </w:t>
      </w:r>
      <w:proofErr w:type="spellStart"/>
      <w:r w:rsidR="007444EF" w:rsidRPr="006F2380">
        <w:t>strategies</w:t>
      </w:r>
      <w:proofErr w:type="spellEnd"/>
      <w:r w:rsidR="007444EF" w:rsidRPr="006F2380">
        <w:t xml:space="preserve"> at soccer” </w:t>
      </w:r>
      <w:r w:rsidR="007444EF">
        <w:rPr>
          <w:lang w:val="en-US"/>
        </w:rPr>
        <w:fldChar w:fldCharType="begin"/>
      </w:r>
      <w:r w:rsidR="007444EF" w:rsidRPr="006F2380">
        <w:instrText xml:space="preserve"> ADDIN ZOTERO_ITEM CSL_CITATION {"citationID":"jUvDLf4I","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7444EF">
        <w:rPr>
          <w:lang w:val="en-US"/>
        </w:rPr>
        <w:fldChar w:fldCharType="separate"/>
      </w:r>
      <w:r w:rsidR="007444EF" w:rsidRPr="006F2380">
        <w:rPr>
          <w:rFonts w:cs="Arial"/>
        </w:rPr>
        <w:t>(Pollard &amp; Reep, 1997)</w:t>
      </w:r>
      <w:r w:rsidR="007444EF">
        <w:rPr>
          <w:lang w:val="en-US"/>
        </w:rPr>
        <w:fldChar w:fldCharType="end"/>
      </w:r>
      <w:r w:rsidR="006F2380" w:rsidRPr="006F2380">
        <w:t xml:space="preserve"> cuando se </w:t>
      </w:r>
      <w:r w:rsidR="006F2380">
        <w:t xml:space="preserve">publicó el primer modelo con diversas variables usando una regresión lineal para predecir la probabilidad de anotar un gol mediante un disparo. </w:t>
      </w:r>
      <w:r w:rsidR="002D0647">
        <w:t>E</w:t>
      </w:r>
      <w:r w:rsidR="006F2380">
        <w:t>ste modelo fue el inicio de todos los estudios posteriores</w:t>
      </w:r>
      <w:r w:rsidR="002D0647">
        <w:t xml:space="preserve"> y</w:t>
      </w:r>
      <w:r w:rsidR="00735481">
        <w:t xml:space="preserve"> es considerado el precursor de los goles esperados</w:t>
      </w:r>
      <w:r w:rsidR="002D0647">
        <w:t xml:space="preserve"> pese a haber cierta discusión puesto que el termino goles esperados fue usado por primera vez en 1993 en el artículo “</w:t>
      </w:r>
      <w:proofErr w:type="spellStart"/>
      <w:r w:rsidR="002D0647" w:rsidRPr="002D0647">
        <w:t>The</w:t>
      </w:r>
      <w:proofErr w:type="spellEnd"/>
      <w:r w:rsidR="002D0647" w:rsidRPr="002D0647">
        <w:t xml:space="preserve"> </w:t>
      </w:r>
      <w:proofErr w:type="spellStart"/>
      <w:r w:rsidR="002D0647" w:rsidRPr="002D0647">
        <w:t>Effect</w:t>
      </w:r>
      <w:proofErr w:type="spellEnd"/>
      <w:r w:rsidR="002D0647" w:rsidRPr="002D0647">
        <w:t xml:space="preserve"> </w:t>
      </w:r>
      <w:proofErr w:type="spellStart"/>
      <w:r w:rsidR="002D0647" w:rsidRPr="002D0647">
        <w:t>of</w:t>
      </w:r>
      <w:proofErr w:type="spellEnd"/>
      <w:r w:rsidR="002D0647" w:rsidRPr="002D0647">
        <w:t xml:space="preserve"> </w:t>
      </w:r>
      <w:proofErr w:type="spellStart"/>
      <w:r w:rsidR="002D0647" w:rsidRPr="002D0647">
        <w:t>an</w:t>
      </w:r>
      <w:proofErr w:type="spellEnd"/>
      <w:r w:rsidR="002D0647" w:rsidRPr="002D0647">
        <w:t xml:space="preserve"> Artificial Pitch Surface </w:t>
      </w:r>
      <w:proofErr w:type="spellStart"/>
      <w:r w:rsidR="002D0647" w:rsidRPr="002D0647">
        <w:t>on</w:t>
      </w:r>
      <w:proofErr w:type="spellEnd"/>
      <w:r w:rsidR="002D0647" w:rsidRPr="002D0647">
        <w:t xml:space="preserve"> Home </w:t>
      </w:r>
      <w:proofErr w:type="spellStart"/>
      <w:r w:rsidR="002D0647" w:rsidRPr="002D0647">
        <w:t>Team</w:t>
      </w:r>
      <w:proofErr w:type="spellEnd"/>
      <w:r w:rsidR="002D0647" w:rsidRPr="002D0647">
        <w:t xml:space="preserve"> Performance in </w:t>
      </w:r>
      <w:proofErr w:type="spellStart"/>
      <w:r w:rsidR="002D0647" w:rsidRPr="002D0647">
        <w:t>Football</w:t>
      </w:r>
      <w:proofErr w:type="spellEnd"/>
      <w:r w:rsidR="002D0647" w:rsidRPr="002D0647">
        <w:t xml:space="preserve"> (Soccer)</w:t>
      </w:r>
      <w:r w:rsidR="002D0647">
        <w:t xml:space="preserve">” </w:t>
      </w:r>
      <w:r w:rsidR="002D0647">
        <w:fldChar w:fldCharType="begin"/>
      </w:r>
      <w:r w:rsidR="002D0647">
        <w:instrText xml:space="preserve"> ADDIN ZOTERO_ITEM CSL_CITATION {"citationID":"zex27FpF","properties":{"formattedCitation":"(Barnett &amp; Hilditch, 1993)","plainCitation":"(Barnett &amp; Hilditch, 1993)","noteIndex":0},"citationItems":[{"id":15,"uris":["http://zotero.org/users/7978684/items/PSPAJE9T"],"uri":["http://zotero.org/users/7978684/items/PSPAJE9T"],"itemData":{"id":15,"type":"article-journal","abstract":"Four teams in the four divisions of the English Football League have been playing their home matches on artificial pitch surfaces at certain times over the last 10 years or so. A Commission of Enquiry (Football League, 1989) recently recommended that the introduction of further artificial pitches be restricted. One of the factors leading to this recommendation was the possible advantage gained by the home team on such pitches. A statistical analysis of the end-of-season results for the four divisions over the last 10 years (carried out for the Football League) showed that there is indeed such an advantage and that it is of a sufficient scale to be a cause for concern.","container-title":"Journal of the Royal Statistical Society. Series A (Statistics in Society)","DOI":"10.2307/2982859","ISSN":"0964-1998","issue":"1","journalAbbreviation":"Journal of the Royal Statistical Society. Series A (Statistics in Society)","note":"publisher: [Wiley, Royal Statistical Society]","page":"39-50","source":"JSTOR","title":"The Effect of an Artificial Pitch Surface on Home Team Performance in Football (Soccer)","volume":"156","author":[{"family":"Barnett","given":"V."},{"family":"Hilditch","given":"S."}],"issued":{"date-parts":[["1993"]]}}}],"schema":"https://github.com/citation-style-language/schema/raw/master/csl-citation.json"} </w:instrText>
      </w:r>
      <w:r w:rsidR="002D0647">
        <w:fldChar w:fldCharType="separate"/>
      </w:r>
      <w:r w:rsidR="002D0647" w:rsidRPr="002D0647">
        <w:rPr>
          <w:rFonts w:cs="Arial"/>
        </w:rPr>
        <w:t>(Barnett &amp; Hilditch, 1993)</w:t>
      </w:r>
      <w:r w:rsidR="002D0647">
        <w:fldChar w:fldCharType="end"/>
      </w:r>
      <w:r w:rsidR="002D0647">
        <w:t xml:space="preserve"> aunque su estudio se centraba en si jugar en campos de hierba artificial daba ventaja al equipo local</w:t>
      </w:r>
      <w:r w:rsidR="006F2380">
        <w:t>.</w:t>
      </w:r>
    </w:p>
    <w:p w14:paraId="15028419" w14:textId="2630343D" w:rsidR="00885935" w:rsidRDefault="006F2380" w:rsidP="007A4D92">
      <w:r>
        <w:lastRenderedPageBreak/>
        <w:t xml:space="preserve">Según el modelo la probabilidad de anotar dependía </w:t>
      </w:r>
      <w:r w:rsidR="00FE60F3">
        <w:t xml:space="preserve">de algunas </w:t>
      </w:r>
      <w:r w:rsidR="002D0647">
        <w:t>variables</w:t>
      </w:r>
      <w:r w:rsidR="00FE60F3">
        <w:t xml:space="preserve"> que todavía se usan actualmente como son la distancia horizontal entre la posición del disparo y el punto de penalti, el ángulo entre el lugar donde se produce el disparo y el palo más cercano, la distancia del defensa más cercano o si era una jugada a balón parado (córner, falta) o una jugada abierta. Otras variantes que más adelante se dejaron de usar y que este primer modelo si tenía en cuenta era</w:t>
      </w:r>
      <w:r>
        <w:t xml:space="preserve"> la posición en que se obtenía el balón en un primer momento, </w:t>
      </w:r>
      <w:r w:rsidR="00FE60F3">
        <w:t>el número de veces que el futbolista tocaba el balón antes de disparar</w:t>
      </w:r>
      <w:r w:rsidR="00F65A61">
        <w:t>.</w:t>
      </w:r>
    </w:p>
    <w:p w14:paraId="5CAF351D" w14:textId="77777777" w:rsidR="00F65A61" w:rsidRDefault="00F65A61" w:rsidP="00F65A61">
      <w:pPr>
        <w:keepNext/>
      </w:pPr>
      <w:r>
        <w:rPr>
          <w:noProof/>
          <w:lang w:eastAsia="es-ES"/>
        </w:rPr>
        <w:drawing>
          <wp:inline distT="0" distB="0" distL="0" distR="0" wp14:anchorId="64E6DDA3" wp14:editId="6763E265">
            <wp:extent cx="5759450" cy="32099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9450" cy="3209925"/>
                    </a:xfrm>
                    <a:prstGeom prst="rect">
                      <a:avLst/>
                    </a:prstGeom>
                  </pic:spPr>
                </pic:pic>
              </a:graphicData>
            </a:graphic>
          </wp:inline>
        </w:drawing>
      </w:r>
    </w:p>
    <w:p w14:paraId="4D03CF30" w14:textId="2D426B60" w:rsidR="00F65A61" w:rsidRPr="00592517" w:rsidRDefault="00F65A61" w:rsidP="00592517">
      <w:pPr>
        <w:pStyle w:val="Descripcin"/>
        <w:jc w:val="center"/>
        <w:rPr>
          <w:color w:val="auto"/>
        </w:rPr>
      </w:pPr>
      <w:bookmarkStart w:id="71" w:name="_Ref72946979"/>
      <w:bookmarkStart w:id="72" w:name="_Toc82560609"/>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7C549F">
        <w:rPr>
          <w:noProof/>
          <w:color w:val="auto"/>
        </w:rPr>
        <w:t>1</w:t>
      </w:r>
      <w:r w:rsidRPr="00592517">
        <w:rPr>
          <w:color w:val="auto"/>
        </w:rPr>
        <w:fldChar w:fldCharType="end"/>
      </w:r>
      <w:bookmarkEnd w:id="71"/>
      <w:r w:rsidRPr="00592517">
        <w:rPr>
          <w:color w:val="auto"/>
        </w:rPr>
        <w:t>: Contornos de probabilidad de anotar en tiros lanzados en juego abierto y con el defensa más cercano a menos de una yarda.</w:t>
      </w:r>
      <w:r w:rsidR="00592517" w:rsidRPr="00592517">
        <w:rPr>
          <w:color w:val="auto"/>
        </w:rPr>
        <w:t xml:space="preserve"> </w:t>
      </w:r>
      <w:r w:rsidR="00592517" w:rsidRPr="00592517">
        <w:rPr>
          <w:color w:val="auto"/>
        </w:rPr>
        <w:fldChar w:fldCharType="begin"/>
      </w:r>
      <w:r w:rsidR="00592517" w:rsidRPr="00592517">
        <w:rPr>
          <w:color w:val="auto"/>
        </w:rPr>
        <w:instrText xml:space="preserve"> ADDIN ZOTERO_ITEM CSL_CITATION {"citationID":"MdJYWPu6","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592517" w:rsidRPr="00592517">
        <w:rPr>
          <w:color w:val="auto"/>
        </w:rPr>
        <w:fldChar w:fldCharType="separate"/>
      </w:r>
      <w:r w:rsidR="00592517" w:rsidRPr="00592517">
        <w:rPr>
          <w:rFonts w:cs="Arial"/>
          <w:color w:val="auto"/>
        </w:rPr>
        <w:t>(Pollard &amp; Reep, 1997)</w:t>
      </w:r>
      <w:bookmarkEnd w:id="72"/>
      <w:r w:rsidR="00592517" w:rsidRPr="00592517">
        <w:rPr>
          <w:color w:val="auto"/>
        </w:rPr>
        <w:fldChar w:fldCharType="end"/>
      </w:r>
    </w:p>
    <w:p w14:paraId="1C820305" w14:textId="04326232" w:rsidR="00F65A61" w:rsidRDefault="00BD6A97" w:rsidP="007A4D92">
      <w:r>
        <w:t>Con la entrada en siglo XXI</w:t>
      </w:r>
      <w:r w:rsidR="00590B2B">
        <w:t xml:space="preserve"> hubo una gran</w:t>
      </w:r>
      <w:r>
        <w:t xml:space="preserve"> mejora tecnológica </w:t>
      </w:r>
      <w:r w:rsidR="0008239D">
        <w:t xml:space="preserve">para las empresas de captación de datos deportivos gracias al </w:t>
      </w:r>
      <w:r w:rsidR="0008239D" w:rsidRPr="0008239D">
        <w:rPr>
          <w:i/>
          <w:iCs/>
        </w:rPr>
        <w:t xml:space="preserve">machine </w:t>
      </w:r>
      <w:proofErr w:type="spellStart"/>
      <w:r w:rsidR="0008239D" w:rsidRPr="0008239D">
        <w:rPr>
          <w:i/>
          <w:iCs/>
        </w:rPr>
        <w:t>learning</w:t>
      </w:r>
      <w:proofErr w:type="spellEnd"/>
      <w:r w:rsidR="0008239D">
        <w:t xml:space="preserve"> y a </w:t>
      </w:r>
      <w:r w:rsidR="0008239D" w:rsidRPr="0008239D">
        <w:t>l</w:t>
      </w:r>
      <w:r w:rsidR="0008239D">
        <w:t>a</w:t>
      </w:r>
      <w:r w:rsidR="0008239D" w:rsidRPr="0008239D">
        <w:t xml:space="preserve"> </w:t>
      </w:r>
      <w:r w:rsidR="0008239D">
        <w:t>captura</w:t>
      </w:r>
      <w:r w:rsidR="0008239D" w:rsidRPr="0008239D">
        <w:t xml:space="preserve"> óptic</w:t>
      </w:r>
      <w:r w:rsidR="0008239D">
        <w:t>a</w:t>
      </w:r>
      <w:r w:rsidR="0008239D" w:rsidRPr="0008239D">
        <w:t xml:space="preserve"> de datos espaciales</w:t>
      </w:r>
      <w:r w:rsidR="0008239D">
        <w:t xml:space="preserve"> que dejaron atrás la captación manual de los datos, estas mejoras hicieron crecer la industria de las estadísticas deportivas convirtiéndolo en un negocio multimillonario. Al factor tecnológico también se le unió el</w:t>
      </w:r>
      <w:r w:rsidR="00590B2B">
        <w:t xml:space="preserve"> aumento de la popularidad del análisis estadístico en el mundo del deporte (principalmente en Estados Unidos) </w:t>
      </w:r>
      <w:r w:rsidR="0008239D">
        <w:t>gracias a</w:t>
      </w:r>
      <w:r w:rsidR="00590B2B">
        <w:t xml:space="preserve"> la novela “</w:t>
      </w:r>
      <w:proofErr w:type="spellStart"/>
      <w:r w:rsidR="00590B2B" w:rsidRPr="00590B2B">
        <w:t>Moneyball</w:t>
      </w:r>
      <w:proofErr w:type="spellEnd"/>
      <w:r w:rsidR="00590B2B" w:rsidRPr="00590B2B">
        <w:t xml:space="preserve">: </w:t>
      </w:r>
      <w:proofErr w:type="spellStart"/>
      <w:r w:rsidR="00590B2B" w:rsidRPr="00590B2B">
        <w:t>The</w:t>
      </w:r>
      <w:proofErr w:type="spellEnd"/>
      <w:r w:rsidR="00590B2B" w:rsidRPr="00590B2B">
        <w:t xml:space="preserve"> Art </w:t>
      </w:r>
      <w:proofErr w:type="spellStart"/>
      <w:r w:rsidR="00590B2B" w:rsidRPr="00590B2B">
        <w:t>of</w:t>
      </w:r>
      <w:proofErr w:type="spellEnd"/>
      <w:r w:rsidR="00590B2B" w:rsidRPr="00590B2B">
        <w:t xml:space="preserve"> </w:t>
      </w:r>
      <w:proofErr w:type="spellStart"/>
      <w:r w:rsidR="00590B2B" w:rsidRPr="00590B2B">
        <w:t>Winning</w:t>
      </w:r>
      <w:proofErr w:type="spellEnd"/>
      <w:r w:rsidR="00590B2B" w:rsidRPr="00590B2B">
        <w:t xml:space="preserve"> </w:t>
      </w:r>
      <w:proofErr w:type="spellStart"/>
      <w:r w:rsidR="00590B2B" w:rsidRPr="00590B2B">
        <w:t>an</w:t>
      </w:r>
      <w:proofErr w:type="spellEnd"/>
      <w:r w:rsidR="00590B2B" w:rsidRPr="00590B2B">
        <w:t xml:space="preserve"> </w:t>
      </w:r>
      <w:proofErr w:type="spellStart"/>
      <w:r w:rsidR="00590B2B" w:rsidRPr="00590B2B">
        <w:t>Unfair</w:t>
      </w:r>
      <w:proofErr w:type="spellEnd"/>
      <w:r w:rsidR="00590B2B" w:rsidRPr="00590B2B">
        <w:t xml:space="preserve"> </w:t>
      </w:r>
      <w:proofErr w:type="spellStart"/>
      <w:r w:rsidR="00590B2B" w:rsidRPr="00590B2B">
        <w:t>Game</w:t>
      </w:r>
      <w:proofErr w:type="spellEnd"/>
      <w:r w:rsidR="00590B2B">
        <w:t xml:space="preserve">” </w:t>
      </w:r>
      <w:r w:rsidR="00590B2B">
        <w:fldChar w:fldCharType="begin"/>
      </w:r>
      <w:r w:rsidR="00590B2B">
        <w:instrText xml:space="preserve"> ADDIN ZOTERO_ITEM CSL_CITATION {"citationID":"jBQVCFxj","properties":{"formattedCitation":"(Lewis, 2004)","plainCitation":"(Lewis, 2004)","noteIndex":0},"citationItems":[{"id":18,"uris":["http://zotero.org/users/7978684/items/HYS7XY6T"],"uri":["http://zotero.org/users/7978684/items/HYS7XY6T"],"itemData":{"id":18,"type":"book","abstract":"Moneyball is a quest for the secret of success in baseball. In a narrative full of fabulous characters and brilliant excursions into the unexpected, Michael Lewis follows the low-budget Oakland A's, visionary general manager Billy Beane, and the strange brotherhood of amateur baseball theorists. They are all in search of new baseball knowledge―insights that will give the little guy who is willing to discard old wisdom the edge over big money.","event-place":"New York, NY","ISBN":"978-0-393-32481-5","language":"Inglés","number-of-pages":"336","publisher-place":"New York, NY","source":"Amazon","title":"Moneyball: The Art of Winning an Unfair Game","title-short":"Moneyball","author":[{"family":"Lewis","given":"Michael"}],"issued":{"date-parts":[["2004",3,17]]}}}],"schema":"https://github.com/citation-style-language/schema/raw/master/csl-citation.json"} </w:instrText>
      </w:r>
      <w:r w:rsidR="00590B2B">
        <w:fldChar w:fldCharType="separate"/>
      </w:r>
      <w:r w:rsidR="00590B2B" w:rsidRPr="00590B2B">
        <w:rPr>
          <w:rFonts w:cs="Arial"/>
        </w:rPr>
        <w:t>(Lewis, 2004)</w:t>
      </w:r>
      <w:r w:rsidR="00590B2B">
        <w:fldChar w:fldCharType="end"/>
      </w:r>
      <w:r w:rsidR="00590B2B">
        <w:t xml:space="preserve"> que posteriormente llegó a la gran pantalla con la película “</w:t>
      </w:r>
      <w:proofErr w:type="spellStart"/>
      <w:r w:rsidR="00590B2B">
        <w:t>Moneyball</w:t>
      </w:r>
      <w:proofErr w:type="spellEnd"/>
      <w:r w:rsidR="00590B2B">
        <w:t xml:space="preserve">” </w:t>
      </w:r>
      <w:r w:rsidR="00590B2B">
        <w:fldChar w:fldCharType="begin"/>
      </w:r>
      <w:r w:rsidR="00590B2B">
        <w:instrText xml:space="preserve"> ADDIN ZOTERO_ITEM CSL_CITATION {"citationID":"9OCphuUY","properties":{"formattedCitation":"(Miller, 2011)","plainCitation":"(Miller, 2011)","noteIndex":0},"citationItems":[{"id":20,"uris":["http://zotero.org/users/7978684/items/4NRHJ5CC"],"uri":["http://zotero.org/users/7978684/items/4NRHJ5CC"],"itemData":{"id":20,"type":"motion_picture","abstract":"Género: Drama | Sinopsis: En 2001, Billy Beane (Brad Pitt), director general de los Atléticos de Oakland (béisbol), se hizo famoso al conseguir grandes éxitos por medio del método \"Moneyball\", programa que consiste en ...","dimensions":"133 min","genre":"Drama","language":"Inglés","source":"www.filmaffinity.com","title":"Moneyball","title-short":"Moneyball","URL":"https://www.filmaffinity.com/es/film974637.html","author":[{"family":"Miller","given":"Bennet"}],"accessed":{"date-parts":[["2021",5,14]]},"issued":{"date-parts":[["2011"]]}}}],"schema":"https://github.com/citation-style-language/schema/raw/master/csl-citation.json"} </w:instrText>
      </w:r>
      <w:r w:rsidR="00590B2B">
        <w:fldChar w:fldCharType="separate"/>
      </w:r>
      <w:r w:rsidR="00590B2B" w:rsidRPr="00590B2B">
        <w:rPr>
          <w:rFonts w:cs="Arial"/>
        </w:rPr>
        <w:t>(Miller, 2011)</w:t>
      </w:r>
      <w:r w:rsidR="00590B2B">
        <w:fldChar w:fldCharType="end"/>
      </w:r>
      <w:r w:rsidR="001D7C9E">
        <w:t xml:space="preserve"> que explica la historia real de como un equipo de béisbol norteamericano mejoró sus resultados al empezar a basar sus contrataciones en métodos estadísticos.</w:t>
      </w:r>
      <w:r w:rsidR="0008239D">
        <w:t xml:space="preserve"> Gracias a todo ello el número de investigaciones académicas sobre métricas avanzadas creció exponencialmente.</w:t>
      </w:r>
      <w:r w:rsidR="001142C1">
        <w:t xml:space="preserve"> </w:t>
      </w:r>
      <w:r w:rsidR="001142C1">
        <w:fldChar w:fldCharType="begin"/>
      </w:r>
      <w:r w:rsidR="001142C1">
        <w:instrText xml:space="preserve"> ADDIN ZOTERO_ITEM CSL_CITATION {"citationID":"NpJzhjPu","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1142C1">
        <w:fldChar w:fldCharType="separate"/>
      </w:r>
      <w:r w:rsidR="001142C1" w:rsidRPr="001142C1">
        <w:rPr>
          <w:rFonts w:cs="Arial"/>
        </w:rPr>
        <w:t>(Williams, 2020)</w:t>
      </w:r>
      <w:r w:rsidR="001142C1">
        <w:fldChar w:fldCharType="end"/>
      </w:r>
    </w:p>
    <w:p w14:paraId="50306446" w14:textId="70ABE2E0" w:rsidR="001D7C9E" w:rsidRDefault="00D52AC2" w:rsidP="007A4D92">
      <w:r w:rsidRPr="007D5B4B">
        <w:lastRenderedPageBreak/>
        <w:t xml:space="preserve">En 2004 Richard </w:t>
      </w:r>
      <w:proofErr w:type="spellStart"/>
      <w:r w:rsidRPr="007D5B4B">
        <w:t>Pollard</w:t>
      </w:r>
      <w:proofErr w:type="spellEnd"/>
      <w:r w:rsidRPr="007D5B4B">
        <w:t xml:space="preserve"> usando como base su publicación de 1997 publicó “</w:t>
      </w:r>
      <w:proofErr w:type="spellStart"/>
      <w:r w:rsidRPr="007D5B4B">
        <w:t>Applications</w:t>
      </w:r>
      <w:proofErr w:type="spellEnd"/>
      <w:r w:rsidRPr="007D5B4B">
        <w:t xml:space="preserve"> </w:t>
      </w:r>
      <w:proofErr w:type="spellStart"/>
      <w:r w:rsidRPr="007D5B4B">
        <w:t>of</w:t>
      </w:r>
      <w:proofErr w:type="spellEnd"/>
      <w:r w:rsidRPr="007D5B4B">
        <w:t xml:space="preserve"> </w:t>
      </w:r>
      <w:proofErr w:type="spellStart"/>
      <w:r w:rsidRPr="007D5B4B">
        <w:t>logistic</w:t>
      </w:r>
      <w:proofErr w:type="spellEnd"/>
      <w:r w:rsidRPr="007D5B4B">
        <w:t xml:space="preserve"> </w:t>
      </w:r>
      <w:proofErr w:type="spellStart"/>
      <w:r w:rsidRPr="007D5B4B">
        <w:t>regression</w:t>
      </w:r>
      <w:proofErr w:type="spellEnd"/>
      <w:r w:rsidRPr="007D5B4B">
        <w:t xml:space="preserve"> </w:t>
      </w:r>
      <w:proofErr w:type="spellStart"/>
      <w:r w:rsidRPr="007D5B4B">
        <w:t>to</w:t>
      </w:r>
      <w:proofErr w:type="spellEnd"/>
      <w:r w:rsidRPr="007D5B4B">
        <w:t xml:space="preserve"> </w:t>
      </w:r>
      <w:proofErr w:type="spellStart"/>
      <w:r w:rsidRPr="007D5B4B">
        <w:t>shots</w:t>
      </w:r>
      <w:proofErr w:type="spellEnd"/>
      <w:r w:rsidRPr="007D5B4B">
        <w:t xml:space="preserve"> at </w:t>
      </w:r>
      <w:proofErr w:type="spellStart"/>
      <w:r w:rsidRPr="007D5B4B">
        <w:t>goal</w:t>
      </w:r>
      <w:proofErr w:type="spellEnd"/>
      <w:r w:rsidRPr="007D5B4B">
        <w:t xml:space="preserve"> in </w:t>
      </w:r>
      <w:proofErr w:type="spellStart"/>
      <w:r w:rsidRPr="007D5B4B">
        <w:t>association</w:t>
      </w:r>
      <w:proofErr w:type="spellEnd"/>
      <w:r w:rsidRPr="007D5B4B">
        <w:t xml:space="preserve"> </w:t>
      </w:r>
      <w:proofErr w:type="spellStart"/>
      <w:r w:rsidRPr="007D5B4B">
        <w:t>football</w:t>
      </w:r>
      <w:proofErr w:type="spellEnd"/>
      <w:r w:rsidRPr="007D5B4B">
        <w:t xml:space="preserve">: </w:t>
      </w:r>
      <w:proofErr w:type="spellStart"/>
      <w:r w:rsidRPr="007D5B4B">
        <w:t>calculation</w:t>
      </w:r>
      <w:proofErr w:type="spellEnd"/>
      <w:r w:rsidRPr="007D5B4B">
        <w:t xml:space="preserve"> </w:t>
      </w:r>
      <w:proofErr w:type="spellStart"/>
      <w:r w:rsidRPr="007D5B4B">
        <w:t>of</w:t>
      </w:r>
      <w:proofErr w:type="spellEnd"/>
      <w:r w:rsidRPr="007D5B4B">
        <w:t xml:space="preserve"> </w:t>
      </w:r>
      <w:proofErr w:type="spellStart"/>
      <w:r w:rsidRPr="007D5B4B">
        <w:t>shot</w:t>
      </w:r>
      <w:proofErr w:type="spellEnd"/>
      <w:r w:rsidRPr="007D5B4B">
        <w:t xml:space="preserve"> </w:t>
      </w:r>
      <w:proofErr w:type="spellStart"/>
      <w:r w:rsidRPr="007D5B4B">
        <w:t>probabilities</w:t>
      </w:r>
      <w:proofErr w:type="spellEnd"/>
      <w:r w:rsidRPr="007D5B4B">
        <w:t xml:space="preserve">, </w:t>
      </w:r>
      <w:proofErr w:type="spellStart"/>
      <w:r w:rsidRPr="007D5B4B">
        <w:t>quantification</w:t>
      </w:r>
      <w:proofErr w:type="spellEnd"/>
      <w:r w:rsidRPr="007D5B4B">
        <w:t xml:space="preserve"> </w:t>
      </w:r>
      <w:proofErr w:type="spellStart"/>
      <w:r w:rsidRPr="007D5B4B">
        <w:t>of</w:t>
      </w:r>
      <w:proofErr w:type="spellEnd"/>
      <w:r w:rsidRPr="007D5B4B">
        <w:t xml:space="preserve"> </w:t>
      </w:r>
      <w:proofErr w:type="spellStart"/>
      <w:r w:rsidRPr="007D5B4B">
        <w:t>factors</w:t>
      </w:r>
      <w:proofErr w:type="spellEnd"/>
      <w:r w:rsidRPr="007D5B4B">
        <w:t xml:space="preserve"> and </w:t>
      </w:r>
      <w:proofErr w:type="spellStart"/>
      <w:r w:rsidRPr="007D5B4B">
        <w:t>player</w:t>
      </w:r>
      <w:proofErr w:type="spellEnd"/>
      <w:r w:rsidRPr="007D5B4B">
        <w:t>/</w:t>
      </w:r>
      <w:proofErr w:type="spellStart"/>
      <w:r w:rsidRPr="007D5B4B">
        <w:t>team</w:t>
      </w:r>
      <w:proofErr w:type="spellEnd"/>
      <w:r w:rsidRPr="007D5B4B">
        <w:t>”</w:t>
      </w:r>
      <w:r w:rsidR="007D5B4B">
        <w:t xml:space="preserve"> donde hizo el mismo estudio para los disparos registrados en el Mundial de Futbo</w:t>
      </w:r>
      <w:r w:rsidR="001142C1">
        <w:t>l</w:t>
      </w:r>
      <w:r w:rsidR="007D5B4B">
        <w:t xml:space="preserve"> de 2002 </w:t>
      </w:r>
      <w:r w:rsidR="00AF2F95">
        <w:t xml:space="preserve">donde investigó 12 posibles variables de las cuales determinó que solo 5 factores era </w:t>
      </w:r>
      <w:r w:rsidR="006A026C">
        <w:t>significativos</w:t>
      </w:r>
      <w:r w:rsidR="00AF2F95">
        <w:t xml:space="preserve">: la </w:t>
      </w:r>
      <w:r w:rsidR="00AF2F95" w:rsidRPr="00AF2F95">
        <w:t xml:space="preserve">distancia </w:t>
      </w:r>
      <w:r w:rsidR="00AF2F95">
        <w:t>a la portería,</w:t>
      </w:r>
      <w:r w:rsidR="00AF2F95" w:rsidRPr="00AF2F95">
        <w:t xml:space="preserve"> </w:t>
      </w:r>
      <w:r w:rsidR="00AF2F95">
        <w:t>el ángulo desde la portería,</w:t>
      </w:r>
      <w:r w:rsidR="00AF2F95" w:rsidRPr="00AF2F95">
        <w:t xml:space="preserve"> si el jugador que efec</w:t>
      </w:r>
      <w:r w:rsidR="00AF2F95">
        <w:t>tuó el tiro estaba al menos a 1</w:t>
      </w:r>
      <w:r w:rsidR="00AF2F95" w:rsidRPr="00AF2F95">
        <w:t xml:space="preserve">m del defensor más </w:t>
      </w:r>
      <w:r w:rsidR="00AF2F95">
        <w:t>cercano,</w:t>
      </w:r>
      <w:r w:rsidR="00AF2F95" w:rsidRPr="00AF2F95">
        <w:t xml:space="preserve"> si el tiro fue precedido inmediatamente por una </w:t>
      </w:r>
      <w:r w:rsidR="00AF2F95">
        <w:t>centro o no</w:t>
      </w:r>
      <w:r w:rsidR="00AF2F95" w:rsidRPr="00AF2F95">
        <w:t xml:space="preserve"> y el número de jugadores de campo entre el lanzador y el arco</w:t>
      </w:r>
      <w:r w:rsidR="00AF2F95">
        <w:t xml:space="preserve">. El autor esperaba que la posición en la que se ubicaba el portero a la hora del lanzamiento fuera otra </w:t>
      </w:r>
      <w:r w:rsidR="006A026C">
        <w:t>variable,</w:t>
      </w:r>
      <w:r w:rsidR="00AF2F95">
        <w:t xml:space="preserve"> pero tuvo que descartar tal hipótesis.</w:t>
      </w:r>
    </w:p>
    <w:p w14:paraId="098E6345" w14:textId="5C1953A3" w:rsidR="00C26084" w:rsidRDefault="00C26084" w:rsidP="007A4D92">
      <w:r>
        <w:t>Si bien durante los últimos años ha habido un gran número de investigaciones en este campo la más importante sin duda ha sido la de Sam Green</w:t>
      </w:r>
      <w:r w:rsidR="001142C1">
        <w:t>. Sam Green es un</w:t>
      </w:r>
      <w:r>
        <w:t xml:space="preserve"> </w:t>
      </w:r>
      <w:r w:rsidR="001142C1">
        <w:t xml:space="preserve">analista de datos de Opta, una de las principales empresas de estadísticas deportivas, y es conocido por ser el creador de la formulación moderna de los </w:t>
      </w:r>
      <w:proofErr w:type="spellStart"/>
      <w:r w:rsidR="003E42C9">
        <w:t>xG</w:t>
      </w:r>
      <w:proofErr w:type="spellEnd"/>
      <w:r w:rsidR="003E42C9">
        <w:t xml:space="preserve"> </w:t>
      </w:r>
      <w:r w:rsidR="00296674">
        <w:fldChar w:fldCharType="begin"/>
      </w:r>
      <w:r w:rsidR="00296674">
        <w:instrText xml:space="preserve"> ADDIN ZOTERO_ITEM CSL_CITATION {"citationID":"G06Kxazz","properties":{"formattedCitation":"(Green, 2012)","plainCitation":"(Green, 2012)","noteIndex":0},"citationItems":[{"id":33,"uris":["http://zotero.org/users/7978684/items/9W86ESAV"],"uri":["http://zotero.org/users/7978684/items/9W86ESAV"],"itemData":{"id":33,"type":"webpage","abstract":"NB: all data correct up to and including April 9th, 2012 Introduction There is an obvious correlation between the number of shots a player takes and the number of goals they will score. Commentators will often espouse a player’s willingnessRead More ›","container-title":"Stats Perform","language":"en-US","title":"Assessing The Performance of Premier League Goalscorers","URL":"https://www.statsperform.com/resource/assessing-the-performance-of-premier-league-goalscorers/","author":[{"family":"Green","given":"Sam"}],"accessed":{"date-parts":[["2021",5,17]]},"issued":{"date-parts":[["2012",4,9]]}}}],"schema":"https://github.com/citation-style-language/schema/raw/master/csl-citation.json"} </w:instrText>
      </w:r>
      <w:r w:rsidR="00296674">
        <w:fldChar w:fldCharType="separate"/>
      </w:r>
      <w:r w:rsidR="00296674" w:rsidRPr="00296674">
        <w:rPr>
          <w:rFonts w:cs="Arial"/>
        </w:rPr>
        <w:t>(Green, 2012)</w:t>
      </w:r>
      <w:r w:rsidR="00296674">
        <w:fldChar w:fldCharType="end"/>
      </w:r>
      <w:r w:rsidR="003E42C9">
        <w:t xml:space="preserve">. Su modelo trata de dar un % de acierto a cada disparo a partir de una regresión logística donde las variables de entrada son las siguientes </w:t>
      </w:r>
      <w:r w:rsidR="003E42C9">
        <w:fldChar w:fldCharType="begin"/>
      </w:r>
      <w:r w:rsidR="003E42C9">
        <w:instrText xml:space="preserve"> ADDIN ZOTERO_ITEM CSL_CITATION {"citationID":"lVJpjfG2","properties":{"formattedCitation":"(Gregory, 2017)","plainCitation":"(Gregory, 2017)","noteIndex":0},"citationItems":[{"id":39,"uris":["http://zotero.org/users/7978684/items/U48PEL5C"],"uri":["http://zotero.org/users/7978684/items/U48PEL5C"],"itemData":{"id":39,"type":"webpage","abstract":"Since Sam Green’s innovative article in 2012 introducing Expected Goals, the metric has gone on to become one of the most widespread and insightful within football analytics. This blog serves as a brief recap and overview, looking to explain the metricRead More ›","container-title":"Stats Perform","language":"en-US","title":"Expected Goals in Context","URL":"https://www.statsperform.com/resource/expected-goals-in-context/","author":[{"family":"Gregory","given":"Sam"}],"accessed":{"date-parts":[["2021",5,18]]},"issued":{"date-parts":[["2017",1,30]]}}}],"schema":"https://github.com/citation-style-language/schema/raw/master/csl-citation.json"} </w:instrText>
      </w:r>
      <w:r w:rsidR="003E42C9">
        <w:fldChar w:fldCharType="separate"/>
      </w:r>
      <w:r w:rsidR="003E42C9" w:rsidRPr="003E42C9">
        <w:rPr>
          <w:rFonts w:cs="Arial"/>
        </w:rPr>
        <w:t>(Gregory, 2017)</w:t>
      </w:r>
      <w:r w:rsidR="003E42C9">
        <w:fldChar w:fldCharType="end"/>
      </w:r>
      <w:r w:rsidR="003E42C9">
        <w:t>:</w:t>
      </w:r>
    </w:p>
    <w:p w14:paraId="57563491" w14:textId="4E09371B" w:rsidR="003E42C9" w:rsidRPr="003E42C9" w:rsidRDefault="003E42C9" w:rsidP="00592517">
      <w:pPr>
        <w:pStyle w:val="Prrafodelista"/>
        <w:numPr>
          <w:ilvl w:val="0"/>
          <w:numId w:val="11"/>
        </w:numPr>
        <w:jc w:val="both"/>
      </w:pPr>
      <w:r>
        <w:t>Tipo de jugada</w:t>
      </w:r>
      <w:r w:rsidRPr="003E42C9">
        <w:t xml:space="preserve"> (juego abierto, tiro libre directo, tiro de esquina, saque de banda</w:t>
      </w:r>
      <w:r w:rsidR="00A42190">
        <w:t>, rebote, solo contra el portero</w:t>
      </w:r>
      <w:r>
        <w:t>…</w:t>
      </w:r>
      <w:r w:rsidRPr="003E42C9">
        <w:t>)</w:t>
      </w:r>
    </w:p>
    <w:p w14:paraId="212B7CCA" w14:textId="6F62EAE3" w:rsidR="003E42C9" w:rsidRPr="003E42C9" w:rsidRDefault="003E42C9" w:rsidP="00592517">
      <w:pPr>
        <w:pStyle w:val="Prrafodelista"/>
        <w:numPr>
          <w:ilvl w:val="0"/>
          <w:numId w:val="11"/>
        </w:numPr>
        <w:jc w:val="both"/>
      </w:pPr>
      <w:r w:rsidRPr="003E42C9">
        <w:t>Tipo de asistencia (balón largo, centro,</w:t>
      </w:r>
      <w:r>
        <w:t xml:space="preserve"> pase corto…</w:t>
      </w:r>
      <w:r w:rsidRPr="003E42C9">
        <w:t>)</w:t>
      </w:r>
    </w:p>
    <w:p w14:paraId="28E355DE" w14:textId="77777777" w:rsidR="00A42190" w:rsidRDefault="00A42190" w:rsidP="00592517">
      <w:pPr>
        <w:pStyle w:val="Prrafodelista"/>
        <w:numPr>
          <w:ilvl w:val="0"/>
          <w:numId w:val="11"/>
        </w:numPr>
        <w:jc w:val="both"/>
      </w:pPr>
      <w:r>
        <w:t>Parte del cuerpo usada (cabeza, pierna u otra)</w:t>
      </w:r>
    </w:p>
    <w:p w14:paraId="5E9EC27F" w14:textId="4C3BB032" w:rsidR="003E42C9" w:rsidRPr="003E42C9" w:rsidRDefault="003E42C9" w:rsidP="00592517">
      <w:pPr>
        <w:pStyle w:val="Prrafodelista"/>
        <w:numPr>
          <w:ilvl w:val="0"/>
          <w:numId w:val="11"/>
        </w:numPr>
        <w:jc w:val="both"/>
      </w:pPr>
      <w:r w:rsidRPr="003E42C9">
        <w:t xml:space="preserve">Distancia a </w:t>
      </w:r>
      <w:r w:rsidR="00A42190">
        <w:t>portería</w:t>
      </w:r>
    </w:p>
    <w:p w14:paraId="0B985CE1" w14:textId="388AD5CB" w:rsidR="003E42C9" w:rsidRPr="003E42C9" w:rsidRDefault="003E42C9" w:rsidP="00592517">
      <w:pPr>
        <w:pStyle w:val="Prrafodelista"/>
        <w:numPr>
          <w:ilvl w:val="0"/>
          <w:numId w:val="11"/>
        </w:numPr>
        <w:jc w:val="both"/>
      </w:pPr>
      <w:r w:rsidRPr="003E42C9">
        <w:t>Ángulo visible de la portería</w:t>
      </w:r>
    </w:p>
    <w:p w14:paraId="79D76121" w14:textId="537DB8FC" w:rsidR="00A42190" w:rsidRDefault="003E42C9" w:rsidP="00592517">
      <w:pPr>
        <w:pStyle w:val="Prrafodelista"/>
        <w:numPr>
          <w:ilvl w:val="0"/>
          <w:numId w:val="11"/>
        </w:numPr>
        <w:jc w:val="both"/>
      </w:pPr>
      <w:r w:rsidRPr="003E42C9">
        <w:t>Gran oportunidad</w:t>
      </w:r>
      <w:r w:rsidR="00A42190">
        <w:t xml:space="preserve"> (variable subjetiva)</w:t>
      </w:r>
    </w:p>
    <w:p w14:paraId="4FFD3DB7" w14:textId="696CB7B2" w:rsidR="00235AB9" w:rsidRDefault="0004227B" w:rsidP="007A4D92">
      <w:r>
        <w:t xml:space="preserve">El ejemplo más básico es el lanzamiento de penalti que siempre es contabilizado como 0,76xG. </w:t>
      </w:r>
      <w:r w:rsidR="00E47E6E">
        <w:t xml:space="preserve">Al sumar los % de cada disparo durante un partido, una sucesión de partidos o toda una temporada </w:t>
      </w:r>
      <w:r w:rsidR="00A12D94">
        <w:t>se puede</w:t>
      </w:r>
      <w:r w:rsidR="00E47E6E">
        <w:t xml:space="preserve"> obtener el número de </w:t>
      </w:r>
      <w:proofErr w:type="spellStart"/>
      <w:r w:rsidR="00E47E6E">
        <w:t>xG</w:t>
      </w:r>
      <w:proofErr w:type="spellEnd"/>
      <w:r w:rsidR="00E47E6E">
        <w:t xml:space="preserve"> que ha obtenido un jugador o un equipo durante el periodo elegido.</w:t>
      </w:r>
    </w:p>
    <w:p w14:paraId="77B4A9B1" w14:textId="015FB707" w:rsidR="00E47E6E" w:rsidRDefault="00E47E6E" w:rsidP="007A4D92">
      <w:r>
        <w:t xml:space="preserve">Para crear el modelo la empresa Opta usó los datos de 300.000 disparos y, si bien el modelo no es público por motivos empresariales, se conoce que es redefinido cada cierto tiempo con </w:t>
      </w:r>
      <w:r w:rsidR="00D85F50">
        <w:t>los nuevos disparos que han sido recopilados</w:t>
      </w:r>
      <w:r>
        <w:t>.</w:t>
      </w:r>
    </w:p>
    <w:p w14:paraId="64CD5663" w14:textId="7E1BFEF6" w:rsidR="00DF6BA7" w:rsidRDefault="00235AB9" w:rsidP="00DF6BA7">
      <w:pPr>
        <w:jc w:val="center"/>
      </w:pPr>
      <w:r>
        <w:rPr>
          <w:noProof/>
        </w:rPr>
        <w:lastRenderedPageBreak/>
        <w:drawing>
          <wp:inline distT="0" distB="0" distL="0" distR="0" wp14:anchorId="52FDEF01" wp14:editId="0D2059F7">
            <wp:extent cx="5759450" cy="2400300"/>
            <wp:effectExtent l="0" t="0" r="0" b="0"/>
            <wp:docPr id="3" name="Imagen 3" descr="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9450" cy="2400300"/>
                    </a:xfrm>
                    <a:prstGeom prst="rect">
                      <a:avLst/>
                    </a:prstGeom>
                    <a:noFill/>
                    <a:ln>
                      <a:noFill/>
                    </a:ln>
                  </pic:spPr>
                </pic:pic>
              </a:graphicData>
            </a:graphic>
          </wp:inline>
        </w:drawing>
      </w:r>
    </w:p>
    <w:p w14:paraId="65670E74" w14:textId="0C3D99BC" w:rsidR="00235AB9" w:rsidRPr="00592517" w:rsidRDefault="00235AB9" w:rsidP="00235AB9">
      <w:pPr>
        <w:pStyle w:val="Descripcin"/>
        <w:jc w:val="center"/>
        <w:rPr>
          <w:color w:val="auto"/>
        </w:rPr>
      </w:pPr>
      <w:bookmarkStart w:id="73" w:name="_Toc82560610"/>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7C549F">
        <w:rPr>
          <w:noProof/>
          <w:color w:val="auto"/>
        </w:rPr>
        <w:t>2</w:t>
      </w:r>
      <w:r w:rsidRPr="00592517">
        <w:rPr>
          <w:color w:val="auto"/>
        </w:rPr>
        <w:fldChar w:fldCharType="end"/>
      </w:r>
      <w:r w:rsidRPr="00592517">
        <w:rPr>
          <w:color w:val="auto"/>
        </w:rPr>
        <w:t>: Gráfico de la acumulación de</w:t>
      </w:r>
      <w:r w:rsidR="00592517">
        <w:rPr>
          <w:color w:val="auto"/>
        </w:rPr>
        <w:t xml:space="preserve"> los</w:t>
      </w:r>
      <w:r w:rsidRPr="00592517">
        <w:rPr>
          <w:color w:val="auto"/>
        </w:rPr>
        <w:t xml:space="preserve"> </w:t>
      </w:r>
      <w:proofErr w:type="spellStart"/>
      <w:r w:rsidRPr="00592517">
        <w:rPr>
          <w:color w:val="auto"/>
        </w:rPr>
        <w:t>xG</w:t>
      </w:r>
      <w:proofErr w:type="spellEnd"/>
      <w:r w:rsidRPr="00592517">
        <w:rPr>
          <w:color w:val="auto"/>
        </w:rPr>
        <w:t xml:space="preserve"> durante un partido de futbol.</w:t>
      </w:r>
      <w:r w:rsidR="00592517" w:rsidRPr="00592517">
        <w:rPr>
          <w:color w:val="auto"/>
        </w:rPr>
        <w:fldChar w:fldCharType="begin"/>
      </w:r>
      <w:r w:rsidR="00592517" w:rsidRPr="00592517">
        <w:rPr>
          <w:color w:val="auto"/>
        </w:rPr>
        <w:instrText xml:space="preserve"> ADDIN ZOTERO_ITEM CSL_CITATION {"citationID":"zVv3hn6X","properties":{"formattedCitation":"(11tegen11, 2015)","plainCitation":"(11tegen11, 2015)","noteIndex":0},"citationItems":[{"id":45,"uris":["http://zotero.org/users/7978684/items/ZZYML3KG"],"uri":["http://zotero.org/users/7978684/items/ZZYML3KG"],"itemData":{"id":45,"type":"post-weblog","container-title":"@11tegen11","genre":"Tweet","language":"en","title":"Arsenal pulled away in the 2nd half. Their defensive numbers look very impressive again. But what's up with Swansea? https://t.co/LKXVcvCaRT","URL":"https://twitter.com/11tegen11/status/660510093365129216/photo/1","author":[{"literal":"11tegen11"}],"accessed":{"date-parts":[["2021",5,18]]},"issued":{"date-parts":[["2015",10,31]]}}}],"schema":"https://github.com/citation-style-language/schema/raw/master/csl-citation.json"} </w:instrText>
      </w:r>
      <w:r w:rsidR="00592517" w:rsidRPr="00592517">
        <w:rPr>
          <w:color w:val="auto"/>
        </w:rPr>
        <w:fldChar w:fldCharType="separate"/>
      </w:r>
      <w:r w:rsidR="00592517" w:rsidRPr="00592517">
        <w:rPr>
          <w:rFonts w:cs="Arial"/>
          <w:color w:val="auto"/>
        </w:rPr>
        <w:t>(11tegen11, 2015)</w:t>
      </w:r>
      <w:bookmarkEnd w:id="73"/>
      <w:r w:rsidR="00592517" w:rsidRPr="00592517">
        <w:rPr>
          <w:color w:val="auto"/>
        </w:rPr>
        <w:fldChar w:fldCharType="end"/>
      </w:r>
    </w:p>
    <w:p w14:paraId="192E8247" w14:textId="380BCA87" w:rsidR="00A42190" w:rsidRDefault="00E47E6E" w:rsidP="007A4D92">
      <w:r>
        <w:t>Durante los últimos 10 años se han generado una gran cantidad de modelos usando como base la idea de Sam Green y haciendo algunas modificaciones en las variables usadas</w:t>
      </w:r>
      <w:r w:rsidR="00D85F50">
        <w:t xml:space="preserve">. </w:t>
      </w:r>
      <w:r w:rsidR="00DF6BA7">
        <w:fldChar w:fldCharType="begin"/>
      </w:r>
      <w:r w:rsidR="00DF6BA7">
        <w:instrText xml:space="preserve"> ADDIN ZOTERO_ITEM CSL_CITATION {"citationID":"ZprftAY8","properties":{"formattedCitation":"(Brener, 2017)","plainCitation":"(Brener, 2017)","noteIndex":0},"citationItems":[{"id":43,"uris":["http://zotero.org/users/7978684/items/2KERLR8E"],"uri":["http://zotero.org/users/7978684/items/2KERLR8E"],"itemData":{"id":43,"type":"book","abstract":"Machine Learning models to predict goals in football games.","genre":"Python","source":"GitHub","title":"Expected Goals Model","URL":"https://github.com/andrebrener/expected_goals","author":[{"family":"Brener","given":"Andre"}],"accessed":{"date-parts":[["2021",5,18]]},"issued":{"date-parts":[["2017",3,14]]}}}],"schema":"https://github.com/citation-style-language/schema/raw/master/csl-citation.json"} </w:instrText>
      </w:r>
      <w:r w:rsidR="00DF6BA7">
        <w:fldChar w:fldCharType="separate"/>
      </w:r>
      <w:r w:rsidR="00DF6BA7" w:rsidRPr="00DF6BA7">
        <w:rPr>
          <w:rFonts w:cs="Arial"/>
        </w:rPr>
        <w:t>(Brener, 2017)</w:t>
      </w:r>
      <w:r w:rsidR="00DF6BA7">
        <w:fldChar w:fldCharType="end"/>
      </w:r>
      <w:r w:rsidR="00DF6BA7">
        <w:t xml:space="preserve"> </w:t>
      </w:r>
      <w:r w:rsidR="00D85F50">
        <w:t xml:space="preserve">Cada empresa de métricas deportivas tiene su modelo e incluso existen modelos </w:t>
      </w:r>
      <w:r w:rsidR="00D85F50" w:rsidRPr="00D85F50">
        <w:rPr>
          <w:i/>
          <w:iCs/>
        </w:rPr>
        <w:t>open-</w:t>
      </w:r>
      <w:proofErr w:type="spellStart"/>
      <w:r w:rsidR="00D85F50" w:rsidRPr="00D85F50">
        <w:rPr>
          <w:i/>
          <w:iCs/>
        </w:rPr>
        <w:t>source</w:t>
      </w:r>
      <w:proofErr w:type="spellEnd"/>
      <w:r w:rsidR="00D85F50">
        <w:t>, cabe destacar en la mayoría de los casos las diferencias entre ellas no son grandes.</w:t>
      </w:r>
      <w:r w:rsidR="00D85F50">
        <w:fldChar w:fldCharType="begin"/>
      </w:r>
      <w:r w:rsidR="00D85F50">
        <w:instrText xml:space="preserve"> ADDIN ZOTERO_ITEM CSL_CITATION {"citationID":"x3nsPPrQ","properties":{"formattedCitation":"(Martinez Arastrey, 2018)","plainCitation":"(Martinez Arastrey, 2018)","noteIndex":0},"citationItems":[{"id":41,"uris":["http://zotero.org/users/7978684/items/NHJENGHX"],"uri":["http://zotero.org/users/7978684/items/NHJENGHX"],"itemData":{"id":41,"type":"webpage","abstract":"What are Expected Goals (xG)?   Expected Goals, or xG, are the number of goals a player or team should have scored when considering the number and type of chances they had in a match. It is a way of using statistics to provide an objective view to common commentaries such as: ”He shouldn't miss that","container-title":"Sport Performance Analysis","language":"en-GB","title":"What are Expected Goals (xG)?","URL":"https://www.sportperformanceanalysis.com/article/what-are-expected-goals-xg","author":[{"family":"Martinez Arastrey","given":"Guillermo"}],"accessed":{"date-parts":[["2021",5,18]]},"issued":{"date-parts":[["2018",5,22]]}}}],"schema":"https://github.com/citation-style-language/schema/raw/master/csl-citation.json"} </w:instrText>
      </w:r>
      <w:r w:rsidR="00D85F50">
        <w:fldChar w:fldCharType="separate"/>
      </w:r>
      <w:r w:rsidR="00D85F50" w:rsidRPr="00D85F50">
        <w:rPr>
          <w:rFonts w:cs="Arial"/>
        </w:rPr>
        <w:t>(Martinez Arastrey, 2018)</w:t>
      </w:r>
      <w:r w:rsidR="00D85F50">
        <w:fldChar w:fldCharType="end"/>
      </w:r>
    </w:p>
    <w:p w14:paraId="06609AFA" w14:textId="2B12586F" w:rsidR="0012383A" w:rsidRDefault="0012383A" w:rsidP="007A4D92">
      <w:r>
        <w:t xml:space="preserve">En agosto de 2017 la cadena británica BBC utilizó por primera vez los </w:t>
      </w:r>
      <w:proofErr w:type="spellStart"/>
      <w:r>
        <w:t>xG</w:t>
      </w:r>
      <w:proofErr w:type="spellEnd"/>
      <w:r>
        <w:t xml:space="preserve"> para su resumen estadístico de los partido</w:t>
      </w:r>
      <w:r w:rsidR="00F86F4A">
        <w:t>s</w:t>
      </w:r>
      <w:r>
        <w:t xml:space="preserve"> de la liga de futbol inglesa en su programa “Match </w:t>
      </w:r>
      <w:proofErr w:type="spellStart"/>
      <w:r>
        <w:t>of</w:t>
      </w:r>
      <w:proofErr w:type="spellEnd"/>
      <w:r>
        <w:t xml:space="preserve"> </w:t>
      </w:r>
      <w:proofErr w:type="spellStart"/>
      <w:r>
        <w:t>the</w:t>
      </w:r>
      <w:proofErr w:type="spellEnd"/>
      <w:r>
        <w:t xml:space="preserve"> Day”</w:t>
      </w:r>
      <w:r w:rsidR="00F86F4A">
        <w:t xml:space="preserve"> haciendo crecer todavía más su popularidad y llegando a ser conocido por el público general.</w:t>
      </w:r>
      <w:r w:rsidR="00F86F4A">
        <w:fldChar w:fldCharType="begin"/>
      </w:r>
      <w:r w:rsidR="00F86F4A">
        <w:instrText xml:space="preserve"> ADDIN ZOTERO_ITEM CSL_CITATION {"citationID":"CoZI8FcW","properties":{"formattedCitation":"(Coronis, 2021)","plainCitation":"(Coronis, 2021)","noteIndex":0},"citationItems":[{"id":35,"uris":["http://zotero.org/users/7978684/items/FIC7IJ6F"],"uri":["http://zotero.org/users/7978684/items/FIC7IJ6F"],"itemData":{"id":35,"type":"post-weblog","abstract":"Los “expected goals”, la métrica de moda del análisis big data Posiblemente lo hayamos visto en algún gráfico de algún análisis de partido. Es la métrica, una más, que buscar acercar al fútbol a una ciencia exacta. Se trata de goles esperado o “expected goals” y está ubicado al lado de otras estadísticas como disparos, …","container-title":"Futbol Sapiens","language":"es","note":"section: +Sapiens","title":"Los “expected goals”, la métrica de moda del análisis big data","URL":"https://www.futbolsapiens.com/mas-sapiens/los-expected-goals-la-metrica-de-moda-del-analisis-big-data/","author":[{"family":"Coronis","given":"Alfredo"}],"accessed":{"date-parts":[["2021",5,18]]},"issued":{"date-parts":[["2021",5,3]]}}}],"schema":"https://github.com/citation-style-language/schema/raw/master/csl-citation.json"} </w:instrText>
      </w:r>
      <w:r w:rsidR="00F86F4A">
        <w:fldChar w:fldCharType="separate"/>
      </w:r>
      <w:r w:rsidR="00F86F4A" w:rsidRPr="00A42190">
        <w:rPr>
          <w:rFonts w:cs="Arial"/>
        </w:rPr>
        <w:t>(Coronis, 2021)</w:t>
      </w:r>
      <w:r w:rsidR="00F86F4A">
        <w:fldChar w:fldCharType="end"/>
      </w:r>
      <w:r w:rsidR="00F86F4A">
        <w:t xml:space="preserve"> Actualmente la mayoría de equipos de futbol profesional tienen su equipo de analistas de datos e incluso algunos de ellos han hecho grandes inversiones en el sector</w:t>
      </w:r>
      <w:r w:rsidR="00AF402B">
        <w:t>.</w:t>
      </w:r>
      <w:r w:rsidR="00AF402B">
        <w:fldChar w:fldCharType="begin"/>
      </w:r>
      <w:r w:rsidR="00AF402B">
        <w:instrText xml:space="preserve"> ADDIN ZOTERO_ITEM CSL_CITATION {"citationID":"OwY2Wl1Z","properties":{"formattedCitation":"(Andersen, 2021)","plainCitation":"(Andersen, 2021)","noteIndex":0},"citationItems":[{"id":37,"uris":["http://zotero.org/users/7978684/items/F3T3XWNX"],"uri":["http://zotero.org/users/7978684/items/F3T3XWNX"],"itemData":{"id":37,"type":"post-weblog","abstract":"There has been an explosion in popularity regarding football statistics and analytics in recent years. It is no longer just about which team had the most shots on goal, or enjoyed most of the posse…","container-title":"A Word of Arsenal","language":"en-GB","title":"Interview: The creator of OptaJoe and how xG came about","title-short":"Interview","URL":"https://awordofarsenal.com/2021/03/13/interview-the-creator-of-optajoe-and-how-xg-came-about/","author":[{"family":"Andersen","given":"Kenneth"}],"accessed":{"date-parts":[["2021",5,18]]},"issued":{"date-parts":[["2021",3,13]]}}}],"schema":"https://github.com/citation-style-language/schema/raw/master/csl-citation.json"} </w:instrText>
      </w:r>
      <w:r w:rsidR="00AF402B">
        <w:fldChar w:fldCharType="separate"/>
      </w:r>
      <w:r w:rsidR="00AF402B" w:rsidRPr="00A42190">
        <w:rPr>
          <w:rFonts w:cs="Arial"/>
        </w:rPr>
        <w:t>(Andersen, 2021)</w:t>
      </w:r>
      <w:r w:rsidR="00AF402B">
        <w:fldChar w:fldCharType="end"/>
      </w:r>
      <w:r w:rsidR="00F86F4A">
        <w:t xml:space="preserve"> </w:t>
      </w:r>
    </w:p>
    <w:p w14:paraId="27C0762F" w14:textId="77777777" w:rsidR="00F86F4A" w:rsidRDefault="00F86F4A" w:rsidP="00510E2D"/>
    <w:p w14:paraId="22FFA5E1" w14:textId="4F9D3233" w:rsidR="0012383A" w:rsidRDefault="0012383A" w:rsidP="0012383A">
      <w:pPr>
        <w:pStyle w:val="Ttulo2"/>
      </w:pPr>
      <w:bookmarkStart w:id="74" w:name="_Ref82448260"/>
      <w:bookmarkStart w:id="75" w:name="_Ref82448275"/>
      <w:bookmarkStart w:id="76" w:name="_Toc82560572"/>
      <w:r>
        <w:t>2.2 Estado del arte</w:t>
      </w:r>
      <w:bookmarkEnd w:id="74"/>
      <w:bookmarkEnd w:id="75"/>
      <w:bookmarkEnd w:id="76"/>
    </w:p>
    <w:p w14:paraId="5C9BB314" w14:textId="4E0CA479" w:rsidR="0012383A" w:rsidRDefault="00592517" w:rsidP="007A4D92">
      <w:r>
        <w:t xml:space="preserve">Como se ha comentado previamente en la actualidad existen una gran cantidad de modelos para calcular los </w:t>
      </w:r>
      <w:proofErr w:type="spellStart"/>
      <w:r>
        <w:t>xG</w:t>
      </w:r>
      <w:proofErr w:type="spellEnd"/>
      <w:r>
        <w:t>.</w:t>
      </w:r>
      <w:r w:rsidR="007F6838">
        <w:t xml:space="preserve"> Algunos de ellos han sido comparados entre sí </w:t>
      </w:r>
      <w:r w:rsidR="007F6838">
        <w:fldChar w:fldCharType="begin"/>
      </w:r>
      <w:r w:rsidR="007F6838">
        <w:instrText xml:space="preserve"> ADDIN ZOTERO_ITEM CSL_CITATION {"citationID":"sjGfe0Hv","properties":{"formattedCitation":"(Mackay, 2017)","plainCitation":"(Mackay, 2017)","noteIndex":0},"citationItems":[{"id":49,"uris":["http://zotero.org/users/7978684/items/HKKAP35K"],"uri":["http://zotero.org/users/7978684/items/HKKAP35K"],"itemData":{"id":49,"type":"post-weblog","container-title":"Mackay Analytics","language":"en","title":"How accurate are xG models II: the ‘Big Chance’ Dilemma","URL":"https://mackayanalytics.nl/2017/06/19/how-accurate-are-xg-models-ii-the-big-chance-dilemma/","author":[{"family":"Mackay","given":"Nils"}],"accessed":{"date-parts":[["2021",5,20]]},"issued":{"date-parts":[["2017",6,19]]}}}],"schema":"https://github.com/citation-style-language/schema/raw/master/csl-citation.json"} </w:instrText>
      </w:r>
      <w:r w:rsidR="007F6838">
        <w:fldChar w:fldCharType="separate"/>
      </w:r>
      <w:r w:rsidR="007F6838" w:rsidRPr="007F6838">
        <w:rPr>
          <w:rFonts w:cs="Arial"/>
        </w:rPr>
        <w:t>(Mackay, 2017)</w:t>
      </w:r>
      <w:r w:rsidR="007F6838">
        <w:fldChar w:fldCharType="end"/>
      </w:r>
      <w:r w:rsidR="001D3861">
        <w:t xml:space="preserve"> y se pueden apreciar ciertas diferencias. Una de las principales es el uso de la variable </w:t>
      </w:r>
      <w:r w:rsidR="001D3861" w:rsidRPr="001D3861">
        <w:rPr>
          <w:i/>
          <w:iCs/>
        </w:rPr>
        <w:t>Big Chance</w:t>
      </w:r>
      <w:r w:rsidR="001D3861">
        <w:t xml:space="preserve"> (o Gran Oportunidad) que utiliza la empresa Opta y que añade precisión al modelo. En este aspecto hay ciertas dudas sobre si usarla al ser una variable subjetiva basada en la opinión de la persona que recoge los datos y la decisión de contabilizar un disparo como gran oportunidad puede ser influenciada por el propio resultado del disparo. En</w:t>
      </w:r>
      <w:r w:rsidR="00DE43FB">
        <w:t xml:space="preserve"> la </w:t>
      </w:r>
      <w:r w:rsidR="00DE43FB">
        <w:fldChar w:fldCharType="begin"/>
      </w:r>
      <w:r w:rsidR="00DE43FB">
        <w:instrText xml:space="preserve"> REF _Ref72510933 \h </w:instrText>
      </w:r>
      <w:r w:rsidR="007A4D92">
        <w:instrText xml:space="preserve"> \* MERGEFORMAT </w:instrText>
      </w:r>
      <w:r w:rsidR="00DE43FB">
        <w:fldChar w:fldCharType="separate"/>
      </w:r>
      <w:r w:rsidR="00DE43FB">
        <w:t xml:space="preserve">Ilustración </w:t>
      </w:r>
      <w:r w:rsidR="00DE43FB">
        <w:rPr>
          <w:noProof/>
        </w:rPr>
        <w:t>3</w:t>
      </w:r>
      <w:r w:rsidR="00DE43FB">
        <w:fldChar w:fldCharType="end"/>
      </w:r>
      <w:r w:rsidR="00DE43FB">
        <w:t xml:space="preserve"> </w:t>
      </w:r>
      <w:r w:rsidR="00A12D94">
        <w:t>se puede</w:t>
      </w:r>
      <w:r w:rsidR="00DE43FB">
        <w:t xml:space="preserve"> comprobar como todos los disparos con más de 0,3xG fueron considerados grandes ocasiones.</w:t>
      </w:r>
    </w:p>
    <w:p w14:paraId="4B36D6E5" w14:textId="12044AD1" w:rsidR="001D3861" w:rsidRPr="001D3861" w:rsidRDefault="001D3861" w:rsidP="001D3861">
      <w:pPr>
        <w:jc w:val="center"/>
      </w:pPr>
      <w:r>
        <w:rPr>
          <w:noProof/>
        </w:rPr>
        <w:lastRenderedPageBreak/>
        <w:drawing>
          <wp:inline distT="0" distB="0" distL="0" distR="0" wp14:anchorId="209D20F1" wp14:editId="0BAC8B81">
            <wp:extent cx="5124450" cy="33051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24450" cy="3305175"/>
                    </a:xfrm>
                    <a:prstGeom prst="rect">
                      <a:avLst/>
                    </a:prstGeom>
                    <a:noFill/>
                    <a:ln>
                      <a:noFill/>
                    </a:ln>
                  </pic:spPr>
                </pic:pic>
              </a:graphicData>
            </a:graphic>
          </wp:inline>
        </w:drawing>
      </w:r>
    </w:p>
    <w:p w14:paraId="376A32CE" w14:textId="0FF36D0A" w:rsidR="006A026C" w:rsidRPr="00A8131A" w:rsidRDefault="001D3861" w:rsidP="001D3861">
      <w:pPr>
        <w:pStyle w:val="Descripcin"/>
        <w:jc w:val="center"/>
        <w:rPr>
          <w:color w:val="auto"/>
        </w:rPr>
      </w:pPr>
      <w:bookmarkStart w:id="77" w:name="_Ref72510933"/>
      <w:bookmarkStart w:id="78" w:name="_Ref72510905"/>
      <w:bookmarkStart w:id="79" w:name="_Toc82560611"/>
      <w:r w:rsidRPr="00A8131A">
        <w:rPr>
          <w:color w:val="auto"/>
        </w:rPr>
        <w:t xml:space="preserve">Ilustración </w:t>
      </w:r>
      <w:r w:rsidRPr="00A8131A">
        <w:rPr>
          <w:color w:val="auto"/>
        </w:rPr>
        <w:fldChar w:fldCharType="begin"/>
      </w:r>
      <w:r w:rsidRPr="00A8131A">
        <w:rPr>
          <w:color w:val="auto"/>
        </w:rPr>
        <w:instrText xml:space="preserve"> SEQ Ilustración \* ARABIC </w:instrText>
      </w:r>
      <w:r w:rsidRPr="00A8131A">
        <w:rPr>
          <w:color w:val="auto"/>
        </w:rPr>
        <w:fldChar w:fldCharType="separate"/>
      </w:r>
      <w:r w:rsidR="007C549F">
        <w:rPr>
          <w:noProof/>
          <w:color w:val="auto"/>
        </w:rPr>
        <w:t>3</w:t>
      </w:r>
      <w:r w:rsidRPr="00A8131A">
        <w:rPr>
          <w:color w:val="auto"/>
        </w:rPr>
        <w:fldChar w:fldCharType="end"/>
      </w:r>
      <w:bookmarkEnd w:id="77"/>
      <w:r w:rsidRPr="00A8131A">
        <w:rPr>
          <w:color w:val="auto"/>
        </w:rPr>
        <w:t xml:space="preserve">: Relación entre </w:t>
      </w:r>
      <w:proofErr w:type="spellStart"/>
      <w:r w:rsidRPr="00A8131A">
        <w:rPr>
          <w:color w:val="auto"/>
        </w:rPr>
        <w:t>xG</w:t>
      </w:r>
      <w:proofErr w:type="spellEnd"/>
      <w:r w:rsidRPr="00A8131A">
        <w:rPr>
          <w:color w:val="auto"/>
        </w:rPr>
        <w:t xml:space="preserve"> y</w:t>
      </w:r>
      <w:r w:rsidRPr="00A8131A">
        <w:rPr>
          <w:noProof/>
          <w:color w:val="auto"/>
        </w:rPr>
        <w:t xml:space="preserve"> dist</w:t>
      </w:r>
      <w:r w:rsidR="00DE43FB" w:rsidRPr="00A8131A">
        <w:rPr>
          <w:noProof/>
          <w:color w:val="auto"/>
        </w:rPr>
        <w:t>a</w:t>
      </w:r>
      <w:r w:rsidRPr="00A8131A">
        <w:rPr>
          <w:noProof/>
          <w:color w:val="auto"/>
        </w:rPr>
        <w:t>ncia a porteria diferenciando por Big Chance o no.</w:t>
      </w:r>
      <w:r w:rsidR="00DE43FB" w:rsidRPr="00A8131A">
        <w:rPr>
          <w:noProof/>
          <w:color w:val="auto"/>
        </w:rPr>
        <w:fldChar w:fldCharType="begin"/>
      </w:r>
      <w:r w:rsidR="0059066E">
        <w:rPr>
          <w:noProof/>
          <w:color w:val="auto"/>
        </w:rPr>
        <w:instrText xml:space="preserve"> ADDIN ZOTERO_ITEM CSL_CITATION {"citationID":"gcVSnzmD","properties":{"formattedCitation":"(Mullenberg, 2016)","plainCitation":"(Mullenberg, 2016)","noteIndex":0},"citationItems":[{"id":51,"uris":["http://zotero.org/users/7978684/items/7GCUEXSJ"],"uri":["http://zotero.org/users/7978684/items/7GCUEXSJ"],"itemData":{"id":51,"type":"post-weblog","abstract":"Expected Goals komt steeds vaker terug in het voetbal. Het staat voor de verwachte kans op een goal uit een schot. We leggen hier uit wat het precies is","genre":"TussenDeLinies","language":"nl_NL","note":"section: Geen categorie","title":"Expected Goals: wat is het en hoe berekenen we het? - Tussen de linies","title-short":"Expected Goals","URL":"https://www.tussendelinies.nl/expected-goals-uitgelegd/","author":[{"family":"Mullenberg","given":"Jan"}],"accessed":{"date-parts":[["2021",5,21]]},"issued":{"date-parts":[["2016",10,14]]}}}],"schema":"https://github.com/citation-style-language/schema/raw/master/csl-citation.json"} </w:instrText>
      </w:r>
      <w:r w:rsidR="00DE43FB" w:rsidRPr="00A8131A">
        <w:rPr>
          <w:noProof/>
          <w:color w:val="auto"/>
        </w:rPr>
        <w:fldChar w:fldCharType="separate"/>
      </w:r>
      <w:r w:rsidR="00DE43FB" w:rsidRPr="00A8131A">
        <w:rPr>
          <w:rFonts w:cs="Arial"/>
          <w:color w:val="auto"/>
        </w:rPr>
        <w:t>(Mullenberg, 2016)</w:t>
      </w:r>
      <w:bookmarkEnd w:id="79"/>
      <w:r w:rsidR="00DE43FB" w:rsidRPr="00A8131A">
        <w:rPr>
          <w:noProof/>
          <w:color w:val="auto"/>
        </w:rPr>
        <w:fldChar w:fldCharType="end"/>
      </w:r>
      <w:bookmarkEnd w:id="78"/>
    </w:p>
    <w:p w14:paraId="597C4B39" w14:textId="1F602E32" w:rsidR="00D1359E" w:rsidRDefault="00CF4A7D" w:rsidP="007A4D92">
      <w:r>
        <w:rPr>
          <w:noProof/>
        </w:rPr>
        <w:drawing>
          <wp:anchor distT="0" distB="0" distL="114300" distR="114300" simplePos="0" relativeHeight="251657216" behindDoc="0" locked="0" layoutInCell="1" allowOverlap="1" wp14:anchorId="55C09097" wp14:editId="6BCBBDFC">
            <wp:simplePos x="0" y="0"/>
            <wp:positionH relativeFrom="margin">
              <wp:posOffset>2416175</wp:posOffset>
            </wp:positionH>
            <wp:positionV relativeFrom="margin">
              <wp:posOffset>7812405</wp:posOffset>
            </wp:positionV>
            <wp:extent cx="3348000" cy="576000"/>
            <wp:effectExtent l="0" t="0" r="0" b="0"/>
            <wp:wrapSquare wrapText="bothSides"/>
            <wp:docPr id="6"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t="49671" r="21775" b="40812"/>
                    <a:stretch/>
                  </pic:blipFill>
                  <pic:spPr bwMode="auto">
                    <a:xfrm>
                      <a:off x="0" y="0"/>
                      <a:ext cx="3348000" cy="57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0A51">
        <w:t xml:space="preserve">Para no depender de una variable subjetiva como es la de Big Chance y gracias a la mejora en la captura de datos que ha habido en los últimos años la empresa </w:t>
      </w:r>
      <w:proofErr w:type="spellStart"/>
      <w:r w:rsidR="00910A51">
        <w:t>SportsBomb</w:t>
      </w:r>
      <w:proofErr w:type="spellEnd"/>
      <w:r w:rsidR="00910A51">
        <w:t xml:space="preserve"> ha elaborado un modelo propio a partir de</w:t>
      </w:r>
      <w:r w:rsidR="00D1359E">
        <w:t xml:space="preserve"> capturar la posición de todos los futbolistas en el momento del </w:t>
      </w:r>
      <w:r w:rsidR="00C26A33">
        <w:t>disparo, así como si están en movimiento, parados o en el suelo</w:t>
      </w:r>
      <w:r w:rsidR="00D1359E">
        <w:t xml:space="preserve">. De esta manera se puede evaluar cuantos futbolistas hay entre el jugador que dispara y la portería otorgando un alto </w:t>
      </w:r>
      <w:proofErr w:type="spellStart"/>
      <w:r w:rsidR="00D1359E">
        <w:t>xG</w:t>
      </w:r>
      <w:proofErr w:type="spellEnd"/>
      <w:r w:rsidR="00D1359E">
        <w:t xml:space="preserve"> si no hay ningún rival en la portería pese a disparar desde lejos y un bajo </w:t>
      </w:r>
      <w:proofErr w:type="spellStart"/>
      <w:r w:rsidR="00D1359E">
        <w:t>xG</w:t>
      </w:r>
      <w:proofErr w:type="spellEnd"/>
      <w:r w:rsidR="00D1359E">
        <w:t xml:space="preserve"> si hay una gran cantidad de futbolistas para bloquear el disparo pese a que sea este más cercano.</w:t>
      </w:r>
      <w:r>
        <w:t xml:space="preserve"> En la </w:t>
      </w:r>
      <w:r>
        <w:fldChar w:fldCharType="begin"/>
      </w:r>
      <w:r>
        <w:instrText xml:space="preserve"> REF _Ref72942185 \h </w:instrText>
      </w:r>
      <w:r w:rsidR="007A4D92">
        <w:instrText xml:space="preserve"> \* MERGEFORMAT </w:instrText>
      </w:r>
      <w:r>
        <w:fldChar w:fldCharType="separate"/>
      </w:r>
      <w:r w:rsidRPr="00CF4A7D">
        <w:t xml:space="preserve">Ilustración </w:t>
      </w:r>
      <w:r w:rsidRPr="00CF4A7D">
        <w:rPr>
          <w:noProof/>
        </w:rPr>
        <w:t>4</w:t>
      </w:r>
      <w:r>
        <w:fldChar w:fldCharType="end"/>
      </w:r>
      <w:r>
        <w:t xml:space="preserve"> se puede comprobar la diferencia entre modelos.</w:t>
      </w:r>
    </w:p>
    <w:p w14:paraId="5714AC2E" w14:textId="2EBFBF47" w:rsidR="00C26A33" w:rsidRPr="007D5B4B" w:rsidRDefault="00CF4A7D" w:rsidP="00C26A33">
      <w:pPr>
        <w:jc w:val="right"/>
      </w:pPr>
      <w:r>
        <w:rPr>
          <w:noProof/>
        </w:rPr>
        <w:drawing>
          <wp:anchor distT="0" distB="0" distL="114300" distR="114300" simplePos="0" relativeHeight="251660288" behindDoc="0" locked="0" layoutInCell="1" allowOverlap="1" wp14:anchorId="189C886C" wp14:editId="024464F6">
            <wp:simplePos x="0" y="0"/>
            <wp:positionH relativeFrom="margin">
              <wp:posOffset>2416175</wp:posOffset>
            </wp:positionH>
            <wp:positionV relativeFrom="margin">
              <wp:posOffset>5833745</wp:posOffset>
            </wp:positionV>
            <wp:extent cx="3348000" cy="2016000"/>
            <wp:effectExtent l="0" t="0" r="0" b="0"/>
            <wp:wrapSquare wrapText="bothSides"/>
            <wp:docPr id="5" name="Imagen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26461" t="6615" r="15656" b="69116"/>
                    <a:stretch/>
                  </pic:blipFill>
                  <pic:spPr bwMode="auto">
                    <a:xfrm>
                      <a:off x="0" y="0"/>
                      <a:ext cx="3348000" cy="201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26A33">
        <w:rPr>
          <w:noProof/>
        </w:rPr>
        <w:drawing>
          <wp:inline distT="0" distB="0" distL="0" distR="0" wp14:anchorId="1144F81E" wp14:editId="14E1E0F3">
            <wp:extent cx="2408400" cy="2556000"/>
            <wp:effectExtent l="0" t="0" r="0" b="0"/>
            <wp:docPr id="4" name="Imagen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30761" t="-1" r="28059" b="28266"/>
                    <a:stretch/>
                  </pic:blipFill>
                  <pic:spPr bwMode="auto">
                    <a:xfrm>
                      <a:off x="0" y="0"/>
                      <a:ext cx="2408400" cy="2556000"/>
                    </a:xfrm>
                    <a:prstGeom prst="rect">
                      <a:avLst/>
                    </a:prstGeom>
                    <a:noFill/>
                    <a:ln>
                      <a:noFill/>
                    </a:ln>
                    <a:extLst>
                      <a:ext uri="{53640926-AAD7-44D8-BBD7-CCE9431645EC}">
                        <a14:shadowObscured xmlns:a14="http://schemas.microsoft.com/office/drawing/2010/main"/>
                      </a:ext>
                    </a:extLst>
                  </pic:spPr>
                </pic:pic>
              </a:graphicData>
            </a:graphic>
          </wp:inline>
        </w:drawing>
      </w:r>
    </w:p>
    <w:p w14:paraId="42103473" w14:textId="4607A516" w:rsidR="00CF4A7D" w:rsidRDefault="00CF4A7D" w:rsidP="00CF4A7D">
      <w:pPr>
        <w:pStyle w:val="Descripcin"/>
        <w:jc w:val="center"/>
        <w:rPr>
          <w:noProof/>
          <w:color w:val="auto"/>
        </w:rPr>
      </w:pPr>
      <w:bookmarkStart w:id="80" w:name="_Ref72942185"/>
      <w:bookmarkStart w:id="81" w:name="_Toc82560612"/>
      <w:r w:rsidRPr="00CF4A7D">
        <w:rPr>
          <w:color w:val="auto"/>
        </w:rPr>
        <w:t xml:space="preserve">Ilustración </w:t>
      </w:r>
      <w:r w:rsidRPr="00CF4A7D">
        <w:rPr>
          <w:color w:val="auto"/>
        </w:rPr>
        <w:fldChar w:fldCharType="begin"/>
      </w:r>
      <w:r w:rsidRPr="00CF4A7D">
        <w:rPr>
          <w:color w:val="auto"/>
        </w:rPr>
        <w:instrText xml:space="preserve"> SEQ Ilustración \* ARABIC </w:instrText>
      </w:r>
      <w:r w:rsidRPr="00CF4A7D">
        <w:rPr>
          <w:color w:val="auto"/>
        </w:rPr>
        <w:fldChar w:fldCharType="separate"/>
      </w:r>
      <w:r w:rsidR="007C549F">
        <w:rPr>
          <w:noProof/>
          <w:color w:val="auto"/>
        </w:rPr>
        <w:t>4</w:t>
      </w:r>
      <w:r w:rsidRPr="00CF4A7D">
        <w:rPr>
          <w:color w:val="auto"/>
        </w:rPr>
        <w:fldChar w:fldCharType="end"/>
      </w:r>
      <w:bookmarkEnd w:id="80"/>
      <w:r w:rsidRPr="00CF4A7D">
        <w:rPr>
          <w:color w:val="auto"/>
        </w:rPr>
        <w:t xml:space="preserve">: Comparativa del mismo disparo </w:t>
      </w:r>
      <w:r>
        <w:rPr>
          <w:color w:val="auto"/>
        </w:rPr>
        <w:t>entre el</w:t>
      </w:r>
      <w:r w:rsidRPr="00CF4A7D">
        <w:rPr>
          <w:color w:val="auto"/>
        </w:rPr>
        <w:t xml:space="preserve"> modelo de</w:t>
      </w:r>
      <w:r w:rsidRPr="00CF4A7D">
        <w:rPr>
          <w:noProof/>
          <w:color w:val="auto"/>
        </w:rPr>
        <w:t xml:space="preserve"> xG de UnderStat</w:t>
      </w:r>
      <w:r>
        <w:rPr>
          <w:noProof/>
          <w:color w:val="auto"/>
        </w:rPr>
        <w:t xml:space="preserve"> (0,93xG)</w:t>
      </w:r>
      <w:r w:rsidRPr="00CF4A7D">
        <w:rPr>
          <w:noProof/>
          <w:color w:val="auto"/>
        </w:rPr>
        <w:t xml:space="preserve"> con el de SportsBomb </w:t>
      </w:r>
      <w:r>
        <w:rPr>
          <w:noProof/>
          <w:color w:val="auto"/>
        </w:rPr>
        <w:t>(</w:t>
      </w:r>
      <w:r w:rsidRPr="002D4287">
        <w:rPr>
          <w:noProof/>
          <w:color w:val="auto"/>
        </w:rPr>
        <w:t>0,29xG).</w:t>
      </w:r>
      <w:r w:rsidRPr="002D4287">
        <w:rPr>
          <w:noProof/>
          <w:color w:val="auto"/>
        </w:rPr>
        <w:fldChar w:fldCharType="begin"/>
      </w:r>
      <w:r w:rsidR="00DD14B3" w:rsidRPr="002D4287">
        <w:rPr>
          <w:noProof/>
          <w:color w:val="auto"/>
        </w:rPr>
        <w:instrText xml:space="preserve"> ADDIN ZOTERO_ITEM CSL_CITATION {"citationID":"QBeJw8D5","properties":{"formattedCitation":"(Goodman, 2018b)","plainCitation":"(Goodman, 2018b)","noteIndex":0},"citationItems":[{"id":56,"uris":["http://zotero.org/users/7978684/items/C32JRU5E"],"uri":["http://zotero.org/users/7978684/items/C32JRU5E"],"itemData":{"id":56,"type":"post-weblog","abstract":"Yesterday, in part one, we talked about how expected goals came to be. Today, we’re going to look at what...","container-title":"StatsBomb","language":"en-US","title":"The Dual Life of Expected Goals (Part 2)","URL":"https://statsbomb.com/2018/05/the-dual-life-of-expected-goals-part-2/","author":[{"family":"Goodman","given":"Mike"}],"accessed":{"date-parts":[["2021",5,26]]},"issued":{"date-parts":[["2018",5,18]]}}}],"schema":"https://github.com/citation-style-language/schema/raw/master/csl-citation.json"} </w:instrText>
      </w:r>
      <w:r w:rsidRPr="002D4287">
        <w:rPr>
          <w:noProof/>
          <w:color w:val="auto"/>
        </w:rPr>
        <w:fldChar w:fldCharType="separate"/>
      </w:r>
      <w:r w:rsidR="00DD14B3" w:rsidRPr="002D4287">
        <w:rPr>
          <w:rFonts w:cs="Arial"/>
          <w:color w:val="auto"/>
        </w:rPr>
        <w:t>(Goodman, 2018b)</w:t>
      </w:r>
      <w:bookmarkEnd w:id="81"/>
      <w:r w:rsidRPr="002D4287">
        <w:rPr>
          <w:noProof/>
          <w:color w:val="auto"/>
        </w:rPr>
        <w:fldChar w:fldCharType="end"/>
      </w:r>
    </w:p>
    <w:p w14:paraId="003587A9" w14:textId="4A6C1739" w:rsidR="00273747" w:rsidRDefault="00B87B1F" w:rsidP="00046393">
      <w:r>
        <w:lastRenderedPageBreak/>
        <w:t xml:space="preserve">Los creadores del modelo explican que no modifica excesivamente las predicciones al analizar grandes cantidades de disparos, pero es útil para corregir casos atípicos, dejar de usar variables sesgadas y mejorar la precisión en muestras pequeñas como pueden ser un único partido. Mas allá de la medida explicita de los </w:t>
      </w:r>
      <w:proofErr w:type="spellStart"/>
      <w:r>
        <w:t>xG</w:t>
      </w:r>
      <w:proofErr w:type="spellEnd"/>
      <w:r>
        <w:t xml:space="preserve"> este nuevo modelo también ayuda a analizar otras métricas del juego como son la</w:t>
      </w:r>
      <w:r w:rsidR="00046393">
        <w:t>s relacionadas con la</w:t>
      </w:r>
      <w:r>
        <w:t xml:space="preserve"> buena colocación de la defensa o del portero en los momentos del disparo.</w:t>
      </w:r>
    </w:p>
    <w:p w14:paraId="2F460E57" w14:textId="7167990A" w:rsidR="000B3DBD" w:rsidRDefault="00273747" w:rsidP="00046393">
      <w:r>
        <w:t xml:space="preserve">La propia empresa </w:t>
      </w:r>
      <w:proofErr w:type="spellStart"/>
      <w:r>
        <w:t>SportsBomb</w:t>
      </w:r>
      <w:proofErr w:type="spellEnd"/>
      <w:r>
        <w:t xml:space="preserve"> posteriormente ha añadido otra variable al cálculo de los </w:t>
      </w:r>
      <w:proofErr w:type="spellStart"/>
      <w:r>
        <w:t>xG</w:t>
      </w:r>
      <w:proofErr w:type="spellEnd"/>
      <w:r>
        <w:t xml:space="preserve">, en este caso se trata de la altura en la que se realiza el disparo o </w:t>
      </w:r>
      <w:proofErr w:type="spellStart"/>
      <w:r w:rsidRPr="00273747">
        <w:rPr>
          <w:i/>
          <w:iCs/>
        </w:rPr>
        <w:t>Shot</w:t>
      </w:r>
      <w:proofErr w:type="spellEnd"/>
      <w:r w:rsidRPr="00273747">
        <w:rPr>
          <w:i/>
          <w:iCs/>
        </w:rPr>
        <w:t xml:space="preserve"> </w:t>
      </w:r>
      <w:proofErr w:type="spellStart"/>
      <w:r w:rsidRPr="00273747">
        <w:rPr>
          <w:i/>
          <w:iCs/>
        </w:rPr>
        <w:t>Impact</w:t>
      </w:r>
      <w:proofErr w:type="spellEnd"/>
      <w:r w:rsidRPr="00273747">
        <w:rPr>
          <w:i/>
          <w:iCs/>
        </w:rPr>
        <w:t xml:space="preserve"> </w:t>
      </w:r>
      <w:proofErr w:type="spellStart"/>
      <w:r w:rsidRPr="00273747">
        <w:rPr>
          <w:i/>
          <w:iCs/>
        </w:rPr>
        <w:t>Height</w:t>
      </w:r>
      <w:proofErr w:type="spellEnd"/>
      <w:r w:rsidRPr="00273747">
        <w:t xml:space="preserve"> (SIH)</w:t>
      </w:r>
      <w:r>
        <w:t xml:space="preserve">. Hay que destacar que la empresa ya </w:t>
      </w:r>
      <w:r w:rsidR="00392F9A">
        <w:t>tenía</w:t>
      </w:r>
      <w:r>
        <w:t xml:space="preserve"> incorporado en su modelo una variable para saber si el disparo venia precedido por un pase a ras de suelo o un pase alto por lo que </w:t>
      </w:r>
      <w:r w:rsidR="000B3DBD">
        <w:t xml:space="preserve">cierta medida ya se contemplaba anteriormente, pero al tener un mayor abanico de opciones el nuevo modelo da mayor valor a disparar un balón que va a ras de suelo que antes mientras que los </w:t>
      </w:r>
      <w:proofErr w:type="spellStart"/>
      <w:r w:rsidR="000B3DBD">
        <w:t>xG</w:t>
      </w:r>
      <w:proofErr w:type="spellEnd"/>
      <w:r w:rsidR="000B3DBD">
        <w:t xml:space="preserve"> se ven reducidos en casos más atípicos donde el futbolista debe hacer un movimiento antinatural para golpear y que requieren de una mayor técnica como se muestra en la</w:t>
      </w:r>
      <w:r w:rsidR="000307D0">
        <w:t xml:space="preserve"> </w:t>
      </w:r>
      <w:r w:rsidR="000307D0">
        <w:fldChar w:fldCharType="begin"/>
      </w:r>
      <w:r w:rsidR="000307D0">
        <w:instrText xml:space="preserve"> REF _Ref72946981 \h </w:instrText>
      </w:r>
      <w:r w:rsidR="000307D0">
        <w:fldChar w:fldCharType="separate"/>
      </w:r>
      <w:r w:rsidR="000307D0" w:rsidRPr="000307D0">
        <w:t xml:space="preserve">Ilustración </w:t>
      </w:r>
      <w:r w:rsidR="000307D0" w:rsidRPr="000307D0">
        <w:rPr>
          <w:noProof/>
        </w:rPr>
        <w:t>5</w:t>
      </w:r>
      <w:r w:rsidR="000307D0">
        <w:fldChar w:fldCharType="end"/>
      </w:r>
      <w:r w:rsidR="000307D0">
        <w:t>.</w:t>
      </w:r>
      <w:r w:rsidR="000307D0">
        <w:fldChar w:fldCharType="begin"/>
      </w:r>
      <w:r w:rsidR="000307D0">
        <w:instrText xml:space="preserve"> ADDIN ZOTERO_ITEM CSL_CITATION {"citationID":"etSKP3HQ","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000307D0">
        <w:fldChar w:fldCharType="separate"/>
      </w:r>
      <w:r w:rsidR="000307D0" w:rsidRPr="000307D0">
        <w:rPr>
          <w:rFonts w:cs="Arial"/>
        </w:rPr>
        <w:t>(</w:t>
      </w:r>
      <w:proofErr w:type="spellStart"/>
      <w:r w:rsidR="000307D0" w:rsidRPr="000307D0">
        <w:rPr>
          <w:rFonts w:cs="Arial"/>
        </w:rPr>
        <w:t>Knutson</w:t>
      </w:r>
      <w:proofErr w:type="spellEnd"/>
      <w:r w:rsidR="000307D0" w:rsidRPr="000307D0">
        <w:rPr>
          <w:rFonts w:cs="Arial"/>
        </w:rPr>
        <w:t>, 2020)</w:t>
      </w:r>
      <w:r w:rsidR="000307D0">
        <w:fldChar w:fldCharType="end"/>
      </w:r>
    </w:p>
    <w:p w14:paraId="55F7152A" w14:textId="09985CE9" w:rsidR="000B3DBD" w:rsidRDefault="000B3DBD" w:rsidP="00046393">
      <w:r>
        <w:rPr>
          <w:noProof/>
        </w:rPr>
        <w:drawing>
          <wp:inline distT="0" distB="0" distL="0" distR="0" wp14:anchorId="353118CF" wp14:editId="387F8ADE">
            <wp:extent cx="5600700" cy="25527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9460"/>
                    <a:stretch/>
                  </pic:blipFill>
                  <pic:spPr bwMode="auto">
                    <a:xfrm>
                      <a:off x="0" y="0"/>
                      <a:ext cx="5600700" cy="2552700"/>
                    </a:xfrm>
                    <a:prstGeom prst="rect">
                      <a:avLst/>
                    </a:prstGeom>
                    <a:ln>
                      <a:noFill/>
                    </a:ln>
                    <a:extLst>
                      <a:ext uri="{53640926-AAD7-44D8-BBD7-CCE9431645EC}">
                        <a14:shadowObscured xmlns:a14="http://schemas.microsoft.com/office/drawing/2010/main"/>
                      </a:ext>
                    </a:extLst>
                  </pic:spPr>
                </pic:pic>
              </a:graphicData>
            </a:graphic>
          </wp:inline>
        </w:drawing>
      </w:r>
    </w:p>
    <w:p w14:paraId="683CE543" w14:textId="3F2E10EE" w:rsidR="00D20D21" w:rsidRPr="000307D0" w:rsidRDefault="000307D0" w:rsidP="000307D0">
      <w:pPr>
        <w:pStyle w:val="Descripcin"/>
        <w:jc w:val="center"/>
        <w:rPr>
          <w:i w:val="0"/>
          <w:iCs w:val="0"/>
          <w:color w:val="auto"/>
        </w:rPr>
      </w:pPr>
      <w:bookmarkStart w:id="82" w:name="_Ref72946981"/>
      <w:bookmarkStart w:id="83" w:name="_Toc82560613"/>
      <w:r w:rsidRPr="000307D0">
        <w:rPr>
          <w:color w:val="auto"/>
        </w:rPr>
        <w:t xml:space="preserve">Ilustración </w:t>
      </w:r>
      <w:r w:rsidRPr="000307D0">
        <w:rPr>
          <w:color w:val="auto"/>
        </w:rPr>
        <w:fldChar w:fldCharType="begin"/>
      </w:r>
      <w:r w:rsidRPr="000307D0">
        <w:rPr>
          <w:color w:val="auto"/>
        </w:rPr>
        <w:instrText xml:space="preserve"> SEQ Ilustración \* ARABIC </w:instrText>
      </w:r>
      <w:r w:rsidRPr="000307D0">
        <w:rPr>
          <w:color w:val="auto"/>
        </w:rPr>
        <w:fldChar w:fldCharType="separate"/>
      </w:r>
      <w:r w:rsidR="007C549F">
        <w:rPr>
          <w:noProof/>
          <w:color w:val="auto"/>
        </w:rPr>
        <w:t>5</w:t>
      </w:r>
      <w:r w:rsidRPr="000307D0">
        <w:rPr>
          <w:color w:val="auto"/>
        </w:rPr>
        <w:fldChar w:fldCharType="end"/>
      </w:r>
      <w:bookmarkEnd w:id="82"/>
      <w:r w:rsidRPr="000307D0">
        <w:rPr>
          <w:color w:val="auto"/>
        </w:rPr>
        <w:t>: Ejemplo de disparo complicado por la altura del balón al golpear</w:t>
      </w:r>
      <w:r w:rsidR="004B5278">
        <w:rPr>
          <w:color w:val="auto"/>
        </w:rPr>
        <w:t>.</w:t>
      </w:r>
      <w:r w:rsidRPr="000307D0">
        <w:rPr>
          <w:color w:val="auto"/>
        </w:rPr>
        <w:t xml:space="preserve"> </w:t>
      </w:r>
      <w:r w:rsidR="004B5278">
        <w:rPr>
          <w:color w:val="auto"/>
        </w:rPr>
        <w:t>L</w:t>
      </w:r>
      <w:r w:rsidRPr="000307D0">
        <w:rPr>
          <w:color w:val="auto"/>
        </w:rPr>
        <w:t xml:space="preserve">os </w:t>
      </w:r>
      <w:proofErr w:type="spellStart"/>
      <w:r w:rsidRPr="000307D0">
        <w:rPr>
          <w:color w:val="auto"/>
        </w:rPr>
        <w:t>xG</w:t>
      </w:r>
      <w:proofErr w:type="spellEnd"/>
      <w:r w:rsidRPr="000307D0">
        <w:rPr>
          <w:color w:val="auto"/>
        </w:rPr>
        <w:t xml:space="preserve"> se reducen en el nuevo modelo de 0,65xG a 0,35xG.</w:t>
      </w:r>
      <w:r w:rsidRPr="000307D0">
        <w:rPr>
          <w:color w:val="auto"/>
        </w:rPr>
        <w:fldChar w:fldCharType="begin"/>
      </w:r>
      <w:r w:rsidRPr="000307D0">
        <w:rPr>
          <w:color w:val="auto"/>
        </w:rPr>
        <w:instrText xml:space="preserve"> ADDIN ZOTERO_ITEM CSL_CITATION {"citationID":"0elvOj3e","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Pr="000307D0">
        <w:rPr>
          <w:color w:val="auto"/>
        </w:rPr>
        <w:fldChar w:fldCharType="separate"/>
      </w:r>
      <w:r w:rsidRPr="000307D0">
        <w:rPr>
          <w:rFonts w:cs="Arial"/>
          <w:color w:val="auto"/>
        </w:rPr>
        <w:t>(Knutson, 2020)</w:t>
      </w:r>
      <w:bookmarkEnd w:id="83"/>
      <w:r w:rsidRPr="000307D0">
        <w:rPr>
          <w:color w:val="auto"/>
        </w:rPr>
        <w:fldChar w:fldCharType="end"/>
      </w:r>
    </w:p>
    <w:p w14:paraId="7934AB7D" w14:textId="7D1549C5" w:rsidR="0075281E" w:rsidRDefault="009C72A2" w:rsidP="007A4D92">
      <w:r w:rsidRPr="00AB0305">
        <w:t xml:space="preserve">Otros tipos de modelos creados han tenido en cuenta variables como la calidad </w:t>
      </w:r>
      <w:r w:rsidR="00BD7C10" w:rsidRPr="00AB0305">
        <w:t>específica</w:t>
      </w:r>
      <w:r w:rsidRPr="00AB0305">
        <w:t xml:space="preserve"> del futbolista en cuestión, su calidad ofensiva en el caso del atacante y defensiva por parte de la defensa o el portero.</w:t>
      </w:r>
      <w:r w:rsidR="00BD7C10" w:rsidRPr="00AB0305">
        <w:t xml:space="preserve"> </w:t>
      </w:r>
      <w:proofErr w:type="spellStart"/>
      <w:r w:rsidR="00BD7C10" w:rsidRPr="00392F9A">
        <w:rPr>
          <w:lang w:val="en-US"/>
        </w:rPr>
        <w:t>Ejemplos</w:t>
      </w:r>
      <w:proofErr w:type="spellEnd"/>
      <w:r w:rsidR="00BD7C10" w:rsidRPr="00392F9A">
        <w:rPr>
          <w:lang w:val="en-US"/>
        </w:rPr>
        <w:t xml:space="preserve"> de </w:t>
      </w:r>
      <w:proofErr w:type="spellStart"/>
      <w:r w:rsidR="00BD7C10" w:rsidRPr="00392F9A">
        <w:rPr>
          <w:lang w:val="en-US"/>
        </w:rPr>
        <w:t>modelos</w:t>
      </w:r>
      <w:proofErr w:type="spellEnd"/>
      <w:r w:rsidR="00BD7C10" w:rsidRPr="00392F9A">
        <w:rPr>
          <w:lang w:val="en-US"/>
        </w:rPr>
        <w:t xml:space="preserve"> que </w:t>
      </w:r>
      <w:proofErr w:type="spellStart"/>
      <w:r w:rsidR="00BD7C10" w:rsidRPr="00392F9A">
        <w:rPr>
          <w:lang w:val="en-US"/>
        </w:rPr>
        <w:t>usan</w:t>
      </w:r>
      <w:proofErr w:type="spellEnd"/>
      <w:r w:rsidR="00BD7C10" w:rsidRPr="00392F9A">
        <w:rPr>
          <w:lang w:val="en-US"/>
        </w:rPr>
        <w:t xml:space="preserve"> la </w:t>
      </w:r>
      <w:proofErr w:type="spellStart"/>
      <w:r w:rsidR="00BD7C10" w:rsidRPr="00392F9A">
        <w:rPr>
          <w:lang w:val="en-US"/>
        </w:rPr>
        <w:t>calidad</w:t>
      </w:r>
      <w:proofErr w:type="spellEnd"/>
      <w:r w:rsidR="00BD7C10" w:rsidRPr="00392F9A">
        <w:rPr>
          <w:lang w:val="en-US"/>
        </w:rPr>
        <w:t xml:space="preserve"> de los </w:t>
      </w:r>
      <w:proofErr w:type="spellStart"/>
      <w:r w:rsidR="00BD7C10" w:rsidRPr="00392F9A">
        <w:rPr>
          <w:lang w:val="en-US"/>
        </w:rPr>
        <w:t>futbolistas</w:t>
      </w:r>
      <w:proofErr w:type="spellEnd"/>
      <w:r w:rsidR="00BD7C10" w:rsidRPr="00392F9A">
        <w:rPr>
          <w:lang w:val="en-US"/>
        </w:rPr>
        <w:t xml:space="preserve"> son “Improving the estimation of outcome probabilities of football matches using in-game information” </w:t>
      </w:r>
      <w:r w:rsidR="00BD7C10">
        <w:fldChar w:fldCharType="begin"/>
      </w:r>
      <w:r w:rsidR="00BD7C10" w:rsidRPr="00392F9A">
        <w:rPr>
          <w:lang w:val="en-US"/>
        </w:rPr>
        <w:instrText xml:space="preserve"> ADDIN ZOTERO_ITEM CSL_CITATION {"citationID":"dbaDHf4k","properties":{"formattedCitation":"(Noordman, 2019)","plainCitation":"(Noordman, 2019)","noteIndex":0},"citationItems":[{"id":60,"uris":["http://zotero.org/users/7978684/items/DCGCSPM5"],"uri":["http://zotero.org/users/7978684/items/DCGCSPM5"],"itemData":{"id":60,"type":"thesis","archive":"https://www.scisports.com/wp-content/uploads/2019/10/Noordman-Rogier-12366315-MSc-ETRICS.pdf","language":"en","number-of-pages":"54","publisher":"Amsterdam School of Economics","title":"Improving the estimation of outcome probabilities of football matches using in-game information","URL":"https://www.scisports.com/wp-content/uploads/2019/10/Noordman-Rogier-12366315-MSc-ETRICS.pdf","author":[{"family":"Noordman","given":"Rogier"}],"accessed":{"date-parts":[["2021",5,27]]},"issued":{"date-parts":[["2019",7,12]]}}}],"schema":"https://github.com/citation-style-language/schema/raw/master/csl-citation.json"} </w:instrText>
      </w:r>
      <w:r w:rsidR="00BD7C10">
        <w:fldChar w:fldCharType="separate"/>
      </w:r>
      <w:r w:rsidR="00BD7C10" w:rsidRPr="00392F9A">
        <w:rPr>
          <w:lang w:val="en-US"/>
        </w:rPr>
        <w:t>(Noordman, 2019)</w:t>
      </w:r>
      <w:r w:rsidR="00BD7C10">
        <w:fldChar w:fldCharType="end"/>
      </w:r>
      <w:r w:rsidR="00BD7C10" w:rsidRPr="00392F9A">
        <w:rPr>
          <w:lang w:val="en-US"/>
        </w:rPr>
        <w:t xml:space="preserve"> y</w:t>
      </w:r>
      <w:r w:rsidR="00AB0305" w:rsidRPr="00392F9A">
        <w:rPr>
          <w:lang w:val="en-US"/>
        </w:rPr>
        <w:t xml:space="preserve"> “Expected Goals in Soccer: Explaining Match Results using Predictive Analytic”</w:t>
      </w:r>
      <w:r w:rsidR="00BD7C10" w:rsidRPr="00392F9A">
        <w:rPr>
          <w:lang w:val="en-US"/>
        </w:rPr>
        <w:t xml:space="preserve"> </w:t>
      </w:r>
      <w:r w:rsidR="00AB0305">
        <w:fldChar w:fldCharType="begin"/>
      </w:r>
      <w:r w:rsidR="0092607B" w:rsidRPr="00392F9A">
        <w:rPr>
          <w:lang w:val="en-US"/>
        </w:rPr>
        <w:instrText xml:space="preserve"> ADDIN ZOTERO_ITEM CSL_CITATION {"citationID":"eVRuL5yu","properties":{"formattedCitation":"(Eggels, 2016)","plainCitation":"(Eggels, 2016)","noteIndex":0},"citationItems":[{"id":62,"uris":["http://zotero.org/users/7978684/items/BGIPWWKR"],"uri":["http://zotero.org/users/7978684/items/BGIPWWKR"],"itemData":{"id":62,"type":"thesis","event-place":"Eindhoven","language":"en","number-of-pages":"63","publisher":"Eindhoven University of Technology","publisher-place":"Eindhoven","source":"Zotero","title":"Expected Goals in Soccer: Explaining Match Results using Predictive Analytic","title-short":"Expected Goals in Soccer","URL":"https://pure.tue.nl/ws/portalfiles/portal/46945853","author":[{"family":"Eggels","given":"H P H"}],"accessed":{"date-parts":[["2021",5,22]]},"issued":{"date-parts":[["2016",3]]}}}],"schema":"https://github.com/citation-style-language/schema/raw/master/csl-citation.json"} </w:instrText>
      </w:r>
      <w:r w:rsidR="00AB0305">
        <w:fldChar w:fldCharType="separate"/>
      </w:r>
      <w:r w:rsidR="00AB0305" w:rsidRPr="00392F9A">
        <w:rPr>
          <w:lang w:val="en-US"/>
        </w:rPr>
        <w:t>(Eggels, 2016)</w:t>
      </w:r>
      <w:r w:rsidR="00AB0305">
        <w:fldChar w:fldCharType="end"/>
      </w:r>
      <w:r w:rsidR="00AB0305" w:rsidRPr="00392F9A">
        <w:rPr>
          <w:lang w:val="en-US"/>
        </w:rPr>
        <w:t xml:space="preserve">. </w:t>
      </w:r>
      <w:r w:rsidR="00AB0305">
        <w:t xml:space="preserve">En ambos casos se usaron como valores para determinar las habilidades de los futbolistas los atributos de los jugadores en el videojuego FIFA de Electronic Arts. </w:t>
      </w:r>
    </w:p>
    <w:p w14:paraId="7376136E" w14:textId="39469CC9" w:rsidR="000307D0" w:rsidRDefault="0075281E" w:rsidP="007A4D92">
      <w:r>
        <w:lastRenderedPageBreak/>
        <w:t xml:space="preserve">Si bien en ambos trabajos se explica que esta variable mejora la precisión del modelo cabe destacar </w:t>
      </w:r>
      <w:r w:rsidR="00BE07D6">
        <w:t>tres</w:t>
      </w:r>
      <w:r>
        <w:t xml:space="preserve"> aspectos: por un lado</w:t>
      </w:r>
      <w:r w:rsidR="00F31411">
        <w:t>,</w:t>
      </w:r>
      <w:r>
        <w:t xml:space="preserve"> </w:t>
      </w:r>
      <w:r w:rsidR="00BE07D6">
        <w:t xml:space="preserve">igual que ocurría con la variable Big Chance en este caso </w:t>
      </w:r>
      <w:r>
        <w:t xml:space="preserve">se usa una variable subjetiva para medir la habilidad de los futbolistas, no todo el mundo estará de acuerdo en que X </w:t>
      </w:r>
      <w:r w:rsidR="00BE07D6">
        <w:t xml:space="preserve">jugador </w:t>
      </w:r>
      <w:r>
        <w:t xml:space="preserve">sea mejor que Y disparando o parando disparos. Por otro, al tener en cuenta la habilidad del futbolista se elimina poder analizar los futbolistas entre sí puesto </w:t>
      </w:r>
      <w:r w:rsidR="00BE07D6">
        <w:t xml:space="preserve">que para un mismo disparo para la misma ocasión dos futbolistas acumularán distinto grado de </w:t>
      </w:r>
      <w:proofErr w:type="spellStart"/>
      <w:r w:rsidR="00BE07D6">
        <w:t>xG</w:t>
      </w:r>
      <w:proofErr w:type="spellEnd"/>
      <w:r w:rsidR="00BE07D6">
        <w:t xml:space="preserve">. La propia medida de </w:t>
      </w:r>
      <w:proofErr w:type="spellStart"/>
      <w:r w:rsidR="00BE07D6">
        <w:t>xG</w:t>
      </w:r>
      <w:proofErr w:type="spellEnd"/>
      <w:r w:rsidR="00BE07D6">
        <w:t xml:space="preserve"> debería ser la que permita hacer el análisis de que futbolista es mejor o peor y para ello los disparos deben evaluarse</w:t>
      </w:r>
      <w:r w:rsidR="00E807A1">
        <w:t xml:space="preserve"> de la misma manera </w:t>
      </w:r>
      <w:r w:rsidR="00BE07D6">
        <w:t>para todos. El tercer aspecto es que para futbolistas que no aparecen en el videojuego no se tendrá conocimiento de esa variable.</w:t>
      </w:r>
    </w:p>
    <w:p w14:paraId="60AE0165" w14:textId="2E5D2719" w:rsidR="00E807A1" w:rsidRDefault="00E807A1" w:rsidP="007A4D92">
      <w:r>
        <w:t xml:space="preserve">En este último trabajo también se usó el marcador como variable, es decir, si el equipo del lanzador iba ganando, perdiendo o empatando en ese momento. Esta variable es interesante puesto que el marcador puede afectar psicológicamente a ambos equipos, el </w:t>
      </w:r>
      <w:r w:rsidR="00043510">
        <w:t>trabajo,</w:t>
      </w:r>
      <w:r>
        <w:t xml:space="preserve"> pero, no explica de </w:t>
      </w:r>
      <w:r w:rsidR="00CD2BD8">
        <w:t>qué</w:t>
      </w:r>
      <w:r>
        <w:t xml:space="preserve"> manera afecta a los </w:t>
      </w:r>
      <w:proofErr w:type="spellStart"/>
      <w:r>
        <w:t>xG</w:t>
      </w:r>
      <w:proofErr w:type="spellEnd"/>
      <w:r>
        <w:t xml:space="preserve"> esta variable y para jugadas parecidas en que escenarios se marcan más goles.</w:t>
      </w:r>
      <w:r w:rsidR="00F31411">
        <w:t xml:space="preserve"> También en “</w:t>
      </w:r>
      <w:r w:rsidR="00F31411" w:rsidRPr="00F31411">
        <w:t xml:space="preserve">Un </w:t>
      </w:r>
      <w:proofErr w:type="spellStart"/>
      <w:r w:rsidR="00F31411" w:rsidRPr="00F31411">
        <w:t>nuovo</w:t>
      </w:r>
      <w:proofErr w:type="spellEnd"/>
      <w:r w:rsidR="00F31411" w:rsidRPr="00F31411">
        <w:t xml:space="preserve"> </w:t>
      </w:r>
      <w:proofErr w:type="spellStart"/>
      <w:r w:rsidR="00F31411" w:rsidRPr="00F31411">
        <w:t>modello</w:t>
      </w:r>
      <w:proofErr w:type="spellEnd"/>
      <w:r w:rsidR="00F31411" w:rsidRPr="00F31411">
        <w:t xml:space="preserve"> di </w:t>
      </w:r>
      <w:proofErr w:type="spellStart"/>
      <w:r w:rsidR="00F31411" w:rsidRPr="00F31411">
        <w:t>Expected</w:t>
      </w:r>
      <w:proofErr w:type="spellEnd"/>
      <w:r w:rsidR="00F31411" w:rsidRPr="00F31411">
        <w:t xml:space="preserve"> </w:t>
      </w:r>
      <w:proofErr w:type="spellStart"/>
      <w:r w:rsidR="00F31411" w:rsidRPr="00F31411">
        <w:t>Goals</w:t>
      </w:r>
      <w:proofErr w:type="spellEnd"/>
      <w:r w:rsidR="00F31411">
        <w:t xml:space="preserve">” </w:t>
      </w:r>
      <w:r w:rsidR="00F31411">
        <w:fldChar w:fldCharType="begin"/>
      </w:r>
      <w:r w:rsidR="00F31411">
        <w:instrText xml:space="preserve"> ADDIN ZOTERO_ITEM CSL_CITATION {"citationID":"TppFuw7N","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00F31411">
        <w:fldChar w:fldCharType="separate"/>
      </w:r>
      <w:r w:rsidR="00F31411" w:rsidRPr="00F31411">
        <w:rPr>
          <w:rFonts w:cs="Arial"/>
        </w:rPr>
        <w:t>(</w:t>
      </w:r>
      <w:proofErr w:type="spellStart"/>
      <w:r w:rsidR="00F31411" w:rsidRPr="00F31411">
        <w:rPr>
          <w:rFonts w:cs="Arial"/>
        </w:rPr>
        <w:t>Giacobbe</w:t>
      </w:r>
      <w:proofErr w:type="spellEnd"/>
      <w:r w:rsidR="00F31411" w:rsidRPr="00F31411">
        <w:rPr>
          <w:rFonts w:cs="Arial"/>
        </w:rPr>
        <w:t>, 2016)</w:t>
      </w:r>
      <w:r w:rsidR="00F31411">
        <w:fldChar w:fldCharType="end"/>
      </w:r>
      <w:r w:rsidR="00F31411">
        <w:t xml:space="preserve"> se muestra un modelo donde también se tiene en cuenta el resultado para calcular los </w:t>
      </w:r>
      <w:proofErr w:type="spellStart"/>
      <w:r w:rsidR="00F31411">
        <w:t>xG</w:t>
      </w:r>
      <w:proofErr w:type="spellEnd"/>
      <w:r w:rsidR="00F31411">
        <w:t xml:space="preserve">, el autor muestra gráficamente como para una misma distancia la probabilidad de marcar es </w:t>
      </w:r>
      <w:r w:rsidR="00CD2BD8">
        <w:t>más</w:t>
      </w:r>
      <w:r w:rsidR="00F31411">
        <w:t xml:space="preserve"> alta cuando se tiene una ventaja de más de 2 goles que cuando el resultado esta empatada y en caso de perder por 2 goles o más las probabilidades son aún más bajas. El mismo modelo analiza el factor campo y muestra como para disparos igual de lejanos la probabilidad de marcar es mayor en el caso de los equipos locales respecto de los visitantes tal y como se aprecia en la </w:t>
      </w:r>
      <w:r w:rsidR="00F31411">
        <w:fldChar w:fldCharType="begin"/>
      </w:r>
      <w:r w:rsidR="00F31411">
        <w:instrText xml:space="preserve"> REF _Ref73042269 \h </w:instrText>
      </w:r>
      <w:r w:rsidR="007A4D92">
        <w:instrText xml:space="preserve"> \* MERGEFORMAT </w:instrText>
      </w:r>
      <w:r w:rsidR="00F31411">
        <w:fldChar w:fldCharType="separate"/>
      </w:r>
      <w:r w:rsidR="00F31411" w:rsidRPr="00F31411">
        <w:t xml:space="preserve">Ilustración </w:t>
      </w:r>
      <w:r w:rsidR="00F31411" w:rsidRPr="00F31411">
        <w:rPr>
          <w:noProof/>
        </w:rPr>
        <w:t>6</w:t>
      </w:r>
      <w:r w:rsidR="00F31411">
        <w:fldChar w:fldCharType="end"/>
      </w:r>
      <w:r w:rsidR="00F31411">
        <w:t>.</w:t>
      </w:r>
    </w:p>
    <w:p w14:paraId="6A53B954" w14:textId="63F8DB3E" w:rsidR="00F31411" w:rsidRDefault="00F31411" w:rsidP="00F31411">
      <w:pPr>
        <w:spacing w:line="276" w:lineRule="auto"/>
        <w:jc w:val="center"/>
      </w:pPr>
      <w:r>
        <w:rPr>
          <w:noProof/>
        </w:rPr>
        <w:drawing>
          <wp:inline distT="0" distB="0" distL="0" distR="0" wp14:anchorId="6105A5DC" wp14:editId="378CE1B7">
            <wp:extent cx="4516964" cy="2880000"/>
            <wp:effectExtent l="0" t="0" r="0" b="0"/>
            <wp:docPr id="8" name="Imagen 8"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16964" cy="2880000"/>
                    </a:xfrm>
                    <a:prstGeom prst="rect">
                      <a:avLst/>
                    </a:prstGeom>
                    <a:noFill/>
                    <a:ln>
                      <a:noFill/>
                    </a:ln>
                  </pic:spPr>
                </pic:pic>
              </a:graphicData>
            </a:graphic>
          </wp:inline>
        </w:drawing>
      </w:r>
    </w:p>
    <w:p w14:paraId="5CFFCDF6" w14:textId="4143EBFB" w:rsidR="00F31411" w:rsidRPr="00F31411" w:rsidRDefault="00F31411" w:rsidP="00F31411">
      <w:pPr>
        <w:pStyle w:val="Descripcin"/>
        <w:jc w:val="center"/>
        <w:rPr>
          <w:color w:val="auto"/>
        </w:rPr>
      </w:pPr>
      <w:bookmarkStart w:id="84" w:name="_Ref73042269"/>
      <w:bookmarkStart w:id="85" w:name="_Toc82560614"/>
      <w:r w:rsidRPr="00F31411">
        <w:rPr>
          <w:color w:val="auto"/>
        </w:rPr>
        <w:t xml:space="preserve">Ilustración </w:t>
      </w:r>
      <w:r w:rsidRPr="00F31411">
        <w:rPr>
          <w:color w:val="auto"/>
        </w:rPr>
        <w:fldChar w:fldCharType="begin"/>
      </w:r>
      <w:r w:rsidRPr="00F31411">
        <w:rPr>
          <w:color w:val="auto"/>
        </w:rPr>
        <w:instrText xml:space="preserve"> SEQ Ilustración \* ARABIC </w:instrText>
      </w:r>
      <w:r w:rsidRPr="00F31411">
        <w:rPr>
          <w:color w:val="auto"/>
        </w:rPr>
        <w:fldChar w:fldCharType="separate"/>
      </w:r>
      <w:r w:rsidR="007C549F">
        <w:rPr>
          <w:noProof/>
          <w:color w:val="auto"/>
        </w:rPr>
        <w:t>6</w:t>
      </w:r>
      <w:r w:rsidRPr="00F31411">
        <w:rPr>
          <w:color w:val="auto"/>
        </w:rPr>
        <w:fldChar w:fldCharType="end"/>
      </w:r>
      <w:bookmarkEnd w:id="84"/>
      <w:r w:rsidRPr="00F31411">
        <w:rPr>
          <w:color w:val="auto"/>
        </w:rPr>
        <w:t>: Diferencia entre la probabilidad de marcar si eres local o visitante para cada distancia a puerta.</w:t>
      </w:r>
      <w:r w:rsidRPr="00F31411">
        <w:rPr>
          <w:color w:val="auto"/>
        </w:rPr>
        <w:fldChar w:fldCharType="begin"/>
      </w:r>
      <w:r w:rsidRPr="00F31411">
        <w:rPr>
          <w:color w:val="auto"/>
        </w:rPr>
        <w:instrText xml:space="preserve"> ADDIN ZOTERO_ITEM CSL_CITATION {"citationID":"ldrnoh1D","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Pr="00F31411">
        <w:rPr>
          <w:color w:val="auto"/>
        </w:rPr>
        <w:fldChar w:fldCharType="separate"/>
      </w:r>
      <w:r w:rsidRPr="00F31411">
        <w:rPr>
          <w:rFonts w:cs="Arial"/>
          <w:color w:val="auto"/>
        </w:rPr>
        <w:t>(Giacobbe, 2016)</w:t>
      </w:r>
      <w:bookmarkEnd w:id="85"/>
      <w:r w:rsidRPr="00F31411">
        <w:rPr>
          <w:color w:val="auto"/>
        </w:rPr>
        <w:fldChar w:fldCharType="end"/>
      </w:r>
    </w:p>
    <w:p w14:paraId="08C7DF1F" w14:textId="5A9B9557" w:rsidR="00043510" w:rsidRDefault="00F31411" w:rsidP="007A4D92">
      <w:r>
        <w:lastRenderedPageBreak/>
        <w:t>Es interesante destacar que</w:t>
      </w:r>
      <w:r w:rsidR="00043510">
        <w:t xml:space="preserve"> también se han realizado modelos de </w:t>
      </w:r>
      <w:proofErr w:type="spellStart"/>
      <w:r w:rsidR="00043510">
        <w:t>xG</w:t>
      </w:r>
      <w:proofErr w:type="spellEnd"/>
      <w:r w:rsidR="00043510">
        <w:t xml:space="preserve"> a partir de redes neuronales como son los descritos en la entrada de blog “</w:t>
      </w:r>
      <w:proofErr w:type="spellStart"/>
      <w:r w:rsidR="00043510" w:rsidRPr="00043510">
        <w:t>Using</w:t>
      </w:r>
      <w:proofErr w:type="spellEnd"/>
      <w:r w:rsidR="00043510" w:rsidRPr="00043510">
        <w:t xml:space="preserve"> Neural Networks </w:t>
      </w:r>
      <w:proofErr w:type="spellStart"/>
      <w:r w:rsidR="00043510" w:rsidRPr="00043510">
        <w:t>to</w:t>
      </w:r>
      <w:proofErr w:type="spellEnd"/>
      <w:r w:rsidR="00043510" w:rsidRPr="00043510">
        <w:t xml:space="preserve"> </w:t>
      </w:r>
      <w:proofErr w:type="spellStart"/>
      <w:r w:rsidR="00043510" w:rsidRPr="00043510">
        <w:t>calculate</w:t>
      </w:r>
      <w:proofErr w:type="spellEnd"/>
      <w:r w:rsidR="00043510" w:rsidRPr="00043510">
        <w:t xml:space="preserve"> </w:t>
      </w:r>
      <w:proofErr w:type="spellStart"/>
      <w:r w:rsidR="00043510" w:rsidRPr="00043510">
        <w:t>Expected</w:t>
      </w:r>
      <w:proofErr w:type="spellEnd"/>
      <w:r w:rsidR="00043510" w:rsidRPr="00043510">
        <w:t xml:space="preserve"> </w:t>
      </w:r>
      <w:proofErr w:type="spellStart"/>
      <w:r w:rsidR="00043510" w:rsidRPr="00043510">
        <w:t>Goals</w:t>
      </w:r>
      <w:proofErr w:type="spellEnd"/>
      <w:r w:rsidR="00043510">
        <w:t xml:space="preserve">” </w:t>
      </w:r>
      <w:r w:rsidR="00043510">
        <w:fldChar w:fldCharType="begin"/>
      </w:r>
      <w:r w:rsidR="0092607B">
        <w:instrText xml:space="preserve"> ADDIN ZOTERO_ITEM CSL_CITATION {"citationID":"HHR3z8Ut","properties":{"formattedCitation":"(Blum, 2017)","plainCitation":"(Blum, 2017)","noteIndex":0},"citationItems":[{"id":63,"uris":["http://zotero.org/users/7978684/items/UPJRKPQP"],"uri":["http://zotero.org/users/7978684/items/UPJRKPQP"],"itemData":{"id":63,"type":"post-weblog","abstract":"Previously I created an Expected Goals model based on logistic regression. I wanted to improve this model. Rather than add new features and work out how to include them in the regression equations,…","container-title":"Jon Blum","language":"en","title":"Using Neural Networks to calculate Expected Goals","URL":"https://jonblum.wordpress.com/2017/10/27/using-neural-networks-to-calculate-expected-goals/","author":[{"family":"Blum","given":"Jon"}],"accessed":{"date-parts":[["2021",5,27]]},"issued":{"date-parts":[["2017",10,27]]}}}],"schema":"https://github.com/citation-style-language/schema/raw/master/csl-citation.json"} </w:instrText>
      </w:r>
      <w:r w:rsidR="00043510">
        <w:fldChar w:fldCharType="separate"/>
      </w:r>
      <w:r w:rsidR="00043510" w:rsidRPr="00043510">
        <w:rPr>
          <w:rFonts w:cs="Arial"/>
        </w:rPr>
        <w:t>(Blum, 2017)</w:t>
      </w:r>
      <w:r w:rsidR="00043510">
        <w:fldChar w:fldCharType="end"/>
      </w:r>
      <w:r w:rsidR="00043510">
        <w:t xml:space="preserve"> y la</w:t>
      </w:r>
      <w:r w:rsidR="0092607B">
        <w:t>s</w:t>
      </w:r>
      <w:r w:rsidR="00043510">
        <w:t xml:space="preserve"> tesis “</w:t>
      </w:r>
      <w:proofErr w:type="spellStart"/>
      <w:r w:rsidR="00043510" w:rsidRPr="00043510">
        <w:t>Applying</w:t>
      </w:r>
      <w:proofErr w:type="spellEnd"/>
      <w:r w:rsidR="00043510" w:rsidRPr="00043510">
        <w:t xml:space="preserve"> Machine </w:t>
      </w:r>
      <w:proofErr w:type="spellStart"/>
      <w:r w:rsidR="00043510" w:rsidRPr="00043510">
        <w:t>Learning</w:t>
      </w:r>
      <w:proofErr w:type="spellEnd"/>
      <w:r w:rsidR="00043510" w:rsidRPr="00043510">
        <w:t xml:space="preserve"> </w:t>
      </w:r>
      <w:proofErr w:type="spellStart"/>
      <w:r w:rsidR="00043510" w:rsidRPr="00043510">
        <w:t>Methods</w:t>
      </w:r>
      <w:proofErr w:type="spellEnd"/>
      <w:r w:rsidR="00043510" w:rsidRPr="00043510">
        <w:t xml:space="preserve"> </w:t>
      </w:r>
      <w:proofErr w:type="spellStart"/>
      <w:r w:rsidR="00043510" w:rsidRPr="00043510">
        <w:t>to</w:t>
      </w:r>
      <w:proofErr w:type="spellEnd"/>
      <w:r w:rsidR="00043510" w:rsidRPr="00043510">
        <w:t xml:space="preserve"> </w:t>
      </w:r>
      <w:proofErr w:type="spellStart"/>
      <w:r w:rsidR="00043510" w:rsidRPr="00043510">
        <w:t>Predict</w:t>
      </w:r>
      <w:proofErr w:type="spellEnd"/>
      <w:r w:rsidR="00043510" w:rsidRPr="00043510">
        <w:t xml:space="preserve"> </w:t>
      </w:r>
      <w:proofErr w:type="spellStart"/>
      <w:r w:rsidR="00043510" w:rsidRPr="00043510">
        <w:t>the</w:t>
      </w:r>
      <w:proofErr w:type="spellEnd"/>
      <w:r w:rsidR="00043510" w:rsidRPr="00043510">
        <w:t xml:space="preserve"> </w:t>
      </w:r>
      <w:proofErr w:type="spellStart"/>
      <w:r w:rsidR="00043510" w:rsidRPr="00043510">
        <w:t>Outcome</w:t>
      </w:r>
      <w:proofErr w:type="spellEnd"/>
      <w:r w:rsidR="00043510" w:rsidRPr="00043510">
        <w:t xml:space="preserve"> </w:t>
      </w:r>
      <w:proofErr w:type="spellStart"/>
      <w:r w:rsidR="00043510" w:rsidRPr="00043510">
        <w:t>of</w:t>
      </w:r>
      <w:proofErr w:type="spellEnd"/>
      <w:r w:rsidR="00043510" w:rsidRPr="00043510">
        <w:t xml:space="preserve"> </w:t>
      </w:r>
      <w:proofErr w:type="spellStart"/>
      <w:r w:rsidR="00043510" w:rsidRPr="00043510">
        <w:t>Shots</w:t>
      </w:r>
      <w:proofErr w:type="spellEnd"/>
      <w:r w:rsidR="00043510" w:rsidRPr="00043510">
        <w:t xml:space="preserve"> in </w:t>
      </w:r>
      <w:proofErr w:type="spellStart"/>
      <w:r w:rsidR="00043510" w:rsidRPr="00043510">
        <w:t>Football</w:t>
      </w:r>
      <w:proofErr w:type="spellEnd"/>
      <w:r w:rsidR="00043510">
        <w:t xml:space="preserve">” </w:t>
      </w:r>
      <w:r w:rsidR="00043510">
        <w:fldChar w:fldCharType="begin"/>
      </w:r>
      <w:r w:rsidR="0092607B">
        <w:instrText xml:space="preserve"> ADDIN ZOTERO_ITEM CSL_CITATION {"citationID":"GChfJxcV","properties":{"formattedCitation":"(Hedar, 2020)","plainCitation":"(Hedar, 2020)","noteIndex":0},"citationItems":[{"id":66,"uris":["http://zotero.org/users/7978684/items/6IBRRBAV"],"uri":["http://zotero.org/users/7978684/items/6IBRRBAV"],"itemData":{"id":66,"type":"thesis","event-place":"Uppsala","language":"en","number-of-pages":"43","publisher":"Uppsala University","publisher-place":"Uppsala","title":"Applying Machine Learning Methods to Predict the Outcome of Shots in Football","URL":"https://www.diva-portal.org/smash/get/diva2:1448482/FULLTEXT01.pdf","author":[{"family":"Hedar","given":"Sara"}],"accessed":{"date-parts":[["2021",5,27]]},"issued":{"date-parts":[["2020",6]]}}}],"schema":"https://github.com/citation-style-language/schema/raw/master/csl-citation.json"} </w:instrText>
      </w:r>
      <w:r w:rsidR="00043510">
        <w:fldChar w:fldCharType="separate"/>
      </w:r>
      <w:r w:rsidR="00043510" w:rsidRPr="00043510">
        <w:rPr>
          <w:rFonts w:cs="Arial"/>
        </w:rPr>
        <w:t>(</w:t>
      </w:r>
      <w:proofErr w:type="spellStart"/>
      <w:r w:rsidR="00043510" w:rsidRPr="00043510">
        <w:rPr>
          <w:rFonts w:cs="Arial"/>
        </w:rPr>
        <w:t>Hedar</w:t>
      </w:r>
      <w:proofErr w:type="spellEnd"/>
      <w:r w:rsidR="00043510" w:rsidRPr="00043510">
        <w:rPr>
          <w:rFonts w:cs="Arial"/>
        </w:rPr>
        <w:t>, 2020)</w:t>
      </w:r>
      <w:r w:rsidR="00043510">
        <w:fldChar w:fldCharType="end"/>
      </w:r>
      <w:r w:rsidR="00043510">
        <w:t xml:space="preserve"> </w:t>
      </w:r>
      <w:r w:rsidR="0092607B">
        <w:t>y “</w:t>
      </w:r>
      <w:proofErr w:type="spellStart"/>
      <w:r w:rsidR="0092607B" w:rsidRPr="0092607B">
        <w:t>Creating</w:t>
      </w:r>
      <w:proofErr w:type="spellEnd"/>
      <w:r w:rsidR="0092607B" w:rsidRPr="0092607B">
        <w:t xml:space="preserve"> a </w:t>
      </w:r>
      <w:proofErr w:type="spellStart"/>
      <w:r w:rsidR="0092607B" w:rsidRPr="0092607B">
        <w:t>Model</w:t>
      </w:r>
      <w:proofErr w:type="spellEnd"/>
      <w:r w:rsidR="0092607B" w:rsidRPr="0092607B">
        <w:t xml:space="preserve"> </w:t>
      </w:r>
      <w:proofErr w:type="spellStart"/>
      <w:r w:rsidR="0092607B" w:rsidRPr="0092607B">
        <w:t>for</w:t>
      </w:r>
      <w:proofErr w:type="spellEnd"/>
      <w:r w:rsidR="0092607B" w:rsidRPr="0092607B">
        <w:t xml:space="preserve"> </w:t>
      </w:r>
      <w:proofErr w:type="spellStart"/>
      <w:r w:rsidR="0092607B" w:rsidRPr="0092607B">
        <w:t>Expected</w:t>
      </w:r>
      <w:proofErr w:type="spellEnd"/>
      <w:r w:rsidR="0092607B" w:rsidRPr="0092607B">
        <w:t xml:space="preserve"> </w:t>
      </w:r>
      <w:proofErr w:type="spellStart"/>
      <w:r w:rsidR="0092607B" w:rsidRPr="0092607B">
        <w:t>Goals</w:t>
      </w:r>
      <w:proofErr w:type="spellEnd"/>
      <w:r w:rsidR="0092607B" w:rsidRPr="0092607B">
        <w:t xml:space="preserve"> in </w:t>
      </w:r>
      <w:proofErr w:type="spellStart"/>
      <w:r w:rsidR="0092607B" w:rsidRPr="0092607B">
        <w:t>Football</w:t>
      </w:r>
      <w:proofErr w:type="spellEnd"/>
      <w:r w:rsidR="0092607B" w:rsidRPr="0092607B">
        <w:t xml:space="preserve"> </w:t>
      </w:r>
      <w:proofErr w:type="spellStart"/>
      <w:r w:rsidR="0092607B" w:rsidRPr="0092607B">
        <w:t>using</w:t>
      </w:r>
      <w:proofErr w:type="spellEnd"/>
      <w:r w:rsidR="0092607B" w:rsidRPr="0092607B">
        <w:t xml:space="preserve"> </w:t>
      </w:r>
      <w:proofErr w:type="spellStart"/>
      <w:r w:rsidR="0092607B" w:rsidRPr="0092607B">
        <w:t>Qualitative</w:t>
      </w:r>
      <w:proofErr w:type="spellEnd"/>
      <w:r w:rsidR="0092607B" w:rsidRPr="0092607B">
        <w:t xml:space="preserve"> Player </w:t>
      </w:r>
      <w:proofErr w:type="spellStart"/>
      <w:r w:rsidR="0092607B" w:rsidRPr="0092607B">
        <w:t>Information</w:t>
      </w:r>
      <w:proofErr w:type="spellEnd"/>
      <w:r w:rsidR="0092607B">
        <w:t xml:space="preserve">” </w:t>
      </w:r>
      <w:r w:rsidR="0092607B">
        <w:fldChar w:fldCharType="begin"/>
      </w:r>
      <w:r w:rsidR="0092607B">
        <w:instrText xml:space="preserve"> ADDIN ZOTERO_ITEM CSL_CITATION {"citationID":"sZediapw","properties":{"formattedCitation":"(Madrero, 2020)","plainCitation":"(Madrero, 2020)","noteIndex":0},"citationItems":[{"id":72,"uris":["http://zotero.org/users/7978684/items/M2SC8CG4"],"uri":["http://zotero.org/users/7978684/items/M2SC8CG4"],"itemData":{"id":72,"type":"thesis","event-place":"Barcelona","language":"en","number-of-pages":"66","publisher":"Universitat Politècnica de Catalunya","publisher-place":"Barcelona","source":"Zotero","title":"Creating a Model for Expected Goals in Football using Qualitative Player Information","URL":"https://upcommons.upc.edu/bitstream/handle/2117/328922/147841.pdf","author":[{"family":"Madrero","given":"Pau"}],"accessed":{"date-parts":[["2021",5,24]]},"issued":{"date-parts":[["2020",6,29]]}}}],"schema":"https://github.com/citation-style-language/schema/raw/master/csl-citation.json"} </w:instrText>
      </w:r>
      <w:r w:rsidR="0092607B">
        <w:fldChar w:fldCharType="separate"/>
      </w:r>
      <w:r w:rsidR="0092607B" w:rsidRPr="0092607B">
        <w:rPr>
          <w:rFonts w:cs="Arial"/>
        </w:rPr>
        <w:t>(Madrero, 2020)</w:t>
      </w:r>
      <w:r w:rsidR="0092607B">
        <w:fldChar w:fldCharType="end"/>
      </w:r>
      <w:r w:rsidR="0092607B">
        <w:t xml:space="preserve"> </w:t>
      </w:r>
      <w:r w:rsidR="00043510">
        <w:t>donde muestran conseguir una mayor precisión en los datos que con un modelo generado a partir de la regresión logística aunque en ambos casos la diferencia no es especialmente significativa</w:t>
      </w:r>
      <w:r w:rsidR="00F8668F">
        <w:t xml:space="preserve"> y se pierde cierta transparencia en el proceso que no ocurre con la regresión logística</w:t>
      </w:r>
      <w:r w:rsidR="00043510">
        <w:t>.</w:t>
      </w:r>
      <w:r w:rsidR="00F8668F">
        <w:t xml:space="preserve"> En cuanto a si es mejor utilizar redes neuronales u otros modelos de machine </w:t>
      </w:r>
      <w:proofErr w:type="spellStart"/>
      <w:r w:rsidR="00F8668F">
        <w:t>learning</w:t>
      </w:r>
      <w:proofErr w:type="spellEnd"/>
      <w:r w:rsidR="00F8668F">
        <w:t xml:space="preserve"> como pueden ser </w:t>
      </w:r>
      <w:proofErr w:type="spellStart"/>
      <w:r w:rsidR="00F8668F">
        <w:t>Random</w:t>
      </w:r>
      <w:proofErr w:type="spellEnd"/>
      <w:r w:rsidR="00F8668F">
        <w:t xml:space="preserve"> Forest o </w:t>
      </w:r>
      <w:proofErr w:type="spellStart"/>
      <w:r w:rsidR="00F8668F">
        <w:t>XGBoost</w:t>
      </w:r>
      <w:proofErr w:type="spellEnd"/>
      <w:r w:rsidR="00F8668F">
        <w:t xml:space="preserve"> David Sumpter, </w:t>
      </w:r>
      <w:r w:rsidR="00F8668F" w:rsidRPr="00F8668F">
        <w:rPr>
          <w:i/>
          <w:iCs/>
        </w:rPr>
        <w:t xml:space="preserve">Data </w:t>
      </w:r>
      <w:proofErr w:type="spellStart"/>
      <w:r w:rsidR="00F8668F" w:rsidRPr="00F8668F">
        <w:rPr>
          <w:i/>
          <w:iCs/>
        </w:rPr>
        <w:t>Scientist</w:t>
      </w:r>
      <w:proofErr w:type="spellEnd"/>
      <w:r w:rsidR="00F8668F">
        <w:t xml:space="preserve"> del equipo de futbol sueco </w:t>
      </w:r>
      <w:proofErr w:type="spellStart"/>
      <w:r w:rsidR="00F8668F">
        <w:t>Hammarby</w:t>
      </w:r>
      <w:proofErr w:type="spellEnd"/>
      <w:r w:rsidR="00F8668F">
        <w:t xml:space="preserve"> IF, dice lo siguiente: “Soy escéptico si alguno de ellos (los modelos que no son la regresión logística) son necesarios para este problema. Es mejor utilizar la regresión lineal con las características seleccionadas correctamente” </w:t>
      </w:r>
      <w:r w:rsidR="00F8668F">
        <w:fldChar w:fldCharType="begin"/>
      </w:r>
      <w:r w:rsidR="00F8668F">
        <w:instrText xml:space="preserve"> ADDIN ZOTERO_ITEM CSL_CITATION {"citationID":"MNBwW7WS","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8668F">
        <w:fldChar w:fldCharType="separate"/>
      </w:r>
      <w:r w:rsidR="00F8668F" w:rsidRPr="00F8668F">
        <w:rPr>
          <w:rFonts w:cs="Arial"/>
        </w:rPr>
        <w:t>(Friends of Tracking, 2020)</w:t>
      </w:r>
      <w:r w:rsidR="00F8668F">
        <w:fldChar w:fldCharType="end"/>
      </w:r>
      <w:r w:rsidR="00F8668F">
        <w:t>.</w:t>
      </w:r>
    </w:p>
    <w:p w14:paraId="44D96249" w14:textId="5CF3F245" w:rsidR="00CD2BD8" w:rsidRDefault="00A56CED" w:rsidP="007A4D92">
      <w:r>
        <w:t xml:space="preserve">La métrica de los </w:t>
      </w:r>
      <w:proofErr w:type="spellStart"/>
      <w:r>
        <w:t>xG</w:t>
      </w:r>
      <w:proofErr w:type="spellEnd"/>
      <w:r>
        <w:t xml:space="preserve"> tiene en cuenta toda la información posible en el momento previo al disparo y sirve para analizar a los atacantes. Similar a esta </w:t>
      </w:r>
      <w:r w:rsidR="00A85CA2">
        <w:t>métrica,</w:t>
      </w:r>
      <w:r>
        <w:t xml:space="preserve"> pero para analizar la habilidad de los porteros se ha creado la métrica </w:t>
      </w:r>
      <w:proofErr w:type="spellStart"/>
      <w:r>
        <w:t>xGOT</w:t>
      </w:r>
      <w:proofErr w:type="spellEnd"/>
      <w:r>
        <w:t xml:space="preserve"> (</w:t>
      </w:r>
      <w:proofErr w:type="spellStart"/>
      <w:r>
        <w:t>expected</w:t>
      </w:r>
      <w:proofErr w:type="spellEnd"/>
      <w:r>
        <w:t xml:space="preserve"> </w:t>
      </w:r>
      <w:proofErr w:type="spellStart"/>
      <w:r>
        <w:t>goals</w:t>
      </w:r>
      <w:proofErr w:type="spellEnd"/>
      <w:r>
        <w:t xml:space="preserve"> </w:t>
      </w:r>
      <w:proofErr w:type="spellStart"/>
      <w:r>
        <w:t>on</w:t>
      </w:r>
      <w:proofErr w:type="spellEnd"/>
      <w:r>
        <w:t xml:space="preserve"> </w:t>
      </w:r>
      <w:proofErr w:type="gramStart"/>
      <w:r>
        <w:t>target</w:t>
      </w:r>
      <w:proofErr w:type="gramEnd"/>
      <w:r>
        <w:t>) que solo analiza aquellos disparos que van entre los tres palos</w:t>
      </w:r>
      <w:r w:rsidR="00A85CA2">
        <w:t xml:space="preserve"> (terminan en parada del portero o son gol)</w:t>
      </w:r>
      <w:r>
        <w:t xml:space="preserve"> y que tiene en cuenta información sobre el propio disparo.</w:t>
      </w:r>
      <w:r w:rsidR="00A85CA2">
        <w:t xml:space="preserve"> Las variables que se tienen en cuenta en este caso son la trayectoria, la velocidad del disparo y las coordenadas de la portería donde fue el disparo. Un disparo pese a tener un </w:t>
      </w:r>
      <w:proofErr w:type="spellStart"/>
      <w:r w:rsidR="00A85CA2">
        <w:t>xG</w:t>
      </w:r>
      <w:proofErr w:type="spellEnd"/>
      <w:r w:rsidR="00A85CA2">
        <w:t xml:space="preserve"> </w:t>
      </w:r>
      <w:r w:rsidR="00BC0930">
        <w:t xml:space="preserve">bajo por la situación en la que se dispara </w:t>
      </w:r>
      <w:r w:rsidR="00A85CA2">
        <w:t xml:space="preserve">puede tener un alto </w:t>
      </w:r>
      <w:proofErr w:type="spellStart"/>
      <w:r w:rsidR="00A85CA2">
        <w:t>xGOT</w:t>
      </w:r>
      <w:proofErr w:type="spellEnd"/>
      <w:r w:rsidR="00A85CA2">
        <w:t xml:space="preserve"> </w:t>
      </w:r>
      <w:r w:rsidR="00BC0930">
        <w:t xml:space="preserve">si la ejecución es buena, tal </w:t>
      </w:r>
      <w:r w:rsidR="00A85CA2">
        <w:t>como muestr</w:t>
      </w:r>
      <w:r w:rsidR="006D122D">
        <w:t xml:space="preserve">a la </w:t>
      </w:r>
      <w:r w:rsidR="006D122D">
        <w:fldChar w:fldCharType="begin"/>
      </w:r>
      <w:r w:rsidR="006D122D">
        <w:instrText xml:space="preserve"> REF _Ref73640808 \h </w:instrText>
      </w:r>
      <w:r w:rsidR="007A4D92">
        <w:instrText xml:space="preserve"> \* MERGEFORMAT </w:instrText>
      </w:r>
      <w:r w:rsidR="006D122D">
        <w:fldChar w:fldCharType="separate"/>
      </w:r>
      <w:r w:rsidR="006D122D" w:rsidRPr="006D122D">
        <w:t xml:space="preserve">Ilustración </w:t>
      </w:r>
      <w:r w:rsidR="006D122D" w:rsidRPr="006D122D">
        <w:rPr>
          <w:noProof/>
        </w:rPr>
        <w:t>7</w:t>
      </w:r>
      <w:r w:rsidR="006D122D">
        <w:fldChar w:fldCharType="end"/>
      </w:r>
      <w:r w:rsidR="006D122D">
        <w:t xml:space="preserve">. </w:t>
      </w:r>
      <w:r w:rsidR="00DD14B3">
        <w:fldChar w:fldCharType="begin"/>
      </w:r>
      <w:r w:rsidR="00DD14B3">
        <w:instrText xml:space="preserve"> ADDIN ZOTERO_ITEM CSL_CITATION {"citationID":"5wZJW9Im","properties":{"formattedCitation":"(Goodman, 2018a; Whitmore, 2021)","plainCitation":"(Goodman, 2018a; Whitmore, 2021)","noteIndex":0},"citationItems":[{"id":75,"uris":["http://zotero.org/users/7978684/items/6AYP4PNL"],"uri":["http://zotero.org/users/7978684/items/6AYP4PNL"],"itemData":{"id":75,"type":"webpage","abstract":"Let’s talk about stopping shots. One of the most challenging aspects of data analysis in football is figuring out just...","container-title":"StatsBomb","language":"en-US","title":"A New Way to Measure Keepers' Shot Stopping: Post-Shot Expected Goals","title-short":"A New Way to Measure Keepers' Shot Stopping","URL":"https://statsbomb.com/2018/11/a-new-way-to-measure-keepers-shot-stopping-post-shot-expected-goals/","author":[{"family":"Goodman","given":""}],"accessed":{"date-parts":[["2021",6,3]]},"issued":{"date-parts":[["2018",11,12]]}}},{"id":73,"uris":["http://zotero.org/users/7978684/items/QPDW7PKU"],"uri":["http://zotero.org/users/7978684/items/QPDW7PKU"],"itemData":{"id":73,"type":"post-weblog","abstract":"Expected goals on target measures the likelihood of an on-target shot resulting in a goal, based on the xG and the end location of the shot.","container-title":"The Analyst","language":"en","title":"What Are Expected Goals on Target (xGOT)?","URL":"https://www.statsperform.com/resource/introducing-expected-goals-on-target-xgot/","author":[{"family":"Whitmore","given":"Jonny"}],"accessed":{"date-parts":[["2021",6,3]]},"issued":{"date-parts":[["2021",3,24]]}}}],"schema":"https://github.com/citation-style-language/schema/raw/master/csl-citation.json"} </w:instrText>
      </w:r>
      <w:r w:rsidR="00DD14B3">
        <w:fldChar w:fldCharType="separate"/>
      </w:r>
      <w:r w:rsidR="00DD14B3" w:rsidRPr="00DD14B3">
        <w:rPr>
          <w:rFonts w:cs="Arial"/>
        </w:rPr>
        <w:t>(Goodman, 2018a; Whitmore, 2021)</w:t>
      </w:r>
      <w:r w:rsidR="00DD14B3">
        <w:fldChar w:fldCharType="end"/>
      </w:r>
    </w:p>
    <w:p w14:paraId="43E60EAC" w14:textId="43D72B5A" w:rsidR="00A85CA2" w:rsidRDefault="00A85CA2" w:rsidP="00A85CA2">
      <w:pPr>
        <w:spacing w:line="276" w:lineRule="auto"/>
        <w:jc w:val="center"/>
      </w:pPr>
      <w:r>
        <w:rPr>
          <w:noProof/>
        </w:rPr>
        <w:lastRenderedPageBreak/>
        <w:drawing>
          <wp:inline distT="0" distB="0" distL="0" distR="0" wp14:anchorId="170215E9" wp14:editId="318F70C8">
            <wp:extent cx="5276850" cy="2076450"/>
            <wp:effectExtent l="0" t="0" r="0" b="0"/>
            <wp:docPr id="9" name="Imagen 9" descr="Raheem Sterling freekick x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heem Sterling freekick xG"/>
                    <pic:cNvPicPr>
                      <a:picLocks noChangeAspect="1" noChangeArrowheads="1"/>
                    </pic:cNvPicPr>
                  </pic:nvPicPr>
                  <pic:blipFill rotWithShape="1">
                    <a:blip r:embed="rId16">
                      <a:extLst>
                        <a:ext uri="{28A0092B-C50C-407E-A947-70E740481C1C}">
                          <a14:useLocalDpi xmlns:a14="http://schemas.microsoft.com/office/drawing/2010/main" val="0"/>
                        </a:ext>
                      </a:extLst>
                    </a:blip>
                    <a:srcRect l="3142" t="22344" r="5238" b="13564"/>
                    <a:stretch/>
                  </pic:blipFill>
                  <pic:spPr bwMode="auto">
                    <a:xfrm>
                      <a:off x="0" y="0"/>
                      <a:ext cx="5276850" cy="207645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57004D6" wp14:editId="66E67190">
            <wp:extent cx="5276850" cy="2058670"/>
            <wp:effectExtent l="0" t="0" r="0" b="0"/>
            <wp:docPr id="11" name="Imagen 11" descr="Raheem Sterling free kick placement xG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heem Sterling free kick placement xGOT"/>
                    <pic:cNvPicPr>
                      <a:picLocks noChangeAspect="1" noChangeArrowheads="1"/>
                    </pic:cNvPicPr>
                  </pic:nvPicPr>
                  <pic:blipFill rotWithShape="1">
                    <a:blip r:embed="rId17">
                      <a:extLst>
                        <a:ext uri="{28A0092B-C50C-407E-A947-70E740481C1C}">
                          <a14:useLocalDpi xmlns:a14="http://schemas.microsoft.com/office/drawing/2010/main" val="0"/>
                        </a:ext>
                      </a:extLst>
                    </a:blip>
                    <a:srcRect l="1654" t="10738" r="6725"/>
                    <a:stretch/>
                  </pic:blipFill>
                  <pic:spPr bwMode="auto">
                    <a:xfrm>
                      <a:off x="0" y="0"/>
                      <a:ext cx="5276850" cy="2058670"/>
                    </a:xfrm>
                    <a:prstGeom prst="rect">
                      <a:avLst/>
                    </a:prstGeom>
                    <a:noFill/>
                    <a:ln>
                      <a:noFill/>
                    </a:ln>
                    <a:extLst>
                      <a:ext uri="{53640926-AAD7-44D8-BBD7-CCE9431645EC}">
                        <a14:shadowObscured xmlns:a14="http://schemas.microsoft.com/office/drawing/2010/main"/>
                      </a:ext>
                    </a:extLst>
                  </pic:spPr>
                </pic:pic>
              </a:graphicData>
            </a:graphic>
          </wp:inline>
        </w:drawing>
      </w:r>
    </w:p>
    <w:p w14:paraId="37808023" w14:textId="213F0980" w:rsidR="000307D0" w:rsidRPr="00AA79CF" w:rsidRDefault="006D122D" w:rsidP="00AA79CF">
      <w:pPr>
        <w:pStyle w:val="Descripcin"/>
        <w:jc w:val="center"/>
        <w:rPr>
          <w:color w:val="auto"/>
        </w:rPr>
      </w:pPr>
      <w:bookmarkStart w:id="86" w:name="_Ref73640808"/>
      <w:bookmarkStart w:id="87" w:name="_Toc82560615"/>
      <w:r w:rsidRPr="006D122D">
        <w:rPr>
          <w:color w:val="auto"/>
        </w:rPr>
        <w:t xml:space="preserve">Ilustración </w:t>
      </w:r>
      <w:r w:rsidRPr="006D122D">
        <w:rPr>
          <w:color w:val="auto"/>
        </w:rPr>
        <w:fldChar w:fldCharType="begin"/>
      </w:r>
      <w:r w:rsidRPr="006D122D">
        <w:rPr>
          <w:color w:val="auto"/>
        </w:rPr>
        <w:instrText xml:space="preserve"> SEQ Ilustración \* ARABIC </w:instrText>
      </w:r>
      <w:r w:rsidRPr="006D122D">
        <w:rPr>
          <w:color w:val="auto"/>
        </w:rPr>
        <w:fldChar w:fldCharType="separate"/>
      </w:r>
      <w:r w:rsidR="007C549F">
        <w:rPr>
          <w:noProof/>
          <w:color w:val="auto"/>
        </w:rPr>
        <w:t>7</w:t>
      </w:r>
      <w:r w:rsidRPr="006D122D">
        <w:rPr>
          <w:color w:val="auto"/>
        </w:rPr>
        <w:fldChar w:fldCharType="end"/>
      </w:r>
      <w:bookmarkEnd w:id="86"/>
      <w:r w:rsidRPr="006D122D">
        <w:rPr>
          <w:color w:val="auto"/>
        </w:rPr>
        <w:t xml:space="preserve">: Ejemplo de disparo con bajo </w:t>
      </w:r>
      <w:proofErr w:type="spellStart"/>
      <w:r w:rsidRPr="006D122D">
        <w:rPr>
          <w:color w:val="auto"/>
        </w:rPr>
        <w:t>xG</w:t>
      </w:r>
      <w:proofErr w:type="spellEnd"/>
      <w:r w:rsidRPr="006D122D">
        <w:rPr>
          <w:color w:val="auto"/>
        </w:rPr>
        <w:t xml:space="preserve"> (0,1 </w:t>
      </w:r>
      <w:proofErr w:type="spellStart"/>
      <w:r w:rsidRPr="006D122D">
        <w:rPr>
          <w:color w:val="auto"/>
        </w:rPr>
        <w:t>xG</w:t>
      </w:r>
      <w:proofErr w:type="spellEnd"/>
      <w:r w:rsidRPr="006D122D">
        <w:rPr>
          <w:color w:val="auto"/>
        </w:rPr>
        <w:t xml:space="preserve">) y alto </w:t>
      </w:r>
      <w:proofErr w:type="spellStart"/>
      <w:r w:rsidRPr="006D122D">
        <w:rPr>
          <w:color w:val="auto"/>
        </w:rPr>
        <w:t>xGOT</w:t>
      </w:r>
      <w:proofErr w:type="spellEnd"/>
      <w:r w:rsidRPr="006D122D">
        <w:rPr>
          <w:color w:val="auto"/>
        </w:rPr>
        <w:t xml:space="preserve"> (0,81 </w:t>
      </w:r>
      <w:proofErr w:type="spellStart"/>
      <w:r w:rsidRPr="006D122D">
        <w:rPr>
          <w:color w:val="auto"/>
        </w:rPr>
        <w:t>xGOT</w:t>
      </w:r>
      <w:proofErr w:type="spellEnd"/>
      <w:r w:rsidRPr="006D122D">
        <w:rPr>
          <w:color w:val="auto"/>
        </w:rPr>
        <w:t>) al ser un gran disparo muy bien colocado pese a la dificultad.</w:t>
      </w:r>
      <w:bookmarkEnd w:id="87"/>
    </w:p>
    <w:p w14:paraId="1E85D562" w14:textId="77777777" w:rsidR="007A4D92" w:rsidRDefault="007A4D92">
      <w:pPr>
        <w:spacing w:line="276" w:lineRule="auto"/>
        <w:jc w:val="left"/>
        <w:rPr>
          <w:rFonts w:eastAsia="Times New Roman" w:cs="Arial"/>
          <w:b/>
          <w:bCs/>
          <w:iCs/>
          <w:sz w:val="36"/>
          <w:szCs w:val="32"/>
          <w:lang w:bidi="en-US"/>
        </w:rPr>
      </w:pPr>
      <w:r>
        <w:br w:type="page"/>
      </w:r>
    </w:p>
    <w:p w14:paraId="52B0FFA7" w14:textId="5254E945" w:rsidR="00792A94" w:rsidRPr="00BA5509" w:rsidRDefault="00E464E0" w:rsidP="006016DB">
      <w:pPr>
        <w:pStyle w:val="Ttulo1"/>
      </w:pPr>
      <w:bookmarkStart w:id="88" w:name="_Toc82560573"/>
      <w:r w:rsidRPr="008037ED">
        <w:lastRenderedPageBreak/>
        <w:t>3. Objetivos concretos</w:t>
      </w:r>
      <w:bookmarkEnd w:id="57"/>
      <w:bookmarkEnd w:id="58"/>
      <w:bookmarkEnd w:id="59"/>
      <w:bookmarkEnd w:id="60"/>
      <w:bookmarkEnd w:id="61"/>
      <w:bookmarkEnd w:id="62"/>
      <w:bookmarkEnd w:id="63"/>
      <w:bookmarkEnd w:id="64"/>
      <w:bookmarkEnd w:id="65"/>
      <w:bookmarkEnd w:id="66"/>
      <w:bookmarkEnd w:id="67"/>
      <w:bookmarkEnd w:id="68"/>
      <w:bookmarkEnd w:id="69"/>
      <w:bookmarkEnd w:id="88"/>
    </w:p>
    <w:p w14:paraId="718D3A6E" w14:textId="77777777" w:rsidR="00E464E0" w:rsidRDefault="00E464E0" w:rsidP="00BA5509">
      <w:pPr>
        <w:pStyle w:val="Ttulo2"/>
      </w:pPr>
      <w:bookmarkStart w:id="89" w:name="_Toc432240295"/>
      <w:bookmarkStart w:id="90" w:name="_Toc432504684"/>
      <w:bookmarkStart w:id="91" w:name="_Toc435459290"/>
      <w:bookmarkStart w:id="92" w:name="_Toc435460064"/>
      <w:bookmarkStart w:id="93" w:name="_Toc435460745"/>
      <w:bookmarkStart w:id="94" w:name="_Toc435462152"/>
      <w:bookmarkStart w:id="95" w:name="_Toc437557489"/>
      <w:bookmarkStart w:id="96" w:name="_Toc439968541"/>
      <w:bookmarkStart w:id="97" w:name="_Toc439969676"/>
      <w:bookmarkStart w:id="98" w:name="_Toc441233829"/>
      <w:bookmarkStart w:id="99" w:name="_Toc82560574"/>
      <w:r w:rsidRPr="008037ED">
        <w:t>3.1</w:t>
      </w:r>
      <w:r>
        <w:t xml:space="preserve">. </w:t>
      </w:r>
      <w:r w:rsidRPr="008037ED">
        <w:t>Objetivo</w:t>
      </w:r>
      <w:bookmarkEnd w:id="89"/>
      <w:bookmarkEnd w:id="90"/>
      <w:bookmarkEnd w:id="91"/>
      <w:bookmarkEnd w:id="92"/>
      <w:bookmarkEnd w:id="93"/>
      <w:bookmarkEnd w:id="94"/>
      <w:bookmarkEnd w:id="95"/>
      <w:bookmarkEnd w:id="96"/>
      <w:bookmarkEnd w:id="97"/>
      <w:bookmarkEnd w:id="98"/>
      <w:r w:rsidR="00A36ACC">
        <w:t xml:space="preserve"> general</w:t>
      </w:r>
      <w:bookmarkEnd w:id="99"/>
    </w:p>
    <w:p w14:paraId="52078563" w14:textId="595BA534" w:rsidR="003C47AA" w:rsidRPr="003C47AA" w:rsidRDefault="00B957D1" w:rsidP="007A4D92">
      <w:pPr>
        <w:autoSpaceDE w:val="0"/>
        <w:autoSpaceDN w:val="0"/>
        <w:adjustRightInd w:val="0"/>
        <w:spacing w:after="0"/>
        <w:rPr>
          <w:rFonts w:cs="Arial"/>
        </w:rPr>
      </w:pPr>
      <w:r>
        <w:rPr>
          <w:rFonts w:cs="Arial"/>
        </w:rPr>
        <w:t xml:space="preserve">El objetivo de este TFM consiste en </w:t>
      </w:r>
      <w:r w:rsidR="00947C6D">
        <w:rPr>
          <w:rFonts w:cs="Arial"/>
        </w:rPr>
        <w:t>generar</w:t>
      </w:r>
      <w:r>
        <w:rPr>
          <w:rFonts w:cs="Arial"/>
        </w:rPr>
        <w:t xml:space="preserve"> un modelo para el cálculo de los </w:t>
      </w:r>
      <w:proofErr w:type="spellStart"/>
      <w:r>
        <w:rPr>
          <w:rFonts w:cs="Arial"/>
        </w:rPr>
        <w:t>xG</w:t>
      </w:r>
      <w:proofErr w:type="spellEnd"/>
      <w:r>
        <w:rPr>
          <w:rFonts w:cs="Arial"/>
        </w:rPr>
        <w:t xml:space="preserve"> en el futbol que añada nuevas variables </w:t>
      </w:r>
      <w:r w:rsidR="003D0F73">
        <w:rPr>
          <w:rFonts w:cs="Arial"/>
        </w:rPr>
        <w:t xml:space="preserve">con el objetivo de </w:t>
      </w:r>
      <w:r>
        <w:rPr>
          <w:rFonts w:cs="Arial"/>
        </w:rPr>
        <w:t xml:space="preserve">obtener una mayor precisión. Este nuevo modelo debe ser </w:t>
      </w:r>
      <w:r w:rsidR="00B7212D">
        <w:rPr>
          <w:rFonts w:cs="Arial"/>
        </w:rPr>
        <w:t>válido</w:t>
      </w:r>
      <w:r>
        <w:rPr>
          <w:rFonts w:cs="Arial"/>
        </w:rPr>
        <w:t xml:space="preserve"> para poder obtener el dato tanto al finalizar el partido como en tiempo real.</w:t>
      </w:r>
    </w:p>
    <w:p w14:paraId="05950634" w14:textId="77777777" w:rsidR="003C47AA" w:rsidRDefault="003C47AA" w:rsidP="003C47AA">
      <w:pPr>
        <w:autoSpaceDE w:val="0"/>
        <w:autoSpaceDN w:val="0"/>
        <w:adjustRightInd w:val="0"/>
        <w:spacing w:after="0"/>
        <w:rPr>
          <w:rFonts w:cs="Arial"/>
        </w:rPr>
      </w:pPr>
    </w:p>
    <w:p w14:paraId="50496B72" w14:textId="77777777" w:rsidR="00E464E0" w:rsidRPr="008037ED" w:rsidRDefault="00A36ACC" w:rsidP="00A36ACC">
      <w:pPr>
        <w:pStyle w:val="Ttulo2"/>
      </w:pPr>
      <w:bookmarkStart w:id="100" w:name="_Toc432240297"/>
      <w:bookmarkStart w:id="101" w:name="_Toc432504686"/>
      <w:bookmarkStart w:id="102" w:name="_Toc435459292"/>
      <w:bookmarkStart w:id="103" w:name="_Toc435460066"/>
      <w:bookmarkStart w:id="104" w:name="_Toc435460747"/>
      <w:bookmarkStart w:id="105" w:name="_Toc435462154"/>
      <w:bookmarkStart w:id="106" w:name="_Toc437557491"/>
      <w:bookmarkStart w:id="107" w:name="_Toc439968543"/>
      <w:bookmarkStart w:id="108" w:name="_Toc439969678"/>
      <w:bookmarkStart w:id="109" w:name="_Toc441233831"/>
      <w:bookmarkStart w:id="110" w:name="_Toc82560575"/>
      <w:r>
        <w:t>3.</w:t>
      </w:r>
      <w:r w:rsidR="00E464E0" w:rsidRPr="008037ED">
        <w:t>2</w:t>
      </w:r>
      <w:r w:rsidR="00E464E0">
        <w:t xml:space="preserve">. </w:t>
      </w:r>
      <w:r w:rsidR="00E464E0" w:rsidRPr="008037ED">
        <w:t>Objetivos específicos</w:t>
      </w:r>
      <w:bookmarkEnd w:id="100"/>
      <w:bookmarkEnd w:id="101"/>
      <w:bookmarkEnd w:id="102"/>
      <w:bookmarkEnd w:id="103"/>
      <w:bookmarkEnd w:id="104"/>
      <w:bookmarkEnd w:id="105"/>
      <w:bookmarkEnd w:id="106"/>
      <w:bookmarkEnd w:id="107"/>
      <w:bookmarkEnd w:id="108"/>
      <w:bookmarkEnd w:id="109"/>
      <w:bookmarkEnd w:id="110"/>
    </w:p>
    <w:p w14:paraId="418DFCD3" w14:textId="71C7CA4A" w:rsidR="00792A94" w:rsidRP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 xml:space="preserve">Estudiar </w:t>
      </w:r>
      <w:r>
        <w:rPr>
          <w:rFonts w:cs="Arial"/>
        </w:rPr>
        <w:t xml:space="preserve">y conocer </w:t>
      </w:r>
      <w:r w:rsidRPr="00792A94">
        <w:rPr>
          <w:rFonts w:cs="Arial"/>
        </w:rPr>
        <w:t xml:space="preserve">el actual estado del arte en el campo del estudio probabilístico de un disparo. Como han evolucionado los modelos probabilísticos durante los años y </w:t>
      </w:r>
      <w:r w:rsidR="00B7212D" w:rsidRPr="00792A94">
        <w:rPr>
          <w:rFonts w:cs="Arial"/>
        </w:rPr>
        <w:t>cuáles</w:t>
      </w:r>
      <w:r w:rsidRPr="00792A94">
        <w:rPr>
          <w:rFonts w:cs="Arial"/>
        </w:rPr>
        <w:t xml:space="preserve"> son los últimos estudios en este campo.</w:t>
      </w:r>
    </w:p>
    <w:p w14:paraId="4D489ACC" w14:textId="7A5B7AEF" w:rsid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Obtener todos los datos posibles relacionados con un disparo en un partido de futbol, así como las circunstancias en las que ocurre el disparo.</w:t>
      </w:r>
    </w:p>
    <w:p w14:paraId="22882DAB" w14:textId="252C2395" w:rsidR="00792A94" w:rsidRDefault="00792A94" w:rsidP="00792A94">
      <w:pPr>
        <w:pStyle w:val="Prrafodelista"/>
        <w:numPr>
          <w:ilvl w:val="0"/>
          <w:numId w:val="7"/>
        </w:numPr>
        <w:autoSpaceDE w:val="0"/>
        <w:autoSpaceDN w:val="0"/>
        <w:adjustRightInd w:val="0"/>
        <w:spacing w:before="240" w:after="0"/>
        <w:rPr>
          <w:rFonts w:cs="Arial"/>
        </w:rPr>
      </w:pPr>
      <w:r>
        <w:rPr>
          <w:rFonts w:cs="Arial"/>
        </w:rPr>
        <w:t>Analizar y decidir qué variables son útiles para los cálculos a realizar.</w:t>
      </w:r>
    </w:p>
    <w:p w14:paraId="7C10B2B4" w14:textId="02DC9825" w:rsidR="005017E9" w:rsidRPr="005017E9" w:rsidRDefault="00792A94" w:rsidP="005017E9">
      <w:pPr>
        <w:pStyle w:val="Prrafodelista"/>
        <w:numPr>
          <w:ilvl w:val="0"/>
          <w:numId w:val="7"/>
        </w:numPr>
        <w:autoSpaceDE w:val="0"/>
        <w:autoSpaceDN w:val="0"/>
        <w:adjustRightInd w:val="0"/>
        <w:spacing w:before="240" w:after="0"/>
        <w:rPr>
          <w:rFonts w:cs="Arial"/>
        </w:rPr>
      </w:pPr>
      <w:r>
        <w:rPr>
          <w:rFonts w:cs="Arial"/>
        </w:rPr>
        <w:t xml:space="preserve">Desarrollar </w:t>
      </w:r>
      <w:r w:rsidR="005017E9">
        <w:rPr>
          <w:rFonts w:cs="Arial"/>
        </w:rPr>
        <w:t xml:space="preserve">distintos modelos a partir de distintas técnicas de </w:t>
      </w:r>
      <w:r w:rsidR="005017E9" w:rsidRPr="005017E9">
        <w:rPr>
          <w:rFonts w:cs="Arial"/>
          <w:i/>
          <w:iCs/>
        </w:rPr>
        <w:t>machine</w:t>
      </w:r>
      <w:r w:rsidR="005017E9">
        <w:rPr>
          <w:rFonts w:cs="Arial"/>
        </w:rPr>
        <w:t xml:space="preserve"> </w:t>
      </w:r>
      <w:proofErr w:type="spellStart"/>
      <w:r w:rsidR="005017E9" w:rsidRPr="005017E9">
        <w:rPr>
          <w:rFonts w:cs="Arial"/>
          <w:i/>
          <w:iCs/>
        </w:rPr>
        <w:t>learning</w:t>
      </w:r>
      <w:proofErr w:type="spellEnd"/>
      <w:r>
        <w:rPr>
          <w:rFonts w:cs="Arial"/>
        </w:rPr>
        <w:t>.</w:t>
      </w:r>
    </w:p>
    <w:p w14:paraId="3ECDA2D2" w14:textId="7FA90528" w:rsidR="00392F9A" w:rsidRDefault="00392F9A" w:rsidP="00792A94">
      <w:pPr>
        <w:pStyle w:val="Prrafodelista"/>
        <w:numPr>
          <w:ilvl w:val="0"/>
          <w:numId w:val="7"/>
        </w:numPr>
        <w:autoSpaceDE w:val="0"/>
        <w:autoSpaceDN w:val="0"/>
        <w:adjustRightInd w:val="0"/>
        <w:spacing w:before="240" w:after="0"/>
        <w:rPr>
          <w:rFonts w:cs="Arial"/>
        </w:rPr>
      </w:pPr>
      <w:r>
        <w:rPr>
          <w:rFonts w:cs="Arial"/>
        </w:rPr>
        <w:t>Examinar</w:t>
      </w:r>
      <w:r w:rsidR="007B5088">
        <w:rPr>
          <w:rFonts w:cs="Arial"/>
        </w:rPr>
        <w:t xml:space="preserve"> los distintos modelos y compararlos entre ellos.</w:t>
      </w:r>
    </w:p>
    <w:p w14:paraId="50A7A669" w14:textId="4EF5E40D" w:rsidR="00ED2F68" w:rsidRPr="00392F9A" w:rsidRDefault="00792A94" w:rsidP="00392F9A">
      <w:pPr>
        <w:pStyle w:val="Prrafodelista"/>
        <w:numPr>
          <w:ilvl w:val="0"/>
          <w:numId w:val="7"/>
        </w:numPr>
        <w:autoSpaceDE w:val="0"/>
        <w:autoSpaceDN w:val="0"/>
        <w:adjustRightInd w:val="0"/>
        <w:spacing w:before="240" w:after="0"/>
        <w:rPr>
          <w:rFonts w:cs="Arial"/>
        </w:rPr>
      </w:pPr>
      <w:r>
        <w:rPr>
          <w:rFonts w:cs="Arial"/>
        </w:rPr>
        <w:t xml:space="preserve">Evaluar el </w:t>
      </w:r>
      <w:r w:rsidR="007B5088">
        <w:rPr>
          <w:rFonts w:cs="Arial"/>
        </w:rPr>
        <w:t xml:space="preserve">mejor </w:t>
      </w:r>
      <w:r>
        <w:rPr>
          <w:rFonts w:cs="Arial"/>
        </w:rPr>
        <w:t>modelo obtenido</w:t>
      </w:r>
      <w:r w:rsidRPr="00392F9A">
        <w:rPr>
          <w:rFonts w:cs="Arial"/>
        </w:rPr>
        <w:t xml:space="preserve"> </w:t>
      </w:r>
      <w:r w:rsidR="007B5088" w:rsidRPr="00392F9A">
        <w:rPr>
          <w:rFonts w:cs="Arial"/>
        </w:rPr>
        <w:t>comparán</w:t>
      </w:r>
      <w:r w:rsidR="007B5088">
        <w:rPr>
          <w:rFonts w:cs="Arial"/>
        </w:rPr>
        <w:t>dolo con otros modelos generados previamente</w:t>
      </w:r>
      <w:r w:rsidRPr="00392F9A">
        <w:rPr>
          <w:rFonts w:cs="Arial"/>
        </w:rPr>
        <w:t>.</w:t>
      </w:r>
    </w:p>
    <w:p w14:paraId="7824C8EA" w14:textId="77777777" w:rsidR="00265CC1" w:rsidRDefault="00265CC1">
      <w:pPr>
        <w:spacing w:line="276" w:lineRule="auto"/>
        <w:jc w:val="left"/>
        <w:rPr>
          <w:rFonts w:eastAsiaTheme="majorEastAsia" w:cs="Arial"/>
          <w:b/>
          <w:bCs/>
          <w:sz w:val="32"/>
          <w:szCs w:val="32"/>
        </w:rPr>
      </w:pPr>
      <w:bookmarkStart w:id="111" w:name="_Toc432240298"/>
      <w:bookmarkStart w:id="112" w:name="_Toc432504687"/>
      <w:bookmarkStart w:id="113" w:name="_Toc435459293"/>
      <w:bookmarkStart w:id="114" w:name="_Toc435460067"/>
      <w:bookmarkStart w:id="115" w:name="_Toc435460748"/>
      <w:bookmarkStart w:id="116" w:name="_Toc435462155"/>
      <w:bookmarkStart w:id="117" w:name="_Toc437557492"/>
      <w:bookmarkStart w:id="118" w:name="_Toc439968544"/>
      <w:bookmarkStart w:id="119" w:name="_Toc439969679"/>
      <w:bookmarkStart w:id="120" w:name="_Toc441233832"/>
      <w:r>
        <w:br w:type="page"/>
      </w:r>
    </w:p>
    <w:p w14:paraId="363CB76A" w14:textId="60EF168D" w:rsidR="00E464E0" w:rsidRDefault="008950E0" w:rsidP="008950E0">
      <w:pPr>
        <w:pStyle w:val="Ttulo1"/>
      </w:pPr>
      <w:bookmarkStart w:id="121" w:name="_Toc82560576"/>
      <w:r>
        <w:lastRenderedPageBreak/>
        <w:t>4</w:t>
      </w:r>
      <w:r w:rsidR="00E464E0">
        <w:t>.</w:t>
      </w:r>
      <w:r w:rsidR="00E464E0" w:rsidRPr="008037ED">
        <w:t xml:space="preserve"> Metodología del trabajo</w:t>
      </w:r>
      <w:bookmarkEnd w:id="111"/>
      <w:bookmarkEnd w:id="112"/>
      <w:bookmarkEnd w:id="113"/>
      <w:bookmarkEnd w:id="114"/>
      <w:bookmarkEnd w:id="115"/>
      <w:bookmarkEnd w:id="116"/>
      <w:bookmarkEnd w:id="117"/>
      <w:bookmarkEnd w:id="118"/>
      <w:bookmarkEnd w:id="119"/>
      <w:bookmarkEnd w:id="120"/>
      <w:bookmarkEnd w:id="121"/>
    </w:p>
    <w:p w14:paraId="58362101" w14:textId="59FB7A20" w:rsidR="004707BE" w:rsidRDefault="00474D15" w:rsidP="004707BE">
      <w:r>
        <w:t xml:space="preserve">En </w:t>
      </w:r>
      <w:r w:rsidR="006011D5">
        <w:t xml:space="preserve">esta sección se especifica la metodología empleada para lograr </w:t>
      </w:r>
      <w:r w:rsidR="00C36D80">
        <w:t xml:space="preserve">un modelo de </w:t>
      </w:r>
      <w:proofErr w:type="spellStart"/>
      <w:r w:rsidR="00C36D80">
        <w:t>xG</w:t>
      </w:r>
      <w:proofErr w:type="spellEnd"/>
      <w:r w:rsidR="00C36D80">
        <w:t xml:space="preserve"> propio con nuevas variables, el análisis de las nuevas variables y el del propio modelo</w:t>
      </w:r>
      <w:r w:rsidR="006011D5">
        <w:t>.</w:t>
      </w:r>
      <w:r w:rsidR="00C36D80">
        <w:t xml:space="preserve"> La estructura es la siguiente:</w:t>
      </w:r>
    </w:p>
    <w:p w14:paraId="1F890780" w14:textId="025D0A22" w:rsidR="00C36D80" w:rsidRDefault="00053D53" w:rsidP="00053D53">
      <w:pPr>
        <w:pStyle w:val="Prrafodelista"/>
        <w:numPr>
          <w:ilvl w:val="0"/>
          <w:numId w:val="12"/>
        </w:numPr>
      </w:pPr>
      <w:r w:rsidRPr="00053D53">
        <w:rPr>
          <w:b/>
          <w:bCs/>
        </w:rPr>
        <w:t>Obtención</w:t>
      </w:r>
      <w:r w:rsidR="00C36D80" w:rsidRPr="00053D53">
        <w:rPr>
          <w:b/>
          <w:bCs/>
        </w:rPr>
        <w:t xml:space="preserve"> de los datos</w:t>
      </w:r>
      <w:r w:rsidRPr="00053D53">
        <w:rPr>
          <w:b/>
          <w:bCs/>
        </w:rPr>
        <w:t>:</w:t>
      </w:r>
      <w:r>
        <w:t xml:space="preserve"> Se explica el origen de los datos utilizados en el trabajo, el formato de origen de los datos y los motivos por los que han sido utilizados estos datos.</w:t>
      </w:r>
    </w:p>
    <w:p w14:paraId="0AB2B311" w14:textId="0A4F9A50" w:rsidR="00C36D80" w:rsidRPr="00053D53" w:rsidRDefault="00C36D80" w:rsidP="00053D53">
      <w:pPr>
        <w:pStyle w:val="Prrafodelista"/>
        <w:numPr>
          <w:ilvl w:val="0"/>
          <w:numId w:val="12"/>
        </w:numPr>
        <w:rPr>
          <w:b/>
          <w:bCs/>
        </w:rPr>
      </w:pPr>
      <w:r w:rsidRPr="00053D53">
        <w:rPr>
          <w:b/>
          <w:bCs/>
        </w:rPr>
        <w:t xml:space="preserve">Preparación del </w:t>
      </w:r>
      <w:proofErr w:type="spellStart"/>
      <w:r w:rsidRPr="00053D53">
        <w:rPr>
          <w:b/>
          <w:bCs/>
          <w:i/>
          <w:iCs/>
        </w:rPr>
        <w:t>dataset</w:t>
      </w:r>
      <w:proofErr w:type="spellEnd"/>
      <w:r w:rsidR="00053D53" w:rsidRPr="00053D53">
        <w:rPr>
          <w:b/>
          <w:bCs/>
        </w:rPr>
        <w:t xml:space="preserve">: </w:t>
      </w:r>
      <w:r w:rsidR="00053D53">
        <w:t xml:space="preserve">Se detalla los pasos realizados para transformar los datos de origen en el </w:t>
      </w:r>
      <w:proofErr w:type="spellStart"/>
      <w:r w:rsidR="00053D53" w:rsidRPr="00053D53">
        <w:rPr>
          <w:i/>
          <w:iCs/>
        </w:rPr>
        <w:t>dataset</w:t>
      </w:r>
      <w:proofErr w:type="spellEnd"/>
      <w:r w:rsidR="00053D53">
        <w:t xml:space="preserve"> utilizado para realizar el modelo.</w:t>
      </w:r>
    </w:p>
    <w:p w14:paraId="43BEB41C" w14:textId="5B2940ED" w:rsidR="00C36D80" w:rsidRPr="00053D53" w:rsidRDefault="00C36D80" w:rsidP="00053D53">
      <w:pPr>
        <w:pStyle w:val="Prrafodelista"/>
        <w:numPr>
          <w:ilvl w:val="0"/>
          <w:numId w:val="12"/>
        </w:numPr>
        <w:rPr>
          <w:b/>
          <w:bCs/>
        </w:rPr>
      </w:pPr>
      <w:proofErr w:type="spellStart"/>
      <w:r w:rsidRPr="00053D53">
        <w:rPr>
          <w:b/>
          <w:bCs/>
        </w:rPr>
        <w:t>Dataset</w:t>
      </w:r>
      <w:proofErr w:type="spellEnd"/>
      <w:r w:rsidRPr="00053D53">
        <w:rPr>
          <w:b/>
          <w:bCs/>
        </w:rPr>
        <w:t xml:space="preserve"> utilizado</w:t>
      </w:r>
      <w:r w:rsidR="00053D53">
        <w:rPr>
          <w:b/>
          <w:bCs/>
        </w:rPr>
        <w:t xml:space="preserve">: </w:t>
      </w:r>
      <w:r w:rsidR="00053D53">
        <w:t xml:space="preserve">Se detalla los datos utilizados finalmente y se </w:t>
      </w:r>
      <w:r w:rsidR="00D65D0F">
        <w:t>explica que datos no se han utilizado en modelos previos</w:t>
      </w:r>
      <w:r w:rsidR="00053D53">
        <w:t>.</w:t>
      </w:r>
    </w:p>
    <w:p w14:paraId="30E49408" w14:textId="273473C3" w:rsidR="00C36D80" w:rsidRPr="003C45D4" w:rsidRDefault="00C36D80" w:rsidP="00053D53">
      <w:pPr>
        <w:pStyle w:val="Prrafodelista"/>
        <w:numPr>
          <w:ilvl w:val="0"/>
          <w:numId w:val="12"/>
        </w:numPr>
        <w:rPr>
          <w:b/>
          <w:bCs/>
        </w:rPr>
      </w:pPr>
      <w:r w:rsidRPr="00143FDA">
        <w:rPr>
          <w:b/>
          <w:bCs/>
        </w:rPr>
        <w:t>Diseño del modelo</w:t>
      </w:r>
      <w:r w:rsidR="00143FDA">
        <w:rPr>
          <w:b/>
          <w:bCs/>
        </w:rPr>
        <w:t xml:space="preserve">: </w:t>
      </w:r>
      <w:r w:rsidR="00143FDA" w:rsidRPr="00143FDA">
        <w:t>Se expone</w:t>
      </w:r>
      <w:r w:rsidR="00143FDA">
        <w:t xml:space="preserve"> las técnicas utilizadas para generar </w:t>
      </w:r>
      <w:r w:rsidR="007B5088">
        <w:t>los distintos</w:t>
      </w:r>
      <w:r w:rsidR="00143FDA">
        <w:t xml:space="preserve"> </w:t>
      </w:r>
      <w:r w:rsidR="00AC4745">
        <w:t>modelo</w:t>
      </w:r>
      <w:r w:rsidR="007B5088">
        <w:t>s</w:t>
      </w:r>
      <w:r w:rsidR="00AC4745">
        <w:t>,</w:t>
      </w:r>
      <w:r w:rsidR="00143FDA">
        <w:t xml:space="preserve"> así como los parámetros utilizados.</w:t>
      </w:r>
      <w:r w:rsidR="007B5088">
        <w:t xml:space="preserve"> También se describen las métricas utilizadas para comparar los modelos.</w:t>
      </w:r>
    </w:p>
    <w:p w14:paraId="55C3F8E9" w14:textId="4F1BC644" w:rsidR="003C45D4" w:rsidRPr="00846363" w:rsidRDefault="00846363" w:rsidP="003C45D4">
      <w:r w:rsidRPr="00846363">
        <w:t xml:space="preserve">El código para implementar la metodología explicada a continuación ha sido escrito en el lenguaje de programación Python 3 mediante </w:t>
      </w:r>
      <w:proofErr w:type="spellStart"/>
      <w:r w:rsidRPr="00846363">
        <w:t>Jupyter</w:t>
      </w:r>
      <w:proofErr w:type="spellEnd"/>
      <w:r w:rsidRPr="00846363">
        <w:t xml:space="preserve"> Notebook. Los principales paquetes utilizados han sido </w:t>
      </w:r>
      <w:proofErr w:type="spellStart"/>
      <w:r w:rsidRPr="00846363">
        <w:t>Numpy</w:t>
      </w:r>
      <w:proofErr w:type="spellEnd"/>
      <w:r w:rsidR="00462602">
        <w:t xml:space="preserve"> </w:t>
      </w:r>
      <w:r w:rsidR="00462602">
        <w:fldChar w:fldCharType="begin"/>
      </w:r>
      <w:r w:rsidR="00DB6684">
        <w:instrText xml:space="preserve"> ADDIN ZOTERO_ITEM CSL_CITATION {"citationID":"jTYWHnxX","properties":{"formattedCitation":"(Harris et\\uc0\\u160{}al., 2020; Oliphant, 2006)","plainCitation":"(Harris et al., 2020; Oliphant, 2006)","noteIndex":0},"citationItems":[{"id":169,"uris":["http://zotero.org/users/7978684/items/4E2B2LFV"],"uri":["http://zotero.org/users/7978684/items/4E2B2LFV"],"itemData":{"id":169,"type":"article-journal","abstract":"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1 and in the first imaging of a black hole2.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1476-4687","issue":"7825","language":"en","note":"Bandiera_abtest: a\nCc_license_type: cc_by\nCg_type: Nature Research Journals\nnumber: 7825\nPrimary_atype: Reviews\npublisher: Nature Publishing Group\nSubject_term: Computational neuroscience;Computational science;Computer science;Software;Solar physics\nSubject_term_id: computational-neuroscience;computational-science;computer-science;software;solar-physics","page":"357-362","source":"www.nature.com","title":"Array programming with NumPy","volume":"585","author":[{"family":"Harris","given":"Charles R."},{"family":"Millman","given":"K. Jarrod"},{"family":"Walt","given":"Stéfan J.","non-dropping-p</w:instrText>
      </w:r>
      <w:r w:rsidR="00DB6684" w:rsidRPr="00950E7D">
        <w:instrText xml:space="preserve">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id":149,"uris":["http://zotero.org/users/7978684/items/3L4J42T2"],"uri":["http://zotero.org/users/7978684/items/3L4J42T2"],"itemData":{"id":149,"type":"book","publisher":"Trelgol Publishing USA,","source":"ResearchGate","title":"Guide to NumPy","URL":"https://web.mit.edu/dvp/Public/numpybook.pdf","author":[{"family":"Oliphant","given":"Travis"}],"issued":{"date-parts":[["2006",1,1]]}}}],"schema":"https://github.com/citation-style-language/schema/raw/master/csl-citation.json"} </w:instrText>
      </w:r>
      <w:r w:rsidR="00462602">
        <w:fldChar w:fldCharType="separate"/>
      </w:r>
      <w:r w:rsidR="00DB6684" w:rsidRPr="00950E7D">
        <w:rPr>
          <w:rFonts w:cs="Arial"/>
          <w:szCs w:val="24"/>
        </w:rPr>
        <w:t>(Harris et al., 2020; Oliphant, 2006)</w:t>
      </w:r>
      <w:r w:rsidR="00462602">
        <w:fldChar w:fldCharType="end"/>
      </w:r>
      <w:r w:rsidRPr="00950E7D">
        <w:t>, Pandas</w:t>
      </w:r>
      <w:r w:rsidR="00462602" w:rsidRPr="00950E7D">
        <w:t xml:space="preserve"> </w:t>
      </w:r>
      <w:r w:rsidR="00462602">
        <w:fldChar w:fldCharType="begin"/>
      </w:r>
      <w:r w:rsidR="00C13D6D" w:rsidRPr="00950E7D">
        <w:instrText xml:space="preserve"> ADDIN ZOTERO_ITEM CSL_CITATION {"citationID":"4GRQSLtu","properties":{"formattedCitation":"(McKinney, 2010; Reback et\\uc0\\u160{}al., 2020)","plainCitation":"(McKinney, 2010; Reback et al., 2020)","noteIndex":0},"citationItems":[{"id":173,"uris":["http://zotero.org/users/7978684/items/Y9LNEWZN"],"uri":["http://zotero.org/users/7978684/items/Y9LNEWZN"],"itemData":{"id":173,"type":"paper-conference","abstract":"In this paper we are concerned with the practical issues of working with data sets common to </w:instrText>
      </w:r>
      <w:r w:rsidR="00C13D6D">
        <w:rPr>
          <w:lang w:val="en-US"/>
        </w:rPr>
        <w:instrText>ﬁ</w:instrText>
      </w:r>
      <w:r w:rsidR="00C13D6D" w:rsidRPr="00950E7D">
        <w:instrText xml:space="preserve">nance, statistics, and other related </w:instrText>
      </w:r>
      <w:r w:rsidR="00C13D6D">
        <w:rPr>
          <w:lang w:val="en-US"/>
        </w:rPr>
        <w:instrText>ﬁ</w:instrText>
      </w:r>
      <w:r w:rsidR="00C13D6D" w:rsidRPr="00950E7D">
        <w:instrText>elds. pandas is a new library which aims to facilitate working with these data sets and to provide a set of fundamental building blocks for implementing statistical models. We will discuss speci</w:instrText>
      </w:r>
      <w:r w:rsidR="00C13D6D">
        <w:rPr>
          <w:lang w:val="en-US"/>
        </w:rPr>
        <w:instrText>ﬁ</w:instrText>
      </w:r>
      <w:r w:rsidR="00C13D6D" w:rsidRPr="00950E7D">
        <w:instrText>c design issues encountered in the course of developing pandas with relevant examples and some comparisons with the R language. We conclude by discussing possible future directions for statistical computing and data analysis using Python.","DOI":"10.25080/Majora-92bf1922-00a","event":"Python in Science Conference","event-place":"Austin, Texas","language":"en","page":"56-61","publisher-place":"Austin, Texas","source":"DOI.org (Crossref)","title":"Data Structures for Statistical Computing in Python","URL":"https://conference.scipy.org/proceedings/scipy2010/mckinney.html","author":[{"family":"McKinney","given":"Wes"}],"accessed":{"date-parts":[["2021",9,10]]},"issued":{"date-parts":[["2010"]]}}},{"id":17</w:instrText>
      </w:r>
      <w:r w:rsidR="00C13D6D">
        <w:rPr>
          <w:lang w:val="en-US"/>
        </w:rPr>
        <w:instrText xml:space="preserve">4,"uris":["http://zotero.org/users/7978684/items/FTSREN8C"],"uri":["http://zotero.org/users/7978684/items/FTSREN8C"],"itemData":{"id":174,"type":"book","abstract":"This is a minor bug-fix release in the 1.0.x series and includes some regression fixes and bug fixes. We recommend that all users upgrade to this version. See the full whatsnew for a list of all the changes. The release will be available on the defaults and conda-forge channels: conda install pandas Or via PyPI: python3 -m pip install --upgrade pandas Please report any issues with the release on the pandas issue tracker.","note":"DOI: 10.5281/zenodo.3715232","publisher":"Zenodo","source":"Zenodo","title":"pandas-dev/pandas: Pandas","title-short":"pandas-dev/pandas","URL":"https://zenodo.org/record/3715232","version":"1.0.3","author":[{"family":"Reback","given":"Jeff"},{"family":"McKinney","given":"Wes"},{"family":"jbrockmendel","given":""},{"family":"Bossche","given":"Joris Van","dropping-particle":"den"},{"family":"Augspurger","given":"Tom"},{"family":"Cloud","given":"Phillip"},{"family":"gfyoung","given":""},{"family":"Sinhrks","given":""},{"family":"Klein","given":"Adam"},{"family":"Roeschke","given":"Matthew"},{"family":"Hawkins","given":"Simon"},{"family":"Tratner","given":"Jeff"},{"family":"She","given":"Chang"},{"family":"Ayd","given":"William"},{"family":"Petersen","given":"Terji"},{"family":"Garcia","given":"Marc"},{"family":"Schendel","given":"Jeremy"},{"family":"Hayden","given":"Andy"},{"family":"MomIsBestFriend","given":""},{"family":"Jancauskas","given":"Vytautas"},{"family":"Battiston","given":"Pietro"},{"family":"Seabold","given":"Skipper"},{"family":"chris-b1","given":""},{"family":"h-vetinari","given":""},{"family":"Hoyer","given":"Stephan"},{"family":"Overmeire","given":"Wouter"},{"family":"alimcmaster1","given":""},{"family":"Dong","given":"Kaiqi"},{"family":"Whelan","given":"Christopher"},{"family":"Mehyar","given":"Mortada"}],"accessed":{"date-parts":[["2021",9,10]]},"issued":{"date-parts":[["2020",3,18]]}}}],"schema":"https://github.com/citation-style-language/schema/raw/master/csl-citation.json"} </w:instrText>
      </w:r>
      <w:r w:rsidR="00462602">
        <w:fldChar w:fldCharType="separate"/>
      </w:r>
      <w:r w:rsidR="00C13D6D" w:rsidRPr="007E513C">
        <w:rPr>
          <w:rFonts w:cs="Arial"/>
          <w:szCs w:val="24"/>
          <w:lang w:val="en-US"/>
        </w:rPr>
        <w:t>(McKinney, 2010; Reback et al., 2020)</w:t>
      </w:r>
      <w:r w:rsidR="00462602">
        <w:fldChar w:fldCharType="end"/>
      </w:r>
      <w:r w:rsidRPr="00C13D6D">
        <w:rPr>
          <w:lang w:val="en-US"/>
        </w:rPr>
        <w:t>, Mat</w:t>
      </w:r>
      <w:r w:rsidR="00462602" w:rsidRPr="00C13D6D">
        <w:rPr>
          <w:lang w:val="en-US"/>
        </w:rPr>
        <w:t>p</w:t>
      </w:r>
      <w:r w:rsidRPr="00C13D6D">
        <w:rPr>
          <w:lang w:val="en-US"/>
        </w:rPr>
        <w:t>lot</w:t>
      </w:r>
      <w:r w:rsidR="00462602" w:rsidRPr="00C13D6D">
        <w:rPr>
          <w:lang w:val="en-US"/>
        </w:rPr>
        <w:t>l</w:t>
      </w:r>
      <w:r w:rsidRPr="00C13D6D">
        <w:rPr>
          <w:lang w:val="en-US"/>
        </w:rPr>
        <w:t>ib</w:t>
      </w:r>
      <w:r w:rsidR="00462602" w:rsidRPr="00C13D6D">
        <w:rPr>
          <w:lang w:val="en-US"/>
        </w:rPr>
        <w:t xml:space="preserve"> </w:t>
      </w:r>
      <w:r w:rsidR="00D62E5E">
        <w:fldChar w:fldCharType="begin"/>
      </w:r>
      <w:r w:rsidR="007E513C">
        <w:rPr>
          <w:lang w:val="en-US"/>
        </w:rPr>
        <w:instrText xml:space="preserve"> ADDIN ZOTERO_ITEM CSL_CITATION {"citationID":"vzoKgkiM","properties":{"formattedCitation":"(Hunter, 2007)","plainCitation":"(Hunter, 2007)","noteIndex":0},"citationItems":[{"id":186,"uris":["http://zotero.org/users/7978684/items/G7HNI9TD"],"uri":["http://zotero.org/users/7978684/items/G7HNI9TD"],"itemData":{"id":186,"type":"article-journal","abstract":"Matplotlib is a 2D graphics package used for Python for application development, interactive scripting,and publication-quality image generation across user interfaces and operating systems","container-title":"Computing in Science Engineering","DOI":"10.1109/MCSE.2007.55","ISSN":"1558-366X","issue":"3","note":"event: Computing in Science Engineering","page":"90-95","source":"IEEE Xplore","title":"Matplotlib: A 2D Graphics Environment","title-short":"Matplotlib","volume":"9","author":[{"family":"Hunter","given":"John D."}],"issued":{"date-parts":[["2007",5]]}}}],"schema":"https://github.com/citation-style-language/schema/raw/master/csl-citation.json"} </w:instrText>
      </w:r>
      <w:r w:rsidR="00D62E5E">
        <w:fldChar w:fldCharType="separate"/>
      </w:r>
      <w:r w:rsidR="007E513C" w:rsidRPr="007E513C">
        <w:rPr>
          <w:rFonts w:cs="Arial"/>
          <w:lang w:val="en-US"/>
        </w:rPr>
        <w:t>(Hunter, 2007)</w:t>
      </w:r>
      <w:r w:rsidR="00D62E5E">
        <w:fldChar w:fldCharType="end"/>
      </w:r>
      <w:r w:rsidR="00D62E5E" w:rsidRPr="00C13D6D">
        <w:rPr>
          <w:lang w:val="en-US"/>
        </w:rPr>
        <w:t xml:space="preserve"> , </w:t>
      </w:r>
      <w:proofErr w:type="spellStart"/>
      <w:r w:rsidR="00D62E5E" w:rsidRPr="00C13D6D">
        <w:rPr>
          <w:lang w:val="en-US"/>
        </w:rPr>
        <w:t>SeaBorn</w:t>
      </w:r>
      <w:proofErr w:type="spellEnd"/>
      <w:r w:rsidR="00D62E5E" w:rsidRPr="00C13D6D">
        <w:rPr>
          <w:lang w:val="en-US"/>
        </w:rPr>
        <w:t xml:space="preserve"> </w:t>
      </w:r>
      <w:r w:rsidR="00D62E5E">
        <w:rPr>
          <w:lang w:val="en-US"/>
        </w:rPr>
        <w:fldChar w:fldCharType="begin"/>
      </w:r>
      <w:r w:rsidR="00D62E5E" w:rsidRPr="00C13D6D">
        <w:rPr>
          <w:lang w:val="en-US"/>
        </w:rPr>
        <w:instrText xml:space="preserve"> ADDIN ZOTERO_ITEM CSL_CITATION {"citationID":"WSUPLIdS","properties":{"formatte</w:instrText>
      </w:r>
      <w:r w:rsidR="00D62E5E">
        <w:rPr>
          <w:lang w:val="en-US"/>
        </w:rPr>
        <w:instrText xml:space="preserve">dCitation":"(Waskom, 2021)","plainCitation":"(Waskom, 2021)","noteIndex":0},"citationItems":[{"id":160,"uris":["http://zotero.org/users/7978684/items/WIF6EVYM"],"uri":["http://zotero.org/users/7978684/items/WIF6EVYM"],"itemData":{"id":160,"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00D62E5E">
        <w:rPr>
          <w:lang w:val="en-US"/>
        </w:rPr>
        <w:fldChar w:fldCharType="separate"/>
      </w:r>
      <w:r w:rsidR="00D62E5E" w:rsidRPr="00D62E5E">
        <w:rPr>
          <w:rFonts w:cs="Arial"/>
          <w:lang w:val="en-US"/>
        </w:rPr>
        <w:t>(Waskom, 2021)</w:t>
      </w:r>
      <w:r w:rsidR="00D62E5E">
        <w:rPr>
          <w:lang w:val="en-US"/>
        </w:rPr>
        <w:fldChar w:fldCharType="end"/>
      </w:r>
      <w:r w:rsidRPr="00D62E5E">
        <w:rPr>
          <w:lang w:val="en-US"/>
        </w:rPr>
        <w:t xml:space="preserve">, </w:t>
      </w:r>
      <w:proofErr w:type="spellStart"/>
      <w:r w:rsidRPr="00D62E5E">
        <w:rPr>
          <w:lang w:val="en-US"/>
        </w:rPr>
        <w:t>MPLSoccer</w:t>
      </w:r>
      <w:proofErr w:type="spellEnd"/>
      <w:r w:rsidR="00D62E5E" w:rsidRPr="00D62E5E">
        <w:rPr>
          <w:lang w:val="en-US"/>
        </w:rPr>
        <w:t xml:space="preserve"> </w:t>
      </w:r>
      <w:r w:rsidR="00D62E5E">
        <w:fldChar w:fldCharType="begin"/>
      </w:r>
      <w:r w:rsidR="00D62E5E" w:rsidRPr="00D62E5E">
        <w:rPr>
          <w:lang w:val="en-US"/>
        </w:rPr>
        <w:instrText xml:space="preserve"> ADDIN ZOTERO_ITEM CSL_CITATION {"citationID":"zXGMT9pf","properties":{"formattedCitation":"(Durgapal &amp; Rowlinson, 2021)","plainCitation":"(Durgapal &amp; Rowlinson, 2021)","noteIndex":0},"citationItems":[{"id":158,"uris":["http://zotero.org/users/7978684/items/JKHSJEQJ"],"uri":["http://zotero.org/users/7978684/items/JKHSJEQJ"],"itemData":{"id":158,"type":"webpage","container-title":"mplsoccer","title":"Quick start — mplsoccer 1.0.5 documentation","URL":"https://mplsoccer.readthedocs.io/en/latest/#","author":[{"family":"Durgapal","given":"Anmol"},{"family":"Rowlinson","given":"Andrew"}],"accessed":{"date-parts":[["2021",5,10]]},"issued":{"date-parts":[["2021"]]}}}],"schema":"https://github.com/citation-style-language/schema/raw/master/csl-citation.json"} </w:instrText>
      </w:r>
      <w:r w:rsidR="00D62E5E">
        <w:fldChar w:fldCharType="separate"/>
      </w:r>
      <w:r w:rsidR="00D62E5E" w:rsidRPr="00D62E5E">
        <w:rPr>
          <w:rFonts w:cs="Arial"/>
          <w:lang w:val="en-US"/>
        </w:rPr>
        <w:t xml:space="preserve">(Durgapal &amp; </w:t>
      </w:r>
      <w:proofErr w:type="spellStart"/>
      <w:r w:rsidR="00D62E5E" w:rsidRPr="00D62E5E">
        <w:rPr>
          <w:rFonts w:cs="Arial"/>
          <w:lang w:val="en-US"/>
        </w:rPr>
        <w:t>Rowlinson</w:t>
      </w:r>
      <w:proofErr w:type="spellEnd"/>
      <w:r w:rsidR="00D62E5E" w:rsidRPr="00D62E5E">
        <w:rPr>
          <w:rFonts w:cs="Arial"/>
          <w:lang w:val="en-US"/>
        </w:rPr>
        <w:t>, 2021)</w:t>
      </w:r>
      <w:r w:rsidR="00D62E5E">
        <w:fldChar w:fldCharType="end"/>
      </w:r>
      <w:r w:rsidRPr="00D62E5E">
        <w:rPr>
          <w:lang w:val="en-US"/>
        </w:rPr>
        <w:t xml:space="preserve">, </w:t>
      </w:r>
      <w:proofErr w:type="spellStart"/>
      <w:r w:rsidRPr="00D62E5E">
        <w:rPr>
          <w:lang w:val="en-US"/>
        </w:rPr>
        <w:t>SciKit</w:t>
      </w:r>
      <w:proofErr w:type="spellEnd"/>
      <w:r w:rsidRPr="00D62E5E">
        <w:rPr>
          <w:lang w:val="en-US"/>
        </w:rPr>
        <w:t>-Learn</w:t>
      </w:r>
      <w:r w:rsidR="00D62E5E" w:rsidRPr="00D62E5E">
        <w:rPr>
          <w:lang w:val="en-US"/>
        </w:rPr>
        <w:t xml:space="preserve"> </w:t>
      </w:r>
      <w:r w:rsidR="00DB6684">
        <w:rPr>
          <w:lang w:val="en-US"/>
        </w:rPr>
        <w:fldChar w:fldCharType="begin"/>
      </w:r>
      <w:r w:rsidR="001D6454">
        <w:rPr>
          <w:lang w:val="en-US"/>
        </w:rPr>
        <w:instrText xml:space="preserve"> ADDIN ZOTERO_ITEM CSL_CITATION {"citationID":"7zPxr4j9","properties":{"formattedCitation":"(Buitinck et\\uc0\\u160{}al., 2013; Pedregosa et\\uc0\\u160{}al., 2011)","plainCitation":"(Buitinck et al., 2013; Pedregosa et al., 2011)","noteIndex":0},"citationItems":[{"id":166,"uris":["http://zotero.org/users/7978684/items/U4DP255D"],"uri":["http://zotero.org/users/7978684/items/U4DP255D"],"itemData":{"id":166,"type":"article-journal","abstract":"Scikit-learn is an increasingly popular machine learning li- brary. Written in Python, it is designed to be simple and efficient, accessible to non-experts, and reusable in various contexts. In this paper, we present and discuss our design choices for the application programming interface (API) of the project. In particular, we describe the simple and elegant interface shared by all learning and processing units in the library and then discuss its advantages in terms of composition and reusability. The paper also comments on implementation details specific to the Python ecosystem and analyzes obstacles faced by users and developers of the library.","container-title":"arXiv:1309.0238 [cs]","note":"arXiv: 1309.0238","page":"108--122","source":"arXiv.org","title":"API design for machine learning software: experiences from the scikit-learn project","title-short":"API design for machine learning software","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issued":{"date-parts":[["2013",9,1]]}}},{"id":165,"uris":["http://zotero.org/users/7978684/items/4JTR5LQP"],"uri":["http://zotero.org/users/7978684/items/4JTR5LQP"],"itemData":{"id":16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ﬁed BSD license, encouraging its use in both academic and commercial settings. Source code, binaries, and documentation can be downloaded from http://scikit-learn.sourceforge.net.","container-title":"Journal of Machine Learning Research","language":"en","page":"2825-2830","source":"Zotero","title":"Scikit-learn: Machine Learning in Python","volume":"12","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issued":{"date-parts":[["2011"]]}}}],"schema":"https://github.com/citation-style-language/schema/raw/master/csl-citation.json"} </w:instrText>
      </w:r>
      <w:r w:rsidR="00DB6684">
        <w:rPr>
          <w:lang w:val="en-US"/>
        </w:rPr>
        <w:fldChar w:fldCharType="separate"/>
      </w:r>
      <w:r w:rsidR="00DB6684" w:rsidRPr="00C13D6D">
        <w:rPr>
          <w:rFonts w:cs="Arial"/>
          <w:szCs w:val="24"/>
          <w:lang w:val="en-US"/>
        </w:rPr>
        <w:t>(</w:t>
      </w:r>
      <w:proofErr w:type="spellStart"/>
      <w:r w:rsidR="00DB6684" w:rsidRPr="00C13D6D">
        <w:rPr>
          <w:rFonts w:cs="Arial"/>
          <w:szCs w:val="24"/>
          <w:lang w:val="en-US"/>
        </w:rPr>
        <w:t>Buitinck</w:t>
      </w:r>
      <w:proofErr w:type="spellEnd"/>
      <w:r w:rsidR="00DB6684" w:rsidRPr="00C13D6D">
        <w:rPr>
          <w:rFonts w:cs="Arial"/>
          <w:szCs w:val="24"/>
          <w:lang w:val="en-US"/>
        </w:rPr>
        <w:t xml:space="preserve"> et al., 2013; Pedregosa et al., 2011)</w:t>
      </w:r>
      <w:r w:rsidR="00DB6684">
        <w:rPr>
          <w:lang w:val="en-US"/>
        </w:rPr>
        <w:fldChar w:fldCharType="end"/>
      </w:r>
      <w:r w:rsidRPr="00C13D6D">
        <w:rPr>
          <w:lang w:val="en-US"/>
        </w:rPr>
        <w:t xml:space="preserve">, </w:t>
      </w:r>
      <w:proofErr w:type="spellStart"/>
      <w:r w:rsidRPr="00C13D6D">
        <w:rPr>
          <w:lang w:val="en-US"/>
        </w:rPr>
        <w:t>S</w:t>
      </w:r>
      <w:r w:rsidR="00C13D6D" w:rsidRPr="00C13D6D">
        <w:rPr>
          <w:lang w:val="en-US"/>
        </w:rPr>
        <w:t>ici</w:t>
      </w:r>
      <w:r w:rsidRPr="00C13D6D">
        <w:rPr>
          <w:lang w:val="en-US"/>
        </w:rPr>
        <w:t>K</w:t>
      </w:r>
      <w:r w:rsidR="00C13D6D" w:rsidRPr="00C13D6D">
        <w:rPr>
          <w:lang w:val="en-US"/>
        </w:rPr>
        <w:t>it</w:t>
      </w:r>
      <w:proofErr w:type="spellEnd"/>
      <w:r w:rsidR="00C13D6D" w:rsidRPr="00C13D6D">
        <w:rPr>
          <w:lang w:val="en-US"/>
        </w:rPr>
        <w:t>-</w:t>
      </w:r>
      <w:r w:rsidRPr="00C13D6D">
        <w:rPr>
          <w:lang w:val="en-US"/>
        </w:rPr>
        <w:t>Opt</w:t>
      </w:r>
      <w:r w:rsidR="00C13D6D">
        <w:rPr>
          <w:lang w:val="en-US"/>
        </w:rPr>
        <w:t>imize</w:t>
      </w:r>
      <w:r w:rsidR="00D62E5E" w:rsidRPr="00C13D6D">
        <w:rPr>
          <w:lang w:val="en-US"/>
        </w:rPr>
        <w:t xml:space="preserve"> </w:t>
      </w:r>
      <w:r w:rsidR="00C13D6D">
        <w:rPr>
          <w:lang w:val="en-US"/>
        </w:rPr>
        <w:fldChar w:fldCharType="begin"/>
      </w:r>
      <w:r w:rsidR="00C13D6D" w:rsidRPr="00C13D6D">
        <w:rPr>
          <w:lang w:val="en-US"/>
        </w:rPr>
        <w:instrText xml:space="preserve"> ADDIN ZOTERO_ITEM CSL_CITATION {"citationID":"HML2dtAo","properties":{"formattedCitation":"(Scikit-Optimize, 2016)","plainCitation":"(Scikit-Optimize, 2016)","noteIndex":0},"citationItems":[{"id":176,"uris":["http://zotero.org/users/7978684/items/X3YPHL4C"],"uri":["http://zotero.org/users/7978684/items/X3YPHL4C"],"itemData":{"id":176,"type":"webpage","title":"scikit-optimize: sequential model-based optimization in Python — scikit-optimize 0.8.1 documentation","URL":"https://scikit-optimize.github.io/stable/","author":[{"family":"Scikit-Optimize","given":""}],"accessed":{"date-parts":[["2021",9,10]]},"issued":{"date-parts":[["2016"]]}}}],"schema":"https://github.com/citation-style-language/schema/raw/master/csl-citation.json"} </w:instrText>
      </w:r>
      <w:r w:rsidR="00C13D6D">
        <w:rPr>
          <w:lang w:val="en-US"/>
        </w:rPr>
        <w:fldChar w:fldCharType="separate"/>
      </w:r>
      <w:r w:rsidR="00C13D6D" w:rsidRPr="00C13D6D">
        <w:rPr>
          <w:rFonts w:cs="Arial"/>
          <w:lang w:val="en-US"/>
        </w:rPr>
        <w:t>(Scikit-Optimize, 2016)</w:t>
      </w:r>
      <w:r w:rsidR="00C13D6D">
        <w:rPr>
          <w:lang w:val="en-US"/>
        </w:rPr>
        <w:fldChar w:fldCharType="end"/>
      </w:r>
      <w:r w:rsidRPr="00C13D6D">
        <w:rPr>
          <w:lang w:val="en-US"/>
        </w:rPr>
        <w:t>,</w:t>
      </w:r>
      <w:r w:rsidR="007E513C">
        <w:rPr>
          <w:lang w:val="en-US"/>
        </w:rPr>
        <w:t xml:space="preserve"> </w:t>
      </w:r>
      <w:proofErr w:type="spellStart"/>
      <w:r w:rsidR="007E513C">
        <w:rPr>
          <w:lang w:val="en-US"/>
        </w:rPr>
        <w:t>LightGBM</w:t>
      </w:r>
      <w:proofErr w:type="spellEnd"/>
      <w:r w:rsidR="007E513C">
        <w:rPr>
          <w:lang w:val="en-US"/>
        </w:rPr>
        <w:t xml:space="preserve"> </w:t>
      </w:r>
      <w:r w:rsidR="007E513C">
        <w:rPr>
          <w:lang w:val="en-US"/>
        </w:rPr>
        <w:fldChar w:fldCharType="begin"/>
      </w:r>
      <w:r w:rsidR="007E513C">
        <w:rPr>
          <w:lang w:val="en-US"/>
        </w:rPr>
        <w:instrText xml:space="preserve"> ADDIN ZOTERO_ITEM CSL_CITATION {"citationID":"QATpNhaJ","properties":{"formattedCitation":"(Ke et\\uc0\\u160{}al., 2017)","plainCitation":"(Ke et al., 2017)","noteIndex":0},"citationItems":[{"id":180,"uris":["http://zotero.org/users/7978684/items/F4G7F2XY"],"uri":["http://zotero.org/users/7978684/items/F4G7F2XY"],"itemData":{"id":180,"type":"article-journal","abstract":"Gradient Boosting Decision Tree (GBDT) is a popular machine learning algorithm, and has quite a few effective implementations such as XGBoost and pGBRT. Although many engineering optimizations have been adopted in these implementations, the efﬁciency and scalability are still unsatisfactory when the feature dimension is high and data size is large. A major reason is that for each feature, they need to scan all the data instances to estimate the information gain of all possible split points, which is very time consuming. To tackle this problem, we propose two novel techniques: Gradient-based One-Side Sampling (GOSS) and Exclusive Feature Bundling (EFB). With GOSS, we exclude a signiﬁcant proportion of data instances with small gradients, and only use the rest to estimate the information gain. We prove that, since the data instances with larger gradients play a more important role in the computation of information gain, GOSS can obtain quite accurate estimation of the information gain with a much smaller data size. With EFB, we bundle mutually exclusive features (i.e., they rarely take nonzero values simultaneously), to reduce the number of features. We prove that ﬁnding the optimal bundling of exclusive features is NP-hard, but a greedy algorithm can achieve quite good approximation ratio (and thus can effectively reduce the number of features without hurting the accuracy of split point determination by much). We call our new GBDT implementation with GOSS and EFB LightGBM. Our experiments on multiple public datasets show that, LightGBM speeds up the training process of conventional GBDT by up to over 20 times while achieving almost the same accuracy.","container-title":"Advances in Neural Information Processing Systems","language":"en","page":"3149–3157","source":"Zotero","title":"LightGBM: A Highly Efficient Gradient Boosting Decision Tree","author":[{"family":"Ke","given":"Guolin"},{"family":"Meng","given":"Qi"},{"family":"Finley","given":"Thomas"},{"family":"Wang","given":"Taifeng"},{"family":"Chen","given":"Wei"},{"family":"Ma","given":"Weidong"},{"family":"Ye","given":"Qiwei"},{"family":"Liu","given":"Tie-Yan"}],"issued":{"date-parts":[["2017",12,4]]}}}],"schema":"https://github.com/citation-style-language/schema/raw/master/csl-citation.json"} </w:instrText>
      </w:r>
      <w:r w:rsidR="007E513C">
        <w:rPr>
          <w:lang w:val="en-US"/>
        </w:rPr>
        <w:fldChar w:fldCharType="separate"/>
      </w:r>
      <w:r w:rsidR="007E513C" w:rsidRPr="00593D71">
        <w:rPr>
          <w:rFonts w:cs="Arial"/>
          <w:szCs w:val="24"/>
          <w:lang w:val="en-US"/>
        </w:rPr>
        <w:t>(Ke et al., 2017)</w:t>
      </w:r>
      <w:r w:rsidR="007E513C">
        <w:rPr>
          <w:lang w:val="en-US"/>
        </w:rPr>
        <w:fldChar w:fldCharType="end"/>
      </w:r>
      <w:r w:rsidR="007E513C">
        <w:rPr>
          <w:lang w:val="en-US"/>
        </w:rPr>
        <w:t xml:space="preserve">, </w:t>
      </w:r>
      <w:proofErr w:type="spellStart"/>
      <w:r w:rsidR="007E513C">
        <w:rPr>
          <w:lang w:val="en-US"/>
        </w:rPr>
        <w:t>XGBoost</w:t>
      </w:r>
      <w:proofErr w:type="spellEnd"/>
      <w:r w:rsidR="007E513C">
        <w:rPr>
          <w:lang w:val="en-US"/>
        </w:rPr>
        <w:t xml:space="preserve"> </w:t>
      </w:r>
      <w:r w:rsidR="007E513C">
        <w:rPr>
          <w:lang w:val="en-US"/>
        </w:rPr>
        <w:fldChar w:fldCharType="begin"/>
      </w:r>
      <w:r w:rsidR="007E513C">
        <w:rPr>
          <w:lang w:val="en-US"/>
        </w:rPr>
        <w:instrText xml:space="preserve"> ADDIN ZOTERO_ITEM CSL_CITATION {"citationID":"WY83OmFR","properties":{"formattedCitation":"(Chen &amp; Guestrin, 2016)","plainCitation":"(Chen &amp; Guestrin, 2016)","noteIndex":0},"citationItems":[{"id":182,"uris":["http://zotero.org/users/7978684/items/AW6DW4NA"],"uri":["http://zotero.org/users/7978684/items/AW6DW4NA"],"itemData":{"id":182,"type":"article-journal","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note":"arXiv: 1603.02754","page":"785-794","source":"arXiv.org","title":"XGBoost: A Scalable Tree Boosting System","title-short":"XGBoost","author":[{"family":"Chen","given":"Tianqi"},{"family":"Guestrin","given":"Carlos"}],"issued":{"date-parts":[["2016",8,13]]}}}],"schema":"https://github.com/citation-style-language/schema/raw/master/csl-citation.json"} </w:instrText>
      </w:r>
      <w:r w:rsidR="007E513C">
        <w:rPr>
          <w:lang w:val="en-US"/>
        </w:rPr>
        <w:fldChar w:fldCharType="separate"/>
      </w:r>
      <w:r w:rsidR="007E513C" w:rsidRPr="00593D71">
        <w:rPr>
          <w:rFonts w:cs="Arial"/>
          <w:lang w:val="en-US"/>
        </w:rPr>
        <w:t xml:space="preserve">(Chen &amp; </w:t>
      </w:r>
      <w:proofErr w:type="spellStart"/>
      <w:r w:rsidR="007E513C" w:rsidRPr="00593D71">
        <w:rPr>
          <w:rFonts w:cs="Arial"/>
          <w:lang w:val="en-US"/>
        </w:rPr>
        <w:t>Guestrin</w:t>
      </w:r>
      <w:proofErr w:type="spellEnd"/>
      <w:r w:rsidR="007E513C" w:rsidRPr="00593D71">
        <w:rPr>
          <w:rFonts w:cs="Arial"/>
          <w:lang w:val="en-US"/>
        </w:rPr>
        <w:t>, 2016)</w:t>
      </w:r>
      <w:r w:rsidR="007E513C">
        <w:rPr>
          <w:lang w:val="en-US"/>
        </w:rPr>
        <w:fldChar w:fldCharType="end"/>
      </w:r>
      <w:r w:rsidRPr="00C13D6D">
        <w:rPr>
          <w:lang w:val="en-US"/>
        </w:rPr>
        <w:t xml:space="preserve"> y </w:t>
      </w:r>
      <w:proofErr w:type="spellStart"/>
      <w:r w:rsidRPr="00C13D6D">
        <w:rPr>
          <w:lang w:val="en-US"/>
        </w:rPr>
        <w:t>Shap</w:t>
      </w:r>
      <w:proofErr w:type="spellEnd"/>
      <w:r w:rsidR="00D62E5E" w:rsidRPr="00C13D6D">
        <w:rPr>
          <w:lang w:val="en-US"/>
        </w:rPr>
        <w:t xml:space="preserve"> </w:t>
      </w:r>
      <w:r w:rsidR="00593D71">
        <w:rPr>
          <w:lang w:val="en-US"/>
        </w:rPr>
        <w:fldChar w:fldCharType="begin"/>
      </w:r>
      <w:r w:rsidR="00593D71">
        <w:rPr>
          <w:lang w:val="en-US"/>
        </w:rPr>
        <w:instrText xml:space="preserve"> ADDIN ZOTERO_ITEM CSL_CITATION {"citationID":"XLrneiBI","properties":{"formattedCitation":"(Lundberg &amp; Lee, 2017)","plainCitation":"(Lundberg &amp; Lee, 2017)","noteIndex":0},"citationItems":[{"id":187,"uris":["http://zotero.org/users/7978684/items/CALUAF59"],"uri":["http://zotero.org/users/7978684/items/CALUAF59"],"itemData":{"id":187,"type":"paper-conference","container-title":"Advances in Neural Information Processing Systems","publisher":"Curran Associates, Inc.","source":"Neural Information Processing Systems","title":"A Unified Approach to Interpreting Model Predictions","URL":"https://proceedings.neurips.cc/paper/2017/hash/8a20a8621978632d76c43dfd28b67767-Abstract.html","volume":"30","author":[{"family":"Lundberg","given":"Scott M"},{"family":"Lee","given":"Su-In"}],"accessed":{"date-parts":[["2021",9,10]]},"issued":{"date-parts":[["2017"]]}}}],"schema":"https://github.com/citation-style-language/schema/raw/master/csl-citation.json"} </w:instrText>
      </w:r>
      <w:r w:rsidR="00593D71">
        <w:rPr>
          <w:lang w:val="en-US"/>
        </w:rPr>
        <w:fldChar w:fldCharType="separate"/>
      </w:r>
      <w:r w:rsidR="00593D71" w:rsidRPr="00593D71">
        <w:rPr>
          <w:rFonts w:cs="Arial"/>
          <w:lang w:val="en-US"/>
        </w:rPr>
        <w:t>(Lundberg &amp; Lee, 2017)</w:t>
      </w:r>
      <w:r w:rsidR="00593D71">
        <w:rPr>
          <w:lang w:val="en-US"/>
        </w:rPr>
        <w:fldChar w:fldCharType="end"/>
      </w:r>
      <w:r w:rsidRPr="00C13D6D">
        <w:rPr>
          <w:lang w:val="en-US"/>
        </w:rPr>
        <w:t xml:space="preserve">. </w:t>
      </w:r>
      <w:r>
        <w:t>El código puede encontrase en GitHub</w:t>
      </w:r>
      <w:r w:rsidR="00593D71">
        <w:rPr>
          <w:rStyle w:val="Refdenotaalpie"/>
        </w:rPr>
        <w:footnoteReference w:id="1"/>
      </w:r>
      <w:r>
        <w:t>.</w:t>
      </w:r>
    </w:p>
    <w:p w14:paraId="0A8BFB8F" w14:textId="77777777" w:rsidR="00846363" w:rsidRPr="003C45D4" w:rsidRDefault="00846363" w:rsidP="003C45D4">
      <w:pPr>
        <w:rPr>
          <w:b/>
          <w:bCs/>
        </w:rPr>
      </w:pPr>
    </w:p>
    <w:p w14:paraId="22456B3E" w14:textId="243BA6CC" w:rsidR="00AC0C49" w:rsidRDefault="008950E0" w:rsidP="00805505">
      <w:pPr>
        <w:pStyle w:val="Ttulo2"/>
      </w:pPr>
      <w:bookmarkStart w:id="122" w:name="_Toc82560577"/>
      <w:r>
        <w:t>4</w:t>
      </w:r>
      <w:r w:rsidR="00AC0C49">
        <w:t xml:space="preserve">.1. </w:t>
      </w:r>
      <w:r w:rsidR="00AD4ABA" w:rsidRPr="00AD4ABA">
        <w:t>Obtención de los datos</w:t>
      </w:r>
      <w:bookmarkEnd w:id="122"/>
    </w:p>
    <w:p w14:paraId="289FEC32" w14:textId="54216137" w:rsidR="00FD58CA" w:rsidRDefault="00FD58CA" w:rsidP="00AC0C49">
      <w:r>
        <w:t xml:space="preserve">Tras realizar una búsqueda de </w:t>
      </w:r>
      <w:proofErr w:type="spellStart"/>
      <w:r w:rsidRPr="00FD58CA">
        <w:rPr>
          <w:i/>
          <w:iCs/>
        </w:rPr>
        <w:t>datasets</w:t>
      </w:r>
      <w:proofErr w:type="spellEnd"/>
      <w:r>
        <w:t xml:space="preserve"> públicos solo se ha encontrado dos fuentes </w:t>
      </w:r>
      <w:r w:rsidRPr="00FD58CA">
        <w:rPr>
          <w:i/>
          <w:iCs/>
        </w:rPr>
        <w:t>open-data</w:t>
      </w:r>
      <w:r>
        <w:t xml:space="preserve"> que proporcionen una cantidad de información suficiente para generar un modelo de </w:t>
      </w:r>
      <w:proofErr w:type="spellStart"/>
      <w:r>
        <w:t>xG</w:t>
      </w:r>
      <w:proofErr w:type="spellEnd"/>
      <w:r>
        <w:t xml:space="preserve">: una de la empresa </w:t>
      </w:r>
      <w:proofErr w:type="spellStart"/>
      <w:r>
        <w:t>StatsBomb</w:t>
      </w:r>
      <w:proofErr w:type="spellEnd"/>
      <w:r>
        <w:t xml:space="preserve"> y otra de </w:t>
      </w:r>
      <w:proofErr w:type="spellStart"/>
      <w:r>
        <w:t>WyScout</w:t>
      </w:r>
      <w:proofErr w:type="spellEnd"/>
      <w:r>
        <w:t xml:space="preserve">. El resto de </w:t>
      </w:r>
      <w:r w:rsidR="008950E0">
        <w:t>las bases</w:t>
      </w:r>
      <w:r>
        <w:t xml:space="preserve"> de datos futbolísticas solo aportaban datos generales de los partidos como el resultado, el número de disparos, la posesión, etc.</w:t>
      </w:r>
    </w:p>
    <w:p w14:paraId="56104FDA" w14:textId="22898A18" w:rsidR="003C45D4" w:rsidRDefault="00AC5CA8" w:rsidP="00AC0C49">
      <w:r>
        <w:t>También se ha estudiado la posibilidad de</w:t>
      </w:r>
      <w:r w:rsidR="00805505">
        <w:t xml:space="preserve"> pagar a alguno de los proveedores de datos existentes para obtener una mucho mayor cantidad de </w:t>
      </w:r>
      <w:r w:rsidR="0084267C">
        <w:t xml:space="preserve">los </w:t>
      </w:r>
      <w:r w:rsidR="003C45D4">
        <w:t>datos,</w:t>
      </w:r>
      <w:r w:rsidR="00805505">
        <w:t xml:space="preserve"> pero el coste era en todos </w:t>
      </w:r>
      <w:r w:rsidR="00805505">
        <w:lastRenderedPageBreak/>
        <w:t>los casos muy elevado puesto que son productos orientados a profesionales del sector (equipos, ojeadores, jugadores…).</w:t>
      </w:r>
    </w:p>
    <w:p w14:paraId="11837E9B" w14:textId="77777777" w:rsidR="00D65D0F" w:rsidRDefault="00D65D0F" w:rsidP="00AC0C49"/>
    <w:p w14:paraId="052B79ED" w14:textId="1D58C3C1" w:rsidR="00805505" w:rsidRPr="00B93A45" w:rsidRDefault="00805505" w:rsidP="00805505">
      <w:pPr>
        <w:pStyle w:val="Ttulo3"/>
      </w:pPr>
      <w:bookmarkStart w:id="123" w:name="_Toc82560578"/>
      <w:r w:rsidRPr="00B93A45">
        <w:t xml:space="preserve">4.1.1. </w:t>
      </w:r>
      <w:proofErr w:type="spellStart"/>
      <w:r w:rsidRPr="00B93A45">
        <w:t>StatsBomb</w:t>
      </w:r>
      <w:proofErr w:type="spellEnd"/>
      <w:r w:rsidR="0084267C" w:rsidRPr="00B93A45">
        <w:t xml:space="preserve"> Open-Data</w:t>
      </w:r>
      <w:bookmarkEnd w:id="123"/>
    </w:p>
    <w:p w14:paraId="715A8B57" w14:textId="367F96FA" w:rsidR="0084267C" w:rsidRDefault="0084267C" w:rsidP="007A4D92">
      <w:r w:rsidRPr="0084267C">
        <w:t>Los d</w:t>
      </w:r>
      <w:r>
        <w:t xml:space="preserve">atos provenientes de la empresa </w:t>
      </w:r>
      <w:proofErr w:type="spellStart"/>
      <w:r>
        <w:t>StatsBomb</w:t>
      </w:r>
      <w:proofErr w:type="spellEnd"/>
      <w:r>
        <w:t xml:space="preserve"> han sido obtenidos a partir de repositorio de </w:t>
      </w:r>
      <w:proofErr w:type="spellStart"/>
      <w:r>
        <w:t>Github</w:t>
      </w:r>
      <w:proofErr w:type="spellEnd"/>
      <w:r>
        <w:t xml:space="preserve"> abierto para uso académico </w:t>
      </w:r>
      <w:r w:rsidR="00062A35">
        <w:t>y</w:t>
      </w:r>
      <w:r>
        <w:t xml:space="preserve"> personal</w:t>
      </w:r>
      <w:r w:rsidR="0059066E">
        <w:t xml:space="preserve"> </w:t>
      </w:r>
      <w:r w:rsidR="0059066E">
        <w:fldChar w:fldCharType="begin"/>
      </w:r>
      <w:r w:rsidR="00B93A45">
        <w:instrText xml:space="preserve"> ADDIN ZOTERO_ITEM CSL_CITATION {"citationID":"ZkJBD0qw","properties":{"formattedCitation":"(Lawrence et\\uc0\\u160{}al., 2018/2021)","plainCitation":"(Lawrence et al., 2018/2021)","noteIndex":0},"citationItems":[{"id":77,"uris":["http://zotero.org/users/7978684/items/JMVJJ67G"],"uri":["http://zotero.org/users/7978684/items/JMVJJ67G"],"itemData":{"id":77,"type":"book","abstract":"Free football data from StatsBomb","note":"original-date: 2018-06-05T12:28:10Z","publisher":"StatsBomb","source":"GitHub","title":"StatsBomb Open Data","URL":"https://github.com/statsbomb/open-data","author":[{"family":"Lawrence","given":"Thom"},{"family":"Yorke","given":"James"},{"family":"haghanim","given":""}],"accessed":{"date-parts":[["2021",8,9]]},"issued":{"date-parts":[["2021",8,8]]}}}],"schema":"https://github.com/citation-style-language/schema/raw/master/csl-citation.json"} </w:instrText>
      </w:r>
      <w:r w:rsidR="0059066E">
        <w:fldChar w:fldCharType="separate"/>
      </w:r>
      <w:r w:rsidR="00B93A45" w:rsidRPr="00B93A45">
        <w:rPr>
          <w:rFonts w:cs="Arial"/>
          <w:szCs w:val="24"/>
        </w:rPr>
        <w:t>(Lawrence et al., 2018/2021)</w:t>
      </w:r>
      <w:r w:rsidR="0059066E">
        <w:fldChar w:fldCharType="end"/>
      </w:r>
      <w:r>
        <w:t>.</w:t>
      </w:r>
      <w:r w:rsidR="0059066E">
        <w:t xml:space="preserve"> Este </w:t>
      </w:r>
      <w:r w:rsidR="00F03CE2">
        <w:t>repositorio</w:t>
      </w:r>
      <w:r w:rsidR="0059066E">
        <w:t xml:space="preserve"> aporta </w:t>
      </w:r>
      <w:r w:rsidR="00EA3B02">
        <w:t xml:space="preserve">datos </w:t>
      </w:r>
      <w:r w:rsidR="00F03CE2">
        <w:t xml:space="preserve">en formato JSON </w:t>
      </w:r>
      <w:r w:rsidR="00F03CE2" w:rsidRPr="00F03CE2">
        <w:t xml:space="preserve">(JavaScript </w:t>
      </w:r>
      <w:proofErr w:type="spellStart"/>
      <w:r w:rsidR="00F03CE2" w:rsidRPr="00F03CE2">
        <w:t>Object</w:t>
      </w:r>
      <w:proofErr w:type="spellEnd"/>
      <w:r w:rsidR="00F03CE2" w:rsidRPr="00F03CE2">
        <w:t xml:space="preserve"> </w:t>
      </w:r>
      <w:proofErr w:type="spellStart"/>
      <w:r w:rsidR="00F03CE2" w:rsidRPr="00F03CE2">
        <w:t>Notation</w:t>
      </w:r>
      <w:proofErr w:type="spellEnd"/>
      <w:r w:rsidR="00F03CE2" w:rsidRPr="00F03CE2">
        <w:t>)</w:t>
      </w:r>
      <w:r w:rsidR="00F03CE2">
        <w:t xml:space="preserve"> </w:t>
      </w:r>
      <w:r w:rsidR="00EA3B02">
        <w:t xml:space="preserve">de todos los eventos ocurridos en los distintos partidos que hay en el repositorio (ver </w:t>
      </w:r>
      <w:r w:rsidR="00280F3B">
        <w:fldChar w:fldCharType="begin"/>
      </w:r>
      <w:r w:rsidR="00280F3B">
        <w:instrText xml:space="preserve"> REF _Ref79443092 \h </w:instrText>
      </w:r>
      <w:r w:rsidR="007A4D92">
        <w:instrText xml:space="preserve"> \* MERGEFORMAT </w:instrText>
      </w:r>
      <w:r w:rsidR="00280F3B">
        <w:fldChar w:fldCharType="separate"/>
      </w:r>
      <w:r w:rsidR="00280F3B" w:rsidRPr="001F58DE">
        <w:t xml:space="preserve">Tabla </w:t>
      </w:r>
      <w:r w:rsidR="00280F3B" w:rsidRPr="001F58DE">
        <w:rPr>
          <w:noProof/>
        </w:rPr>
        <w:t>1</w:t>
      </w:r>
      <w:r w:rsidR="00280F3B">
        <w:fldChar w:fldCharType="end"/>
      </w:r>
      <w:r w:rsidR="00EA3B02">
        <w:t>) así como datos sobre los partidos, las competiciones y las alineaciones</w:t>
      </w:r>
      <w:r w:rsidR="00062A35">
        <w:t xml:space="preserve"> de </w:t>
      </w:r>
      <w:r w:rsidR="00280F3B">
        <w:t>estos</w:t>
      </w:r>
      <w:r w:rsidR="00EA3B02">
        <w:t>.</w:t>
      </w:r>
    </w:p>
    <w:p w14:paraId="4D5073E4" w14:textId="7E2D93F9" w:rsidR="00BE4425" w:rsidRDefault="00BE4425" w:rsidP="007A4D92">
      <w:r>
        <w:t xml:space="preserve">En los datos sobre eventos </w:t>
      </w:r>
      <w:r w:rsidR="00A12D94">
        <w:t>se tiene</w:t>
      </w:r>
      <w:r>
        <w:t xml:space="preserve"> todos los pases, disparos, paradas, faltas, recepciones de balón, córneres… con las coordenadas donde ha ocurrido, el jugador que lo ha realizado, el momento del partido en el cual ha ocurrido, así como información </w:t>
      </w:r>
      <w:r w:rsidR="005D080A">
        <w:t>específica</w:t>
      </w:r>
      <w:r>
        <w:t xml:space="preserve"> sobre cada tipo de evento, por ejemplo, en caso de pase que tipo de pase ha sido. Además, permite relacionar datos entre sí por ejemplo un pasé completado con la recepción de balón del jugador que lo recibe. </w:t>
      </w:r>
    </w:p>
    <w:p w14:paraId="4FFC0877" w14:textId="5AADD679" w:rsidR="00062A35" w:rsidRDefault="00BE4425" w:rsidP="007A4D92">
      <w:r>
        <w:t>En el caso de los disparos también</w:t>
      </w:r>
      <w:r w:rsidR="002F33A5">
        <w:t xml:space="preserve"> </w:t>
      </w:r>
      <w:r w:rsidR="00A12D94">
        <w:t>se tiene</w:t>
      </w:r>
      <w:r w:rsidR="002F33A5">
        <w:t xml:space="preserve"> información sobre el sistema </w:t>
      </w:r>
      <w:proofErr w:type="spellStart"/>
      <w:r w:rsidR="002F33A5">
        <w:t>Freeze</w:t>
      </w:r>
      <w:proofErr w:type="spellEnd"/>
      <w:r w:rsidR="002F33A5">
        <w:t xml:space="preserve"> </w:t>
      </w:r>
      <w:proofErr w:type="spellStart"/>
      <w:r w:rsidR="002F33A5">
        <w:t>Frame</w:t>
      </w:r>
      <w:proofErr w:type="spellEnd"/>
      <w:r w:rsidR="002F33A5">
        <w:t xml:space="preserve"> creado por </w:t>
      </w:r>
      <w:proofErr w:type="spellStart"/>
      <w:r w:rsidR="002F33A5">
        <w:t>StatsBomb</w:t>
      </w:r>
      <w:proofErr w:type="spellEnd"/>
      <w:r w:rsidR="002F33A5">
        <w:t xml:space="preserve"> </w:t>
      </w:r>
      <w:r w:rsidR="002F33A5">
        <w:fldChar w:fldCharType="begin"/>
      </w:r>
      <w:r w:rsidR="002F33A5">
        <w:instrText xml:space="preserve"> ADDIN ZOTERO_ITEM CSL_CITATION {"citationID":"1YiLayLW","properties":{"formattedCitation":"(StatsBomb, 2021)","plainCitation":"(StatsBomb, 2021)","noteIndex":0},"citationItems":[{"id":78,"uris":["http://zotero.org/users/7978684/items/E79FALR7"],"uri":["http://zotero.org/users/7978684/items/E79FALR7"],"itemData":{"id":78,"type":"webpage","abstract":"En 2017, empezamos a recoger nuestros propios datos. Estábamos seguros de que con más y mejor información podríamos mejorar los...","container-title":"StatsBomb","language":"es-ES","title":"El Freeze Frame de StatsBomb y la cantidad de defensores entre balón y portería","URL":"http://statsbomb.com/es/2021/03/el-freeze-frame-de-statsbomb-y-los-defensores-entre-balon-y-porteria/","author":[{"family":"StatsBomb","given":""}],"accessed":{"date-parts":[["2021",5,21]]},"issued":{"date-parts":[["2021",3,4]]}}}],"schema":"https://github.com/citation-style-language/schema/raw/master/csl-citation.json"} </w:instrText>
      </w:r>
      <w:r w:rsidR="002F33A5">
        <w:fldChar w:fldCharType="separate"/>
      </w:r>
      <w:r w:rsidR="002F33A5" w:rsidRPr="002F33A5">
        <w:rPr>
          <w:rFonts w:cs="Arial"/>
        </w:rPr>
        <w:t>(</w:t>
      </w:r>
      <w:proofErr w:type="spellStart"/>
      <w:r w:rsidR="002F33A5" w:rsidRPr="002F33A5">
        <w:rPr>
          <w:rFonts w:cs="Arial"/>
        </w:rPr>
        <w:t>StatsBomb</w:t>
      </w:r>
      <w:proofErr w:type="spellEnd"/>
      <w:r w:rsidR="002F33A5" w:rsidRPr="002F33A5">
        <w:rPr>
          <w:rFonts w:cs="Arial"/>
        </w:rPr>
        <w:t>, 2021)</w:t>
      </w:r>
      <w:r w:rsidR="002F33A5">
        <w:fldChar w:fldCharType="end"/>
      </w:r>
      <w:r w:rsidR="002F33A5">
        <w:t xml:space="preserve"> que a partir de una imagen en el momento del disparo conoce la posición de todos los futbolistas en dicho momento. De esta manera se puede tener una mayor información como el número de jugadores entre el balón y la portería o la cercanía de</w:t>
      </w:r>
      <w:r w:rsidR="00DB5214">
        <w:t xml:space="preserve"> los rivales.</w:t>
      </w:r>
    </w:p>
    <w:p w14:paraId="64CA900C" w14:textId="774066D8" w:rsidR="00593C9C" w:rsidRDefault="00593C9C" w:rsidP="0084267C">
      <w:r>
        <w:t xml:space="preserve">En total </w:t>
      </w:r>
      <w:r w:rsidR="00CD37C1">
        <w:t xml:space="preserve">a partir de </w:t>
      </w:r>
      <w:proofErr w:type="spellStart"/>
      <w:r w:rsidR="00CD37C1">
        <w:t>StatsBombs</w:t>
      </w:r>
      <w:proofErr w:type="spellEnd"/>
      <w:r w:rsidR="00CD37C1">
        <w:t xml:space="preserve"> Open-Data </w:t>
      </w:r>
      <w:r w:rsidR="00A12D94">
        <w:t>se obtiene un total de</w:t>
      </w:r>
      <w:r w:rsidR="00CD37C1">
        <w:t>:</w:t>
      </w:r>
    </w:p>
    <w:p w14:paraId="2549CD3A" w14:textId="49A5A164" w:rsidR="00CD37C1" w:rsidRDefault="00CD37C1" w:rsidP="00CD37C1">
      <w:pPr>
        <w:pStyle w:val="Prrafodelista"/>
        <w:numPr>
          <w:ilvl w:val="0"/>
          <w:numId w:val="13"/>
        </w:numPr>
      </w:pPr>
      <w:r>
        <w:t xml:space="preserve">889 </w:t>
      </w:r>
      <w:proofErr w:type="gramStart"/>
      <w:r>
        <w:t>Partidos</w:t>
      </w:r>
      <w:proofErr w:type="gramEnd"/>
      <w:r w:rsidR="003E5F87">
        <w:t>.</w:t>
      </w:r>
    </w:p>
    <w:p w14:paraId="76D5E544" w14:textId="653BFEAA" w:rsidR="00CD37C1" w:rsidRDefault="00CD37C1" w:rsidP="00CD37C1">
      <w:pPr>
        <w:pStyle w:val="Prrafodelista"/>
        <w:numPr>
          <w:ilvl w:val="0"/>
          <w:numId w:val="13"/>
        </w:numPr>
      </w:pPr>
      <w:r>
        <w:t xml:space="preserve">7 </w:t>
      </w:r>
      <w:proofErr w:type="gramStart"/>
      <w:r>
        <w:t>Competiciones</w:t>
      </w:r>
      <w:proofErr w:type="gramEnd"/>
      <w:r w:rsidR="003E5F87">
        <w:t>.</w:t>
      </w:r>
    </w:p>
    <w:p w14:paraId="60FA8359" w14:textId="73ECF9E7" w:rsidR="00CD37C1" w:rsidRDefault="00CD37C1" w:rsidP="00CD37C1">
      <w:pPr>
        <w:pStyle w:val="Prrafodelista"/>
        <w:numPr>
          <w:ilvl w:val="0"/>
          <w:numId w:val="13"/>
        </w:numPr>
      </w:pPr>
      <w:r w:rsidRPr="00CD37C1">
        <w:t>3</w:t>
      </w:r>
      <w:r>
        <w:t>.</w:t>
      </w:r>
      <w:r w:rsidRPr="00CD37C1">
        <w:t>198</w:t>
      </w:r>
      <w:r>
        <w:t>.</w:t>
      </w:r>
      <w:r w:rsidRPr="00CD37C1">
        <w:t>449</w:t>
      </w:r>
      <w:r>
        <w:t xml:space="preserve"> </w:t>
      </w:r>
      <w:proofErr w:type="gramStart"/>
      <w:r>
        <w:t>Eventos</w:t>
      </w:r>
      <w:proofErr w:type="gramEnd"/>
      <w:r w:rsidR="003E5F87">
        <w:t>.</w:t>
      </w:r>
    </w:p>
    <w:p w14:paraId="7469ECDF" w14:textId="77777777" w:rsidR="00D65D0F" w:rsidRDefault="00D65D0F" w:rsidP="00CD37C1"/>
    <w:p w14:paraId="09016B5C" w14:textId="77777777" w:rsidR="00D65D0F" w:rsidRDefault="00D65D0F" w:rsidP="00CD37C1"/>
    <w:p w14:paraId="52CB9553" w14:textId="77777777" w:rsidR="00D65D0F" w:rsidRDefault="00D65D0F" w:rsidP="00CD37C1"/>
    <w:p w14:paraId="2EFA3979" w14:textId="77777777" w:rsidR="00D65D0F" w:rsidRDefault="00D65D0F" w:rsidP="00CD37C1"/>
    <w:p w14:paraId="1F0CB594" w14:textId="77777777" w:rsidR="00D65D0F" w:rsidRDefault="00D65D0F" w:rsidP="00CD37C1"/>
    <w:p w14:paraId="6539B02E" w14:textId="0247FEF5" w:rsidR="00CD37C1" w:rsidRDefault="00CD37C1" w:rsidP="00CD37C1">
      <w:r>
        <w:lastRenderedPageBreak/>
        <w:t xml:space="preserve">Que provienen de las distintas </w:t>
      </w:r>
      <w:r w:rsidR="00A103F0">
        <w:t>competiciones</w:t>
      </w:r>
      <w:r>
        <w:t xml:space="preserve"> y temporadas:</w:t>
      </w:r>
    </w:p>
    <w:tbl>
      <w:tblPr>
        <w:tblStyle w:val="Tabladelista7concolores-nfasis1"/>
        <w:tblW w:w="5000" w:type="pct"/>
        <w:tblLook w:val="0420" w:firstRow="1" w:lastRow="0" w:firstColumn="0" w:lastColumn="0" w:noHBand="0" w:noVBand="1"/>
      </w:tblPr>
      <w:tblGrid>
        <w:gridCol w:w="2918"/>
        <w:gridCol w:w="1099"/>
        <w:gridCol w:w="899"/>
        <w:gridCol w:w="4370"/>
      </w:tblGrid>
      <w:tr w:rsidR="00A103F0" w14:paraId="0827483D" w14:textId="77777777" w:rsidTr="00F03CE2">
        <w:trPr>
          <w:cnfStyle w:val="100000000000" w:firstRow="1" w:lastRow="0" w:firstColumn="0" w:lastColumn="0" w:oddVBand="0" w:evenVBand="0" w:oddHBand="0" w:evenHBand="0" w:firstRowFirstColumn="0" w:firstRowLastColumn="0" w:lastRowFirstColumn="0" w:lastRowLastColumn="0"/>
        </w:trPr>
        <w:tc>
          <w:tcPr>
            <w:tcW w:w="1571" w:type="pct"/>
          </w:tcPr>
          <w:p w14:paraId="64A443BC" w14:textId="269DD92B" w:rsidR="00CD37C1" w:rsidRPr="00A103F0" w:rsidRDefault="00A103F0" w:rsidP="00A103F0">
            <w:pPr>
              <w:jc w:val="center"/>
              <w:rPr>
                <w:sz w:val="24"/>
                <w:szCs w:val="20"/>
              </w:rPr>
            </w:pPr>
            <w:r w:rsidRPr="00A103F0">
              <w:rPr>
                <w:sz w:val="24"/>
                <w:szCs w:val="20"/>
              </w:rPr>
              <w:t>Competición</w:t>
            </w:r>
          </w:p>
        </w:tc>
        <w:tc>
          <w:tcPr>
            <w:tcW w:w="592" w:type="pct"/>
          </w:tcPr>
          <w:p w14:paraId="0CC781B4" w14:textId="3F0CB4C7" w:rsidR="00CD37C1" w:rsidRPr="00A103F0" w:rsidRDefault="00A103F0" w:rsidP="00A103F0">
            <w:pPr>
              <w:jc w:val="center"/>
              <w:rPr>
                <w:sz w:val="24"/>
                <w:szCs w:val="20"/>
              </w:rPr>
            </w:pPr>
            <w:r w:rsidRPr="00A103F0">
              <w:rPr>
                <w:sz w:val="24"/>
                <w:szCs w:val="20"/>
              </w:rPr>
              <w:t>Partidos</w:t>
            </w:r>
          </w:p>
        </w:tc>
        <w:tc>
          <w:tcPr>
            <w:tcW w:w="484" w:type="pct"/>
          </w:tcPr>
          <w:p w14:paraId="5CC79A46" w14:textId="4CF70083" w:rsidR="00CD37C1" w:rsidRPr="00A103F0" w:rsidRDefault="00A103F0" w:rsidP="00A103F0">
            <w:pPr>
              <w:jc w:val="center"/>
              <w:rPr>
                <w:sz w:val="24"/>
                <w:szCs w:val="20"/>
              </w:rPr>
            </w:pPr>
            <w:proofErr w:type="spellStart"/>
            <w:r w:rsidRPr="00A103F0">
              <w:rPr>
                <w:sz w:val="24"/>
                <w:szCs w:val="20"/>
              </w:rPr>
              <w:t>Temp</w:t>
            </w:r>
            <w:proofErr w:type="spellEnd"/>
            <w:r w:rsidRPr="00A103F0">
              <w:rPr>
                <w:sz w:val="24"/>
                <w:szCs w:val="20"/>
              </w:rPr>
              <w:t>.</w:t>
            </w:r>
          </w:p>
        </w:tc>
        <w:tc>
          <w:tcPr>
            <w:tcW w:w="2353" w:type="pct"/>
          </w:tcPr>
          <w:p w14:paraId="70765EFF" w14:textId="2D5BC143" w:rsidR="00CD37C1" w:rsidRPr="00A103F0" w:rsidRDefault="00A103F0" w:rsidP="00A103F0">
            <w:pPr>
              <w:jc w:val="center"/>
              <w:rPr>
                <w:sz w:val="24"/>
                <w:szCs w:val="20"/>
              </w:rPr>
            </w:pPr>
            <w:r w:rsidRPr="00A103F0">
              <w:rPr>
                <w:sz w:val="24"/>
                <w:szCs w:val="20"/>
              </w:rPr>
              <w:t>Detalle</w:t>
            </w:r>
          </w:p>
        </w:tc>
      </w:tr>
      <w:tr w:rsidR="00A103F0" w14:paraId="3D42ECC7"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660AF957" w14:textId="49CCA67B" w:rsidR="00CD37C1" w:rsidRDefault="00CD37C1" w:rsidP="003976A3">
            <w:r>
              <w:t>La Liga</w:t>
            </w:r>
          </w:p>
        </w:tc>
        <w:tc>
          <w:tcPr>
            <w:tcW w:w="592" w:type="pct"/>
          </w:tcPr>
          <w:p w14:paraId="4E0C6CC0" w14:textId="3E86441A" w:rsidR="00CD37C1" w:rsidRDefault="00CD37C1" w:rsidP="00A103F0">
            <w:pPr>
              <w:jc w:val="center"/>
            </w:pPr>
            <w:r>
              <w:t>485</w:t>
            </w:r>
          </w:p>
        </w:tc>
        <w:tc>
          <w:tcPr>
            <w:tcW w:w="484" w:type="pct"/>
          </w:tcPr>
          <w:p w14:paraId="4DB4DC0A" w14:textId="4DEFF7BA" w:rsidR="00CD37C1" w:rsidRDefault="00CD37C1" w:rsidP="00A103F0">
            <w:pPr>
              <w:jc w:val="center"/>
            </w:pPr>
            <w:r>
              <w:t>16</w:t>
            </w:r>
          </w:p>
        </w:tc>
        <w:tc>
          <w:tcPr>
            <w:tcW w:w="2353" w:type="pct"/>
          </w:tcPr>
          <w:p w14:paraId="2E6A40C1" w14:textId="1773DADB" w:rsidR="00CD37C1" w:rsidRDefault="00A103F0" w:rsidP="00CD37C1">
            <w:r>
              <w:t>Primera división española masculina</w:t>
            </w:r>
          </w:p>
        </w:tc>
      </w:tr>
      <w:tr w:rsidR="00A103F0" w14:paraId="4667D755" w14:textId="77777777" w:rsidTr="00F03CE2">
        <w:tc>
          <w:tcPr>
            <w:tcW w:w="1571" w:type="pct"/>
          </w:tcPr>
          <w:p w14:paraId="4B825EC4" w14:textId="28FEC476" w:rsidR="00CD37C1" w:rsidRDefault="00CD37C1" w:rsidP="003976A3">
            <w:r>
              <w:t xml:space="preserve">FA </w:t>
            </w:r>
            <w:proofErr w:type="spellStart"/>
            <w:r>
              <w:t>Women's</w:t>
            </w:r>
            <w:proofErr w:type="spellEnd"/>
            <w:r>
              <w:t xml:space="preserve"> Super League</w:t>
            </w:r>
          </w:p>
        </w:tc>
        <w:tc>
          <w:tcPr>
            <w:tcW w:w="592" w:type="pct"/>
          </w:tcPr>
          <w:p w14:paraId="637A6230" w14:textId="2FEE9A4C" w:rsidR="00CD37C1" w:rsidRDefault="00CD37C1" w:rsidP="00A103F0">
            <w:pPr>
              <w:jc w:val="center"/>
            </w:pPr>
            <w:r>
              <w:t>195</w:t>
            </w:r>
          </w:p>
        </w:tc>
        <w:tc>
          <w:tcPr>
            <w:tcW w:w="484" w:type="pct"/>
          </w:tcPr>
          <w:p w14:paraId="6915B53C" w14:textId="09FF8AD1" w:rsidR="00CD37C1" w:rsidRDefault="00CD37C1" w:rsidP="00A103F0">
            <w:pPr>
              <w:jc w:val="center"/>
            </w:pPr>
            <w:r>
              <w:t>3</w:t>
            </w:r>
          </w:p>
        </w:tc>
        <w:tc>
          <w:tcPr>
            <w:tcW w:w="2353" w:type="pct"/>
          </w:tcPr>
          <w:p w14:paraId="00D6AAEC" w14:textId="4F2E4768" w:rsidR="00CD37C1" w:rsidRDefault="00A103F0" w:rsidP="00CD37C1">
            <w:r>
              <w:t>Primera división inglesa femenina</w:t>
            </w:r>
          </w:p>
        </w:tc>
      </w:tr>
      <w:tr w:rsidR="00A103F0" w14:paraId="15DE74E1"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8BCA92E" w14:textId="27B69856" w:rsidR="00CD37C1" w:rsidRDefault="00CD37C1" w:rsidP="003976A3">
            <w:r>
              <w:t xml:space="preserve">FIFA </w:t>
            </w:r>
            <w:proofErr w:type="spellStart"/>
            <w:r>
              <w:t>World</w:t>
            </w:r>
            <w:proofErr w:type="spellEnd"/>
            <w:r>
              <w:t xml:space="preserve"> Cup</w:t>
            </w:r>
          </w:p>
        </w:tc>
        <w:tc>
          <w:tcPr>
            <w:tcW w:w="592" w:type="pct"/>
          </w:tcPr>
          <w:p w14:paraId="18B30BBA" w14:textId="38C745B2" w:rsidR="00CD37C1" w:rsidRDefault="00CD37C1" w:rsidP="00A103F0">
            <w:pPr>
              <w:jc w:val="center"/>
            </w:pPr>
            <w:r>
              <w:t>64</w:t>
            </w:r>
          </w:p>
        </w:tc>
        <w:tc>
          <w:tcPr>
            <w:tcW w:w="484" w:type="pct"/>
          </w:tcPr>
          <w:p w14:paraId="27D59306" w14:textId="2B7D2B26" w:rsidR="00CD37C1" w:rsidRDefault="00CD37C1" w:rsidP="00A103F0">
            <w:pPr>
              <w:jc w:val="center"/>
            </w:pPr>
            <w:r>
              <w:t>1</w:t>
            </w:r>
          </w:p>
        </w:tc>
        <w:tc>
          <w:tcPr>
            <w:tcW w:w="2353" w:type="pct"/>
          </w:tcPr>
          <w:p w14:paraId="4776065A" w14:textId="145A2EC0" w:rsidR="00CD37C1" w:rsidRDefault="00F03CE2" w:rsidP="00CD37C1">
            <w:r>
              <w:t>Trofeo de naciones mundial masculino</w:t>
            </w:r>
          </w:p>
        </w:tc>
      </w:tr>
      <w:tr w:rsidR="00A103F0" w14:paraId="4852A464" w14:textId="77777777" w:rsidTr="00F03CE2">
        <w:tc>
          <w:tcPr>
            <w:tcW w:w="1571" w:type="pct"/>
          </w:tcPr>
          <w:p w14:paraId="12368879" w14:textId="5811B1D2" w:rsidR="00CD37C1" w:rsidRDefault="00CD37C1" w:rsidP="003976A3">
            <w:proofErr w:type="spellStart"/>
            <w:r>
              <w:t>Women’s</w:t>
            </w:r>
            <w:proofErr w:type="spellEnd"/>
            <w:r>
              <w:t xml:space="preserve"> </w:t>
            </w:r>
            <w:proofErr w:type="spellStart"/>
            <w:r>
              <w:t>World</w:t>
            </w:r>
            <w:proofErr w:type="spellEnd"/>
            <w:r>
              <w:t xml:space="preserve"> Cup</w:t>
            </w:r>
          </w:p>
        </w:tc>
        <w:tc>
          <w:tcPr>
            <w:tcW w:w="592" w:type="pct"/>
          </w:tcPr>
          <w:p w14:paraId="511E4E4A" w14:textId="035E8632" w:rsidR="00CD37C1" w:rsidRDefault="00CD37C1" w:rsidP="00A103F0">
            <w:pPr>
              <w:jc w:val="center"/>
            </w:pPr>
            <w:r>
              <w:t>52</w:t>
            </w:r>
          </w:p>
        </w:tc>
        <w:tc>
          <w:tcPr>
            <w:tcW w:w="484" w:type="pct"/>
          </w:tcPr>
          <w:p w14:paraId="12AE5FE7" w14:textId="7BED259F" w:rsidR="00CD37C1" w:rsidRDefault="00CD37C1" w:rsidP="00A103F0">
            <w:pPr>
              <w:jc w:val="center"/>
            </w:pPr>
            <w:r>
              <w:t>1</w:t>
            </w:r>
          </w:p>
        </w:tc>
        <w:tc>
          <w:tcPr>
            <w:tcW w:w="2353" w:type="pct"/>
          </w:tcPr>
          <w:p w14:paraId="46A1CD6D" w14:textId="3B11405D" w:rsidR="00CD37C1" w:rsidRDefault="00F03CE2" w:rsidP="00CD37C1">
            <w:r>
              <w:t xml:space="preserve">Trofeo de naciones mundial </w:t>
            </w:r>
            <w:r w:rsidR="00A103F0">
              <w:t>femenino</w:t>
            </w:r>
          </w:p>
        </w:tc>
      </w:tr>
      <w:tr w:rsidR="00A103F0" w14:paraId="2C2207BF"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25796958" w14:textId="19843D66" w:rsidR="00CD37C1" w:rsidRDefault="00CD37C1" w:rsidP="003976A3">
            <w:r>
              <w:t>NWSL</w:t>
            </w:r>
          </w:p>
        </w:tc>
        <w:tc>
          <w:tcPr>
            <w:tcW w:w="592" w:type="pct"/>
          </w:tcPr>
          <w:p w14:paraId="3DCB26B7" w14:textId="528C8ACC" w:rsidR="00CD37C1" w:rsidRDefault="00CD37C1" w:rsidP="00A103F0">
            <w:pPr>
              <w:jc w:val="center"/>
            </w:pPr>
            <w:r>
              <w:t>36</w:t>
            </w:r>
          </w:p>
        </w:tc>
        <w:tc>
          <w:tcPr>
            <w:tcW w:w="484" w:type="pct"/>
          </w:tcPr>
          <w:p w14:paraId="35991AD7" w14:textId="53C93647" w:rsidR="00CD37C1" w:rsidRDefault="00CD37C1" w:rsidP="00A103F0">
            <w:pPr>
              <w:jc w:val="center"/>
            </w:pPr>
            <w:r>
              <w:t>1</w:t>
            </w:r>
          </w:p>
        </w:tc>
        <w:tc>
          <w:tcPr>
            <w:tcW w:w="2353" w:type="pct"/>
          </w:tcPr>
          <w:p w14:paraId="4DA77436" w14:textId="276C6EC2" w:rsidR="00CD37C1" w:rsidRDefault="00A103F0" w:rsidP="00CD37C1">
            <w:r>
              <w:t>Primera división estadounidense femenina</w:t>
            </w:r>
          </w:p>
        </w:tc>
      </w:tr>
      <w:tr w:rsidR="00A103F0" w14:paraId="4A17EA71" w14:textId="77777777" w:rsidTr="00F03CE2">
        <w:tc>
          <w:tcPr>
            <w:tcW w:w="1571" w:type="pct"/>
          </w:tcPr>
          <w:p w14:paraId="308FF2D8" w14:textId="1C5744C2" w:rsidR="00CD37C1" w:rsidRDefault="00CD37C1" w:rsidP="003976A3">
            <w:r>
              <w:t>Premier League</w:t>
            </w:r>
          </w:p>
        </w:tc>
        <w:tc>
          <w:tcPr>
            <w:tcW w:w="592" w:type="pct"/>
          </w:tcPr>
          <w:p w14:paraId="1D6414C0" w14:textId="7D26C327" w:rsidR="00CD37C1" w:rsidRDefault="00CD37C1" w:rsidP="00A103F0">
            <w:pPr>
              <w:jc w:val="center"/>
            </w:pPr>
            <w:r>
              <w:t>33</w:t>
            </w:r>
          </w:p>
        </w:tc>
        <w:tc>
          <w:tcPr>
            <w:tcW w:w="484" w:type="pct"/>
          </w:tcPr>
          <w:p w14:paraId="237CB9C8" w14:textId="693422D3" w:rsidR="00CD37C1" w:rsidRDefault="00CD37C1" w:rsidP="00A103F0">
            <w:pPr>
              <w:jc w:val="center"/>
            </w:pPr>
            <w:r>
              <w:t>1</w:t>
            </w:r>
          </w:p>
        </w:tc>
        <w:tc>
          <w:tcPr>
            <w:tcW w:w="2353" w:type="pct"/>
          </w:tcPr>
          <w:p w14:paraId="02EFF1B2" w14:textId="55DDAE9D" w:rsidR="00CD37C1" w:rsidRDefault="00A103F0" w:rsidP="00CD37C1">
            <w:r>
              <w:t>Primera división inglesa masculina</w:t>
            </w:r>
          </w:p>
        </w:tc>
      </w:tr>
      <w:tr w:rsidR="00A103F0" w14:paraId="2043B4F4"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289D469" w14:textId="1FE36931" w:rsidR="00CD37C1" w:rsidRDefault="00D12794" w:rsidP="003976A3">
            <w:r>
              <w:t xml:space="preserve">UEFA </w:t>
            </w:r>
            <w:r w:rsidR="00CD37C1">
              <w:t>Champions</w:t>
            </w:r>
            <w:r w:rsidR="00A103F0">
              <w:t xml:space="preserve"> </w:t>
            </w:r>
            <w:r w:rsidR="00CD37C1">
              <w:t>League</w:t>
            </w:r>
          </w:p>
        </w:tc>
        <w:tc>
          <w:tcPr>
            <w:tcW w:w="592" w:type="pct"/>
          </w:tcPr>
          <w:p w14:paraId="4CA68514" w14:textId="1C2758BA" w:rsidR="00CD37C1" w:rsidRDefault="00CD37C1" w:rsidP="00A103F0">
            <w:pPr>
              <w:jc w:val="center"/>
            </w:pPr>
            <w:r>
              <w:t>14</w:t>
            </w:r>
          </w:p>
        </w:tc>
        <w:tc>
          <w:tcPr>
            <w:tcW w:w="484" w:type="pct"/>
          </w:tcPr>
          <w:p w14:paraId="2B4C2E4D" w14:textId="1028DB1D" w:rsidR="00CD37C1" w:rsidRDefault="00CD37C1" w:rsidP="00A103F0">
            <w:pPr>
              <w:jc w:val="center"/>
            </w:pPr>
            <w:r>
              <w:t>1</w:t>
            </w:r>
          </w:p>
        </w:tc>
        <w:tc>
          <w:tcPr>
            <w:tcW w:w="2353" w:type="pct"/>
          </w:tcPr>
          <w:p w14:paraId="2499183D" w14:textId="2873BD2E" w:rsidR="00CD37C1" w:rsidRDefault="00A103F0" w:rsidP="00CD37C1">
            <w:r>
              <w:t>Competición europea de clubes masculina</w:t>
            </w:r>
          </w:p>
        </w:tc>
      </w:tr>
    </w:tbl>
    <w:p w14:paraId="28FF984D" w14:textId="23C0F401" w:rsidR="001F58DE" w:rsidRDefault="001F58DE" w:rsidP="00F03CE2">
      <w:pPr>
        <w:pStyle w:val="Descripcin"/>
        <w:jc w:val="center"/>
        <w:rPr>
          <w:color w:val="auto"/>
        </w:rPr>
      </w:pPr>
      <w:bookmarkStart w:id="124" w:name="_Ref79443092"/>
      <w:bookmarkStart w:id="125" w:name="_Toc82560600"/>
      <w:r w:rsidRPr="001F58DE">
        <w:rPr>
          <w:color w:val="auto"/>
        </w:rPr>
        <w:t xml:space="preserve">Tabla </w:t>
      </w:r>
      <w:r w:rsidRPr="001F58DE">
        <w:rPr>
          <w:color w:val="auto"/>
        </w:rPr>
        <w:fldChar w:fldCharType="begin"/>
      </w:r>
      <w:r w:rsidRPr="001F58DE">
        <w:rPr>
          <w:color w:val="auto"/>
        </w:rPr>
        <w:instrText xml:space="preserve"> SEQ Tabla \* ARABIC </w:instrText>
      </w:r>
      <w:r w:rsidRPr="001F58DE">
        <w:rPr>
          <w:color w:val="auto"/>
        </w:rPr>
        <w:fldChar w:fldCharType="separate"/>
      </w:r>
      <w:r w:rsidR="00681F44">
        <w:rPr>
          <w:noProof/>
          <w:color w:val="auto"/>
        </w:rPr>
        <w:t>1</w:t>
      </w:r>
      <w:r w:rsidRPr="001F58DE">
        <w:rPr>
          <w:color w:val="auto"/>
        </w:rPr>
        <w:fldChar w:fldCharType="end"/>
      </w:r>
      <w:bookmarkEnd w:id="124"/>
      <w:r w:rsidRPr="001F58DE">
        <w:rPr>
          <w:color w:val="auto"/>
        </w:rPr>
        <w:t xml:space="preserve">: Partidos y temporadas de cada competición en los datos de </w:t>
      </w:r>
      <w:proofErr w:type="spellStart"/>
      <w:r w:rsidRPr="001F58DE">
        <w:rPr>
          <w:color w:val="auto"/>
        </w:rPr>
        <w:t>StatsBomb</w:t>
      </w:r>
      <w:proofErr w:type="spellEnd"/>
      <w:r w:rsidRPr="001F58DE">
        <w:rPr>
          <w:color w:val="auto"/>
        </w:rPr>
        <w:t xml:space="preserve"> Open-Data.</w:t>
      </w:r>
      <w:bookmarkEnd w:id="125"/>
    </w:p>
    <w:p w14:paraId="69F1EFD5" w14:textId="77777777" w:rsidR="00F03CE2" w:rsidRPr="00F03CE2" w:rsidRDefault="00F03CE2" w:rsidP="00F03CE2"/>
    <w:p w14:paraId="753C1EFD" w14:textId="1F18E69B" w:rsidR="00A103F0" w:rsidRPr="001F58DE" w:rsidRDefault="00A103F0" w:rsidP="00A103F0">
      <w:pPr>
        <w:pStyle w:val="Ttulo3"/>
      </w:pPr>
      <w:bookmarkStart w:id="126" w:name="_Toc82560579"/>
      <w:r w:rsidRPr="002A63AF">
        <w:t xml:space="preserve">4.1.2. </w:t>
      </w:r>
      <w:proofErr w:type="spellStart"/>
      <w:r w:rsidR="00680979" w:rsidRPr="001F58DE">
        <w:t>Wy</w:t>
      </w:r>
      <w:r w:rsidR="001F58DE" w:rsidRPr="001F58DE">
        <w:t>S</w:t>
      </w:r>
      <w:r w:rsidR="00680979" w:rsidRPr="001F58DE">
        <w:t>cout</w:t>
      </w:r>
      <w:proofErr w:type="spellEnd"/>
      <w:r w:rsidR="00680979" w:rsidRPr="001F58DE">
        <w:t xml:space="preserve"> Soccer match </w:t>
      </w:r>
      <w:proofErr w:type="spellStart"/>
      <w:r w:rsidR="00680979" w:rsidRPr="001F58DE">
        <w:t>event</w:t>
      </w:r>
      <w:proofErr w:type="spellEnd"/>
      <w:r w:rsidR="00680979" w:rsidRPr="001F58DE">
        <w:t xml:space="preserve"> </w:t>
      </w:r>
      <w:proofErr w:type="spellStart"/>
      <w:r w:rsidR="00680979" w:rsidRPr="001F58DE">
        <w:t>dataset</w:t>
      </w:r>
      <w:bookmarkEnd w:id="126"/>
      <w:proofErr w:type="spellEnd"/>
    </w:p>
    <w:p w14:paraId="2589DF40" w14:textId="0EF55F8F" w:rsidR="00680979" w:rsidRDefault="001F58DE" w:rsidP="00680979">
      <w:r w:rsidRPr="001F58DE">
        <w:t>Por su parte los d</w:t>
      </w:r>
      <w:r>
        <w:t xml:space="preserve">atos de </w:t>
      </w:r>
      <w:proofErr w:type="spellStart"/>
      <w:r>
        <w:t>WyScout</w:t>
      </w:r>
      <w:proofErr w:type="spellEnd"/>
      <w:r>
        <w:t xml:space="preserve"> provienen del repositorio de </w:t>
      </w:r>
      <w:proofErr w:type="spellStart"/>
      <w:r>
        <w:t>Figshare</w:t>
      </w:r>
      <w:proofErr w:type="spellEnd"/>
      <w:r>
        <w:t xml:space="preserve"> abierto también para uso personal y académico </w:t>
      </w:r>
      <w:r w:rsidR="00280F3B">
        <w:fldChar w:fldCharType="begin"/>
      </w:r>
      <w:r w:rsidR="00280F3B">
        <w:instrText xml:space="preserve"> ADDIN ZOTERO_ITEM CSL_CITATION {"citationID":"tnFtY6Og","properties":{"formattedCitation":"(Pappalardo et\\uc0\\u160{}al., 2019; Pappalardo &amp; Massuco, 2019)","plainCitation":"(Pappalardo et al., 2019; Pappalardo &amp; Massuco, 2019)","noteIndex":0},"citationItems":[{"id":82,"uris":["http://zotero.org/users/7978684/items/N99LY3VY"],"uri":["http://zotero.org/users/7978684/items/N99LY3VY"],"itemData":{"id":82,"type":"article-journal","abstract":"Soccer analytics is attracting increasing interest in academia and industry, thanks to the availability of sensing technologies that provide high-fidelity data streams for every match. Unfortunately, these detailed data are owned by specialized companies and hence are rarely publicly available for scientific research. To fill this gap, this paper describes the largest open collection of soccer-logs ever released, containing all the spatio-temporal events (passes, shots, fouls, etc.) that occured during each match for an entire season of seven prominent soccer competitions. Each match event contains information about its position, time, outcome, player and characteristics. The nature of team sports like soccer, halfway between the abstraction of a game and the reality of complex social systems, combined with the unique size and composition of this dataset, provide an ideal ground for tackling a wide range of data science problems, including the measurement and evaluation of performance, both at individual and at collective level, and the determinants of success and failure.","container-title":"Scientific Data","DOI":"10.1038/s41597-019-0247-7","ISSN":"2052-4463","issue":"1","journalAbbreviation":"Sci Data","language":"en","note":"Bandiera_abtest: a\nCc_license_type: cc_publicdomain\nCg_type: Nature Research Journals\nnumber: 1\nPrimary_atype: Research\npublisher: Nature Publishing Group\nSubject_term: Information technology;Interdisciplinary studies;Medical research\nSubject_term_id: information-technology;interdisciplinary-studies;medical-research","page":"236","source":"www.nature.com","title":"A public data set of spatio-temporal match events in soccer competitions","volume":"6","author":[{"family":"Pappalardo","given":"Luca"},{"family":"Cintia","given":"Paolo"},{"family":"Rossi","given":"Alessio"},{"family":"Massucco","given":"Emanuele"},{"family":"Ferragina","given":"Paolo"},{"family":"Pedreschi","given":"Dino"},{"family":"Giannotti","given":"Fosca"}],"issued":{"date-parts":[["2019",10,28]]}}},{"id":80,"uris":["http://zotero.org/users/7978684/items/65ERBVSG"],"uri":["http://zotero.org/users/7978684/items/65ERBVSG"],"itemData":{"id":80,"type":"article-journal","abstract":"Soccer analytics is attracting an increasing interest of academia and industry, thanks to the availability of sensing technologies that provide high-fidelity data streams extracted from every match.  Unfortunately, these detailed data are owned by specialized companies and hence are rarely publicly available for scientific research. To fill this gap, we provide to the public the largest open collection of soccer-logs ever released, collected by Wyscout (https://wyscout.com/) containing all the spatio-temporal events (passes, shots, fouls, etc.) that occur during all matches of an entire season of seven competitions (La Liga, Serie A, Bundesliga, Premier League, Ligue 1, FIFA World Cup 2018, UEFA Euro Cup 2016). A match event contains information about its position, time, outcome, player and characteristics. This dataset has been used recently during the Soccer Data Challenge (https://sobigdata-soccerchallenge.it/) and, to the best of our knowledge, it is the largest public collectionof soccer-logs.If you use these data for your research or analyses, cite the following paper: https://www.nature.com/articles/s41597-019-0247-7","DOI":"https://doi.org/10.6084/m9.figshare.c.4415000","language":"en","note":"publisher: figshare","source":"figshare.com","title":"Soccer match event dataset","URL":"https://figshare.com/collections/Soccer_match_event_dataset/4415000/2","author":[{"family":"Pappalardo","given":"Luca"},{"family":"Massuco","given":"Emanuele"}],"accessed":{"date-parts":[["2021",8,9]]},"issued":{"date-parts":[["2019",5,6]]}}}],"schema":"https://github.com/citation-style-language/schema/raw/master/csl-citation.json"} </w:instrText>
      </w:r>
      <w:r w:rsidR="00280F3B">
        <w:fldChar w:fldCharType="separate"/>
      </w:r>
      <w:r w:rsidR="00280F3B" w:rsidRPr="00280F3B">
        <w:rPr>
          <w:rFonts w:cs="Arial"/>
          <w:szCs w:val="24"/>
        </w:rPr>
        <w:t>(Pappalardo et al., 2019; Pappalardo &amp; Massuco, 2019)</w:t>
      </w:r>
      <w:r w:rsidR="00280F3B">
        <w:fldChar w:fldCharType="end"/>
      </w:r>
      <w:r>
        <w:t>.</w:t>
      </w:r>
      <w:r w:rsidR="00280F3B">
        <w:t xml:space="preserve"> En este caso el repositorio ofrece datos de entrenadores, árbitros, jugadores, equipos, competiciones, partidos y eventos.</w:t>
      </w:r>
      <w:r w:rsidR="00F03CE2">
        <w:t xml:space="preserve"> Al igual que con los de </w:t>
      </w:r>
      <w:proofErr w:type="spellStart"/>
      <w:r w:rsidR="00F03CE2">
        <w:t>StatsBomb</w:t>
      </w:r>
      <w:proofErr w:type="spellEnd"/>
      <w:r w:rsidR="00F03CE2">
        <w:t xml:space="preserve"> los datos</w:t>
      </w:r>
      <w:r w:rsidR="003C45D4">
        <w:t xml:space="preserve"> están en ficheros JSON.</w:t>
      </w:r>
    </w:p>
    <w:p w14:paraId="0DE6F310" w14:textId="43E889CD" w:rsidR="00280F3B" w:rsidRDefault="00280F3B" w:rsidP="00680979">
      <w:r>
        <w:t>Los datos sobre eventos son muy parecidos a los</w:t>
      </w:r>
      <w:r w:rsidR="00BA68ED">
        <w:t xml:space="preserve"> de </w:t>
      </w:r>
      <w:proofErr w:type="spellStart"/>
      <w:r w:rsidR="00BA68ED">
        <w:t>StatsBomb</w:t>
      </w:r>
      <w:proofErr w:type="spellEnd"/>
      <w:r w:rsidR="00BA68ED">
        <w:t xml:space="preserve"> si bien tiene algo menos de detalles sobre estos y no tiene la posición del resto de jugadores durante ningún evento más allá de las coordenadas del futbolista que realiza la acción.</w:t>
      </w:r>
    </w:p>
    <w:p w14:paraId="4AFB4A6D" w14:textId="6A6BB584" w:rsidR="00BA68ED" w:rsidRDefault="00BA68ED" w:rsidP="00680979">
      <w:r>
        <w:t xml:space="preserve">Aunque los datos de </w:t>
      </w:r>
      <w:proofErr w:type="spellStart"/>
      <w:r>
        <w:t>Stat</w:t>
      </w:r>
      <w:r w:rsidR="00F03CE2">
        <w:t>B</w:t>
      </w:r>
      <w:r>
        <w:t>omb</w:t>
      </w:r>
      <w:proofErr w:type="spellEnd"/>
      <w:r>
        <w:t xml:space="preserve"> tiene</w:t>
      </w:r>
      <w:r w:rsidR="00F03CE2">
        <w:t>n</w:t>
      </w:r>
      <w:r>
        <w:t xml:space="preserve"> </w:t>
      </w:r>
      <w:r w:rsidR="003976A3">
        <w:t>más información</w:t>
      </w:r>
      <w:r>
        <w:t xml:space="preserve"> sobre los disparos los datos de </w:t>
      </w:r>
      <w:proofErr w:type="spellStart"/>
      <w:r>
        <w:t>WyScout</w:t>
      </w:r>
      <w:proofErr w:type="spellEnd"/>
      <w:r>
        <w:t xml:space="preserve"> también han sido usados puesto que el nivel de información es suficiente y la cantidad de datos es incluso mayor</w:t>
      </w:r>
      <w:r w:rsidR="00F03CE2">
        <w:t xml:space="preserve"> (ver </w:t>
      </w:r>
      <w:r w:rsidR="00F03CE2">
        <w:fldChar w:fldCharType="begin"/>
      </w:r>
      <w:r w:rsidR="00F03CE2">
        <w:instrText xml:space="preserve"> REF _Ref79445551 \h </w:instrText>
      </w:r>
      <w:r w:rsidR="00F03CE2">
        <w:fldChar w:fldCharType="separate"/>
      </w:r>
      <w:r w:rsidR="00F03CE2" w:rsidRPr="00F03CE2">
        <w:t xml:space="preserve">Tabla </w:t>
      </w:r>
      <w:r w:rsidR="00F03CE2" w:rsidRPr="00F03CE2">
        <w:rPr>
          <w:noProof/>
        </w:rPr>
        <w:t>2</w:t>
      </w:r>
      <w:r w:rsidR="00F03CE2">
        <w:fldChar w:fldCharType="end"/>
      </w:r>
      <w:r w:rsidR="00F03CE2">
        <w:t>)</w:t>
      </w:r>
      <w:r>
        <w:t xml:space="preserve"> por lo que</w:t>
      </w:r>
      <w:r w:rsidR="00F03CE2">
        <w:t xml:space="preserve"> se ha escogido </w:t>
      </w:r>
      <w:r>
        <w:t>combina</w:t>
      </w:r>
      <w:r w:rsidR="00F03CE2">
        <w:t>r</w:t>
      </w:r>
      <w:r>
        <w:t xml:space="preserve"> ambos </w:t>
      </w:r>
      <w:proofErr w:type="spellStart"/>
      <w:r w:rsidRPr="00F03CE2">
        <w:rPr>
          <w:i/>
          <w:iCs/>
        </w:rPr>
        <w:t>dat</w:t>
      </w:r>
      <w:r w:rsidR="00F03CE2" w:rsidRPr="00F03CE2">
        <w:rPr>
          <w:i/>
          <w:iCs/>
        </w:rPr>
        <w:t>a</w:t>
      </w:r>
      <w:r w:rsidRPr="00F03CE2">
        <w:rPr>
          <w:i/>
          <w:iCs/>
        </w:rPr>
        <w:t>s</w:t>
      </w:r>
      <w:r w:rsidR="00F03CE2" w:rsidRPr="00F03CE2">
        <w:rPr>
          <w:i/>
          <w:iCs/>
        </w:rPr>
        <w:t>ets</w:t>
      </w:r>
      <w:proofErr w:type="spellEnd"/>
      <w:r>
        <w:t xml:space="preserve"> </w:t>
      </w:r>
      <w:r w:rsidR="00F03CE2">
        <w:t>para así tener una cantidad mayor de datos pese a que no todos los disparos tendrán la misma cantidad de información.</w:t>
      </w:r>
    </w:p>
    <w:p w14:paraId="59D00DCE" w14:textId="574E37D8" w:rsidR="00BA68ED" w:rsidRDefault="00BA68ED" w:rsidP="00680979">
      <w:r>
        <w:t xml:space="preserve">En este caso </w:t>
      </w:r>
      <w:proofErr w:type="spellStart"/>
      <w:r w:rsidRPr="00BA68ED">
        <w:t>WyScout</w:t>
      </w:r>
      <w:proofErr w:type="spellEnd"/>
      <w:r w:rsidRPr="00BA68ED">
        <w:t xml:space="preserve"> Soccer match </w:t>
      </w:r>
      <w:proofErr w:type="spellStart"/>
      <w:r w:rsidRPr="00BA68ED">
        <w:t>event</w:t>
      </w:r>
      <w:proofErr w:type="spellEnd"/>
      <w:r w:rsidRPr="00BA68ED">
        <w:t xml:space="preserve"> </w:t>
      </w:r>
      <w:proofErr w:type="spellStart"/>
      <w:r w:rsidRPr="00BA68ED">
        <w:t>dataset</w:t>
      </w:r>
      <w:proofErr w:type="spellEnd"/>
      <w:r>
        <w:t xml:space="preserve"> aporta datos de:</w:t>
      </w:r>
    </w:p>
    <w:p w14:paraId="6EC12C7D" w14:textId="321731A4" w:rsidR="00BA68ED" w:rsidRDefault="00BA68ED" w:rsidP="00BA68ED">
      <w:pPr>
        <w:pStyle w:val="Prrafodelista"/>
        <w:numPr>
          <w:ilvl w:val="0"/>
          <w:numId w:val="14"/>
        </w:numPr>
      </w:pPr>
      <w:r w:rsidRPr="00BA68ED">
        <w:t>1941</w:t>
      </w:r>
      <w:r>
        <w:t xml:space="preserve"> </w:t>
      </w:r>
      <w:proofErr w:type="gramStart"/>
      <w:r>
        <w:t>Partidos</w:t>
      </w:r>
      <w:proofErr w:type="gramEnd"/>
      <w:r w:rsidR="00A9014B">
        <w:t>.</w:t>
      </w:r>
    </w:p>
    <w:p w14:paraId="2F004BD3" w14:textId="3ED829A2" w:rsidR="00BA68ED" w:rsidRDefault="003976A3" w:rsidP="00BA68ED">
      <w:pPr>
        <w:pStyle w:val="Prrafodelista"/>
        <w:numPr>
          <w:ilvl w:val="0"/>
          <w:numId w:val="14"/>
        </w:numPr>
      </w:pPr>
      <w:r>
        <w:t xml:space="preserve">7 </w:t>
      </w:r>
      <w:proofErr w:type="gramStart"/>
      <w:r>
        <w:t>Competiciones</w:t>
      </w:r>
      <w:proofErr w:type="gramEnd"/>
      <w:r w:rsidR="00A9014B">
        <w:t>.</w:t>
      </w:r>
    </w:p>
    <w:p w14:paraId="6A403230" w14:textId="05C20984" w:rsidR="003976A3" w:rsidRDefault="003976A3" w:rsidP="00BA68ED">
      <w:pPr>
        <w:pStyle w:val="Prrafodelista"/>
        <w:numPr>
          <w:ilvl w:val="0"/>
          <w:numId w:val="14"/>
        </w:numPr>
      </w:pPr>
      <w:r w:rsidRPr="003976A3">
        <w:t>3</w:t>
      </w:r>
      <w:r>
        <w:t>.</w:t>
      </w:r>
      <w:r w:rsidRPr="003976A3">
        <w:t>251</w:t>
      </w:r>
      <w:r>
        <w:t>.</w:t>
      </w:r>
      <w:r w:rsidRPr="003976A3">
        <w:t>294</w:t>
      </w:r>
      <w:r>
        <w:t xml:space="preserve"> </w:t>
      </w:r>
      <w:proofErr w:type="gramStart"/>
      <w:r>
        <w:t>Eventos</w:t>
      </w:r>
      <w:proofErr w:type="gramEnd"/>
      <w:r w:rsidR="00A9014B">
        <w:t>.</w:t>
      </w:r>
    </w:p>
    <w:p w14:paraId="728F2403" w14:textId="77777777" w:rsidR="00D65D0F" w:rsidRDefault="00D65D0F" w:rsidP="00A9014B"/>
    <w:p w14:paraId="6ABC11B7" w14:textId="77777777" w:rsidR="00D65D0F" w:rsidRDefault="00D65D0F" w:rsidP="00A9014B"/>
    <w:p w14:paraId="108C1C6B" w14:textId="78658C16" w:rsidR="003976A3" w:rsidRDefault="003976A3" w:rsidP="00A9014B">
      <w:r>
        <w:lastRenderedPageBreak/>
        <w:t>Que provienen de las distintas competiciones y temporadas:</w:t>
      </w:r>
    </w:p>
    <w:tbl>
      <w:tblPr>
        <w:tblStyle w:val="Tabladelista7concolores-nfasis1"/>
        <w:tblW w:w="5000" w:type="pct"/>
        <w:tblLook w:val="0420" w:firstRow="1" w:lastRow="0" w:firstColumn="0" w:lastColumn="0" w:noHBand="0" w:noVBand="1"/>
      </w:tblPr>
      <w:tblGrid>
        <w:gridCol w:w="2795"/>
        <w:gridCol w:w="1163"/>
        <w:gridCol w:w="951"/>
        <w:gridCol w:w="4377"/>
      </w:tblGrid>
      <w:tr w:rsidR="003976A3" w14:paraId="2EC2B368" w14:textId="77777777" w:rsidTr="00F03CE2">
        <w:trPr>
          <w:cnfStyle w:val="100000000000" w:firstRow="1" w:lastRow="0" w:firstColumn="0" w:lastColumn="0" w:oddVBand="0" w:evenVBand="0" w:oddHBand="0" w:evenHBand="0" w:firstRowFirstColumn="0" w:firstRowLastColumn="0" w:lastRowFirstColumn="0" w:lastRowLastColumn="0"/>
        </w:trPr>
        <w:tc>
          <w:tcPr>
            <w:tcW w:w="1505" w:type="pct"/>
          </w:tcPr>
          <w:p w14:paraId="2549F9FB" w14:textId="77777777" w:rsidR="003976A3" w:rsidRPr="00A103F0" w:rsidRDefault="003976A3" w:rsidP="003976A3">
            <w:pPr>
              <w:jc w:val="center"/>
              <w:rPr>
                <w:sz w:val="24"/>
                <w:szCs w:val="20"/>
              </w:rPr>
            </w:pPr>
            <w:r w:rsidRPr="00A103F0">
              <w:rPr>
                <w:sz w:val="24"/>
                <w:szCs w:val="20"/>
              </w:rPr>
              <w:t>Competición</w:t>
            </w:r>
          </w:p>
        </w:tc>
        <w:tc>
          <w:tcPr>
            <w:tcW w:w="626" w:type="pct"/>
          </w:tcPr>
          <w:p w14:paraId="2207D8B1" w14:textId="77777777" w:rsidR="003976A3" w:rsidRPr="00A103F0" w:rsidRDefault="003976A3" w:rsidP="003976A3">
            <w:pPr>
              <w:jc w:val="center"/>
              <w:rPr>
                <w:sz w:val="24"/>
                <w:szCs w:val="20"/>
              </w:rPr>
            </w:pPr>
            <w:r w:rsidRPr="00A103F0">
              <w:rPr>
                <w:sz w:val="24"/>
                <w:szCs w:val="20"/>
              </w:rPr>
              <w:t>Partidos</w:t>
            </w:r>
          </w:p>
        </w:tc>
        <w:tc>
          <w:tcPr>
            <w:tcW w:w="512" w:type="pct"/>
          </w:tcPr>
          <w:p w14:paraId="2210D538" w14:textId="77777777" w:rsidR="003976A3" w:rsidRPr="00A103F0" w:rsidRDefault="003976A3" w:rsidP="003976A3">
            <w:pPr>
              <w:jc w:val="center"/>
              <w:rPr>
                <w:sz w:val="24"/>
                <w:szCs w:val="20"/>
              </w:rPr>
            </w:pPr>
            <w:proofErr w:type="spellStart"/>
            <w:r w:rsidRPr="00A103F0">
              <w:rPr>
                <w:sz w:val="24"/>
                <w:szCs w:val="20"/>
              </w:rPr>
              <w:t>Temp</w:t>
            </w:r>
            <w:proofErr w:type="spellEnd"/>
            <w:r w:rsidRPr="00A103F0">
              <w:rPr>
                <w:sz w:val="24"/>
                <w:szCs w:val="20"/>
              </w:rPr>
              <w:t>.</w:t>
            </w:r>
          </w:p>
        </w:tc>
        <w:tc>
          <w:tcPr>
            <w:tcW w:w="2357" w:type="pct"/>
          </w:tcPr>
          <w:p w14:paraId="7AD093CA" w14:textId="77777777" w:rsidR="003976A3" w:rsidRPr="00A103F0" w:rsidRDefault="003976A3" w:rsidP="003976A3">
            <w:pPr>
              <w:jc w:val="center"/>
              <w:rPr>
                <w:sz w:val="24"/>
                <w:szCs w:val="20"/>
              </w:rPr>
            </w:pPr>
            <w:r w:rsidRPr="00A103F0">
              <w:rPr>
                <w:sz w:val="24"/>
                <w:szCs w:val="20"/>
              </w:rPr>
              <w:t>Detalle</w:t>
            </w:r>
          </w:p>
        </w:tc>
      </w:tr>
      <w:tr w:rsidR="003976A3" w14:paraId="28702EE1"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E695C8B" w14:textId="7A950FF8" w:rsidR="003976A3" w:rsidRDefault="003976A3" w:rsidP="003976A3">
            <w:r w:rsidRPr="003976A3">
              <w:t>Ligue 1</w:t>
            </w:r>
          </w:p>
        </w:tc>
        <w:tc>
          <w:tcPr>
            <w:tcW w:w="626" w:type="pct"/>
          </w:tcPr>
          <w:p w14:paraId="2B103071" w14:textId="10838C80" w:rsidR="003976A3" w:rsidRDefault="003976A3" w:rsidP="003976A3">
            <w:pPr>
              <w:jc w:val="center"/>
            </w:pPr>
            <w:r>
              <w:t>380</w:t>
            </w:r>
          </w:p>
        </w:tc>
        <w:tc>
          <w:tcPr>
            <w:tcW w:w="512" w:type="pct"/>
          </w:tcPr>
          <w:p w14:paraId="271F20EA" w14:textId="21B1C0FA" w:rsidR="003976A3" w:rsidRDefault="003976A3" w:rsidP="003976A3">
            <w:pPr>
              <w:jc w:val="center"/>
            </w:pPr>
            <w:r>
              <w:t>1</w:t>
            </w:r>
          </w:p>
        </w:tc>
        <w:tc>
          <w:tcPr>
            <w:tcW w:w="2357" w:type="pct"/>
          </w:tcPr>
          <w:p w14:paraId="703E7DE2" w14:textId="14B9F170" w:rsidR="003976A3" w:rsidRDefault="003976A3" w:rsidP="003976A3">
            <w:r>
              <w:t>Primera división francesa masculina</w:t>
            </w:r>
          </w:p>
        </w:tc>
      </w:tr>
      <w:tr w:rsidR="003976A3" w14:paraId="5B16E416" w14:textId="77777777" w:rsidTr="00F03CE2">
        <w:tc>
          <w:tcPr>
            <w:tcW w:w="1505" w:type="pct"/>
          </w:tcPr>
          <w:p w14:paraId="72C3373D" w14:textId="78CB62CE" w:rsidR="003976A3" w:rsidRDefault="00F03CE2" w:rsidP="003976A3">
            <w:r>
              <w:rPr>
                <w:lang w:val="en-US"/>
              </w:rPr>
              <w:t>Premier League</w:t>
            </w:r>
          </w:p>
        </w:tc>
        <w:tc>
          <w:tcPr>
            <w:tcW w:w="626" w:type="pct"/>
          </w:tcPr>
          <w:p w14:paraId="462B26A1" w14:textId="06A9BBD7" w:rsidR="003976A3" w:rsidRDefault="003976A3" w:rsidP="003976A3">
            <w:pPr>
              <w:jc w:val="center"/>
            </w:pPr>
            <w:r>
              <w:t>380</w:t>
            </w:r>
          </w:p>
        </w:tc>
        <w:tc>
          <w:tcPr>
            <w:tcW w:w="512" w:type="pct"/>
          </w:tcPr>
          <w:p w14:paraId="0075D7EB" w14:textId="77777777" w:rsidR="003976A3" w:rsidRDefault="003976A3" w:rsidP="003976A3">
            <w:pPr>
              <w:jc w:val="center"/>
            </w:pPr>
            <w:r>
              <w:t>3</w:t>
            </w:r>
          </w:p>
        </w:tc>
        <w:tc>
          <w:tcPr>
            <w:tcW w:w="2357" w:type="pct"/>
          </w:tcPr>
          <w:p w14:paraId="43E8F54A" w14:textId="3CD8162D" w:rsidR="003976A3" w:rsidRDefault="003976A3" w:rsidP="003976A3">
            <w:r>
              <w:t>Primera división inglesa masculina</w:t>
            </w:r>
          </w:p>
        </w:tc>
      </w:tr>
      <w:tr w:rsidR="003976A3" w14:paraId="4D48BFC3"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1838FAE2" w14:textId="0253ADC7" w:rsidR="003976A3" w:rsidRDefault="00F03CE2" w:rsidP="003976A3">
            <w:r>
              <w:t>Serie A</w:t>
            </w:r>
          </w:p>
        </w:tc>
        <w:tc>
          <w:tcPr>
            <w:tcW w:w="626" w:type="pct"/>
          </w:tcPr>
          <w:p w14:paraId="5CFD703D" w14:textId="1AB49166" w:rsidR="003976A3" w:rsidRDefault="003976A3" w:rsidP="003976A3">
            <w:pPr>
              <w:jc w:val="center"/>
            </w:pPr>
            <w:r>
              <w:t>380</w:t>
            </w:r>
          </w:p>
        </w:tc>
        <w:tc>
          <w:tcPr>
            <w:tcW w:w="512" w:type="pct"/>
          </w:tcPr>
          <w:p w14:paraId="01C7C096" w14:textId="77777777" w:rsidR="003976A3" w:rsidRDefault="003976A3" w:rsidP="003976A3">
            <w:pPr>
              <w:jc w:val="center"/>
            </w:pPr>
            <w:r>
              <w:t>1</w:t>
            </w:r>
          </w:p>
        </w:tc>
        <w:tc>
          <w:tcPr>
            <w:tcW w:w="2357" w:type="pct"/>
          </w:tcPr>
          <w:p w14:paraId="6733E799" w14:textId="55171016" w:rsidR="003976A3" w:rsidRDefault="003976A3" w:rsidP="003976A3">
            <w:r>
              <w:t>Primera división italiana masculina</w:t>
            </w:r>
          </w:p>
        </w:tc>
      </w:tr>
      <w:tr w:rsidR="003976A3" w14:paraId="24A21267" w14:textId="77777777" w:rsidTr="00F03CE2">
        <w:tc>
          <w:tcPr>
            <w:tcW w:w="1505" w:type="pct"/>
          </w:tcPr>
          <w:p w14:paraId="7AF16AE3" w14:textId="2819575E" w:rsidR="003976A3" w:rsidRDefault="00F03CE2" w:rsidP="003976A3">
            <w:r>
              <w:t>La Liga</w:t>
            </w:r>
          </w:p>
        </w:tc>
        <w:tc>
          <w:tcPr>
            <w:tcW w:w="626" w:type="pct"/>
          </w:tcPr>
          <w:p w14:paraId="1A9E7882" w14:textId="40636144" w:rsidR="003976A3" w:rsidRDefault="003976A3" w:rsidP="003976A3">
            <w:pPr>
              <w:jc w:val="center"/>
            </w:pPr>
            <w:r>
              <w:t>380</w:t>
            </w:r>
          </w:p>
        </w:tc>
        <w:tc>
          <w:tcPr>
            <w:tcW w:w="512" w:type="pct"/>
          </w:tcPr>
          <w:p w14:paraId="4C81D863" w14:textId="77777777" w:rsidR="003976A3" w:rsidRDefault="003976A3" w:rsidP="003976A3">
            <w:pPr>
              <w:jc w:val="center"/>
            </w:pPr>
            <w:r>
              <w:t>1</w:t>
            </w:r>
          </w:p>
        </w:tc>
        <w:tc>
          <w:tcPr>
            <w:tcW w:w="2357" w:type="pct"/>
          </w:tcPr>
          <w:p w14:paraId="2C571A8B" w14:textId="1DEF051A" w:rsidR="003976A3" w:rsidRDefault="003976A3" w:rsidP="003976A3">
            <w:r>
              <w:t>Primera división española masculina</w:t>
            </w:r>
          </w:p>
        </w:tc>
      </w:tr>
      <w:tr w:rsidR="003976A3" w14:paraId="7BA3B9C9"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8A8ACF7" w14:textId="6F396D3D" w:rsidR="003976A3" w:rsidRDefault="003976A3" w:rsidP="003976A3">
            <w:r w:rsidRPr="003976A3">
              <w:rPr>
                <w:lang w:val="en-US"/>
              </w:rPr>
              <w:t>Bundesliga</w:t>
            </w:r>
          </w:p>
        </w:tc>
        <w:tc>
          <w:tcPr>
            <w:tcW w:w="626" w:type="pct"/>
          </w:tcPr>
          <w:p w14:paraId="7A007EBB" w14:textId="2E9AB806" w:rsidR="003976A3" w:rsidRDefault="003976A3" w:rsidP="003976A3">
            <w:pPr>
              <w:jc w:val="center"/>
            </w:pPr>
            <w:r>
              <w:t>306</w:t>
            </w:r>
          </w:p>
        </w:tc>
        <w:tc>
          <w:tcPr>
            <w:tcW w:w="512" w:type="pct"/>
          </w:tcPr>
          <w:p w14:paraId="000AC7A5" w14:textId="77777777" w:rsidR="003976A3" w:rsidRDefault="003976A3" w:rsidP="003976A3">
            <w:pPr>
              <w:jc w:val="center"/>
            </w:pPr>
            <w:r>
              <w:t>1</w:t>
            </w:r>
          </w:p>
        </w:tc>
        <w:tc>
          <w:tcPr>
            <w:tcW w:w="2357" w:type="pct"/>
          </w:tcPr>
          <w:p w14:paraId="3899B439" w14:textId="63E89CCA" w:rsidR="003976A3" w:rsidRDefault="003976A3" w:rsidP="003976A3">
            <w:r>
              <w:t>Primera división alemana masculina</w:t>
            </w:r>
          </w:p>
        </w:tc>
      </w:tr>
      <w:tr w:rsidR="003976A3" w14:paraId="795F5F7A" w14:textId="77777777" w:rsidTr="00F03CE2">
        <w:tc>
          <w:tcPr>
            <w:tcW w:w="1505" w:type="pct"/>
          </w:tcPr>
          <w:p w14:paraId="531B3BA5" w14:textId="55648A17" w:rsidR="003976A3" w:rsidRDefault="005D080A" w:rsidP="003976A3">
            <w:r>
              <w:rPr>
                <w:lang w:val="en-US"/>
              </w:rPr>
              <w:t xml:space="preserve">FIFA </w:t>
            </w:r>
            <w:r w:rsidR="003976A3" w:rsidRPr="003976A3">
              <w:rPr>
                <w:lang w:val="en-US"/>
              </w:rPr>
              <w:t>World Cup</w:t>
            </w:r>
          </w:p>
        </w:tc>
        <w:tc>
          <w:tcPr>
            <w:tcW w:w="626" w:type="pct"/>
          </w:tcPr>
          <w:p w14:paraId="56CC0ADF" w14:textId="52ADC496" w:rsidR="003976A3" w:rsidRDefault="003976A3" w:rsidP="003976A3">
            <w:pPr>
              <w:jc w:val="center"/>
            </w:pPr>
            <w:r>
              <w:t>64</w:t>
            </w:r>
          </w:p>
        </w:tc>
        <w:tc>
          <w:tcPr>
            <w:tcW w:w="512" w:type="pct"/>
          </w:tcPr>
          <w:p w14:paraId="6CC9F65C" w14:textId="77777777" w:rsidR="003976A3" w:rsidRDefault="003976A3" w:rsidP="003976A3">
            <w:pPr>
              <w:jc w:val="center"/>
            </w:pPr>
            <w:r>
              <w:t>1</w:t>
            </w:r>
          </w:p>
        </w:tc>
        <w:tc>
          <w:tcPr>
            <w:tcW w:w="2357" w:type="pct"/>
          </w:tcPr>
          <w:p w14:paraId="1AFD1019" w14:textId="611C1050" w:rsidR="003976A3" w:rsidRDefault="00F03CE2" w:rsidP="003976A3">
            <w:r>
              <w:t>Trofeo de naciones mundial</w:t>
            </w:r>
            <w:r w:rsidR="003976A3">
              <w:t xml:space="preserve"> masculino</w:t>
            </w:r>
          </w:p>
        </w:tc>
      </w:tr>
      <w:tr w:rsidR="003976A3" w14:paraId="65D07947"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5ADEC7B3" w14:textId="222882B1" w:rsidR="003976A3" w:rsidRDefault="003976A3" w:rsidP="003976A3">
            <w:proofErr w:type="spellStart"/>
            <w:r w:rsidRPr="003976A3">
              <w:t>European</w:t>
            </w:r>
            <w:proofErr w:type="spellEnd"/>
            <w:r w:rsidRPr="003976A3">
              <w:t xml:space="preserve"> </w:t>
            </w:r>
            <w:proofErr w:type="spellStart"/>
            <w:r w:rsidRPr="003976A3">
              <w:t>Championship</w:t>
            </w:r>
            <w:proofErr w:type="spellEnd"/>
          </w:p>
        </w:tc>
        <w:tc>
          <w:tcPr>
            <w:tcW w:w="626" w:type="pct"/>
          </w:tcPr>
          <w:p w14:paraId="2FA00BF3" w14:textId="7AE96A4B" w:rsidR="003976A3" w:rsidRDefault="003976A3" w:rsidP="003976A3">
            <w:pPr>
              <w:jc w:val="center"/>
            </w:pPr>
            <w:r>
              <w:t>51</w:t>
            </w:r>
          </w:p>
        </w:tc>
        <w:tc>
          <w:tcPr>
            <w:tcW w:w="512" w:type="pct"/>
          </w:tcPr>
          <w:p w14:paraId="29F72EAA" w14:textId="77777777" w:rsidR="003976A3" w:rsidRDefault="003976A3" w:rsidP="003976A3">
            <w:pPr>
              <w:jc w:val="center"/>
            </w:pPr>
            <w:r>
              <w:t>1</w:t>
            </w:r>
          </w:p>
        </w:tc>
        <w:tc>
          <w:tcPr>
            <w:tcW w:w="2357" w:type="pct"/>
          </w:tcPr>
          <w:p w14:paraId="0AC5EAE1" w14:textId="359C6592" w:rsidR="003976A3" w:rsidRDefault="00F03CE2" w:rsidP="003976A3">
            <w:r>
              <w:t>Trofeo de naciones europeas masculino</w:t>
            </w:r>
          </w:p>
        </w:tc>
      </w:tr>
    </w:tbl>
    <w:p w14:paraId="12AE09F4" w14:textId="546207A3" w:rsidR="003976A3" w:rsidRDefault="00F03CE2" w:rsidP="00F03CE2">
      <w:pPr>
        <w:pStyle w:val="Descripcin"/>
        <w:jc w:val="center"/>
        <w:rPr>
          <w:color w:val="auto"/>
        </w:rPr>
      </w:pPr>
      <w:bookmarkStart w:id="127" w:name="_Ref79445551"/>
      <w:bookmarkStart w:id="128" w:name="_Toc82560601"/>
      <w:r w:rsidRPr="00F03CE2">
        <w:rPr>
          <w:color w:val="auto"/>
        </w:rPr>
        <w:t xml:space="preserve">Tabla </w:t>
      </w:r>
      <w:r w:rsidRPr="00F03CE2">
        <w:rPr>
          <w:color w:val="auto"/>
        </w:rPr>
        <w:fldChar w:fldCharType="begin"/>
      </w:r>
      <w:r w:rsidRPr="00F03CE2">
        <w:rPr>
          <w:color w:val="auto"/>
        </w:rPr>
        <w:instrText xml:space="preserve"> SEQ Tabla \* ARABIC </w:instrText>
      </w:r>
      <w:r w:rsidRPr="00F03CE2">
        <w:rPr>
          <w:color w:val="auto"/>
        </w:rPr>
        <w:fldChar w:fldCharType="separate"/>
      </w:r>
      <w:r w:rsidR="00681F44">
        <w:rPr>
          <w:noProof/>
          <w:color w:val="auto"/>
        </w:rPr>
        <w:t>2</w:t>
      </w:r>
      <w:r w:rsidRPr="00F03CE2">
        <w:rPr>
          <w:color w:val="auto"/>
        </w:rPr>
        <w:fldChar w:fldCharType="end"/>
      </w:r>
      <w:bookmarkEnd w:id="127"/>
      <w:r w:rsidRPr="00F03CE2">
        <w:rPr>
          <w:color w:val="auto"/>
        </w:rPr>
        <w:t xml:space="preserve">: Partidos y temporadas de cada competición en los datos de </w:t>
      </w:r>
      <w:proofErr w:type="spellStart"/>
      <w:r w:rsidRPr="00F03CE2">
        <w:rPr>
          <w:color w:val="auto"/>
        </w:rPr>
        <w:t>WyScout</w:t>
      </w:r>
      <w:proofErr w:type="spellEnd"/>
      <w:r w:rsidRPr="00F03CE2">
        <w:rPr>
          <w:color w:val="auto"/>
        </w:rPr>
        <w:t xml:space="preserve"> Soccer match </w:t>
      </w:r>
      <w:proofErr w:type="spellStart"/>
      <w:r w:rsidRPr="00F03CE2">
        <w:rPr>
          <w:color w:val="auto"/>
        </w:rPr>
        <w:t>event</w:t>
      </w:r>
      <w:proofErr w:type="spellEnd"/>
      <w:r w:rsidRPr="00F03CE2">
        <w:rPr>
          <w:color w:val="auto"/>
        </w:rPr>
        <w:t xml:space="preserve"> </w:t>
      </w:r>
      <w:proofErr w:type="spellStart"/>
      <w:r w:rsidRPr="00F03CE2">
        <w:rPr>
          <w:color w:val="auto"/>
        </w:rPr>
        <w:t>dataset</w:t>
      </w:r>
      <w:proofErr w:type="spellEnd"/>
      <w:r w:rsidRPr="00F03CE2">
        <w:rPr>
          <w:color w:val="auto"/>
        </w:rPr>
        <w:t>.</w:t>
      </w:r>
      <w:bookmarkEnd w:id="128"/>
    </w:p>
    <w:p w14:paraId="57595CE0" w14:textId="77777777" w:rsidR="00F03CE2" w:rsidRPr="00F03CE2" w:rsidRDefault="00F03CE2" w:rsidP="00F03CE2"/>
    <w:p w14:paraId="2F23773B" w14:textId="5EF32179" w:rsidR="00AC0C49" w:rsidRPr="00280F3B" w:rsidRDefault="008950E0" w:rsidP="00887F86">
      <w:pPr>
        <w:pStyle w:val="Ttulo2"/>
      </w:pPr>
      <w:bookmarkStart w:id="129" w:name="_Toc82560580"/>
      <w:r w:rsidRPr="00280F3B">
        <w:t>4</w:t>
      </w:r>
      <w:r w:rsidR="00AC0C49" w:rsidRPr="00280F3B">
        <w:t xml:space="preserve">.2. Preparación del </w:t>
      </w:r>
      <w:proofErr w:type="spellStart"/>
      <w:r w:rsidR="00AC0C49" w:rsidRPr="00280F3B">
        <w:rPr>
          <w:i/>
          <w:iCs/>
        </w:rPr>
        <w:t>dataset</w:t>
      </w:r>
      <w:bookmarkEnd w:id="129"/>
      <w:proofErr w:type="spellEnd"/>
    </w:p>
    <w:p w14:paraId="7EC2AA5D" w14:textId="6CF1355F" w:rsidR="002A63AF" w:rsidRDefault="002A63AF" w:rsidP="00AC0C49">
      <w:r>
        <w:t xml:space="preserve">Para la preparación del </w:t>
      </w:r>
      <w:proofErr w:type="spellStart"/>
      <w:r w:rsidRPr="00300BA4">
        <w:rPr>
          <w:i/>
          <w:iCs/>
        </w:rPr>
        <w:t>dataset</w:t>
      </w:r>
      <w:proofErr w:type="spellEnd"/>
      <w:r>
        <w:t xml:space="preserve"> final a partir de los datos originales explicados anteriormente se ha </w:t>
      </w:r>
      <w:r w:rsidR="00300BA4">
        <w:t>aprovechado</w:t>
      </w:r>
      <w:r>
        <w:t xml:space="preserve"> el código creado por Andrew </w:t>
      </w:r>
      <w:proofErr w:type="spellStart"/>
      <w:r>
        <w:t>Rowlinson</w:t>
      </w:r>
      <w:proofErr w:type="spellEnd"/>
      <w:r>
        <w:t xml:space="preserve"> en su TFM</w:t>
      </w:r>
      <w:r w:rsidR="00B93A45">
        <w:t xml:space="preserve"> </w:t>
      </w:r>
      <w:r w:rsidR="00B93A45">
        <w:fldChar w:fldCharType="begin"/>
      </w:r>
      <w:r w:rsidR="001F6FA5">
        <w:instrText xml:space="preserve"> ADDIN ZOTERO_ITEM CSL_CITATION {"citationID":"2J47GwOx","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B93A45">
        <w:fldChar w:fldCharType="separate"/>
      </w:r>
      <w:r w:rsidR="001F6FA5" w:rsidRPr="001F6FA5">
        <w:rPr>
          <w:rFonts w:cs="Arial"/>
        </w:rPr>
        <w:t>(Rowlinson, 2020b)</w:t>
      </w:r>
      <w:r w:rsidR="00B93A45">
        <w:fldChar w:fldCharType="end"/>
      </w:r>
      <w:r>
        <w:t xml:space="preserve"> </w:t>
      </w:r>
      <w:r w:rsidR="00AD622C">
        <w:t xml:space="preserve">y al que se puede acceder a partir de su repositorio de </w:t>
      </w:r>
      <w:proofErr w:type="spellStart"/>
      <w:r w:rsidR="00AD622C">
        <w:t>Github</w:t>
      </w:r>
      <w:proofErr w:type="spellEnd"/>
      <w:r w:rsidR="00B93A45">
        <w:t xml:space="preserve"> </w:t>
      </w:r>
      <w:r w:rsidR="00B93A45">
        <w:fldChar w:fldCharType="begin"/>
      </w:r>
      <w:r w:rsidR="001F6FA5">
        <w:instrText xml:space="preserve"> ADDIN ZOTERO_ITEM CSL_CITATION {"citationID":"EowT6Tuv","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B93A45">
        <w:fldChar w:fldCharType="separate"/>
      </w:r>
      <w:r w:rsidR="001F6FA5" w:rsidRPr="001F6FA5">
        <w:rPr>
          <w:rFonts w:cs="Arial"/>
        </w:rPr>
        <w:t>(</w:t>
      </w:r>
      <w:proofErr w:type="spellStart"/>
      <w:r w:rsidR="001F6FA5" w:rsidRPr="001F6FA5">
        <w:rPr>
          <w:rFonts w:cs="Arial"/>
        </w:rPr>
        <w:t>Rowlinson</w:t>
      </w:r>
      <w:proofErr w:type="spellEnd"/>
      <w:r w:rsidR="001F6FA5" w:rsidRPr="001F6FA5">
        <w:rPr>
          <w:rFonts w:cs="Arial"/>
        </w:rPr>
        <w:t>, 2020a)</w:t>
      </w:r>
      <w:r w:rsidR="00B93A45">
        <w:fldChar w:fldCharType="end"/>
      </w:r>
      <w:r w:rsidR="00300BA4">
        <w:t xml:space="preserve"> como base puesto que los datos de origen son los mismos salvo que en su caso hay unos pocos partidos menos provenientes del repositorio de </w:t>
      </w:r>
      <w:proofErr w:type="spellStart"/>
      <w:r w:rsidR="00300BA4">
        <w:t>StatsBomb</w:t>
      </w:r>
      <w:proofErr w:type="spellEnd"/>
      <w:r w:rsidR="00B93A45">
        <w:t>.</w:t>
      </w:r>
    </w:p>
    <w:p w14:paraId="7B71494C" w14:textId="563A1192" w:rsidR="00BC4077" w:rsidRDefault="00BC4077" w:rsidP="00AC0C49">
      <w:r>
        <w:t xml:space="preserve">Si bien la mayor parte del código usado en este trabajo para la preparación del </w:t>
      </w:r>
      <w:proofErr w:type="spellStart"/>
      <w:r w:rsidRPr="00F95C87">
        <w:rPr>
          <w:i/>
          <w:iCs/>
        </w:rPr>
        <w:t>dataset</w:t>
      </w:r>
      <w:proofErr w:type="spellEnd"/>
      <w:r>
        <w:t xml:space="preserve"> ha sido el mismo al de Andrew </w:t>
      </w:r>
      <w:proofErr w:type="spellStart"/>
      <w:r>
        <w:t>Rowlinson</w:t>
      </w:r>
      <w:proofErr w:type="spellEnd"/>
      <w:r>
        <w:t xml:space="preserve"> </w:t>
      </w:r>
      <w:r w:rsidR="00C97320">
        <w:fldChar w:fldCharType="begin"/>
      </w:r>
      <w:r w:rsidR="00C97320">
        <w:instrText xml:space="preserve"> ADDIN ZOTERO_ITEM CSL_CITATION {"citationID":"F0YVlYZD","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C97320">
        <w:fldChar w:fldCharType="separate"/>
      </w:r>
      <w:r w:rsidR="00C97320" w:rsidRPr="00C97320">
        <w:rPr>
          <w:rFonts w:cs="Arial"/>
        </w:rPr>
        <w:t>(</w:t>
      </w:r>
      <w:proofErr w:type="spellStart"/>
      <w:r w:rsidR="00C97320" w:rsidRPr="00C97320">
        <w:rPr>
          <w:rFonts w:cs="Arial"/>
        </w:rPr>
        <w:t>Rowlinson</w:t>
      </w:r>
      <w:proofErr w:type="spellEnd"/>
      <w:r w:rsidR="00C97320" w:rsidRPr="00C97320">
        <w:rPr>
          <w:rFonts w:cs="Arial"/>
        </w:rPr>
        <w:t>, 2020a)</w:t>
      </w:r>
      <w:r w:rsidR="00C97320">
        <w:fldChar w:fldCharType="end"/>
      </w:r>
      <w:r w:rsidR="00C97320">
        <w:t xml:space="preserve"> </w:t>
      </w:r>
      <w:r>
        <w:t xml:space="preserve">se han hecho algunas modificaciones, ya sea por funciones que han quedado obsoletas en nuevas versiones de Python o para añadir </w:t>
      </w:r>
      <w:r w:rsidR="008925AE">
        <w:t>nuevos parámetros</w:t>
      </w:r>
      <w:r>
        <w:t xml:space="preserve"> para ser estudiados y utilizados en la creación de</w:t>
      </w:r>
      <w:r w:rsidR="008925AE">
        <w:t xml:space="preserve"> este</w:t>
      </w:r>
      <w:r>
        <w:t xml:space="preserve"> modelo de </w:t>
      </w:r>
      <w:proofErr w:type="spellStart"/>
      <w:r>
        <w:t>xG</w:t>
      </w:r>
      <w:proofErr w:type="spellEnd"/>
      <w:r>
        <w:t>.</w:t>
      </w:r>
    </w:p>
    <w:p w14:paraId="1C4CFBAE" w14:textId="54940C27" w:rsidR="008925AE" w:rsidRDefault="008925AE" w:rsidP="00AC0C49">
      <w:r>
        <w:t>Los pasos seguidos son los siguientes:</w:t>
      </w:r>
    </w:p>
    <w:p w14:paraId="0DD852BC" w14:textId="77777777" w:rsidR="00D65D0F" w:rsidRDefault="00D65D0F" w:rsidP="00AC0C49"/>
    <w:p w14:paraId="5B41C424" w14:textId="6EAD2BDD" w:rsidR="008925AE" w:rsidRDefault="008925AE" w:rsidP="008925AE">
      <w:pPr>
        <w:pStyle w:val="Ttulo3"/>
      </w:pPr>
      <w:bookmarkStart w:id="130" w:name="_Toc82560581"/>
      <w:r>
        <w:t>4.2.1</w:t>
      </w:r>
      <w:r w:rsidR="004D2683">
        <w:t>.</w:t>
      </w:r>
      <w:r>
        <w:t xml:space="preserve"> Importación</w:t>
      </w:r>
      <w:bookmarkEnd w:id="130"/>
    </w:p>
    <w:p w14:paraId="3537754B" w14:textId="4C007EB5" w:rsidR="008925AE" w:rsidRDefault="008925AE" w:rsidP="008925AE">
      <w:r>
        <w:t xml:space="preserve">Los datos del repositorio de </w:t>
      </w:r>
      <w:proofErr w:type="spellStart"/>
      <w:r>
        <w:t>StatsBomb</w:t>
      </w:r>
      <w:proofErr w:type="spellEnd"/>
      <w:r>
        <w:t xml:space="preserve"> son descargados</w:t>
      </w:r>
      <w:r w:rsidR="005F35F0">
        <w:t xml:space="preserve"> de manera manual</w:t>
      </w:r>
      <w:r>
        <w:t xml:space="preserve"> y se convierten en archivos </w:t>
      </w:r>
      <w:proofErr w:type="spellStart"/>
      <w:r>
        <w:t>Parquet</w:t>
      </w:r>
      <w:proofErr w:type="spellEnd"/>
      <w:r w:rsidR="005F35F0">
        <w:t xml:space="preserve"> mediante código para así comprimirlos y poder trabajar posteriormente con ellos de una manera más rápida y eficiente. Al importarlos </w:t>
      </w:r>
      <w:r w:rsidR="00A12D94">
        <w:t>se obtienen</w:t>
      </w:r>
      <w:r w:rsidR="005F35F0">
        <w:t xml:space="preserve"> los siguientes </w:t>
      </w:r>
      <w:proofErr w:type="spellStart"/>
      <w:r w:rsidR="005F35F0" w:rsidRPr="005F35F0">
        <w:rPr>
          <w:i/>
          <w:iCs/>
        </w:rPr>
        <w:t>dataframes</w:t>
      </w:r>
      <w:proofErr w:type="spellEnd"/>
      <w:r w:rsidR="00085D98">
        <w:rPr>
          <w:i/>
          <w:iCs/>
        </w:rPr>
        <w:t xml:space="preserve"> (</w:t>
      </w:r>
      <w:proofErr w:type="spellStart"/>
      <w:r w:rsidR="00085D98">
        <w:rPr>
          <w:i/>
          <w:iCs/>
        </w:rPr>
        <w:t>df</w:t>
      </w:r>
      <w:proofErr w:type="spellEnd"/>
      <w:r w:rsidR="00085D98">
        <w:rPr>
          <w:i/>
          <w:iCs/>
        </w:rPr>
        <w:t>)</w:t>
      </w:r>
      <w:r w:rsidR="005F35F0">
        <w:t>:</w:t>
      </w:r>
    </w:p>
    <w:p w14:paraId="4A09CECE" w14:textId="77777777" w:rsidR="00D65D0F" w:rsidRDefault="00D65D0F" w:rsidP="008925AE"/>
    <w:p w14:paraId="5EA51604" w14:textId="33AC5966" w:rsidR="005F35F0" w:rsidRPr="005F35F0" w:rsidRDefault="005F35F0" w:rsidP="005F35F0">
      <w:pPr>
        <w:pStyle w:val="Prrafodelista"/>
        <w:numPr>
          <w:ilvl w:val="0"/>
          <w:numId w:val="15"/>
        </w:numPr>
        <w:rPr>
          <w:lang w:val="en-US"/>
        </w:rPr>
      </w:pPr>
      <w:proofErr w:type="spellStart"/>
      <w:r w:rsidRPr="005F35F0">
        <w:rPr>
          <w:lang w:val="en-US"/>
        </w:rPr>
        <w:lastRenderedPageBreak/>
        <w:t>df_competition</w:t>
      </w:r>
      <w:proofErr w:type="spellEnd"/>
      <w:r w:rsidRPr="005F35F0">
        <w:rPr>
          <w:lang w:val="en-US"/>
        </w:rPr>
        <w:t>: 37 ent</w:t>
      </w:r>
      <w:r>
        <w:rPr>
          <w:lang w:val="en-US"/>
        </w:rPr>
        <w:t>radas</w:t>
      </w:r>
    </w:p>
    <w:p w14:paraId="7E4A781B" w14:textId="68246E38" w:rsidR="005F35F0" w:rsidRPr="005F35F0" w:rsidRDefault="005F35F0" w:rsidP="005F35F0">
      <w:pPr>
        <w:pStyle w:val="Prrafodelista"/>
        <w:numPr>
          <w:ilvl w:val="0"/>
          <w:numId w:val="15"/>
        </w:numPr>
        <w:rPr>
          <w:lang w:val="en-US"/>
        </w:rPr>
      </w:pPr>
      <w:proofErr w:type="spellStart"/>
      <w:r w:rsidRPr="005F35F0">
        <w:rPr>
          <w:lang w:val="en-US"/>
        </w:rPr>
        <w:t>df_match</w:t>
      </w:r>
      <w:proofErr w:type="spellEnd"/>
      <w:r w:rsidRPr="005F35F0">
        <w:rPr>
          <w:lang w:val="en-US"/>
        </w:rPr>
        <w:t>: 879 ent</w:t>
      </w:r>
      <w:r>
        <w:rPr>
          <w:lang w:val="en-US"/>
        </w:rPr>
        <w:t>radas</w:t>
      </w:r>
    </w:p>
    <w:p w14:paraId="09EEB027" w14:textId="56D80956" w:rsidR="005F35F0" w:rsidRPr="005F35F0" w:rsidRDefault="005F35F0" w:rsidP="005F35F0">
      <w:pPr>
        <w:pStyle w:val="Prrafodelista"/>
        <w:numPr>
          <w:ilvl w:val="0"/>
          <w:numId w:val="15"/>
        </w:numPr>
        <w:rPr>
          <w:lang w:val="en-US"/>
        </w:rPr>
      </w:pPr>
      <w:proofErr w:type="spellStart"/>
      <w:r w:rsidRPr="005F35F0">
        <w:rPr>
          <w:lang w:val="en-US"/>
        </w:rPr>
        <w:t>df_lineup</w:t>
      </w:r>
      <w:proofErr w:type="spellEnd"/>
      <w:r w:rsidRPr="005F35F0">
        <w:rPr>
          <w:lang w:val="en-US"/>
        </w:rPr>
        <w:t>: 26794 ent</w:t>
      </w:r>
      <w:r>
        <w:rPr>
          <w:lang w:val="en-US"/>
        </w:rPr>
        <w:t>radas</w:t>
      </w:r>
    </w:p>
    <w:p w14:paraId="24E883E3" w14:textId="2DDDAD38" w:rsidR="005F35F0" w:rsidRPr="005F35F0" w:rsidRDefault="005F35F0" w:rsidP="005F35F0">
      <w:pPr>
        <w:pStyle w:val="Prrafodelista"/>
        <w:numPr>
          <w:ilvl w:val="0"/>
          <w:numId w:val="15"/>
        </w:numPr>
        <w:rPr>
          <w:lang w:val="en-US"/>
        </w:rPr>
      </w:pPr>
      <w:proofErr w:type="spellStart"/>
      <w:r w:rsidRPr="005F35F0">
        <w:rPr>
          <w:lang w:val="en-US"/>
        </w:rPr>
        <w:t>df_event</w:t>
      </w:r>
      <w:proofErr w:type="spellEnd"/>
      <w:r w:rsidRPr="005F35F0">
        <w:rPr>
          <w:lang w:val="en-US"/>
        </w:rPr>
        <w:t>: 3198449 ent</w:t>
      </w:r>
      <w:r>
        <w:rPr>
          <w:lang w:val="en-US"/>
        </w:rPr>
        <w:t>radas</w:t>
      </w:r>
    </w:p>
    <w:p w14:paraId="07186C64" w14:textId="20FDB764" w:rsidR="005F35F0" w:rsidRPr="005F35F0" w:rsidRDefault="005F35F0" w:rsidP="005F35F0">
      <w:pPr>
        <w:pStyle w:val="Prrafodelista"/>
        <w:numPr>
          <w:ilvl w:val="0"/>
          <w:numId w:val="15"/>
        </w:numPr>
        <w:rPr>
          <w:lang w:val="en-US"/>
        </w:rPr>
      </w:pPr>
      <w:proofErr w:type="spellStart"/>
      <w:r w:rsidRPr="005F35F0">
        <w:rPr>
          <w:lang w:val="en-US"/>
        </w:rPr>
        <w:t>df_freeze</w:t>
      </w:r>
      <w:proofErr w:type="spellEnd"/>
      <w:r w:rsidRPr="005F35F0">
        <w:rPr>
          <w:lang w:val="en-US"/>
        </w:rPr>
        <w:t>: 277829 ent</w:t>
      </w:r>
      <w:r>
        <w:rPr>
          <w:lang w:val="en-US"/>
        </w:rPr>
        <w:t>radas</w:t>
      </w:r>
    </w:p>
    <w:p w14:paraId="4F02F266" w14:textId="55243D39" w:rsidR="005F35F0" w:rsidRPr="005F35F0" w:rsidRDefault="005F35F0" w:rsidP="005F35F0">
      <w:pPr>
        <w:pStyle w:val="Prrafodelista"/>
        <w:numPr>
          <w:ilvl w:val="0"/>
          <w:numId w:val="15"/>
        </w:numPr>
        <w:rPr>
          <w:lang w:val="en-US"/>
        </w:rPr>
      </w:pPr>
      <w:proofErr w:type="spellStart"/>
      <w:r w:rsidRPr="005F35F0">
        <w:rPr>
          <w:lang w:val="en-US"/>
        </w:rPr>
        <w:t>df_tactic</w:t>
      </w:r>
      <w:proofErr w:type="spellEnd"/>
      <w:r w:rsidRPr="005F35F0">
        <w:rPr>
          <w:lang w:val="en-US"/>
        </w:rPr>
        <w:t>: 36817 ent</w:t>
      </w:r>
      <w:r>
        <w:rPr>
          <w:lang w:val="en-US"/>
        </w:rPr>
        <w:t>radas</w:t>
      </w:r>
    </w:p>
    <w:p w14:paraId="5AB523AF" w14:textId="406F152A" w:rsidR="005F35F0" w:rsidRPr="008925AE" w:rsidRDefault="005F35F0" w:rsidP="005F35F0">
      <w:pPr>
        <w:pStyle w:val="Prrafodelista"/>
        <w:numPr>
          <w:ilvl w:val="0"/>
          <w:numId w:val="15"/>
        </w:numPr>
      </w:pPr>
      <w:proofErr w:type="spellStart"/>
      <w:r>
        <w:t>df_related</w:t>
      </w:r>
      <w:proofErr w:type="spellEnd"/>
      <w:r>
        <w:t xml:space="preserve">: 6219794 </w:t>
      </w:r>
      <w:r w:rsidRPr="005F35F0">
        <w:rPr>
          <w:lang w:val="en-US"/>
        </w:rPr>
        <w:t>ent</w:t>
      </w:r>
      <w:r>
        <w:rPr>
          <w:lang w:val="en-US"/>
        </w:rPr>
        <w:t>radas</w:t>
      </w:r>
    </w:p>
    <w:p w14:paraId="2FACDA79" w14:textId="6E97B25C" w:rsidR="00300BA4" w:rsidRDefault="005F35F0" w:rsidP="00AC0C49">
      <w:r>
        <w:t xml:space="preserve">En el caso del repositorio de </w:t>
      </w:r>
      <w:proofErr w:type="spellStart"/>
      <w:r>
        <w:t>WyScout</w:t>
      </w:r>
      <w:proofErr w:type="spellEnd"/>
      <w:r>
        <w:t xml:space="preserve"> los datos son descargados desde el propio código y posteriormente también se convierten en archivos </w:t>
      </w:r>
      <w:proofErr w:type="spellStart"/>
      <w:r>
        <w:t>Parquet</w:t>
      </w:r>
      <w:proofErr w:type="spellEnd"/>
      <w:r>
        <w:t xml:space="preserve">. En este caso los </w:t>
      </w:r>
      <w:proofErr w:type="spellStart"/>
      <w:r w:rsidR="00085D98">
        <w:rPr>
          <w:i/>
          <w:iCs/>
        </w:rPr>
        <w:t>dfs</w:t>
      </w:r>
      <w:proofErr w:type="spellEnd"/>
      <w:r>
        <w:t xml:space="preserve"> obtenidos son los siguientes:</w:t>
      </w:r>
    </w:p>
    <w:p w14:paraId="23933D43" w14:textId="77777777" w:rsidR="005F35F0" w:rsidRDefault="005F35F0" w:rsidP="00AC7D81">
      <w:pPr>
        <w:pStyle w:val="Prrafodelista"/>
        <w:numPr>
          <w:ilvl w:val="0"/>
          <w:numId w:val="16"/>
        </w:numPr>
        <w:rPr>
          <w:lang w:val="en-US"/>
        </w:rPr>
      </w:pPr>
      <w:proofErr w:type="spellStart"/>
      <w:r w:rsidRPr="005F35F0">
        <w:rPr>
          <w:lang w:val="en-US"/>
        </w:rPr>
        <w:t>df_coach</w:t>
      </w:r>
      <w:proofErr w:type="spellEnd"/>
      <w:r w:rsidRPr="005F35F0">
        <w:rPr>
          <w:lang w:val="en-US"/>
        </w:rPr>
        <w:t>: 208 ent</w:t>
      </w:r>
      <w:r>
        <w:rPr>
          <w:lang w:val="en-US"/>
        </w:rPr>
        <w:t>radas</w:t>
      </w:r>
      <w:r w:rsidRPr="005F35F0">
        <w:rPr>
          <w:lang w:val="en-US"/>
        </w:rPr>
        <w:t xml:space="preserve"> </w:t>
      </w:r>
    </w:p>
    <w:p w14:paraId="4AC84BEA" w14:textId="798241B0" w:rsidR="005F35F0" w:rsidRPr="005F35F0" w:rsidRDefault="005F35F0" w:rsidP="00AC7D81">
      <w:pPr>
        <w:pStyle w:val="Prrafodelista"/>
        <w:numPr>
          <w:ilvl w:val="0"/>
          <w:numId w:val="16"/>
        </w:numPr>
        <w:rPr>
          <w:lang w:val="en-US"/>
        </w:rPr>
      </w:pPr>
      <w:proofErr w:type="spellStart"/>
      <w:r w:rsidRPr="005F35F0">
        <w:rPr>
          <w:lang w:val="en-US"/>
        </w:rPr>
        <w:t>df_player</w:t>
      </w:r>
      <w:proofErr w:type="spellEnd"/>
      <w:r w:rsidRPr="005F35F0">
        <w:rPr>
          <w:lang w:val="en-US"/>
        </w:rPr>
        <w:t>: 3603 ent</w:t>
      </w:r>
      <w:r>
        <w:rPr>
          <w:lang w:val="en-US"/>
        </w:rPr>
        <w:t>radas</w:t>
      </w:r>
    </w:p>
    <w:p w14:paraId="011534F1" w14:textId="5F978E9F" w:rsidR="005F35F0" w:rsidRPr="005F35F0" w:rsidRDefault="005F35F0" w:rsidP="005F35F0">
      <w:pPr>
        <w:pStyle w:val="Prrafodelista"/>
        <w:numPr>
          <w:ilvl w:val="0"/>
          <w:numId w:val="16"/>
        </w:numPr>
        <w:rPr>
          <w:lang w:val="en-US"/>
        </w:rPr>
      </w:pPr>
      <w:proofErr w:type="spellStart"/>
      <w:r w:rsidRPr="005F35F0">
        <w:rPr>
          <w:lang w:val="en-US"/>
        </w:rPr>
        <w:t>df_team</w:t>
      </w:r>
      <w:proofErr w:type="spellEnd"/>
      <w:r w:rsidRPr="005F35F0">
        <w:rPr>
          <w:lang w:val="en-US"/>
        </w:rPr>
        <w:t>: 142 ent</w:t>
      </w:r>
      <w:r>
        <w:rPr>
          <w:lang w:val="en-US"/>
        </w:rPr>
        <w:t>radas</w:t>
      </w:r>
    </w:p>
    <w:p w14:paraId="259CA85E" w14:textId="4EF045FC" w:rsidR="005F35F0" w:rsidRPr="005F35F0" w:rsidRDefault="005F35F0" w:rsidP="005F35F0">
      <w:pPr>
        <w:pStyle w:val="Prrafodelista"/>
        <w:numPr>
          <w:ilvl w:val="0"/>
          <w:numId w:val="16"/>
        </w:numPr>
        <w:rPr>
          <w:lang w:val="en-US"/>
        </w:rPr>
      </w:pPr>
      <w:proofErr w:type="spellStart"/>
      <w:r w:rsidRPr="005F35F0">
        <w:rPr>
          <w:lang w:val="en-US"/>
        </w:rPr>
        <w:t>df_competition</w:t>
      </w:r>
      <w:proofErr w:type="spellEnd"/>
      <w:r w:rsidRPr="005F35F0">
        <w:rPr>
          <w:lang w:val="en-US"/>
        </w:rPr>
        <w:t>: 7 ent</w:t>
      </w:r>
      <w:r>
        <w:rPr>
          <w:lang w:val="en-US"/>
        </w:rPr>
        <w:t>radas</w:t>
      </w:r>
    </w:p>
    <w:p w14:paraId="05F3D513" w14:textId="597AB117" w:rsidR="005F35F0" w:rsidRPr="005F35F0" w:rsidRDefault="005F35F0" w:rsidP="005F35F0">
      <w:pPr>
        <w:pStyle w:val="Prrafodelista"/>
        <w:numPr>
          <w:ilvl w:val="0"/>
          <w:numId w:val="16"/>
        </w:numPr>
        <w:rPr>
          <w:lang w:val="en-US"/>
        </w:rPr>
      </w:pPr>
      <w:proofErr w:type="spellStart"/>
      <w:r w:rsidRPr="005F35F0">
        <w:rPr>
          <w:lang w:val="en-US"/>
        </w:rPr>
        <w:t>df_match</w:t>
      </w:r>
      <w:proofErr w:type="spellEnd"/>
      <w:r w:rsidRPr="005F35F0">
        <w:rPr>
          <w:lang w:val="en-US"/>
        </w:rPr>
        <w:t>: 1941 ent</w:t>
      </w:r>
      <w:r>
        <w:rPr>
          <w:lang w:val="en-US"/>
        </w:rPr>
        <w:t>radas</w:t>
      </w:r>
    </w:p>
    <w:p w14:paraId="7641FE59" w14:textId="43913F13" w:rsidR="005F35F0" w:rsidRPr="005F35F0" w:rsidRDefault="005F35F0" w:rsidP="005F35F0">
      <w:pPr>
        <w:pStyle w:val="Prrafodelista"/>
        <w:numPr>
          <w:ilvl w:val="0"/>
          <w:numId w:val="16"/>
        </w:numPr>
        <w:rPr>
          <w:lang w:val="en-US"/>
        </w:rPr>
      </w:pPr>
      <w:proofErr w:type="spellStart"/>
      <w:r w:rsidRPr="005F35F0">
        <w:rPr>
          <w:lang w:val="en-US"/>
        </w:rPr>
        <w:t>df_formation</w:t>
      </w:r>
      <w:proofErr w:type="spellEnd"/>
      <w:r w:rsidRPr="005F35F0">
        <w:rPr>
          <w:lang w:val="en-US"/>
        </w:rPr>
        <w:t>: 74098 ent</w:t>
      </w:r>
      <w:r>
        <w:rPr>
          <w:lang w:val="en-US"/>
        </w:rPr>
        <w:t>radas</w:t>
      </w:r>
    </w:p>
    <w:p w14:paraId="5CC7869E" w14:textId="0BA8C4CA" w:rsidR="005F35F0" w:rsidRPr="005F35F0" w:rsidRDefault="005F35F0" w:rsidP="005F35F0">
      <w:pPr>
        <w:pStyle w:val="Prrafodelista"/>
        <w:numPr>
          <w:ilvl w:val="0"/>
          <w:numId w:val="16"/>
        </w:numPr>
        <w:rPr>
          <w:lang w:val="en-US"/>
        </w:rPr>
      </w:pPr>
      <w:proofErr w:type="spellStart"/>
      <w:r w:rsidRPr="005F35F0">
        <w:rPr>
          <w:lang w:val="en-US"/>
        </w:rPr>
        <w:t>df_substitution</w:t>
      </w:r>
      <w:proofErr w:type="spellEnd"/>
      <w:r w:rsidRPr="005F35F0">
        <w:rPr>
          <w:lang w:val="en-US"/>
        </w:rPr>
        <w:t>: 11097 ent</w:t>
      </w:r>
      <w:r>
        <w:rPr>
          <w:lang w:val="en-US"/>
        </w:rPr>
        <w:t>radas</w:t>
      </w:r>
    </w:p>
    <w:p w14:paraId="76AF4A3B" w14:textId="13A7CB3C" w:rsidR="005F35F0" w:rsidRDefault="005F35F0" w:rsidP="005F35F0">
      <w:pPr>
        <w:pStyle w:val="Prrafodelista"/>
        <w:numPr>
          <w:ilvl w:val="0"/>
          <w:numId w:val="16"/>
        </w:numPr>
        <w:rPr>
          <w:lang w:val="en-US"/>
        </w:rPr>
      </w:pPr>
      <w:proofErr w:type="spellStart"/>
      <w:r w:rsidRPr="005F35F0">
        <w:rPr>
          <w:lang w:val="en-US"/>
        </w:rPr>
        <w:t>df_event</w:t>
      </w:r>
      <w:proofErr w:type="spellEnd"/>
      <w:r w:rsidRPr="005F35F0">
        <w:rPr>
          <w:lang w:val="en-US"/>
        </w:rPr>
        <w:t>: 3251294 ent</w:t>
      </w:r>
      <w:r>
        <w:rPr>
          <w:lang w:val="en-US"/>
        </w:rPr>
        <w:t>radas</w:t>
      </w:r>
    </w:p>
    <w:p w14:paraId="48020CE9" w14:textId="0B237924" w:rsidR="005F35F0" w:rsidRDefault="004D2683" w:rsidP="005F35F0">
      <w:r w:rsidRPr="005F35F0">
        <w:t>A</w:t>
      </w:r>
      <w:r>
        <w:t>demás,</w:t>
      </w:r>
      <w:r w:rsidR="005F35F0">
        <w:t xml:space="preserve"> en el caso de </w:t>
      </w:r>
      <w:proofErr w:type="spellStart"/>
      <w:r w:rsidR="005F35F0">
        <w:t>WyScout</w:t>
      </w:r>
      <w:proofErr w:type="spellEnd"/>
      <w:r w:rsidR="005F35F0">
        <w:t xml:space="preserve"> se hacen algunas modificaciones en los nombres de los equipos y las competiciones para así estar escritas de la misma forma que lo están en los datos de </w:t>
      </w:r>
      <w:proofErr w:type="spellStart"/>
      <w:r w:rsidR="005F35F0">
        <w:t>StatsBomb</w:t>
      </w:r>
      <w:proofErr w:type="spellEnd"/>
      <w:r w:rsidR="005F35F0">
        <w:t>.</w:t>
      </w:r>
      <w:r>
        <w:t xml:space="preserve"> También se comprueba que hay 100 partidos que aparecen en ambos repositorios por lo que </w:t>
      </w:r>
      <w:r w:rsidR="00BC56F7">
        <w:t xml:space="preserve">se eliminan </w:t>
      </w:r>
      <w:r>
        <w:t xml:space="preserve">todos los datos de esos partidos </w:t>
      </w:r>
      <w:r w:rsidR="00BC56F7">
        <w:t>del repositorio de</w:t>
      </w:r>
      <w:r>
        <w:t xml:space="preserve"> </w:t>
      </w:r>
      <w:proofErr w:type="spellStart"/>
      <w:r>
        <w:t>WyScout</w:t>
      </w:r>
      <w:proofErr w:type="spellEnd"/>
      <w:r>
        <w:t xml:space="preserve"> al tener una menor información de estos.</w:t>
      </w:r>
    </w:p>
    <w:p w14:paraId="17FC6D7A" w14:textId="4A0090C0" w:rsidR="005D65B6" w:rsidRDefault="005D65B6" w:rsidP="005F35F0"/>
    <w:p w14:paraId="12BDEEC5" w14:textId="0CAFC0CC" w:rsidR="005D65B6" w:rsidRPr="005F35F0" w:rsidRDefault="005D65B6" w:rsidP="005D65B6">
      <w:pPr>
        <w:pStyle w:val="Ttulo3"/>
      </w:pPr>
      <w:bookmarkStart w:id="131" w:name="_Toc82560582"/>
      <w:r>
        <w:t>4.2.2</w:t>
      </w:r>
      <w:r w:rsidR="004D2683">
        <w:t>.</w:t>
      </w:r>
      <w:r>
        <w:t xml:space="preserve"> </w:t>
      </w:r>
      <w:r w:rsidR="004D2683">
        <w:t xml:space="preserve">Creación de los </w:t>
      </w:r>
      <w:proofErr w:type="spellStart"/>
      <w:r w:rsidR="004D2683" w:rsidRPr="0002434F">
        <w:rPr>
          <w:i/>
          <w:iCs/>
        </w:rPr>
        <w:t>datasets</w:t>
      </w:r>
      <w:proofErr w:type="spellEnd"/>
      <w:r w:rsidR="004D2683">
        <w:t xml:space="preserve"> de tiros</w:t>
      </w:r>
      <w:bookmarkEnd w:id="131"/>
    </w:p>
    <w:p w14:paraId="4A6DE354" w14:textId="725B76F3" w:rsidR="003C45D4" w:rsidRDefault="0034406D" w:rsidP="00AC0C49">
      <w:r>
        <w:t>Une vez importados los datos de</w:t>
      </w:r>
      <w:r w:rsidR="00D67D65">
        <w:t xml:space="preserve"> una</w:t>
      </w:r>
      <w:r>
        <w:t xml:space="preserve"> manera </w:t>
      </w:r>
      <w:r w:rsidR="005D080A">
        <w:t xml:space="preserve">óptima para trabajarlos el siguiente paso es crear los </w:t>
      </w:r>
      <w:proofErr w:type="spellStart"/>
      <w:r w:rsidR="005D080A" w:rsidRPr="005D080A">
        <w:rPr>
          <w:i/>
          <w:iCs/>
        </w:rPr>
        <w:t>datasets</w:t>
      </w:r>
      <w:proofErr w:type="spellEnd"/>
      <w:r w:rsidR="005D080A">
        <w:t xml:space="preserve"> con únicamente los tiros y toda la información posible sobre ellos</w:t>
      </w:r>
      <w:r w:rsidR="00D67D65">
        <w:t>.</w:t>
      </w:r>
      <w:r w:rsidR="005D080A">
        <w:t xml:space="preserve"> En el código original se realiza la modificación de los </w:t>
      </w:r>
      <w:proofErr w:type="spellStart"/>
      <w:r w:rsidR="005D080A" w:rsidRPr="005D080A">
        <w:rPr>
          <w:i/>
          <w:iCs/>
        </w:rPr>
        <w:t>df</w:t>
      </w:r>
      <w:proofErr w:type="spellEnd"/>
      <w:r w:rsidR="005D080A">
        <w:t xml:space="preserve"> de eventos originales tanto de </w:t>
      </w:r>
      <w:proofErr w:type="spellStart"/>
      <w:r w:rsidR="005D080A">
        <w:t>WyScout</w:t>
      </w:r>
      <w:proofErr w:type="spellEnd"/>
      <w:r w:rsidR="005D080A">
        <w:t xml:space="preserve"> como de </w:t>
      </w:r>
      <w:proofErr w:type="spellStart"/>
      <w:r w:rsidR="005D080A">
        <w:t>StatsBomb</w:t>
      </w:r>
      <w:proofErr w:type="spellEnd"/>
      <w:r w:rsidR="005D080A">
        <w:t xml:space="preserve"> para poder conocer las acciones previas a cada disparo y relacionarlas </w:t>
      </w:r>
      <w:r w:rsidR="005D080A">
        <w:lastRenderedPageBreak/>
        <w:t>con el mismo.</w:t>
      </w:r>
      <w:r w:rsidR="00170B8A">
        <w:t xml:space="preserve"> Por ejemplo, si un disparo dice que viene precedido por un pase se busca toda la información sobre ese pase para así añadirla al disparo (altura del pase, tipo de pase…). Se tiene en cuenta la diferencia de tiempo entre eventos para, por ejemplo, poder determinar </w:t>
      </w:r>
      <w:r w:rsidR="00CE6B02">
        <w:t>si</w:t>
      </w:r>
      <w:r w:rsidR="00170B8A">
        <w:t xml:space="preserve"> un disparo viene de un contraataque o si se puede seguir considerando que la jugada es un córner o una falta si no ha pasado suficiente tiempo desde que se sacó.</w:t>
      </w:r>
    </w:p>
    <w:p w14:paraId="57389FE6" w14:textId="3782914C" w:rsidR="00F73AE7" w:rsidRDefault="001F51AF" w:rsidP="00AC0C49">
      <w:r>
        <w:t xml:space="preserve">Otra característica añadida es conocer si el disparo se realiza con su mejor pierna, en el caso de </w:t>
      </w:r>
      <w:proofErr w:type="spellStart"/>
      <w:r>
        <w:t>WyScout</w:t>
      </w:r>
      <w:proofErr w:type="spellEnd"/>
      <w:r>
        <w:t xml:space="preserve"> se consigue a partir de la </w:t>
      </w:r>
      <w:r w:rsidR="00D62DA1">
        <w:t xml:space="preserve">información sobre cada jugador que hay en </w:t>
      </w:r>
      <w:proofErr w:type="spellStart"/>
      <w:r w:rsidR="00D62DA1" w:rsidRPr="001F6FA5">
        <w:rPr>
          <w:i/>
          <w:iCs/>
        </w:rPr>
        <w:t>df_player</w:t>
      </w:r>
      <w:proofErr w:type="spellEnd"/>
      <w:r w:rsidR="00D62DA1">
        <w:t xml:space="preserve"> mientras que en el caso de </w:t>
      </w:r>
      <w:proofErr w:type="spellStart"/>
      <w:r w:rsidR="00D62DA1">
        <w:t>StatsBomb</w:t>
      </w:r>
      <w:proofErr w:type="spellEnd"/>
      <w:r w:rsidR="00D62DA1">
        <w:t xml:space="preserve">, que no tiene información específica sobre la pierna de cada jugador, se obtiene calculando que pierna es la </w:t>
      </w:r>
      <w:r w:rsidR="0004572C">
        <w:t>más</w:t>
      </w:r>
      <w:r w:rsidR="00D62DA1">
        <w:t xml:space="preserve"> usada por cada futbolista en los </w:t>
      </w:r>
      <w:r w:rsidR="00A12D94">
        <w:t xml:space="preserve">distintos eventos del </w:t>
      </w:r>
      <w:proofErr w:type="spellStart"/>
      <w:r w:rsidR="00A12D94" w:rsidRPr="00A9014B">
        <w:rPr>
          <w:i/>
          <w:iCs/>
        </w:rPr>
        <w:t>dataset</w:t>
      </w:r>
      <w:proofErr w:type="spellEnd"/>
      <w:r w:rsidR="00D62DA1">
        <w:t>.</w:t>
      </w:r>
    </w:p>
    <w:p w14:paraId="1B7A3690" w14:textId="538A977F" w:rsidR="009801D0" w:rsidRDefault="00BD29AD" w:rsidP="00AC0C49">
      <w:r>
        <w:t>A nivel posicional se estandarizan las</w:t>
      </w:r>
      <w:r w:rsidR="00DF7136">
        <w:t xml:space="preserve"> coordenadas de los eventos para que se considere que todos los estadios son iguales (en realidad cada estadio tiene unas medidas distintas dentro de unos límites reglamentarios). También se añaden variables como</w:t>
      </w:r>
      <w:r w:rsidR="009801D0">
        <w:t xml:space="preserve"> el ángulo respecto al centro de la portería (</w:t>
      </w:r>
      <w:proofErr w:type="spellStart"/>
      <w:r w:rsidR="009801D0" w:rsidRPr="001F6FA5">
        <w:rPr>
          <w:i/>
          <w:iCs/>
        </w:rPr>
        <w:t>middle_angle</w:t>
      </w:r>
      <w:proofErr w:type="spellEnd"/>
      <w:r w:rsidR="009801D0">
        <w:t>), el ángulo de portería visible, la distancia hasta la portería (</w:t>
      </w:r>
      <w:proofErr w:type="spellStart"/>
      <w:r w:rsidR="009801D0" w:rsidRPr="001F6FA5">
        <w:rPr>
          <w:i/>
          <w:iCs/>
        </w:rPr>
        <w:t>distance_to_goal</w:t>
      </w:r>
      <w:proofErr w:type="spellEnd"/>
      <w:r w:rsidR="009801D0">
        <w:t xml:space="preserve">) y variables que son creadas a partir de estas como </w:t>
      </w:r>
      <w:proofErr w:type="spellStart"/>
      <w:r w:rsidR="009801D0" w:rsidRPr="001F6FA5">
        <w:rPr>
          <w:i/>
          <w:iCs/>
        </w:rPr>
        <w:t>distance_visible_angle</w:t>
      </w:r>
      <w:proofErr w:type="spellEnd"/>
      <w:r w:rsidR="009801D0">
        <w:t xml:space="preserve"> y </w:t>
      </w:r>
      <w:proofErr w:type="spellStart"/>
      <w:r w:rsidR="009801D0" w:rsidRPr="001F6FA5">
        <w:rPr>
          <w:i/>
          <w:iCs/>
        </w:rPr>
        <w:t>log_distance_to_goal</w:t>
      </w:r>
      <w:proofErr w:type="spellEnd"/>
      <w:r w:rsidR="009801D0">
        <w:t xml:space="preserve"> (ver </w:t>
      </w:r>
      <w:r w:rsidR="001F6FA5">
        <w:fldChar w:fldCharType="begin"/>
      </w:r>
      <w:r w:rsidR="001F6FA5">
        <w:instrText xml:space="preserve"> REF _Ref72946979 \h </w:instrText>
      </w:r>
      <w:r w:rsidR="001F6FA5">
        <w:fldChar w:fldCharType="separate"/>
      </w:r>
      <w:r w:rsidR="001F6FA5" w:rsidRPr="00592517">
        <w:t xml:space="preserve">Ilustración </w:t>
      </w:r>
      <w:r w:rsidR="001F6FA5">
        <w:rPr>
          <w:noProof/>
        </w:rPr>
        <w:t>1</w:t>
      </w:r>
      <w:r w:rsidR="001F6FA5">
        <w:fldChar w:fldCharType="end"/>
      </w:r>
      <w:r w:rsidR="001F6FA5">
        <w:t>)</w:t>
      </w:r>
      <w:r w:rsidR="009801D0">
        <w:t>.</w:t>
      </w:r>
    </w:p>
    <w:p w14:paraId="180AE117" w14:textId="586D80E7" w:rsidR="00BD29AD" w:rsidRDefault="009801D0" w:rsidP="001F6FA5">
      <w:pPr>
        <w:jc w:val="center"/>
      </w:pPr>
      <w:r>
        <w:rPr>
          <w:noProof/>
        </w:rPr>
        <w:drawing>
          <wp:inline distT="0" distB="0" distL="0" distR="0" wp14:anchorId="36E8663D" wp14:editId="391A0817">
            <wp:extent cx="5759450" cy="2840990"/>
            <wp:effectExtent l="0" t="0" r="0" b="0"/>
            <wp:docPr id="12" name="Imagen 12" descr="Interfaz de usuario gráfica, Aplicación,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 Aplicación, Gráfico de líneas&#10;&#10;Descripción generada automáticamente"/>
                    <pic:cNvPicPr/>
                  </pic:nvPicPr>
                  <pic:blipFill rotWithShape="1">
                    <a:blip r:embed="rId18"/>
                    <a:srcRect t="996"/>
                    <a:stretch/>
                  </pic:blipFill>
                  <pic:spPr bwMode="auto">
                    <a:xfrm>
                      <a:off x="0" y="0"/>
                      <a:ext cx="5759450" cy="2840990"/>
                    </a:xfrm>
                    <a:prstGeom prst="rect">
                      <a:avLst/>
                    </a:prstGeom>
                    <a:ln>
                      <a:noFill/>
                    </a:ln>
                    <a:extLst>
                      <a:ext uri="{53640926-AAD7-44D8-BBD7-CCE9431645EC}">
                        <a14:shadowObscured xmlns:a14="http://schemas.microsoft.com/office/drawing/2010/main"/>
                      </a:ext>
                    </a:extLst>
                  </pic:spPr>
                </pic:pic>
              </a:graphicData>
            </a:graphic>
          </wp:inline>
        </w:drawing>
      </w:r>
    </w:p>
    <w:p w14:paraId="447B48DA" w14:textId="38E78C0D" w:rsidR="001F6FA5" w:rsidRPr="007A4D92" w:rsidRDefault="001F6FA5" w:rsidP="007A4D92">
      <w:pPr>
        <w:pStyle w:val="Descripcin"/>
        <w:jc w:val="center"/>
        <w:rPr>
          <w:color w:val="auto"/>
        </w:rPr>
      </w:pPr>
      <w:bookmarkStart w:id="132" w:name="_Toc82560616"/>
      <w:r w:rsidRPr="001F6FA5">
        <w:rPr>
          <w:color w:val="auto"/>
        </w:rPr>
        <w:t xml:space="preserve">Ilustración </w:t>
      </w:r>
      <w:r w:rsidRPr="001F6FA5">
        <w:rPr>
          <w:color w:val="auto"/>
        </w:rPr>
        <w:fldChar w:fldCharType="begin"/>
      </w:r>
      <w:r w:rsidRPr="001F6FA5">
        <w:rPr>
          <w:color w:val="auto"/>
        </w:rPr>
        <w:instrText xml:space="preserve"> SEQ Ilustración \* ARABIC </w:instrText>
      </w:r>
      <w:r w:rsidRPr="001F6FA5">
        <w:rPr>
          <w:color w:val="auto"/>
        </w:rPr>
        <w:fldChar w:fldCharType="separate"/>
      </w:r>
      <w:r w:rsidR="007C549F">
        <w:rPr>
          <w:noProof/>
          <w:color w:val="auto"/>
        </w:rPr>
        <w:t>8</w:t>
      </w:r>
      <w:r w:rsidRPr="001F6FA5">
        <w:rPr>
          <w:color w:val="auto"/>
        </w:rPr>
        <w:fldChar w:fldCharType="end"/>
      </w:r>
      <w:r w:rsidRPr="001F6FA5">
        <w:rPr>
          <w:color w:val="auto"/>
        </w:rPr>
        <w:t xml:space="preserve">: Cálculo de las distancias y ángulos. </w:t>
      </w:r>
      <w:r w:rsidRPr="001F6FA5">
        <w:rPr>
          <w:color w:val="auto"/>
        </w:rPr>
        <w:fldChar w:fldCharType="begin"/>
      </w:r>
      <w:r w:rsidRPr="001F6FA5">
        <w:rPr>
          <w:color w:val="auto"/>
        </w:rPr>
        <w:instrText xml:space="preserve"> ADDIN ZOTERO_ITEM CSL_CITATION {"citationID":"WBUra7Fk","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Pr="001F6FA5">
        <w:rPr>
          <w:color w:val="auto"/>
        </w:rPr>
        <w:fldChar w:fldCharType="separate"/>
      </w:r>
      <w:r w:rsidRPr="001F6FA5">
        <w:rPr>
          <w:rFonts w:cs="Arial"/>
          <w:color w:val="auto"/>
        </w:rPr>
        <w:t>(Rowlinson, 2020b)</w:t>
      </w:r>
      <w:bookmarkEnd w:id="132"/>
      <w:r w:rsidRPr="001F6FA5">
        <w:rPr>
          <w:color w:val="auto"/>
        </w:rPr>
        <w:fldChar w:fldCharType="end"/>
      </w:r>
    </w:p>
    <w:p w14:paraId="218924B3" w14:textId="1C1A3103" w:rsidR="004D2683" w:rsidRDefault="00A82385" w:rsidP="00AC0C49">
      <w:r>
        <w:t xml:space="preserve">Además de todas las variables creadas con el código original para este trabajo también se ha añadido nuevas. Entre ellas se ha añadido una columna para saber si el equipo que realiza el disparo es local o visitante. Anteriormente se ha mostrado como el factor campo es importante (ver </w:t>
      </w:r>
      <w:r>
        <w:fldChar w:fldCharType="begin"/>
      </w:r>
      <w:r>
        <w:instrText xml:space="preserve"> REF _Ref73042269 \h </w:instrText>
      </w:r>
      <w:r>
        <w:fldChar w:fldCharType="separate"/>
      </w:r>
      <w:r w:rsidRPr="00F31411">
        <w:t xml:space="preserve">Ilustración </w:t>
      </w:r>
      <w:r>
        <w:rPr>
          <w:noProof/>
        </w:rPr>
        <w:t>6</w:t>
      </w:r>
      <w:r>
        <w:fldChar w:fldCharType="end"/>
      </w:r>
      <w:r>
        <w:t xml:space="preserve">) y por ello se quiere añadir al modelo para tenerlo en cuenta y ver </w:t>
      </w:r>
      <w:r w:rsidR="005D080A">
        <w:t>qué</w:t>
      </w:r>
      <w:r>
        <w:t xml:space="preserve"> importancia tiene dentro del modelo.</w:t>
      </w:r>
    </w:p>
    <w:p w14:paraId="4305B4C7" w14:textId="30D4AF73" w:rsidR="00A82385" w:rsidRDefault="00A82385" w:rsidP="00AC0C49">
      <w:r>
        <w:lastRenderedPageBreak/>
        <w:t>También se ha añadido el número de jugadores que hay en el campo en el momento del disparo tanto en el equipo que ataca (</w:t>
      </w:r>
      <w:proofErr w:type="spellStart"/>
      <w:r w:rsidRPr="001F6FA5">
        <w:rPr>
          <w:i/>
          <w:iCs/>
        </w:rPr>
        <w:t>players</w:t>
      </w:r>
      <w:proofErr w:type="spellEnd"/>
      <w:r>
        <w:t>) como en el equipo rival (</w:t>
      </w:r>
      <w:proofErr w:type="spellStart"/>
      <w:r w:rsidRPr="001F6FA5">
        <w:rPr>
          <w:i/>
          <w:iCs/>
        </w:rPr>
        <w:t>players_rival</w:t>
      </w:r>
      <w:proofErr w:type="spellEnd"/>
      <w:r>
        <w:t>). Ambas variables nos pueden mostrar si los futbolistas logran una mayor confianza al estar con ventaja de futbolistas o si ocurre cuando se est</w:t>
      </w:r>
      <w:r w:rsidR="00F73AE7">
        <w:t>á</w:t>
      </w:r>
      <w:r>
        <w:t xml:space="preserve"> en una situación de desventaja. También una mayor eficiencia con más futbolistas puede ser </w:t>
      </w:r>
      <w:r w:rsidR="00085D98">
        <w:t>debido a</w:t>
      </w:r>
      <w:r>
        <w:t xml:space="preserve"> una peor defensa rival por falta de jugadores en el momento del disparo o durante la creación de la jugada.</w:t>
      </w:r>
      <w:r w:rsidR="00085D98">
        <w:t xml:space="preserve"> Para añadir estas variables las expulsiones que aparecen en el </w:t>
      </w:r>
      <w:proofErr w:type="spellStart"/>
      <w:r w:rsidR="00085D98" w:rsidRPr="00085D98">
        <w:rPr>
          <w:i/>
          <w:iCs/>
        </w:rPr>
        <w:t>df</w:t>
      </w:r>
      <w:proofErr w:type="spellEnd"/>
      <w:r w:rsidR="00085D98">
        <w:t xml:space="preserve"> de eventos teniendo en cuenta si el futbolista expulsado estaba en el campo en ese momento (puede ser expulsado un jugador que está en el banquillo).</w:t>
      </w:r>
    </w:p>
    <w:p w14:paraId="5C40E483" w14:textId="01E93E67" w:rsidR="0075459A" w:rsidRDefault="00F73AE7" w:rsidP="00AC0C49">
      <w:r>
        <w:t>Sumado</w:t>
      </w:r>
      <w:r w:rsidR="003E2A59">
        <w:t xml:space="preserve"> a las variables</w:t>
      </w:r>
      <w:r w:rsidR="004500C4">
        <w:t xml:space="preserve"> ya</w:t>
      </w:r>
      <w:r w:rsidR="003E2A59">
        <w:t xml:space="preserve"> expuestas también se ha añadido el tipo de competición (</w:t>
      </w:r>
      <w:proofErr w:type="spellStart"/>
      <w:r w:rsidR="003E2A59" w:rsidRPr="001F6FA5">
        <w:rPr>
          <w:i/>
          <w:iCs/>
        </w:rPr>
        <w:t>competition_type</w:t>
      </w:r>
      <w:proofErr w:type="spellEnd"/>
      <w:r w:rsidR="003E2A59">
        <w:t>) para diferenciar los partidos de liga de los de</w:t>
      </w:r>
      <w:r>
        <w:t xml:space="preserve"> torneos con eliminatorias (Mundial, UEFA Champions League…)</w:t>
      </w:r>
      <w:r w:rsidR="003E2A59">
        <w:t xml:space="preserve"> y ver si hay diferencias a nivel de </w:t>
      </w:r>
      <w:proofErr w:type="spellStart"/>
      <w:r w:rsidR="003E2A59">
        <w:t>xG</w:t>
      </w:r>
      <w:proofErr w:type="spellEnd"/>
      <w:r w:rsidR="003E2A59">
        <w:t xml:space="preserve"> y la jornada en la que se</w:t>
      </w:r>
      <w:r w:rsidR="00727C00">
        <w:t xml:space="preserve"> realiza el partido (</w:t>
      </w:r>
      <w:proofErr w:type="spellStart"/>
      <w:r w:rsidR="00727C00" w:rsidRPr="001F6FA5">
        <w:rPr>
          <w:i/>
          <w:iCs/>
        </w:rPr>
        <w:t>match_week</w:t>
      </w:r>
      <w:proofErr w:type="spellEnd"/>
      <w:r w:rsidR="00727C00">
        <w:t xml:space="preserve">) para </w:t>
      </w:r>
      <w:r w:rsidR="004500C4">
        <w:t>conocer</w:t>
      </w:r>
      <w:r w:rsidR="00727C00">
        <w:t xml:space="preserve"> si afecta el momento de la temporada a la hora de la efectividad de los disparos ya sea debido a un menor cansancio al inicio de la competición, un mejor momento de forma en una parte intermedia o un mayor cansancio y una presión</w:t>
      </w:r>
      <w:r w:rsidR="005D1BA9">
        <w:t xml:space="preserve"> mayor</w:t>
      </w:r>
      <w:r w:rsidR="00727C00">
        <w:t xml:space="preserve"> en los últimos partidos de la competición.</w:t>
      </w:r>
    </w:p>
    <w:p w14:paraId="3E19621D" w14:textId="77777777" w:rsidR="0075459A" w:rsidRDefault="0075459A" w:rsidP="00AC0C49"/>
    <w:p w14:paraId="1C5CB945" w14:textId="26721E97" w:rsidR="004D2683" w:rsidRDefault="004D2683" w:rsidP="004D2683">
      <w:pPr>
        <w:pStyle w:val="Ttulo3"/>
      </w:pPr>
      <w:bookmarkStart w:id="133" w:name="_Ref82456696"/>
      <w:bookmarkStart w:id="134" w:name="_Toc82560583"/>
      <w:r>
        <w:t xml:space="preserve">4.2.3. Combinación de </w:t>
      </w:r>
      <w:proofErr w:type="spellStart"/>
      <w:r w:rsidRPr="0002434F">
        <w:rPr>
          <w:i/>
          <w:iCs/>
        </w:rPr>
        <w:t>datasets</w:t>
      </w:r>
      <w:bookmarkEnd w:id="133"/>
      <w:bookmarkEnd w:id="134"/>
      <w:proofErr w:type="spellEnd"/>
    </w:p>
    <w:p w14:paraId="030C5F46" w14:textId="27D8688A" w:rsidR="004D2683" w:rsidRDefault="00806C6D" w:rsidP="004D2683">
      <w:r>
        <w:t xml:space="preserve">Una vez están preparados los </w:t>
      </w:r>
      <w:proofErr w:type="spellStart"/>
      <w:r w:rsidRPr="0002434F">
        <w:rPr>
          <w:i/>
          <w:iCs/>
        </w:rPr>
        <w:t>datasets</w:t>
      </w:r>
      <w:proofErr w:type="spellEnd"/>
      <w:r>
        <w:t xml:space="preserve"> por separado se unen y se trata de hacer coincidir los nombres de los equipos y de los jugadores a partir del paquete de Python </w:t>
      </w:r>
      <w:proofErr w:type="spellStart"/>
      <w:r>
        <w:t>fuzzymatcher</w:t>
      </w:r>
      <w:proofErr w:type="spellEnd"/>
      <w:r>
        <w:t xml:space="preserve"> </w:t>
      </w:r>
      <w:r>
        <w:fldChar w:fldCharType="begin"/>
      </w:r>
      <w:r w:rsidR="001F6FA5">
        <w:instrText xml:space="preserve"> ADDIN ZOTERO_ITEM CSL_CITATION {"citationID":"XMLYDXsE","properties":{"formattedCitation":"(Linacre, 2017/2017)","plainCitation":"(Linacre, 2017/2017)","noteIndex":0},"citationItems":[{"id":92,"uris":["http://zotero.org/users/7978684/items/JKMC4AE4"],"uri":["http://zotero.org/users/7978684/items/JKMC4AE4"],"itemData":{"id":92,"type":"book","abstract":"Record linking package that fuzzy matches two Python pandas dataframes using sqlite3 fts4","genre":"Python","note":"original-date: 2017-11-25T08:58:00Z","source":"GitHub","title":"RobinL/fuzzymatcher","URL":"https://github.com/RobinL/fuzzymatcher","author":[{"family":"Linacre","given":"Robin"}],"accessed":{"date-parts":[["2021",8,10]]},"issued":{"date-parts":[["2017",11,25]]}}}],"schema":"https://github.com/citation-style-language/schema/raw/master/csl-citation.json"} </w:instrText>
      </w:r>
      <w:r>
        <w:fldChar w:fldCharType="separate"/>
      </w:r>
      <w:r w:rsidR="001F6FA5" w:rsidRPr="001F6FA5">
        <w:rPr>
          <w:rFonts w:cs="Arial"/>
        </w:rPr>
        <w:t>(</w:t>
      </w:r>
      <w:proofErr w:type="spellStart"/>
      <w:r w:rsidR="001F6FA5" w:rsidRPr="001F6FA5">
        <w:rPr>
          <w:rFonts w:cs="Arial"/>
        </w:rPr>
        <w:t>Linacre</w:t>
      </w:r>
      <w:proofErr w:type="spellEnd"/>
      <w:r w:rsidR="001F6FA5" w:rsidRPr="001F6FA5">
        <w:rPr>
          <w:rFonts w:cs="Arial"/>
        </w:rPr>
        <w:t>, 2017/2017)</w:t>
      </w:r>
      <w:r>
        <w:fldChar w:fldCharType="end"/>
      </w:r>
      <w:r w:rsidR="00165B71">
        <w:t xml:space="preserve"> para tener así una única ID para ambos campos. También se añaden las variables obtenidas mediante el </w:t>
      </w:r>
      <w:proofErr w:type="spellStart"/>
      <w:r w:rsidR="00085D98">
        <w:rPr>
          <w:i/>
          <w:iCs/>
        </w:rPr>
        <w:t>df</w:t>
      </w:r>
      <w:proofErr w:type="spellEnd"/>
      <w:r w:rsidR="00165B71">
        <w:t xml:space="preserve"> de </w:t>
      </w:r>
      <w:proofErr w:type="spellStart"/>
      <w:r w:rsidR="00165B71">
        <w:t>Freeze</w:t>
      </w:r>
      <w:proofErr w:type="spellEnd"/>
      <w:r w:rsidR="00165B71">
        <w:t xml:space="preserve"> </w:t>
      </w:r>
      <w:proofErr w:type="spellStart"/>
      <w:r w:rsidR="00165B71">
        <w:t>Features</w:t>
      </w:r>
      <w:proofErr w:type="spellEnd"/>
      <w:r w:rsidR="00165B71">
        <w:t xml:space="preserve"> en los disparos de </w:t>
      </w:r>
      <w:proofErr w:type="spellStart"/>
      <w:r w:rsidR="00165B71">
        <w:t>StatsBomb</w:t>
      </w:r>
      <w:proofErr w:type="spellEnd"/>
      <w:r w:rsidR="00165B71">
        <w:t>.</w:t>
      </w:r>
    </w:p>
    <w:p w14:paraId="65B237C7" w14:textId="1E068F56" w:rsidR="00165B71" w:rsidRDefault="00165B71" w:rsidP="004D2683">
      <w:r>
        <w:t xml:space="preserve">Además, en nuestro caso </w:t>
      </w:r>
      <w:r w:rsidR="00A12D94">
        <w:t>se ha</w:t>
      </w:r>
      <w:r>
        <w:t xml:space="preserve"> incluido la variable Match </w:t>
      </w:r>
      <w:proofErr w:type="spellStart"/>
      <w:r>
        <w:t>Moment</w:t>
      </w:r>
      <w:proofErr w:type="spellEnd"/>
      <w:r>
        <w:t xml:space="preserve"> (Momento del partido) en la que </w:t>
      </w:r>
      <w:r w:rsidR="00A12D94">
        <w:t>se separa</w:t>
      </w:r>
      <w:r>
        <w:t xml:space="preserve"> el minuto del partido en grupos de 15 minutos (del minuto 0 al 15, del 15 al 30…). Con esta variable se quiere estudiar</w:t>
      </w:r>
      <w:r w:rsidR="0002434F">
        <w:t xml:space="preserve"> </w:t>
      </w:r>
      <w:r w:rsidR="005D1BA9">
        <w:t>cómo</w:t>
      </w:r>
      <w:r w:rsidR="0002434F">
        <w:t xml:space="preserve"> afecta el momento en el que se encuentra el partido en la efectividad de los goles. Por ejemplo, si es posible que se marquen </w:t>
      </w:r>
      <w:r w:rsidR="005D1BA9">
        <w:t>más</w:t>
      </w:r>
      <w:r w:rsidR="0002434F">
        <w:t xml:space="preserve"> goles de larga distancia en los primeros momentos por la falta de ritmo del portero o si la efectividad es mayor o menor en los últimos minutos cuando hay mayor presión para modificar el resultado antes de que acabe el partido.</w:t>
      </w:r>
    </w:p>
    <w:p w14:paraId="1516597B" w14:textId="0398DA02" w:rsidR="005D1BA9" w:rsidRDefault="00287BBB" w:rsidP="004D2683">
      <w:r>
        <w:t>Otras variables añadidas han sido el número de disparo que es cada uno de ellos durante el partido tanto para el equipo</w:t>
      </w:r>
      <w:r w:rsidR="00162179">
        <w:t xml:space="preserve"> (</w:t>
      </w:r>
      <w:proofErr w:type="spellStart"/>
      <w:r w:rsidR="005D1BA9" w:rsidRPr="005D1BA9">
        <w:rPr>
          <w:i/>
          <w:iCs/>
        </w:rPr>
        <w:t>s</w:t>
      </w:r>
      <w:r w:rsidR="00162179" w:rsidRPr="005D1BA9">
        <w:rPr>
          <w:i/>
          <w:iCs/>
        </w:rPr>
        <w:t>hot_number</w:t>
      </w:r>
      <w:proofErr w:type="spellEnd"/>
      <w:r w:rsidR="00162179">
        <w:t>)</w:t>
      </w:r>
      <w:r>
        <w:t xml:space="preserve"> como para el futbolista que lo realiza</w:t>
      </w:r>
      <w:r w:rsidR="00162179">
        <w:t xml:space="preserve"> (</w:t>
      </w:r>
      <w:proofErr w:type="spellStart"/>
      <w:r w:rsidR="005D1BA9" w:rsidRPr="005D1BA9">
        <w:rPr>
          <w:i/>
          <w:iCs/>
        </w:rPr>
        <w:t>s</w:t>
      </w:r>
      <w:r w:rsidR="00162179" w:rsidRPr="005D1BA9">
        <w:rPr>
          <w:i/>
          <w:iCs/>
        </w:rPr>
        <w:t>hot_player_number</w:t>
      </w:r>
      <w:proofErr w:type="spellEnd"/>
      <w:r w:rsidR="00162179">
        <w:t>)</w:t>
      </w:r>
      <w:r>
        <w:t xml:space="preserve">. Estas variables quieren estudiar si hay alguna </w:t>
      </w:r>
      <w:r w:rsidR="00162179">
        <w:t xml:space="preserve">mejora en los disparos a medida que el equipo o el futbolista realiza un mayor número de ellos o por el contrario </w:t>
      </w:r>
      <w:r w:rsidR="00162179">
        <w:lastRenderedPageBreak/>
        <w:t>hay menos probabilidad de marcar ya sea por cansancio o mejor conocimiento de la defensa o del portero.</w:t>
      </w:r>
    </w:p>
    <w:p w14:paraId="09003B3B" w14:textId="754F81A2" w:rsidR="00F50FD8" w:rsidRDefault="0002434F" w:rsidP="004D2683">
      <w:r>
        <w:t xml:space="preserve">También se han incluido </w:t>
      </w:r>
      <w:r w:rsidR="00F61326">
        <w:t xml:space="preserve">otras </w:t>
      </w:r>
      <w:r w:rsidR="00162179">
        <w:t>dos variables como las descritas</w:t>
      </w:r>
      <w:r w:rsidR="00F61326">
        <w:t xml:space="preserve"> </w:t>
      </w:r>
      <w:r w:rsidR="009A0F7D">
        <w:t>anteriormente,</w:t>
      </w:r>
      <w:r w:rsidR="00F61326">
        <w:t xml:space="preserve"> </w:t>
      </w:r>
      <w:r w:rsidR="009A0F7D">
        <w:t>pero separando en</w:t>
      </w:r>
      <w:r w:rsidR="00F61326">
        <w:t xml:space="preserve"> distintas zonas del campo </w:t>
      </w:r>
      <w:r w:rsidR="009A0F7D">
        <w:t>escogidas como “similares” y llamadas</w:t>
      </w:r>
      <w:r w:rsidR="00F61326">
        <w:t xml:space="preserve"> </w:t>
      </w:r>
      <w:proofErr w:type="spellStart"/>
      <w:r w:rsidR="00F61326">
        <w:t>Shot</w:t>
      </w:r>
      <w:proofErr w:type="spellEnd"/>
      <w:r w:rsidR="00F61326">
        <w:t xml:space="preserve"> </w:t>
      </w:r>
      <w:proofErr w:type="spellStart"/>
      <w:r w:rsidR="00F61326">
        <w:t>Zones</w:t>
      </w:r>
      <w:proofErr w:type="spellEnd"/>
      <w:r w:rsidR="00F61326">
        <w:t xml:space="preserve"> (zonas de disparo). Una </w:t>
      </w:r>
      <w:r w:rsidR="009A0F7D">
        <w:t xml:space="preserve">de las </w:t>
      </w:r>
      <w:r w:rsidR="00F61326">
        <w:t>variable</w:t>
      </w:r>
      <w:r w:rsidR="009A0F7D">
        <w:t>s</w:t>
      </w:r>
      <w:r w:rsidR="00F61326">
        <w:t xml:space="preserve"> cuenta</w:t>
      </w:r>
      <w:r w:rsidR="009A0F7D">
        <w:t xml:space="preserve"> cuantos</w:t>
      </w:r>
      <w:r w:rsidR="00F61326">
        <w:t xml:space="preserve"> disparos lleva un jugador en cada zona </w:t>
      </w:r>
      <w:r w:rsidR="005D1BA9">
        <w:t>específica</w:t>
      </w:r>
      <w:r w:rsidR="00F61326">
        <w:t xml:space="preserve"> (</w:t>
      </w:r>
      <w:proofErr w:type="spellStart"/>
      <w:r w:rsidR="005D1BA9" w:rsidRPr="005D1BA9">
        <w:rPr>
          <w:i/>
          <w:iCs/>
        </w:rPr>
        <w:t>s</w:t>
      </w:r>
      <w:r w:rsidR="00F61326" w:rsidRPr="005D1BA9">
        <w:rPr>
          <w:i/>
          <w:iCs/>
        </w:rPr>
        <w:t>hot_zone_player_number</w:t>
      </w:r>
      <w:proofErr w:type="spellEnd"/>
      <w:r w:rsidR="00F61326">
        <w:t xml:space="preserve">) y otra </w:t>
      </w:r>
      <w:r w:rsidR="009A0F7D">
        <w:t>cuenta</w:t>
      </w:r>
      <w:r w:rsidR="00F61326">
        <w:t xml:space="preserve"> los disparos de todo el equipo en esa zona (</w:t>
      </w:r>
      <w:proofErr w:type="spellStart"/>
      <w:r w:rsidR="005D1BA9" w:rsidRPr="005D1BA9">
        <w:rPr>
          <w:i/>
          <w:iCs/>
        </w:rPr>
        <w:t>s</w:t>
      </w:r>
      <w:r w:rsidR="00F61326" w:rsidRPr="005D1BA9">
        <w:rPr>
          <w:i/>
          <w:iCs/>
        </w:rPr>
        <w:t>hot_zone_number</w:t>
      </w:r>
      <w:proofErr w:type="spellEnd"/>
      <w:r w:rsidR="00F61326">
        <w:t xml:space="preserve">). Estas dos variables quieren profundizar más acerca de la mejora o el empeoramiento de la calidad de los disparos al realizar un mayor </w:t>
      </w:r>
      <w:r w:rsidR="009A0F7D">
        <w:t>número,</w:t>
      </w:r>
      <w:r w:rsidR="00F61326">
        <w:t xml:space="preserve"> pero con un mayor detalle al separar por zonas donde los disparos pueden ser considerados “similares”. Estas zonas son las siguientes (ver </w:t>
      </w:r>
      <w:r w:rsidR="00F61326">
        <w:fldChar w:fldCharType="begin"/>
      </w:r>
      <w:r w:rsidR="00F61326">
        <w:instrText xml:space="preserve"> REF _Ref79596371 \h </w:instrText>
      </w:r>
      <w:r w:rsidR="00F61326">
        <w:fldChar w:fldCharType="separate"/>
      </w:r>
      <w:r w:rsidR="00045464" w:rsidRPr="00F61326">
        <w:t xml:space="preserve">Ilustración </w:t>
      </w:r>
      <w:r w:rsidR="00045464">
        <w:rPr>
          <w:noProof/>
        </w:rPr>
        <w:t>9</w:t>
      </w:r>
      <w:r w:rsidR="00F61326">
        <w:fldChar w:fldCharType="end"/>
      </w:r>
      <w:r w:rsidR="00F61326">
        <w:t>):</w:t>
      </w:r>
    </w:p>
    <w:p w14:paraId="4684A87F" w14:textId="2587602F" w:rsidR="00F61326" w:rsidRDefault="00F61326" w:rsidP="00F61326">
      <w:pPr>
        <w:pStyle w:val="Prrafodelista"/>
        <w:numPr>
          <w:ilvl w:val="0"/>
          <w:numId w:val="17"/>
        </w:numPr>
      </w:pPr>
      <w:r w:rsidRPr="00F61326">
        <w:rPr>
          <w:b/>
          <w:bCs/>
        </w:rPr>
        <w:t>Zona 1:</w:t>
      </w:r>
      <w:r>
        <w:t xml:space="preserve"> Disparos cercanos pero escorados.</w:t>
      </w:r>
    </w:p>
    <w:p w14:paraId="5581AE82" w14:textId="5D4CE39D" w:rsidR="00F61326" w:rsidRDefault="00F61326" w:rsidP="00F61326">
      <w:pPr>
        <w:pStyle w:val="Prrafodelista"/>
        <w:numPr>
          <w:ilvl w:val="0"/>
          <w:numId w:val="17"/>
        </w:numPr>
      </w:pPr>
      <w:r w:rsidRPr="00F61326">
        <w:rPr>
          <w:b/>
          <w:bCs/>
        </w:rPr>
        <w:t>Zona 2:</w:t>
      </w:r>
      <w:r>
        <w:t xml:space="preserve"> Disparos centrados y desde muy poca distancia, en boca de gol.</w:t>
      </w:r>
    </w:p>
    <w:p w14:paraId="7896F760" w14:textId="60E2DB92" w:rsidR="00F61326" w:rsidRDefault="00F61326" w:rsidP="00F61326">
      <w:pPr>
        <w:pStyle w:val="Prrafodelista"/>
        <w:numPr>
          <w:ilvl w:val="0"/>
          <w:numId w:val="17"/>
        </w:numPr>
      </w:pPr>
      <w:r w:rsidRPr="00F61326">
        <w:rPr>
          <w:b/>
          <w:bCs/>
        </w:rPr>
        <w:t>Zona 3:</w:t>
      </w:r>
      <w:r>
        <w:t xml:space="preserve"> Disparos centrados y desde dentro del área.</w:t>
      </w:r>
    </w:p>
    <w:p w14:paraId="7A0E4F6B" w14:textId="26449736" w:rsidR="00F61326" w:rsidRDefault="00F61326" w:rsidP="00F61326">
      <w:pPr>
        <w:pStyle w:val="Prrafodelista"/>
        <w:numPr>
          <w:ilvl w:val="0"/>
          <w:numId w:val="17"/>
        </w:numPr>
      </w:pPr>
      <w:r w:rsidRPr="00F61326">
        <w:rPr>
          <w:b/>
          <w:bCs/>
        </w:rPr>
        <w:t>Zona 4:</w:t>
      </w:r>
      <w:r>
        <w:t xml:space="preserve"> Disparos de media distancia y laterales.</w:t>
      </w:r>
    </w:p>
    <w:p w14:paraId="3069B77A" w14:textId="2A0F16A8" w:rsidR="00F61326" w:rsidRDefault="00F61326" w:rsidP="00F61326">
      <w:pPr>
        <w:pStyle w:val="Prrafodelista"/>
        <w:numPr>
          <w:ilvl w:val="0"/>
          <w:numId w:val="17"/>
        </w:numPr>
      </w:pPr>
      <w:r w:rsidRPr="00F61326">
        <w:rPr>
          <w:b/>
          <w:bCs/>
        </w:rPr>
        <w:t>Zona 5:</w:t>
      </w:r>
      <w:r>
        <w:t xml:space="preserve"> Disparos desde la frontal del área.</w:t>
      </w:r>
    </w:p>
    <w:p w14:paraId="1FE4E3FB" w14:textId="74D1F1B1" w:rsidR="00F61326" w:rsidRDefault="00F61326" w:rsidP="00F61326">
      <w:pPr>
        <w:pStyle w:val="Prrafodelista"/>
        <w:numPr>
          <w:ilvl w:val="0"/>
          <w:numId w:val="17"/>
        </w:numPr>
      </w:pPr>
      <w:r w:rsidRPr="00F61326">
        <w:rPr>
          <w:b/>
          <w:bCs/>
        </w:rPr>
        <w:t>Zona 6:</w:t>
      </w:r>
      <w:r>
        <w:t xml:space="preserve"> Disparo centrados y de media distancia.</w:t>
      </w:r>
    </w:p>
    <w:p w14:paraId="3531F9A7" w14:textId="0868979E" w:rsidR="00F61326" w:rsidRDefault="00F61326" w:rsidP="00F61326">
      <w:pPr>
        <w:pStyle w:val="Prrafodelista"/>
        <w:numPr>
          <w:ilvl w:val="0"/>
          <w:numId w:val="17"/>
        </w:numPr>
      </w:pPr>
      <w:r w:rsidRPr="00F61326">
        <w:rPr>
          <w:b/>
          <w:bCs/>
        </w:rPr>
        <w:t>Zona 7:</w:t>
      </w:r>
      <w:r>
        <w:t xml:space="preserve"> Disparos lejanos.</w:t>
      </w:r>
    </w:p>
    <w:p w14:paraId="69291259" w14:textId="4D87737A" w:rsidR="00E803B9" w:rsidRDefault="00771554" w:rsidP="00E803B9">
      <w:pPr>
        <w:jc w:val="center"/>
      </w:pPr>
      <w:r>
        <w:rPr>
          <w:noProof/>
        </w:rPr>
        <w:lastRenderedPageBreak/>
        <w:pict w14:anchorId="04DFB7B7">
          <v:shapetype id="_x0000_t202" coordsize="21600,21600" o:spt="202" path="m,l,21600r21600,l21600,xe">
            <v:stroke joinstyle="miter"/>
            <v:path gradientshapeok="t" o:connecttype="rect"/>
          </v:shapetype>
          <v:shape id="_x0000_s1028" type="#_x0000_t202" style="position:absolute;left:0;text-align:left;margin-left:366.5pt;margin-top:28.1pt;width:27pt;height:30pt;z-index:251655168">
            <v:textbox style="mso-next-textbox:#_x0000_s1028">
              <w:txbxContent>
                <w:p w14:paraId="6817FAB2" w14:textId="77777777" w:rsidR="00C15308" w:rsidRPr="00C15308" w:rsidRDefault="00C15308" w:rsidP="00287BBB">
                  <w:pPr>
                    <w:jc w:val="center"/>
                    <w:rPr>
                      <w:sz w:val="40"/>
                      <w:szCs w:val="40"/>
                    </w:rPr>
                  </w:pPr>
                  <w:r w:rsidRPr="00C15308">
                    <w:rPr>
                      <w:sz w:val="40"/>
                      <w:szCs w:val="40"/>
                    </w:rPr>
                    <w:t>1</w:t>
                  </w:r>
                </w:p>
              </w:txbxContent>
            </v:textbox>
          </v:shape>
        </w:pict>
      </w:r>
      <w:r>
        <w:rPr>
          <w:noProof/>
        </w:rPr>
        <w:pict w14:anchorId="04DFB7B7">
          <v:rect id="_x0000_s1027" style="position:absolute;left:0;text-align:left;margin-left:45.5pt;margin-top:28.1pt;width:27pt;height:30pt;z-index:251654144">
            <v:textbox style="mso-next-textbox:#_x0000_s1027">
              <w:txbxContent>
                <w:p w14:paraId="386A3FC6" w14:textId="5F1D6193" w:rsidR="00C15308" w:rsidRPr="00C15308" w:rsidRDefault="00C15308" w:rsidP="00287BBB">
                  <w:pPr>
                    <w:jc w:val="center"/>
                    <w:rPr>
                      <w:sz w:val="40"/>
                      <w:szCs w:val="40"/>
                    </w:rPr>
                  </w:pPr>
                  <w:r w:rsidRPr="00C15308">
                    <w:rPr>
                      <w:sz w:val="40"/>
                      <w:szCs w:val="40"/>
                    </w:rPr>
                    <w:t>1</w:t>
                  </w:r>
                </w:p>
              </w:txbxContent>
            </v:textbox>
          </v:rect>
        </w:pict>
      </w:r>
      <w:r>
        <w:rPr>
          <w:noProof/>
        </w:rPr>
        <w:pict w14:anchorId="04DFB7B7">
          <v:shape id="_x0000_s1032" type="#_x0000_t202" style="position:absolute;left:0;text-align:left;margin-left:366.5pt;margin-top:130.85pt;width:27pt;height:30pt;z-index:251659264">
            <v:textbox style="mso-next-textbox:#_x0000_s1032">
              <w:txbxContent>
                <w:p w14:paraId="7A049803" w14:textId="77777777" w:rsidR="00287BBB" w:rsidRPr="00C15308" w:rsidRDefault="00287BBB" w:rsidP="00287BBB">
                  <w:pPr>
                    <w:jc w:val="center"/>
                    <w:rPr>
                      <w:sz w:val="40"/>
                      <w:szCs w:val="40"/>
                    </w:rPr>
                  </w:pPr>
                  <w:r>
                    <w:rPr>
                      <w:sz w:val="40"/>
                      <w:szCs w:val="40"/>
                    </w:rPr>
                    <w:t>4</w:t>
                  </w:r>
                </w:p>
              </w:txbxContent>
            </v:textbox>
          </v:shape>
        </w:pict>
      </w:r>
      <w:r>
        <w:rPr>
          <w:noProof/>
        </w:rPr>
        <w:pict w14:anchorId="04DFB7B7">
          <v:shape id="_x0000_s1035" type="#_x0000_t202" style="position:absolute;left:0;text-align:left;margin-left:213.5pt;margin-top:220.1pt;width:27pt;height:30pt;z-index:251662336">
            <v:textbox style="mso-next-textbox:#_x0000_s1035">
              <w:txbxContent>
                <w:p w14:paraId="49FB7DA6" w14:textId="148BC65A" w:rsidR="00287BBB" w:rsidRPr="00C15308" w:rsidRDefault="00287BBB" w:rsidP="00287BBB">
                  <w:pPr>
                    <w:jc w:val="center"/>
                    <w:rPr>
                      <w:sz w:val="40"/>
                      <w:szCs w:val="40"/>
                    </w:rPr>
                  </w:pPr>
                  <w:r>
                    <w:rPr>
                      <w:sz w:val="40"/>
                      <w:szCs w:val="40"/>
                    </w:rPr>
                    <w:t>7</w:t>
                  </w:r>
                </w:p>
              </w:txbxContent>
            </v:textbox>
          </v:shape>
        </w:pict>
      </w:r>
      <w:r>
        <w:rPr>
          <w:noProof/>
        </w:rPr>
        <w:pict w14:anchorId="04DFB7B7">
          <v:shape id="_x0000_s1034" type="#_x0000_t202" style="position:absolute;left:0;text-align:left;margin-left:213.5pt;margin-top:151.85pt;width:27pt;height:30pt;z-index:251661312">
            <v:textbox style="mso-next-textbox:#_x0000_s1034">
              <w:txbxContent>
                <w:p w14:paraId="7F367165" w14:textId="04CA287E" w:rsidR="00287BBB" w:rsidRPr="00C15308" w:rsidRDefault="00287BBB" w:rsidP="00287BBB">
                  <w:pPr>
                    <w:jc w:val="center"/>
                    <w:rPr>
                      <w:sz w:val="40"/>
                      <w:szCs w:val="40"/>
                    </w:rPr>
                  </w:pPr>
                  <w:r>
                    <w:rPr>
                      <w:sz w:val="40"/>
                      <w:szCs w:val="40"/>
                    </w:rPr>
                    <w:t>6</w:t>
                  </w:r>
                </w:p>
              </w:txbxContent>
            </v:textbox>
          </v:shape>
        </w:pict>
      </w:r>
      <w:r>
        <w:rPr>
          <w:noProof/>
        </w:rPr>
        <w:pict w14:anchorId="04DFB7B7">
          <v:shape id="_x0000_s1033" type="#_x0000_t202" style="position:absolute;left:0;text-align:left;margin-left:213.5pt;margin-top:111.35pt;width:27pt;height:30pt;z-index:251660288">
            <v:textbox style="mso-next-textbox:#_x0000_s1033">
              <w:txbxContent>
                <w:p w14:paraId="07840928" w14:textId="4E6EA697" w:rsidR="00287BBB" w:rsidRPr="00C15308" w:rsidRDefault="00287BBB" w:rsidP="00287BBB">
                  <w:pPr>
                    <w:jc w:val="center"/>
                    <w:rPr>
                      <w:sz w:val="40"/>
                      <w:szCs w:val="40"/>
                    </w:rPr>
                  </w:pPr>
                  <w:r>
                    <w:rPr>
                      <w:sz w:val="40"/>
                      <w:szCs w:val="40"/>
                    </w:rPr>
                    <w:t>5</w:t>
                  </w:r>
                </w:p>
              </w:txbxContent>
            </v:textbox>
          </v:shape>
        </w:pict>
      </w:r>
      <w:r>
        <w:rPr>
          <w:noProof/>
        </w:rPr>
        <w:pict w14:anchorId="04DFB7B7">
          <v:shape id="_x0000_s1031" type="#_x0000_t202" style="position:absolute;left:0;text-align:left;margin-left:45.5pt;margin-top:130.85pt;width:27pt;height:30pt;z-index:251658240">
            <v:textbox style="mso-next-textbox:#_x0000_s1031">
              <w:txbxContent>
                <w:p w14:paraId="65BFDA52" w14:textId="4E7D2E2B" w:rsidR="00C15308" w:rsidRPr="00C15308" w:rsidRDefault="00287BBB" w:rsidP="00287BBB">
                  <w:pPr>
                    <w:jc w:val="center"/>
                    <w:rPr>
                      <w:sz w:val="40"/>
                      <w:szCs w:val="40"/>
                    </w:rPr>
                  </w:pPr>
                  <w:r>
                    <w:rPr>
                      <w:sz w:val="40"/>
                      <w:szCs w:val="40"/>
                    </w:rPr>
                    <w:t>4</w:t>
                  </w:r>
                </w:p>
              </w:txbxContent>
            </v:textbox>
          </v:shape>
        </w:pict>
      </w:r>
      <w:r>
        <w:rPr>
          <w:noProof/>
        </w:rPr>
        <w:pict w14:anchorId="04DFB7B7">
          <v:shape id="_x0000_s1030" type="#_x0000_t202" style="position:absolute;left:0;text-align:left;margin-left:213.5pt;margin-top:63.35pt;width:27pt;height:30pt;z-index:251657216">
            <v:textbox style="mso-next-textbox:#_x0000_s1030">
              <w:txbxContent>
                <w:p w14:paraId="6F613531" w14:textId="1D348F65" w:rsidR="00C15308" w:rsidRPr="00C15308" w:rsidRDefault="00C15308" w:rsidP="00287BBB">
                  <w:pPr>
                    <w:jc w:val="center"/>
                    <w:rPr>
                      <w:sz w:val="40"/>
                      <w:szCs w:val="40"/>
                    </w:rPr>
                  </w:pPr>
                  <w:r>
                    <w:rPr>
                      <w:sz w:val="40"/>
                      <w:szCs w:val="40"/>
                    </w:rPr>
                    <w:t>3</w:t>
                  </w:r>
                </w:p>
              </w:txbxContent>
            </v:textbox>
          </v:shape>
        </w:pict>
      </w:r>
      <w:r>
        <w:rPr>
          <w:noProof/>
        </w:rPr>
        <w:pict w14:anchorId="04DFB7B7">
          <v:shape id="_x0000_s1029" type="#_x0000_t202" style="position:absolute;left:0;text-align:left;margin-left:213.5pt;margin-top:14.6pt;width:27pt;height:30pt;z-index:251656192">
            <v:textbox style="mso-next-textbox:#_x0000_s1029">
              <w:txbxContent>
                <w:p w14:paraId="2B372F14" w14:textId="0765D59B" w:rsidR="00C15308" w:rsidRPr="00C15308" w:rsidRDefault="00C15308" w:rsidP="00287BBB">
                  <w:pPr>
                    <w:jc w:val="center"/>
                    <w:rPr>
                      <w:sz w:val="40"/>
                      <w:szCs w:val="40"/>
                    </w:rPr>
                  </w:pPr>
                  <w:r>
                    <w:rPr>
                      <w:sz w:val="40"/>
                      <w:szCs w:val="40"/>
                    </w:rPr>
                    <w:t>2</w:t>
                  </w:r>
                </w:p>
              </w:txbxContent>
            </v:textbox>
          </v:shape>
        </w:pict>
      </w:r>
      <w:r w:rsidR="009421E4">
        <w:rPr>
          <w:noProof/>
        </w:rPr>
        <w:drawing>
          <wp:inline distT="0" distB="0" distL="0" distR="0" wp14:anchorId="23772E7E" wp14:editId="36B51F97">
            <wp:extent cx="5219700" cy="4248150"/>
            <wp:effectExtent l="0" t="0" r="0" b="0"/>
            <wp:docPr id="16" name="Imagen 16" descr="Gráfico, Gráfico de embu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embudo&#10;&#10;Descripción generada automáticamente"/>
                    <pic:cNvPicPr>
                      <a:picLocks noChangeAspect="1" noChangeArrowheads="1"/>
                    </pic:cNvPicPr>
                  </pic:nvPicPr>
                  <pic:blipFill rotWithShape="1">
                    <a:blip r:embed="rId19">
                      <a:extLst>
                        <a:ext uri="{28A0092B-C50C-407E-A947-70E740481C1C}">
                          <a14:useLocalDpi xmlns:a14="http://schemas.microsoft.com/office/drawing/2010/main" val="0"/>
                        </a:ext>
                      </a:extLst>
                    </a:blip>
                    <a:srcRect l="4796" t="5999" r="4575" b="1752"/>
                    <a:stretch/>
                  </pic:blipFill>
                  <pic:spPr bwMode="auto">
                    <a:xfrm>
                      <a:off x="0" y="0"/>
                      <a:ext cx="5219700" cy="4248150"/>
                    </a:xfrm>
                    <a:prstGeom prst="rect">
                      <a:avLst/>
                    </a:prstGeom>
                    <a:noFill/>
                    <a:ln>
                      <a:noFill/>
                    </a:ln>
                    <a:extLst>
                      <a:ext uri="{53640926-AAD7-44D8-BBD7-CCE9431645EC}">
                        <a14:shadowObscured xmlns:a14="http://schemas.microsoft.com/office/drawing/2010/main"/>
                      </a:ext>
                    </a:extLst>
                  </pic:spPr>
                </pic:pic>
              </a:graphicData>
            </a:graphic>
          </wp:inline>
        </w:drawing>
      </w:r>
    </w:p>
    <w:p w14:paraId="2FB15BD4" w14:textId="25CA6AD7" w:rsidR="00BB79FC" w:rsidRPr="007A4D92" w:rsidRDefault="00F61326" w:rsidP="007A4D92">
      <w:pPr>
        <w:pStyle w:val="Descripcin"/>
        <w:jc w:val="center"/>
        <w:rPr>
          <w:color w:val="auto"/>
        </w:rPr>
      </w:pPr>
      <w:bookmarkStart w:id="135" w:name="_Ref79596371"/>
      <w:bookmarkStart w:id="136" w:name="_Toc82560617"/>
      <w:r w:rsidRPr="00F61326">
        <w:rPr>
          <w:color w:val="auto"/>
        </w:rPr>
        <w:t xml:space="preserve">Ilustración </w:t>
      </w:r>
      <w:r w:rsidRPr="00F61326">
        <w:rPr>
          <w:color w:val="auto"/>
        </w:rPr>
        <w:fldChar w:fldCharType="begin"/>
      </w:r>
      <w:r w:rsidRPr="00F61326">
        <w:rPr>
          <w:color w:val="auto"/>
        </w:rPr>
        <w:instrText xml:space="preserve"> SEQ Ilustración \* ARABIC </w:instrText>
      </w:r>
      <w:r w:rsidRPr="00F61326">
        <w:rPr>
          <w:color w:val="auto"/>
        </w:rPr>
        <w:fldChar w:fldCharType="separate"/>
      </w:r>
      <w:r w:rsidR="007C549F">
        <w:rPr>
          <w:noProof/>
          <w:color w:val="auto"/>
        </w:rPr>
        <w:t>9</w:t>
      </w:r>
      <w:r w:rsidRPr="00F61326">
        <w:rPr>
          <w:color w:val="auto"/>
        </w:rPr>
        <w:fldChar w:fldCharType="end"/>
      </w:r>
      <w:bookmarkEnd w:id="135"/>
      <w:r w:rsidRPr="00F61326">
        <w:rPr>
          <w:color w:val="auto"/>
        </w:rPr>
        <w:t>: Mapa de las distintas zonas generadas.</w:t>
      </w:r>
      <w:bookmarkEnd w:id="136"/>
    </w:p>
    <w:p w14:paraId="61B0D772" w14:textId="70CEAB52" w:rsidR="00BB79FC" w:rsidRDefault="00BB79FC" w:rsidP="004D2683">
      <w:r>
        <w:t>También se han unificado las jornadas en distintos grupos (</w:t>
      </w:r>
      <w:proofErr w:type="spellStart"/>
      <w:r w:rsidRPr="00BB79FC">
        <w:rPr>
          <w:i/>
          <w:iCs/>
        </w:rPr>
        <w:t>competition_part</w:t>
      </w:r>
      <w:proofErr w:type="spellEnd"/>
      <w:r>
        <w:t>) para hacer las diferenciaciones del momento de la temporada que se ha comentado en el punto anterior. En el caso de torneo con eliminatorias se han separado la fase de grupos de las propias eliminatorias y en el caso de las ligas nacionales se han dividido en inicio, mitad y final de la temporada.</w:t>
      </w:r>
    </w:p>
    <w:p w14:paraId="690B3879" w14:textId="39AF3161" w:rsidR="00F964D1" w:rsidRDefault="00D17FED" w:rsidP="00F964D1">
      <w:r>
        <w:t xml:space="preserve">Por </w:t>
      </w:r>
      <w:r w:rsidR="00085D98">
        <w:t>último,</w:t>
      </w:r>
      <w:r>
        <w:t xml:space="preserve"> también se ha </w:t>
      </w:r>
      <w:r w:rsidR="004F1C02">
        <w:t xml:space="preserve">creado un </w:t>
      </w:r>
      <w:proofErr w:type="spellStart"/>
      <w:r w:rsidR="004F1C02" w:rsidRPr="005D1BA9">
        <w:rPr>
          <w:i/>
          <w:iCs/>
        </w:rPr>
        <w:t>dataset</w:t>
      </w:r>
      <w:proofErr w:type="spellEnd"/>
      <w:r w:rsidR="004F1C02">
        <w:t xml:space="preserve"> con</w:t>
      </w:r>
      <w:r w:rsidR="009B75B3">
        <w:t xml:space="preserve"> 1000</w:t>
      </w:r>
      <w:r w:rsidR="004F1C02">
        <w:t xml:space="preserve"> disparos ficticios</w:t>
      </w:r>
      <w:r w:rsidR="009B75B3">
        <w:t xml:space="preserve"> realizados dentro del área en zonas donde </w:t>
      </w:r>
      <w:r w:rsidR="00A12D94">
        <w:t>se tiene</w:t>
      </w:r>
      <w:r w:rsidR="009B75B3">
        <w:t xml:space="preserve"> menos de 100 disparos</w:t>
      </w:r>
      <w:r w:rsidR="00DE7377">
        <w:t>.</w:t>
      </w:r>
      <w:r w:rsidR="00394FF1">
        <w:t xml:space="preserve"> A estos tiros se les coloca un 0% de probabilidad si están pegados a la línea de fondo y un 4,1% en el resto de tiros al ser la probabilidad existente en los tiros reales lanzados desde esas zonas </w:t>
      </w:r>
      <w:r w:rsidR="00394FF1">
        <w:fldChar w:fldCharType="begin"/>
      </w:r>
      <w:r w:rsidR="00394FF1">
        <w:instrText xml:space="preserve"> ADDIN ZOTERO_ITEM CSL_CITATION {"citationID":"kEsLLyia","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394FF1">
        <w:fldChar w:fldCharType="separate"/>
      </w:r>
      <w:r w:rsidR="00394FF1" w:rsidRPr="00394FF1">
        <w:rPr>
          <w:rFonts w:cs="Arial"/>
        </w:rPr>
        <w:t>(Rowlinson, 2020b)</w:t>
      </w:r>
      <w:r w:rsidR="00394FF1">
        <w:fldChar w:fldCharType="end"/>
      </w:r>
      <w:r w:rsidR="00394FF1">
        <w:t>.</w:t>
      </w:r>
      <w:r w:rsidR="00DE7377">
        <w:t xml:space="preserve"> Este </w:t>
      </w:r>
      <w:proofErr w:type="spellStart"/>
      <w:r w:rsidR="00DE7377" w:rsidRPr="00DE7377">
        <w:rPr>
          <w:i/>
          <w:iCs/>
        </w:rPr>
        <w:t>dataset</w:t>
      </w:r>
      <w:proofErr w:type="spellEnd"/>
      <w:r w:rsidR="00DE7377">
        <w:t xml:space="preserve"> es útil para incluir aquellos tiros que no realizan los futbolistas </w:t>
      </w:r>
      <w:r w:rsidR="00374412">
        <w:t xml:space="preserve">en la vida real </w:t>
      </w:r>
      <w:r w:rsidR="00DE7377">
        <w:t xml:space="preserve">puesto que son </w:t>
      </w:r>
      <w:r w:rsidR="009B75B3">
        <w:t>muy complicados</w:t>
      </w:r>
      <w:r w:rsidR="00374412">
        <w:t xml:space="preserve"> y así incluir tiros en zonas donde el </w:t>
      </w:r>
      <w:proofErr w:type="spellStart"/>
      <w:r w:rsidR="00374412" w:rsidRPr="00374412">
        <w:rPr>
          <w:i/>
          <w:iCs/>
        </w:rPr>
        <w:t>dataset</w:t>
      </w:r>
      <w:proofErr w:type="spellEnd"/>
      <w:r w:rsidR="00374412">
        <w:t xml:space="preserve"> original tiene muy pocos o ningún tiro </w:t>
      </w:r>
      <w:r w:rsidR="00374412">
        <w:fldChar w:fldCharType="begin"/>
      </w:r>
      <w:r w:rsidR="00374412">
        <w:instrText xml:space="preserve"> ADDIN ZOTERO_ITEM CSL_CITATION {"citationID":"vm7UJgpE","properties":{"formattedCitation":"(Sumpter, 2020)","plainCitation":"(Sumpter, 2020)","noteIndex":0},"citationItems":[{"id":93,"uris":["http://zotero.org/users/7978684/items/QBMKQUP7"],"uri":["http://zotero.org/users/7978684/items/QBMKQUP7"],"itemData":{"id":93,"type":"post-weblog","container-title":"@Soccermatics","genre":"Tweet","language":"en","title":"@903124S @andrew_puopolo @the_spearman The point of the fake data is two-fold. It allows you to include things you know that are impossible (put players never do because its impossible) and then you can push the non-linear terms to really understand how the probability of success is shaped.","URL":"https://twitter.com/Soccermatics/status/1260598182624575490","author":[{"family":"Sumpter","given":"David"}],"accessed":{"date-parts":[["2021",8,13]]},"issued":{"date-parts":[["2020",5,13]]}}}],"schema":"https://github.com/citation-style-language/schema/raw/master/csl-citation.json"} </w:instrText>
      </w:r>
      <w:r w:rsidR="00374412">
        <w:fldChar w:fldCharType="separate"/>
      </w:r>
      <w:r w:rsidR="00374412" w:rsidRPr="00374412">
        <w:rPr>
          <w:rFonts w:cs="Arial"/>
        </w:rPr>
        <w:t>(Sumpter, 2020)</w:t>
      </w:r>
      <w:r w:rsidR="00374412">
        <w:fldChar w:fldCharType="end"/>
      </w:r>
      <w:r w:rsidR="00374412">
        <w:t>.</w:t>
      </w:r>
      <w:r w:rsidR="00F964D1">
        <w:t xml:space="preserve"> Junto a ello </w:t>
      </w:r>
      <w:r w:rsidR="00394FF1">
        <w:t>se han identificado</w:t>
      </w:r>
      <w:r w:rsidR="00F964D1">
        <w:t xml:space="preserve"> </w:t>
      </w:r>
      <w:r w:rsidR="009B75B3">
        <w:t xml:space="preserve">y </w:t>
      </w:r>
      <w:r w:rsidR="00394FF1">
        <w:t>eliminado</w:t>
      </w:r>
      <w:r w:rsidR="009B75B3">
        <w:t xml:space="preserve"> </w:t>
      </w:r>
      <w:r w:rsidR="00F964D1">
        <w:t xml:space="preserve">los </w:t>
      </w:r>
      <w:proofErr w:type="spellStart"/>
      <w:r w:rsidR="00F964D1" w:rsidRPr="00F964D1">
        <w:rPr>
          <w:i/>
          <w:iCs/>
        </w:rPr>
        <w:t>outlier</w:t>
      </w:r>
      <w:proofErr w:type="spellEnd"/>
      <w:r w:rsidR="00F964D1">
        <w:t xml:space="preserve">, es decir, zonas donde </w:t>
      </w:r>
      <w:r w:rsidR="009B75B3">
        <w:t>el número de disparos es menor de 20 y el porcentaje de acierto es mayor del 8%</w:t>
      </w:r>
      <w:r w:rsidR="00F964D1">
        <w:t xml:space="preserve"> </w:t>
      </w:r>
      <w:r w:rsidR="00202AEF">
        <w:fldChar w:fldCharType="begin"/>
      </w:r>
      <w:r w:rsidR="00202AEF">
        <w:instrText xml:space="preserve"> ADDIN ZOTERO_ITEM CSL_CITATION {"citationID":"PRXIQBwl","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202AEF">
        <w:fldChar w:fldCharType="separate"/>
      </w:r>
      <w:r w:rsidR="00202AEF" w:rsidRPr="00202AEF">
        <w:rPr>
          <w:rFonts w:cs="Arial"/>
        </w:rPr>
        <w:t>(Rowlinson, 2020b)</w:t>
      </w:r>
      <w:r w:rsidR="00202AEF">
        <w:fldChar w:fldCharType="end"/>
      </w:r>
      <w:r w:rsidR="00F964D1">
        <w:t xml:space="preserve">. </w:t>
      </w:r>
      <w:r w:rsidR="00011F61">
        <w:t>Las zonas</w:t>
      </w:r>
      <w:r w:rsidR="00F964D1">
        <w:t xml:space="preserve"> donde los disparos han sido eliminados se muestra en la </w:t>
      </w:r>
      <w:r w:rsidR="00202AEF">
        <w:fldChar w:fldCharType="begin"/>
      </w:r>
      <w:r w:rsidR="00202AEF">
        <w:instrText xml:space="preserve"> REF _Ref79768625 \h </w:instrText>
      </w:r>
      <w:r w:rsidR="00202AEF">
        <w:fldChar w:fldCharType="separate"/>
      </w:r>
      <w:r w:rsidR="00202AEF" w:rsidRPr="00202AEF">
        <w:t xml:space="preserve">Ilustración </w:t>
      </w:r>
      <w:r w:rsidR="00202AEF" w:rsidRPr="00202AEF">
        <w:rPr>
          <w:noProof/>
        </w:rPr>
        <w:t>10</w:t>
      </w:r>
      <w:r w:rsidR="00202AEF">
        <w:fldChar w:fldCharType="end"/>
      </w:r>
      <w:r w:rsidR="00F964D1">
        <w:t>.</w:t>
      </w:r>
      <w:r w:rsidR="00011F61">
        <w:t xml:space="preserve"> En total han sido eliminados 228 disparos.</w:t>
      </w:r>
    </w:p>
    <w:p w14:paraId="33F533B6" w14:textId="1517E675" w:rsidR="00F964D1" w:rsidRDefault="00F964D1" w:rsidP="00F964D1">
      <w:pPr>
        <w:jc w:val="center"/>
      </w:pPr>
      <w:r>
        <w:rPr>
          <w:noProof/>
        </w:rPr>
        <w:lastRenderedPageBreak/>
        <w:drawing>
          <wp:inline distT="0" distB="0" distL="0" distR="0" wp14:anchorId="02D3C540" wp14:editId="5D89B766">
            <wp:extent cx="5381625" cy="429462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89416" cy="4300837"/>
                    </a:xfrm>
                    <a:prstGeom prst="rect">
                      <a:avLst/>
                    </a:prstGeom>
                  </pic:spPr>
                </pic:pic>
              </a:graphicData>
            </a:graphic>
          </wp:inline>
        </w:drawing>
      </w:r>
    </w:p>
    <w:p w14:paraId="50F0E268" w14:textId="6EB293AC" w:rsidR="00F964D1" w:rsidRDefault="00202AEF" w:rsidP="00202AEF">
      <w:pPr>
        <w:pStyle w:val="Descripcin"/>
        <w:jc w:val="center"/>
        <w:rPr>
          <w:color w:val="auto"/>
        </w:rPr>
      </w:pPr>
      <w:bookmarkStart w:id="137" w:name="_Ref79768625"/>
      <w:bookmarkStart w:id="138" w:name="_Toc82560618"/>
      <w:r w:rsidRPr="00202AEF">
        <w:rPr>
          <w:color w:val="auto"/>
        </w:rPr>
        <w:t xml:space="preserve">Ilustración </w:t>
      </w:r>
      <w:r w:rsidRPr="00202AEF">
        <w:rPr>
          <w:color w:val="auto"/>
        </w:rPr>
        <w:fldChar w:fldCharType="begin"/>
      </w:r>
      <w:r w:rsidRPr="00202AEF">
        <w:rPr>
          <w:color w:val="auto"/>
        </w:rPr>
        <w:instrText xml:space="preserve"> SEQ Ilustración \* ARABIC </w:instrText>
      </w:r>
      <w:r w:rsidRPr="00202AEF">
        <w:rPr>
          <w:color w:val="auto"/>
        </w:rPr>
        <w:fldChar w:fldCharType="separate"/>
      </w:r>
      <w:r w:rsidR="007C549F">
        <w:rPr>
          <w:noProof/>
          <w:color w:val="auto"/>
        </w:rPr>
        <w:t>10</w:t>
      </w:r>
      <w:r w:rsidRPr="00202AEF">
        <w:rPr>
          <w:color w:val="auto"/>
        </w:rPr>
        <w:fldChar w:fldCharType="end"/>
      </w:r>
      <w:bookmarkEnd w:id="137"/>
      <w:r w:rsidRPr="00202AEF">
        <w:rPr>
          <w:color w:val="auto"/>
        </w:rPr>
        <w:t xml:space="preserve">: Porcentaje de acierto de los disparos en cada zona del campo e identificación de </w:t>
      </w:r>
      <w:proofErr w:type="spellStart"/>
      <w:r w:rsidRPr="00202AEF">
        <w:rPr>
          <w:color w:val="auto"/>
        </w:rPr>
        <w:t>outliers</w:t>
      </w:r>
      <w:proofErr w:type="spellEnd"/>
      <w:r w:rsidRPr="00202AEF">
        <w:rPr>
          <w:color w:val="auto"/>
        </w:rPr>
        <w:t xml:space="preserve"> con los datos de </w:t>
      </w:r>
      <w:proofErr w:type="spellStart"/>
      <w:r w:rsidRPr="00202AEF">
        <w:rPr>
          <w:color w:val="auto"/>
        </w:rPr>
        <w:t>StatsBomb</w:t>
      </w:r>
      <w:proofErr w:type="spellEnd"/>
      <w:r w:rsidRPr="00202AEF">
        <w:rPr>
          <w:color w:val="auto"/>
        </w:rPr>
        <w:t xml:space="preserve"> y </w:t>
      </w:r>
      <w:proofErr w:type="spellStart"/>
      <w:r w:rsidRPr="00202AEF">
        <w:rPr>
          <w:color w:val="auto"/>
        </w:rPr>
        <w:t>WyScout</w:t>
      </w:r>
      <w:proofErr w:type="spellEnd"/>
      <w:r w:rsidRPr="00202AEF">
        <w:rPr>
          <w:color w:val="auto"/>
        </w:rPr>
        <w:t>.</w:t>
      </w:r>
      <w:bookmarkEnd w:id="138"/>
    </w:p>
    <w:p w14:paraId="200B7D86" w14:textId="5DFFBE8C" w:rsidR="00202AEF" w:rsidRDefault="00202AEF" w:rsidP="00202AEF"/>
    <w:p w14:paraId="373DE291" w14:textId="5C29A91E" w:rsidR="00C85908" w:rsidRDefault="00C85908" w:rsidP="00202AEF"/>
    <w:p w14:paraId="1110A3F2" w14:textId="7C9CC983" w:rsidR="00C85908" w:rsidRDefault="00C85908" w:rsidP="00202AEF"/>
    <w:p w14:paraId="25EB9230" w14:textId="59540EFB" w:rsidR="00D65D0F" w:rsidRDefault="00D65D0F" w:rsidP="00202AEF"/>
    <w:p w14:paraId="08CFA155" w14:textId="2A2293AB" w:rsidR="00D65D0F" w:rsidRDefault="00D65D0F" w:rsidP="00202AEF"/>
    <w:p w14:paraId="0B87D799" w14:textId="0E13A710" w:rsidR="00D65D0F" w:rsidRDefault="00D65D0F" w:rsidP="00202AEF"/>
    <w:p w14:paraId="22FCC86A" w14:textId="24EEC698" w:rsidR="00D65D0F" w:rsidRDefault="00D65D0F" w:rsidP="00202AEF"/>
    <w:p w14:paraId="774585FD" w14:textId="2FD4A462" w:rsidR="00D65D0F" w:rsidRDefault="00D65D0F" w:rsidP="00202AEF"/>
    <w:p w14:paraId="0BB30D42" w14:textId="77777777" w:rsidR="00D65D0F" w:rsidRDefault="00D65D0F" w:rsidP="00202AEF"/>
    <w:p w14:paraId="62FCC8A7" w14:textId="77777777" w:rsidR="00D65D0F" w:rsidRPr="00202AEF" w:rsidRDefault="00D65D0F" w:rsidP="00202AEF"/>
    <w:p w14:paraId="79EEE0A5" w14:textId="6D783BAD" w:rsidR="00AC0C49" w:rsidRPr="00AC0C49" w:rsidRDefault="008950E0" w:rsidP="00887F86">
      <w:pPr>
        <w:pStyle w:val="Ttulo2"/>
      </w:pPr>
      <w:bookmarkStart w:id="139" w:name="_Toc82560584"/>
      <w:r>
        <w:lastRenderedPageBreak/>
        <w:t>4</w:t>
      </w:r>
      <w:r w:rsidR="00AC0C49">
        <w:t xml:space="preserve">.3. </w:t>
      </w:r>
      <w:proofErr w:type="spellStart"/>
      <w:r w:rsidR="00AC0C49" w:rsidRPr="00AC0C49">
        <w:rPr>
          <w:i/>
          <w:iCs/>
        </w:rPr>
        <w:t>Dataset</w:t>
      </w:r>
      <w:proofErr w:type="spellEnd"/>
      <w:r w:rsidR="00AC0C49">
        <w:t xml:space="preserve"> utilizado</w:t>
      </w:r>
      <w:bookmarkEnd w:id="139"/>
    </w:p>
    <w:p w14:paraId="5C462A2B" w14:textId="279CCC3E" w:rsidR="00D042B3" w:rsidRDefault="005978BE" w:rsidP="00AC0C49">
      <w:pPr>
        <w:spacing w:after="0"/>
      </w:pPr>
      <w:bookmarkStart w:id="140" w:name="_Toc437557493"/>
      <w:bookmarkStart w:id="141" w:name="_Toc439968545"/>
      <w:bookmarkStart w:id="142" w:name="_Toc439969680"/>
      <w:bookmarkStart w:id="143" w:name="_Toc441233833"/>
      <w:r>
        <w:t xml:space="preserve">Finalmente </w:t>
      </w:r>
      <w:r w:rsidR="00A12D94">
        <w:t>se obtiene</w:t>
      </w:r>
      <w:r>
        <w:t xml:space="preserve"> un </w:t>
      </w:r>
      <w:proofErr w:type="spellStart"/>
      <w:r w:rsidRPr="00202AEF">
        <w:rPr>
          <w:i/>
          <w:iCs/>
        </w:rPr>
        <w:t>dataset</w:t>
      </w:r>
      <w:proofErr w:type="spellEnd"/>
      <w:r>
        <w:t xml:space="preserve"> único con las siguientes variables</w:t>
      </w:r>
      <w:r w:rsidR="00904ECC">
        <w:t xml:space="preserve"> (se obvia las variables relacionadas con </w:t>
      </w:r>
      <w:proofErr w:type="spellStart"/>
      <w:r w:rsidR="00904ECC">
        <w:t>ID’s</w:t>
      </w:r>
      <w:proofErr w:type="spellEnd"/>
      <w:r w:rsidR="00904ECC">
        <w:t xml:space="preserve"> y nombres de partidos, equipos y jugadores)</w:t>
      </w:r>
      <w:r>
        <w:t>:</w:t>
      </w:r>
    </w:p>
    <w:tbl>
      <w:tblPr>
        <w:tblStyle w:val="Tablaconcuadrcula"/>
        <w:tblW w:w="5059" w:type="pct"/>
        <w:tblLook w:val="04A0" w:firstRow="1" w:lastRow="0" w:firstColumn="1" w:lastColumn="0" w:noHBand="0" w:noVBand="1"/>
      </w:tblPr>
      <w:tblGrid>
        <w:gridCol w:w="2862"/>
        <w:gridCol w:w="3901"/>
        <w:gridCol w:w="1415"/>
        <w:gridCol w:w="1218"/>
      </w:tblGrid>
      <w:tr w:rsidR="00463D09" w14:paraId="71693398" w14:textId="79BF3E92" w:rsidTr="00463D09">
        <w:tc>
          <w:tcPr>
            <w:tcW w:w="1523" w:type="pct"/>
          </w:tcPr>
          <w:p w14:paraId="3C0F60D3" w14:textId="212D633B" w:rsidR="00463D09" w:rsidRPr="00E11F40" w:rsidRDefault="00463D09" w:rsidP="00904ECC">
            <w:pPr>
              <w:jc w:val="center"/>
              <w:rPr>
                <w:b/>
                <w:bCs/>
              </w:rPr>
            </w:pPr>
            <w:r w:rsidRPr="00E11F40">
              <w:rPr>
                <w:b/>
                <w:bCs/>
              </w:rPr>
              <w:t>Nombre</w:t>
            </w:r>
          </w:p>
        </w:tc>
        <w:tc>
          <w:tcPr>
            <w:tcW w:w="2076" w:type="pct"/>
          </w:tcPr>
          <w:p w14:paraId="35025CC3" w14:textId="7F284D83" w:rsidR="00463D09" w:rsidRPr="00E11F40" w:rsidRDefault="00463D09" w:rsidP="00904ECC">
            <w:pPr>
              <w:jc w:val="center"/>
              <w:rPr>
                <w:b/>
                <w:bCs/>
              </w:rPr>
            </w:pPr>
            <w:r w:rsidRPr="00E11F40">
              <w:rPr>
                <w:b/>
                <w:bCs/>
              </w:rPr>
              <w:t>Descripción</w:t>
            </w:r>
          </w:p>
        </w:tc>
        <w:tc>
          <w:tcPr>
            <w:tcW w:w="753" w:type="pct"/>
          </w:tcPr>
          <w:p w14:paraId="6CA9D353" w14:textId="58DBBCA1" w:rsidR="00463D09" w:rsidRPr="00E11F40" w:rsidRDefault="00463D09" w:rsidP="00904ECC">
            <w:pPr>
              <w:jc w:val="center"/>
              <w:rPr>
                <w:b/>
                <w:bCs/>
              </w:rPr>
            </w:pPr>
            <w:proofErr w:type="spellStart"/>
            <w:r w:rsidRPr="00E11F40">
              <w:rPr>
                <w:b/>
                <w:bCs/>
              </w:rPr>
              <w:t>StatsBomb</w:t>
            </w:r>
            <w:proofErr w:type="spellEnd"/>
          </w:p>
        </w:tc>
        <w:tc>
          <w:tcPr>
            <w:tcW w:w="648" w:type="pct"/>
          </w:tcPr>
          <w:p w14:paraId="38D06046" w14:textId="23A7E3D7" w:rsidR="00463D09" w:rsidRPr="00E11F40" w:rsidRDefault="00463D09" w:rsidP="00904ECC">
            <w:pPr>
              <w:jc w:val="center"/>
              <w:rPr>
                <w:b/>
                <w:bCs/>
              </w:rPr>
            </w:pPr>
            <w:proofErr w:type="spellStart"/>
            <w:r w:rsidRPr="00E11F40">
              <w:rPr>
                <w:b/>
                <w:bCs/>
              </w:rPr>
              <w:t>WyScout</w:t>
            </w:r>
            <w:proofErr w:type="spellEnd"/>
          </w:p>
        </w:tc>
      </w:tr>
      <w:tr w:rsidR="00463D09" w14:paraId="35C52970" w14:textId="2D0A3360" w:rsidTr="00E725F6">
        <w:tc>
          <w:tcPr>
            <w:tcW w:w="1523" w:type="pct"/>
            <w:vAlign w:val="center"/>
          </w:tcPr>
          <w:p w14:paraId="6BED4F51" w14:textId="59D30EE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ataset</w:t>
            </w:r>
            <w:proofErr w:type="spellEnd"/>
          </w:p>
        </w:tc>
        <w:tc>
          <w:tcPr>
            <w:tcW w:w="2076" w:type="pct"/>
          </w:tcPr>
          <w:p w14:paraId="0A08D56F" w14:textId="260F3F49" w:rsidR="00463D09" w:rsidRPr="00D042B3" w:rsidRDefault="00463D09" w:rsidP="00AC0C49">
            <w:pPr>
              <w:rPr>
                <w:sz w:val="20"/>
                <w:szCs w:val="20"/>
              </w:rPr>
            </w:pPr>
            <w:proofErr w:type="spellStart"/>
            <w:r w:rsidRPr="00D042B3">
              <w:rPr>
                <w:sz w:val="20"/>
                <w:szCs w:val="20"/>
              </w:rPr>
              <w:t>StatsBomb</w:t>
            </w:r>
            <w:proofErr w:type="spellEnd"/>
            <w:r w:rsidRPr="00D042B3">
              <w:rPr>
                <w:sz w:val="20"/>
                <w:szCs w:val="20"/>
              </w:rPr>
              <w:t xml:space="preserve"> o </w:t>
            </w:r>
            <w:proofErr w:type="spellStart"/>
            <w:r w:rsidRPr="00D042B3">
              <w:rPr>
                <w:sz w:val="20"/>
                <w:szCs w:val="20"/>
              </w:rPr>
              <w:t>WyScout</w:t>
            </w:r>
            <w:proofErr w:type="spellEnd"/>
          </w:p>
        </w:tc>
        <w:tc>
          <w:tcPr>
            <w:tcW w:w="753" w:type="pct"/>
            <w:vAlign w:val="center"/>
          </w:tcPr>
          <w:p w14:paraId="58DF3230" w14:textId="596C64D3" w:rsidR="00463D09" w:rsidRPr="00D042B3" w:rsidRDefault="00463D09" w:rsidP="00463D09">
            <w:pPr>
              <w:jc w:val="center"/>
              <w:rPr>
                <w:sz w:val="20"/>
                <w:szCs w:val="20"/>
              </w:rPr>
            </w:pPr>
            <w:r>
              <w:rPr>
                <w:sz w:val="20"/>
                <w:szCs w:val="20"/>
              </w:rPr>
              <w:t>X</w:t>
            </w:r>
          </w:p>
        </w:tc>
        <w:tc>
          <w:tcPr>
            <w:tcW w:w="648" w:type="pct"/>
            <w:vAlign w:val="center"/>
          </w:tcPr>
          <w:p w14:paraId="7B61AA76" w14:textId="1D6BFC30" w:rsidR="00463D09" w:rsidRPr="00D042B3" w:rsidRDefault="00463D09" w:rsidP="00463D09">
            <w:pPr>
              <w:jc w:val="center"/>
              <w:rPr>
                <w:sz w:val="20"/>
                <w:szCs w:val="20"/>
              </w:rPr>
            </w:pPr>
            <w:r>
              <w:rPr>
                <w:sz w:val="20"/>
                <w:szCs w:val="20"/>
              </w:rPr>
              <w:t>X</w:t>
            </w:r>
          </w:p>
        </w:tc>
      </w:tr>
      <w:tr w:rsidR="00463D09" w14:paraId="4D1CB60D" w14:textId="6CD560BC" w:rsidTr="00E725F6">
        <w:tc>
          <w:tcPr>
            <w:tcW w:w="1523" w:type="pct"/>
            <w:vAlign w:val="center"/>
          </w:tcPr>
          <w:p w14:paraId="44E0A0CA" w14:textId="0EE74B4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gender</w:t>
            </w:r>
            <w:proofErr w:type="spellEnd"/>
          </w:p>
        </w:tc>
        <w:tc>
          <w:tcPr>
            <w:tcW w:w="2076" w:type="pct"/>
          </w:tcPr>
          <w:p w14:paraId="78852EF6" w14:textId="00F84F72" w:rsidR="00463D09" w:rsidRPr="00D042B3" w:rsidRDefault="00463D09" w:rsidP="00AC0C49">
            <w:pPr>
              <w:rPr>
                <w:sz w:val="20"/>
                <w:szCs w:val="20"/>
              </w:rPr>
            </w:pPr>
            <w:r w:rsidRPr="00D042B3">
              <w:rPr>
                <w:sz w:val="20"/>
                <w:szCs w:val="20"/>
              </w:rPr>
              <w:t>Masculino o femenino</w:t>
            </w:r>
          </w:p>
        </w:tc>
        <w:tc>
          <w:tcPr>
            <w:tcW w:w="753" w:type="pct"/>
            <w:vAlign w:val="center"/>
          </w:tcPr>
          <w:p w14:paraId="4854D486" w14:textId="0F84130D" w:rsidR="00463D09" w:rsidRPr="00D042B3" w:rsidRDefault="00463D09" w:rsidP="00463D09">
            <w:pPr>
              <w:jc w:val="center"/>
              <w:rPr>
                <w:sz w:val="20"/>
                <w:szCs w:val="20"/>
              </w:rPr>
            </w:pPr>
            <w:r>
              <w:rPr>
                <w:sz w:val="20"/>
                <w:szCs w:val="20"/>
              </w:rPr>
              <w:t>X</w:t>
            </w:r>
          </w:p>
        </w:tc>
        <w:tc>
          <w:tcPr>
            <w:tcW w:w="648" w:type="pct"/>
            <w:vAlign w:val="center"/>
          </w:tcPr>
          <w:p w14:paraId="50ECED7A" w14:textId="3B96A606" w:rsidR="00463D09" w:rsidRPr="00D042B3" w:rsidRDefault="00463D09" w:rsidP="00463D09">
            <w:pPr>
              <w:jc w:val="center"/>
              <w:rPr>
                <w:sz w:val="20"/>
                <w:szCs w:val="20"/>
              </w:rPr>
            </w:pPr>
            <w:r>
              <w:rPr>
                <w:sz w:val="20"/>
                <w:szCs w:val="20"/>
              </w:rPr>
              <w:t>X</w:t>
            </w:r>
          </w:p>
        </w:tc>
      </w:tr>
      <w:tr w:rsidR="00463D09" w14:paraId="3A222AFC" w14:textId="2C5F51CA" w:rsidTr="00E725F6">
        <w:tc>
          <w:tcPr>
            <w:tcW w:w="1523" w:type="pct"/>
            <w:vAlign w:val="center"/>
          </w:tcPr>
          <w:p w14:paraId="49F69D8A" w14:textId="1BC1413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type</w:t>
            </w:r>
            <w:proofErr w:type="spellEnd"/>
          </w:p>
        </w:tc>
        <w:tc>
          <w:tcPr>
            <w:tcW w:w="2076" w:type="pct"/>
          </w:tcPr>
          <w:p w14:paraId="15069EFD" w14:textId="2DC85616" w:rsidR="00463D09" w:rsidRPr="00D042B3" w:rsidRDefault="00463D09" w:rsidP="00AC0C49">
            <w:pPr>
              <w:rPr>
                <w:sz w:val="20"/>
                <w:szCs w:val="20"/>
              </w:rPr>
            </w:pPr>
            <w:r w:rsidRPr="00D042B3">
              <w:rPr>
                <w:sz w:val="20"/>
                <w:szCs w:val="20"/>
              </w:rPr>
              <w:t>Liga o copa</w:t>
            </w:r>
          </w:p>
        </w:tc>
        <w:tc>
          <w:tcPr>
            <w:tcW w:w="753" w:type="pct"/>
            <w:vAlign w:val="center"/>
          </w:tcPr>
          <w:p w14:paraId="72B47107" w14:textId="58DBA014" w:rsidR="00463D09" w:rsidRPr="00D042B3" w:rsidRDefault="00463D09" w:rsidP="00463D09">
            <w:pPr>
              <w:jc w:val="center"/>
              <w:rPr>
                <w:sz w:val="20"/>
                <w:szCs w:val="20"/>
              </w:rPr>
            </w:pPr>
            <w:r>
              <w:rPr>
                <w:sz w:val="20"/>
                <w:szCs w:val="20"/>
              </w:rPr>
              <w:t>X</w:t>
            </w:r>
          </w:p>
        </w:tc>
        <w:tc>
          <w:tcPr>
            <w:tcW w:w="648" w:type="pct"/>
            <w:vAlign w:val="center"/>
          </w:tcPr>
          <w:p w14:paraId="5FD17E82" w14:textId="13519390" w:rsidR="00463D09" w:rsidRPr="00D042B3" w:rsidRDefault="00463D09" w:rsidP="00463D09">
            <w:pPr>
              <w:jc w:val="center"/>
              <w:rPr>
                <w:sz w:val="20"/>
                <w:szCs w:val="20"/>
              </w:rPr>
            </w:pPr>
            <w:r>
              <w:rPr>
                <w:sz w:val="20"/>
                <w:szCs w:val="20"/>
              </w:rPr>
              <w:t>X</w:t>
            </w:r>
          </w:p>
        </w:tc>
      </w:tr>
      <w:tr w:rsidR="00463D09" w14:paraId="34B174EA" w14:textId="02EF300D" w:rsidTr="00E725F6">
        <w:tc>
          <w:tcPr>
            <w:tcW w:w="1523" w:type="pct"/>
            <w:vAlign w:val="center"/>
          </w:tcPr>
          <w:p w14:paraId="7E17A5EC" w14:textId="03C0359D"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atch_week</w:t>
            </w:r>
            <w:proofErr w:type="spellEnd"/>
          </w:p>
        </w:tc>
        <w:tc>
          <w:tcPr>
            <w:tcW w:w="2076" w:type="pct"/>
          </w:tcPr>
          <w:p w14:paraId="6C455920" w14:textId="6209058C" w:rsidR="00463D09" w:rsidRPr="00D042B3" w:rsidRDefault="00463D09" w:rsidP="00AC0C49">
            <w:pPr>
              <w:rPr>
                <w:sz w:val="20"/>
                <w:szCs w:val="20"/>
              </w:rPr>
            </w:pPr>
            <w:r w:rsidRPr="00D042B3">
              <w:rPr>
                <w:sz w:val="20"/>
                <w:szCs w:val="20"/>
              </w:rPr>
              <w:t>Jornada de la competición</w:t>
            </w:r>
          </w:p>
        </w:tc>
        <w:tc>
          <w:tcPr>
            <w:tcW w:w="753" w:type="pct"/>
            <w:vAlign w:val="center"/>
          </w:tcPr>
          <w:p w14:paraId="16E13748" w14:textId="7C990E9B" w:rsidR="00463D09" w:rsidRPr="00D042B3" w:rsidRDefault="00463D09" w:rsidP="00463D09">
            <w:pPr>
              <w:jc w:val="center"/>
              <w:rPr>
                <w:sz w:val="20"/>
                <w:szCs w:val="20"/>
              </w:rPr>
            </w:pPr>
            <w:r>
              <w:rPr>
                <w:sz w:val="20"/>
                <w:szCs w:val="20"/>
              </w:rPr>
              <w:t>X</w:t>
            </w:r>
          </w:p>
        </w:tc>
        <w:tc>
          <w:tcPr>
            <w:tcW w:w="648" w:type="pct"/>
            <w:vAlign w:val="center"/>
          </w:tcPr>
          <w:p w14:paraId="2D1308A3" w14:textId="37820DA0" w:rsidR="00463D09" w:rsidRPr="00D042B3" w:rsidRDefault="00463D09" w:rsidP="00463D09">
            <w:pPr>
              <w:jc w:val="center"/>
              <w:rPr>
                <w:sz w:val="20"/>
                <w:szCs w:val="20"/>
              </w:rPr>
            </w:pPr>
            <w:r>
              <w:rPr>
                <w:sz w:val="20"/>
                <w:szCs w:val="20"/>
              </w:rPr>
              <w:t>X</w:t>
            </w:r>
          </w:p>
        </w:tc>
      </w:tr>
      <w:tr w:rsidR="00463D09" w14:paraId="79B8184C" w14:textId="4E3F2B9C" w:rsidTr="00E725F6">
        <w:tc>
          <w:tcPr>
            <w:tcW w:w="1523" w:type="pct"/>
            <w:vAlign w:val="center"/>
          </w:tcPr>
          <w:p w14:paraId="0CFE7663" w14:textId="3910435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part</w:t>
            </w:r>
            <w:proofErr w:type="spellEnd"/>
          </w:p>
        </w:tc>
        <w:tc>
          <w:tcPr>
            <w:tcW w:w="2076" w:type="pct"/>
          </w:tcPr>
          <w:p w14:paraId="191064AC" w14:textId="4820D556" w:rsidR="00463D09" w:rsidRPr="00D042B3" w:rsidRDefault="00463D09" w:rsidP="00AC0C49">
            <w:pPr>
              <w:rPr>
                <w:sz w:val="20"/>
                <w:szCs w:val="20"/>
              </w:rPr>
            </w:pPr>
            <w:r w:rsidRPr="00D042B3">
              <w:rPr>
                <w:sz w:val="20"/>
                <w:szCs w:val="20"/>
              </w:rPr>
              <w:t>Momento de la competición (Inicio, mitad, final, grupos o eliminatorias)</w:t>
            </w:r>
          </w:p>
        </w:tc>
        <w:tc>
          <w:tcPr>
            <w:tcW w:w="753" w:type="pct"/>
            <w:vAlign w:val="center"/>
          </w:tcPr>
          <w:p w14:paraId="349C512C" w14:textId="16D24D5E" w:rsidR="00463D09" w:rsidRPr="00D042B3" w:rsidRDefault="00463D09" w:rsidP="00463D09">
            <w:pPr>
              <w:jc w:val="center"/>
              <w:rPr>
                <w:sz w:val="20"/>
                <w:szCs w:val="20"/>
              </w:rPr>
            </w:pPr>
            <w:r>
              <w:rPr>
                <w:sz w:val="20"/>
                <w:szCs w:val="20"/>
              </w:rPr>
              <w:t>X</w:t>
            </w:r>
          </w:p>
        </w:tc>
        <w:tc>
          <w:tcPr>
            <w:tcW w:w="648" w:type="pct"/>
            <w:vAlign w:val="center"/>
          </w:tcPr>
          <w:p w14:paraId="6878DAB5" w14:textId="27CE7C44" w:rsidR="00463D09" w:rsidRPr="00D042B3" w:rsidRDefault="00463D09" w:rsidP="00463D09">
            <w:pPr>
              <w:jc w:val="center"/>
              <w:rPr>
                <w:sz w:val="20"/>
                <w:szCs w:val="20"/>
              </w:rPr>
            </w:pPr>
            <w:r>
              <w:rPr>
                <w:sz w:val="20"/>
                <w:szCs w:val="20"/>
              </w:rPr>
              <w:t>X</w:t>
            </w:r>
          </w:p>
        </w:tc>
      </w:tr>
      <w:tr w:rsidR="00463D09" w14:paraId="182237AC" w14:textId="7F6B4630" w:rsidTr="00E725F6">
        <w:tc>
          <w:tcPr>
            <w:tcW w:w="1523" w:type="pct"/>
            <w:vAlign w:val="center"/>
          </w:tcPr>
          <w:p w14:paraId="21DE1A9A" w14:textId="428588FE"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H_A_column</w:t>
            </w:r>
            <w:proofErr w:type="spellEnd"/>
          </w:p>
        </w:tc>
        <w:tc>
          <w:tcPr>
            <w:tcW w:w="2076" w:type="pct"/>
          </w:tcPr>
          <w:p w14:paraId="60AF566B" w14:textId="0C98208D" w:rsidR="00463D09" w:rsidRPr="00D042B3" w:rsidRDefault="00463D09" w:rsidP="00AC0C49">
            <w:pPr>
              <w:rPr>
                <w:sz w:val="20"/>
                <w:szCs w:val="20"/>
              </w:rPr>
            </w:pPr>
            <w:r w:rsidRPr="00D042B3">
              <w:rPr>
                <w:sz w:val="20"/>
                <w:szCs w:val="20"/>
              </w:rPr>
              <w:t>Equipo local o visitante</w:t>
            </w:r>
          </w:p>
        </w:tc>
        <w:tc>
          <w:tcPr>
            <w:tcW w:w="753" w:type="pct"/>
            <w:vAlign w:val="center"/>
          </w:tcPr>
          <w:p w14:paraId="76D095BF" w14:textId="1CEEC8C5" w:rsidR="00463D09" w:rsidRPr="00D042B3" w:rsidRDefault="00463D09" w:rsidP="00463D09">
            <w:pPr>
              <w:jc w:val="center"/>
              <w:rPr>
                <w:sz w:val="20"/>
                <w:szCs w:val="20"/>
              </w:rPr>
            </w:pPr>
            <w:r>
              <w:rPr>
                <w:sz w:val="20"/>
                <w:szCs w:val="20"/>
              </w:rPr>
              <w:t>X</w:t>
            </w:r>
          </w:p>
        </w:tc>
        <w:tc>
          <w:tcPr>
            <w:tcW w:w="648" w:type="pct"/>
            <w:vAlign w:val="center"/>
          </w:tcPr>
          <w:p w14:paraId="5170A9FB" w14:textId="17B221FC" w:rsidR="00463D09" w:rsidRPr="00D042B3" w:rsidRDefault="00463D09" w:rsidP="00463D09">
            <w:pPr>
              <w:jc w:val="center"/>
              <w:rPr>
                <w:sz w:val="20"/>
                <w:szCs w:val="20"/>
              </w:rPr>
            </w:pPr>
            <w:r>
              <w:rPr>
                <w:sz w:val="20"/>
                <w:szCs w:val="20"/>
              </w:rPr>
              <w:t>X</w:t>
            </w:r>
          </w:p>
        </w:tc>
      </w:tr>
      <w:tr w:rsidR="00463D09" w14:paraId="5A91C43E" w14:textId="6A35D67A" w:rsidTr="00E725F6">
        <w:tc>
          <w:tcPr>
            <w:tcW w:w="1523" w:type="pct"/>
            <w:vAlign w:val="center"/>
          </w:tcPr>
          <w:p w14:paraId="44DDD532" w14:textId="531339A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minute</w:t>
            </w:r>
          </w:p>
        </w:tc>
        <w:tc>
          <w:tcPr>
            <w:tcW w:w="2076" w:type="pct"/>
          </w:tcPr>
          <w:p w14:paraId="0D48C5BF" w14:textId="648B9A10" w:rsidR="00463D09" w:rsidRPr="00D042B3" w:rsidRDefault="00463D09" w:rsidP="00AC0C49">
            <w:pPr>
              <w:rPr>
                <w:sz w:val="20"/>
                <w:szCs w:val="20"/>
              </w:rPr>
            </w:pPr>
            <w:r w:rsidRPr="00D042B3">
              <w:rPr>
                <w:sz w:val="20"/>
                <w:szCs w:val="20"/>
              </w:rPr>
              <w:t>Minuto de partido</w:t>
            </w:r>
          </w:p>
        </w:tc>
        <w:tc>
          <w:tcPr>
            <w:tcW w:w="753" w:type="pct"/>
            <w:vAlign w:val="center"/>
          </w:tcPr>
          <w:p w14:paraId="1A2C2C66" w14:textId="0F98FB32" w:rsidR="00463D09" w:rsidRPr="00D042B3" w:rsidRDefault="00463D09" w:rsidP="00463D09">
            <w:pPr>
              <w:jc w:val="center"/>
              <w:rPr>
                <w:sz w:val="20"/>
                <w:szCs w:val="20"/>
              </w:rPr>
            </w:pPr>
            <w:r>
              <w:rPr>
                <w:sz w:val="20"/>
                <w:szCs w:val="20"/>
              </w:rPr>
              <w:t>X</w:t>
            </w:r>
          </w:p>
        </w:tc>
        <w:tc>
          <w:tcPr>
            <w:tcW w:w="648" w:type="pct"/>
            <w:vAlign w:val="center"/>
          </w:tcPr>
          <w:p w14:paraId="2E71ED6C" w14:textId="7ED049F4" w:rsidR="00463D09" w:rsidRPr="00D042B3" w:rsidRDefault="00463D09" w:rsidP="00463D09">
            <w:pPr>
              <w:jc w:val="center"/>
              <w:rPr>
                <w:sz w:val="20"/>
                <w:szCs w:val="20"/>
              </w:rPr>
            </w:pPr>
            <w:r>
              <w:rPr>
                <w:sz w:val="20"/>
                <w:szCs w:val="20"/>
              </w:rPr>
              <w:t>X</w:t>
            </w:r>
          </w:p>
        </w:tc>
      </w:tr>
      <w:tr w:rsidR="00463D09" w14:paraId="79969C50" w14:textId="63AE1FAD" w:rsidTr="00E725F6">
        <w:tc>
          <w:tcPr>
            <w:tcW w:w="1523" w:type="pct"/>
            <w:vAlign w:val="center"/>
          </w:tcPr>
          <w:p w14:paraId="6EC43A4A" w14:textId="753055A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atch_moment</w:t>
            </w:r>
            <w:proofErr w:type="spellEnd"/>
          </w:p>
        </w:tc>
        <w:tc>
          <w:tcPr>
            <w:tcW w:w="2076" w:type="pct"/>
          </w:tcPr>
          <w:p w14:paraId="78FD136D" w14:textId="39C16D07" w:rsidR="00463D09" w:rsidRPr="00D042B3" w:rsidRDefault="00463D09" w:rsidP="00AC0C49">
            <w:pPr>
              <w:rPr>
                <w:sz w:val="20"/>
                <w:szCs w:val="20"/>
              </w:rPr>
            </w:pPr>
            <w:r w:rsidRPr="00D042B3">
              <w:rPr>
                <w:sz w:val="20"/>
                <w:szCs w:val="20"/>
              </w:rPr>
              <w:t>Momento de partido (0-15min, 15-30min, 30-45min…)</w:t>
            </w:r>
          </w:p>
        </w:tc>
        <w:tc>
          <w:tcPr>
            <w:tcW w:w="753" w:type="pct"/>
            <w:vAlign w:val="center"/>
          </w:tcPr>
          <w:p w14:paraId="18F26A2D" w14:textId="7AE96788" w:rsidR="00463D09" w:rsidRPr="00D042B3" w:rsidRDefault="00463D09" w:rsidP="00463D09">
            <w:pPr>
              <w:jc w:val="center"/>
              <w:rPr>
                <w:sz w:val="20"/>
                <w:szCs w:val="20"/>
              </w:rPr>
            </w:pPr>
            <w:r>
              <w:rPr>
                <w:sz w:val="20"/>
                <w:szCs w:val="20"/>
              </w:rPr>
              <w:t>X</w:t>
            </w:r>
          </w:p>
        </w:tc>
        <w:tc>
          <w:tcPr>
            <w:tcW w:w="648" w:type="pct"/>
            <w:vAlign w:val="center"/>
          </w:tcPr>
          <w:p w14:paraId="2A0208B7" w14:textId="2F983FB2" w:rsidR="00463D09" w:rsidRPr="00D042B3" w:rsidRDefault="00463D09" w:rsidP="00463D09">
            <w:pPr>
              <w:jc w:val="center"/>
              <w:rPr>
                <w:sz w:val="20"/>
                <w:szCs w:val="20"/>
              </w:rPr>
            </w:pPr>
            <w:r>
              <w:rPr>
                <w:sz w:val="20"/>
                <w:szCs w:val="20"/>
              </w:rPr>
              <w:t>X</w:t>
            </w:r>
          </w:p>
        </w:tc>
      </w:tr>
      <w:tr w:rsidR="00463D09" w14:paraId="1F769BC7" w14:textId="2B15184B" w:rsidTr="00E725F6">
        <w:tc>
          <w:tcPr>
            <w:tcW w:w="1523" w:type="pct"/>
            <w:vAlign w:val="center"/>
          </w:tcPr>
          <w:p w14:paraId="08A8EAB5" w14:textId="30E54BDC" w:rsidR="00463D09" w:rsidRPr="001677A0" w:rsidRDefault="00463D09" w:rsidP="00E725F6">
            <w:pPr>
              <w:jc w:val="left"/>
              <w:rPr>
                <w:rFonts w:cs="Arial"/>
                <w:sz w:val="20"/>
                <w:szCs w:val="20"/>
              </w:rPr>
            </w:pPr>
            <w:r w:rsidRPr="001677A0">
              <w:rPr>
                <w:rFonts w:cs="Arial"/>
                <w:sz w:val="20"/>
                <w:szCs w:val="20"/>
              </w:rPr>
              <w:t>x</w:t>
            </w:r>
          </w:p>
        </w:tc>
        <w:tc>
          <w:tcPr>
            <w:tcW w:w="2076" w:type="pct"/>
          </w:tcPr>
          <w:p w14:paraId="5340E138" w14:textId="768E9844" w:rsidR="00463D09" w:rsidRPr="00D042B3" w:rsidRDefault="00463D09" w:rsidP="00AC0C49">
            <w:pPr>
              <w:rPr>
                <w:sz w:val="20"/>
                <w:szCs w:val="20"/>
              </w:rPr>
            </w:pPr>
            <w:r w:rsidRPr="00D042B3">
              <w:rPr>
                <w:sz w:val="20"/>
                <w:szCs w:val="20"/>
              </w:rPr>
              <w:t>Coordenada X del disparo en el campo.</w:t>
            </w:r>
          </w:p>
        </w:tc>
        <w:tc>
          <w:tcPr>
            <w:tcW w:w="753" w:type="pct"/>
            <w:vAlign w:val="center"/>
          </w:tcPr>
          <w:p w14:paraId="79F587AC" w14:textId="6735B95A" w:rsidR="00463D09" w:rsidRPr="00D042B3" w:rsidRDefault="00463D09" w:rsidP="00463D09">
            <w:pPr>
              <w:jc w:val="center"/>
              <w:rPr>
                <w:sz w:val="20"/>
                <w:szCs w:val="20"/>
              </w:rPr>
            </w:pPr>
            <w:r>
              <w:rPr>
                <w:sz w:val="20"/>
                <w:szCs w:val="20"/>
              </w:rPr>
              <w:t>X</w:t>
            </w:r>
          </w:p>
        </w:tc>
        <w:tc>
          <w:tcPr>
            <w:tcW w:w="648" w:type="pct"/>
            <w:vAlign w:val="center"/>
          </w:tcPr>
          <w:p w14:paraId="6351B77B" w14:textId="2BB3E656" w:rsidR="00463D09" w:rsidRPr="00D042B3" w:rsidRDefault="00463D09" w:rsidP="00463D09">
            <w:pPr>
              <w:jc w:val="center"/>
              <w:rPr>
                <w:sz w:val="20"/>
                <w:szCs w:val="20"/>
              </w:rPr>
            </w:pPr>
            <w:r>
              <w:rPr>
                <w:sz w:val="20"/>
                <w:szCs w:val="20"/>
              </w:rPr>
              <w:t>X</w:t>
            </w:r>
          </w:p>
        </w:tc>
      </w:tr>
      <w:tr w:rsidR="00463D09" w14:paraId="6E36EF3D" w14:textId="50F8D967" w:rsidTr="00E725F6">
        <w:tc>
          <w:tcPr>
            <w:tcW w:w="1523" w:type="pct"/>
            <w:vAlign w:val="center"/>
          </w:tcPr>
          <w:p w14:paraId="1FD10EF2" w14:textId="654AE7E7" w:rsidR="00463D09" w:rsidRPr="001677A0" w:rsidRDefault="00463D09" w:rsidP="00E725F6">
            <w:pPr>
              <w:jc w:val="left"/>
              <w:rPr>
                <w:rFonts w:cs="Arial"/>
                <w:sz w:val="20"/>
                <w:szCs w:val="20"/>
              </w:rPr>
            </w:pPr>
            <w:r w:rsidRPr="001677A0">
              <w:rPr>
                <w:rFonts w:cs="Arial"/>
                <w:sz w:val="20"/>
                <w:szCs w:val="20"/>
              </w:rPr>
              <w:t>y</w:t>
            </w:r>
          </w:p>
        </w:tc>
        <w:tc>
          <w:tcPr>
            <w:tcW w:w="2076" w:type="pct"/>
          </w:tcPr>
          <w:p w14:paraId="32370E97" w14:textId="03BE3BE8" w:rsidR="00463D09" w:rsidRPr="00D042B3" w:rsidRDefault="00463D09" w:rsidP="00AC0C49">
            <w:pPr>
              <w:rPr>
                <w:sz w:val="20"/>
                <w:szCs w:val="20"/>
              </w:rPr>
            </w:pPr>
            <w:r w:rsidRPr="00D042B3">
              <w:rPr>
                <w:sz w:val="20"/>
                <w:szCs w:val="20"/>
              </w:rPr>
              <w:t>Coordenada Y del disparo en el campo.</w:t>
            </w:r>
          </w:p>
        </w:tc>
        <w:tc>
          <w:tcPr>
            <w:tcW w:w="753" w:type="pct"/>
            <w:vAlign w:val="center"/>
          </w:tcPr>
          <w:p w14:paraId="7904BF67" w14:textId="13148FBC" w:rsidR="00463D09" w:rsidRPr="00D042B3" w:rsidRDefault="00463D09" w:rsidP="00463D09">
            <w:pPr>
              <w:jc w:val="center"/>
              <w:rPr>
                <w:sz w:val="20"/>
                <w:szCs w:val="20"/>
              </w:rPr>
            </w:pPr>
            <w:r>
              <w:rPr>
                <w:sz w:val="20"/>
                <w:szCs w:val="20"/>
              </w:rPr>
              <w:t>X</w:t>
            </w:r>
          </w:p>
        </w:tc>
        <w:tc>
          <w:tcPr>
            <w:tcW w:w="648" w:type="pct"/>
            <w:vAlign w:val="center"/>
          </w:tcPr>
          <w:p w14:paraId="75B91796" w14:textId="663C2066" w:rsidR="00463D09" w:rsidRPr="00D042B3" w:rsidRDefault="00463D09" w:rsidP="00463D09">
            <w:pPr>
              <w:jc w:val="center"/>
              <w:rPr>
                <w:sz w:val="20"/>
                <w:szCs w:val="20"/>
              </w:rPr>
            </w:pPr>
            <w:r>
              <w:rPr>
                <w:sz w:val="20"/>
                <w:szCs w:val="20"/>
              </w:rPr>
              <w:t>X</w:t>
            </w:r>
          </w:p>
        </w:tc>
      </w:tr>
      <w:tr w:rsidR="00463D09" w14:paraId="0BCFE8D7" w14:textId="58CAC728" w:rsidTr="00E725F6">
        <w:tc>
          <w:tcPr>
            <w:tcW w:w="1523" w:type="pct"/>
            <w:vAlign w:val="center"/>
          </w:tcPr>
          <w:p w14:paraId="26C4F3B1" w14:textId="3868F03D"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visible_angle</w:t>
            </w:r>
            <w:proofErr w:type="spellEnd"/>
          </w:p>
        </w:tc>
        <w:tc>
          <w:tcPr>
            <w:tcW w:w="2076" w:type="pct"/>
          </w:tcPr>
          <w:p w14:paraId="6CC589B1" w14:textId="1561A64E" w:rsidR="00463D09" w:rsidRPr="00D042B3" w:rsidRDefault="00463D09" w:rsidP="0056360E">
            <w:pPr>
              <w:rPr>
                <w:sz w:val="20"/>
                <w:szCs w:val="20"/>
              </w:rPr>
            </w:pPr>
            <w:r w:rsidRPr="00D042B3">
              <w:rPr>
                <w:sz w:val="20"/>
                <w:szCs w:val="20"/>
              </w:rPr>
              <w:t>Ángulo formado entre el lugar del disparo y los dos</w:t>
            </w:r>
            <w:r w:rsidR="0056360E">
              <w:rPr>
                <w:sz w:val="20"/>
                <w:szCs w:val="20"/>
              </w:rPr>
              <w:t xml:space="preserve"> </w:t>
            </w:r>
            <w:r w:rsidRPr="00D042B3">
              <w:rPr>
                <w:sz w:val="20"/>
                <w:szCs w:val="20"/>
              </w:rPr>
              <w:t>postes de la portería.</w:t>
            </w:r>
          </w:p>
        </w:tc>
        <w:tc>
          <w:tcPr>
            <w:tcW w:w="753" w:type="pct"/>
            <w:vAlign w:val="center"/>
          </w:tcPr>
          <w:p w14:paraId="330C16F5" w14:textId="16DAD134" w:rsidR="00463D09" w:rsidRPr="00D042B3" w:rsidRDefault="00463D09" w:rsidP="00463D09">
            <w:pPr>
              <w:jc w:val="center"/>
              <w:rPr>
                <w:sz w:val="20"/>
                <w:szCs w:val="20"/>
              </w:rPr>
            </w:pPr>
            <w:r>
              <w:rPr>
                <w:sz w:val="20"/>
                <w:szCs w:val="20"/>
              </w:rPr>
              <w:t>X</w:t>
            </w:r>
          </w:p>
        </w:tc>
        <w:tc>
          <w:tcPr>
            <w:tcW w:w="648" w:type="pct"/>
            <w:vAlign w:val="center"/>
          </w:tcPr>
          <w:p w14:paraId="7647387F" w14:textId="1630B929" w:rsidR="00463D09" w:rsidRPr="00D042B3" w:rsidRDefault="00463D09" w:rsidP="00463D09">
            <w:pPr>
              <w:jc w:val="center"/>
              <w:rPr>
                <w:sz w:val="20"/>
                <w:szCs w:val="20"/>
              </w:rPr>
            </w:pPr>
            <w:r>
              <w:rPr>
                <w:sz w:val="20"/>
                <w:szCs w:val="20"/>
              </w:rPr>
              <w:t>X</w:t>
            </w:r>
          </w:p>
        </w:tc>
      </w:tr>
      <w:tr w:rsidR="00463D09" w14:paraId="6918A50F" w14:textId="254F60B7" w:rsidTr="00E725F6">
        <w:tc>
          <w:tcPr>
            <w:tcW w:w="1523" w:type="pct"/>
            <w:vAlign w:val="center"/>
          </w:tcPr>
          <w:p w14:paraId="349B5DCD" w14:textId="087AF160"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iddle_angle</w:t>
            </w:r>
            <w:proofErr w:type="spellEnd"/>
          </w:p>
        </w:tc>
        <w:tc>
          <w:tcPr>
            <w:tcW w:w="2076" w:type="pct"/>
          </w:tcPr>
          <w:p w14:paraId="476A546B" w14:textId="200CBF2C" w:rsidR="00463D09" w:rsidRPr="00D042B3" w:rsidRDefault="00463D09" w:rsidP="00AC0C49">
            <w:pPr>
              <w:rPr>
                <w:sz w:val="20"/>
                <w:szCs w:val="20"/>
              </w:rPr>
            </w:pPr>
            <w:r w:rsidRPr="00D042B3">
              <w:rPr>
                <w:sz w:val="20"/>
                <w:szCs w:val="20"/>
              </w:rPr>
              <w:t>Ángulo formado por la recta que va del centro de la portería al lugar del disparo y de la perpendicular a la portería.</w:t>
            </w:r>
          </w:p>
        </w:tc>
        <w:tc>
          <w:tcPr>
            <w:tcW w:w="753" w:type="pct"/>
            <w:vAlign w:val="center"/>
          </w:tcPr>
          <w:p w14:paraId="3F4488EE" w14:textId="63986A51" w:rsidR="00463D09" w:rsidRPr="00D042B3" w:rsidRDefault="00463D09" w:rsidP="00463D09">
            <w:pPr>
              <w:jc w:val="center"/>
              <w:rPr>
                <w:sz w:val="20"/>
                <w:szCs w:val="20"/>
              </w:rPr>
            </w:pPr>
            <w:r>
              <w:rPr>
                <w:sz w:val="20"/>
                <w:szCs w:val="20"/>
              </w:rPr>
              <w:t>X</w:t>
            </w:r>
          </w:p>
        </w:tc>
        <w:tc>
          <w:tcPr>
            <w:tcW w:w="648" w:type="pct"/>
            <w:vAlign w:val="center"/>
          </w:tcPr>
          <w:p w14:paraId="713E1AA1" w14:textId="36C74862" w:rsidR="00463D09" w:rsidRPr="00D042B3" w:rsidRDefault="00463D09" w:rsidP="00463D09">
            <w:pPr>
              <w:jc w:val="center"/>
              <w:rPr>
                <w:sz w:val="20"/>
                <w:szCs w:val="20"/>
              </w:rPr>
            </w:pPr>
            <w:r>
              <w:rPr>
                <w:sz w:val="20"/>
                <w:szCs w:val="20"/>
              </w:rPr>
              <w:t>X</w:t>
            </w:r>
          </w:p>
        </w:tc>
      </w:tr>
      <w:tr w:rsidR="00463D09" w14:paraId="1B4C0C3D" w14:textId="76907DA2" w:rsidTr="00E725F6">
        <w:tc>
          <w:tcPr>
            <w:tcW w:w="1523" w:type="pct"/>
            <w:vAlign w:val="center"/>
          </w:tcPr>
          <w:p w14:paraId="70480249" w14:textId="34EBA265"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istance_to_goal</w:t>
            </w:r>
            <w:proofErr w:type="spellEnd"/>
          </w:p>
        </w:tc>
        <w:tc>
          <w:tcPr>
            <w:tcW w:w="2076" w:type="pct"/>
          </w:tcPr>
          <w:p w14:paraId="158C943F" w14:textId="17C6E15F" w:rsidR="00463D09" w:rsidRPr="00D042B3" w:rsidRDefault="00463D09" w:rsidP="00AC0C49">
            <w:pPr>
              <w:rPr>
                <w:sz w:val="20"/>
                <w:szCs w:val="20"/>
              </w:rPr>
            </w:pPr>
            <w:r w:rsidRPr="00D042B3">
              <w:rPr>
                <w:sz w:val="20"/>
                <w:szCs w:val="20"/>
              </w:rPr>
              <w:t>Distancia entre el lugar del disparo y el centro de la portería.</w:t>
            </w:r>
          </w:p>
        </w:tc>
        <w:tc>
          <w:tcPr>
            <w:tcW w:w="753" w:type="pct"/>
            <w:vAlign w:val="center"/>
          </w:tcPr>
          <w:p w14:paraId="6BE05F25" w14:textId="693388A1" w:rsidR="00463D09" w:rsidRPr="00D042B3" w:rsidRDefault="00463D09" w:rsidP="00463D09">
            <w:pPr>
              <w:jc w:val="center"/>
              <w:rPr>
                <w:sz w:val="20"/>
                <w:szCs w:val="20"/>
              </w:rPr>
            </w:pPr>
            <w:r>
              <w:rPr>
                <w:sz w:val="20"/>
                <w:szCs w:val="20"/>
              </w:rPr>
              <w:t>X</w:t>
            </w:r>
          </w:p>
        </w:tc>
        <w:tc>
          <w:tcPr>
            <w:tcW w:w="648" w:type="pct"/>
            <w:vAlign w:val="center"/>
          </w:tcPr>
          <w:p w14:paraId="2030A677" w14:textId="52C04FEE" w:rsidR="00463D09" w:rsidRPr="00D042B3" w:rsidRDefault="00463D09" w:rsidP="00463D09">
            <w:pPr>
              <w:jc w:val="center"/>
              <w:rPr>
                <w:sz w:val="20"/>
                <w:szCs w:val="20"/>
              </w:rPr>
            </w:pPr>
            <w:r>
              <w:rPr>
                <w:sz w:val="20"/>
                <w:szCs w:val="20"/>
              </w:rPr>
              <w:t>X</w:t>
            </w:r>
          </w:p>
        </w:tc>
      </w:tr>
      <w:tr w:rsidR="00463D09" w14:paraId="3BB6FC0B" w14:textId="056EEB64" w:rsidTr="00E725F6">
        <w:tc>
          <w:tcPr>
            <w:tcW w:w="1523" w:type="pct"/>
            <w:vAlign w:val="center"/>
          </w:tcPr>
          <w:p w14:paraId="09EA6A5A" w14:textId="7A8CD0E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istance_visible_angle</w:t>
            </w:r>
            <w:proofErr w:type="spellEnd"/>
          </w:p>
        </w:tc>
        <w:tc>
          <w:tcPr>
            <w:tcW w:w="2076" w:type="pct"/>
          </w:tcPr>
          <w:p w14:paraId="00FEB8EB" w14:textId="38BEF5C5" w:rsidR="00463D09" w:rsidRPr="00D042B3" w:rsidRDefault="00463D09" w:rsidP="00AC0C49">
            <w:pPr>
              <w:rPr>
                <w:sz w:val="20"/>
                <w:szCs w:val="20"/>
              </w:rPr>
            </w:pPr>
            <w:r w:rsidRPr="00D042B3">
              <w:rPr>
                <w:sz w:val="20"/>
                <w:szCs w:val="20"/>
              </w:rPr>
              <w:t>Distancia entre el lugar del disparo y el poste más cercano.</w:t>
            </w:r>
          </w:p>
        </w:tc>
        <w:tc>
          <w:tcPr>
            <w:tcW w:w="753" w:type="pct"/>
            <w:vAlign w:val="center"/>
          </w:tcPr>
          <w:p w14:paraId="6753D56B" w14:textId="790D7535" w:rsidR="00463D09" w:rsidRPr="00D042B3" w:rsidRDefault="00463D09" w:rsidP="00463D09">
            <w:pPr>
              <w:jc w:val="center"/>
              <w:rPr>
                <w:sz w:val="20"/>
                <w:szCs w:val="20"/>
              </w:rPr>
            </w:pPr>
            <w:r>
              <w:rPr>
                <w:sz w:val="20"/>
                <w:szCs w:val="20"/>
              </w:rPr>
              <w:t>X</w:t>
            </w:r>
          </w:p>
        </w:tc>
        <w:tc>
          <w:tcPr>
            <w:tcW w:w="648" w:type="pct"/>
            <w:vAlign w:val="center"/>
          </w:tcPr>
          <w:p w14:paraId="0B490BBC" w14:textId="451F099B" w:rsidR="00463D09" w:rsidRPr="00D042B3" w:rsidRDefault="00463D09" w:rsidP="00463D09">
            <w:pPr>
              <w:jc w:val="center"/>
              <w:rPr>
                <w:sz w:val="20"/>
                <w:szCs w:val="20"/>
              </w:rPr>
            </w:pPr>
            <w:r>
              <w:rPr>
                <w:sz w:val="20"/>
                <w:szCs w:val="20"/>
              </w:rPr>
              <w:t>X</w:t>
            </w:r>
          </w:p>
        </w:tc>
      </w:tr>
      <w:tr w:rsidR="00463D09" w14:paraId="63A64162" w14:textId="0C53EBD0" w:rsidTr="00E725F6">
        <w:tc>
          <w:tcPr>
            <w:tcW w:w="1523" w:type="pct"/>
            <w:vAlign w:val="center"/>
          </w:tcPr>
          <w:p w14:paraId="6AC5C6AB" w14:textId="56539A7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log_distance_to_goal</w:t>
            </w:r>
            <w:proofErr w:type="spellEnd"/>
          </w:p>
        </w:tc>
        <w:tc>
          <w:tcPr>
            <w:tcW w:w="2076" w:type="pct"/>
          </w:tcPr>
          <w:p w14:paraId="40638555" w14:textId="5AF7356C" w:rsidR="00463D09" w:rsidRPr="00D042B3" w:rsidRDefault="00463D09" w:rsidP="00AC0C49">
            <w:pPr>
              <w:rPr>
                <w:sz w:val="20"/>
                <w:szCs w:val="20"/>
              </w:rPr>
            </w:pPr>
            <w:r w:rsidRPr="00D042B3">
              <w:rPr>
                <w:sz w:val="20"/>
                <w:szCs w:val="20"/>
              </w:rPr>
              <w:t>Logaritmo de la distancia entre el lugar del disparo y el centro de la portería.</w:t>
            </w:r>
          </w:p>
        </w:tc>
        <w:tc>
          <w:tcPr>
            <w:tcW w:w="753" w:type="pct"/>
            <w:vAlign w:val="center"/>
          </w:tcPr>
          <w:p w14:paraId="2F11859C" w14:textId="1456619A" w:rsidR="00463D09" w:rsidRPr="00D042B3" w:rsidRDefault="00463D09" w:rsidP="00463D09">
            <w:pPr>
              <w:jc w:val="center"/>
              <w:rPr>
                <w:sz w:val="20"/>
                <w:szCs w:val="20"/>
              </w:rPr>
            </w:pPr>
            <w:r>
              <w:rPr>
                <w:sz w:val="20"/>
                <w:szCs w:val="20"/>
              </w:rPr>
              <w:t>X</w:t>
            </w:r>
          </w:p>
        </w:tc>
        <w:tc>
          <w:tcPr>
            <w:tcW w:w="648" w:type="pct"/>
            <w:vAlign w:val="center"/>
          </w:tcPr>
          <w:p w14:paraId="0A8A4D1A" w14:textId="119CBD83" w:rsidR="00463D09" w:rsidRPr="00D042B3" w:rsidRDefault="00463D09" w:rsidP="00463D09">
            <w:pPr>
              <w:jc w:val="center"/>
              <w:rPr>
                <w:sz w:val="20"/>
                <w:szCs w:val="20"/>
              </w:rPr>
            </w:pPr>
            <w:r>
              <w:rPr>
                <w:sz w:val="20"/>
                <w:szCs w:val="20"/>
              </w:rPr>
              <w:t>X</w:t>
            </w:r>
          </w:p>
        </w:tc>
      </w:tr>
      <w:tr w:rsidR="00463D09" w14:paraId="4EDD7CF1" w14:textId="76BC9D4F" w:rsidTr="00E725F6">
        <w:tc>
          <w:tcPr>
            <w:tcW w:w="1523" w:type="pct"/>
            <w:vAlign w:val="center"/>
          </w:tcPr>
          <w:p w14:paraId="0144A736" w14:textId="54CD8FD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type_name</w:t>
            </w:r>
            <w:proofErr w:type="spellEnd"/>
          </w:p>
        </w:tc>
        <w:tc>
          <w:tcPr>
            <w:tcW w:w="2076" w:type="pct"/>
          </w:tcPr>
          <w:p w14:paraId="41CF7797" w14:textId="0A2FECB1" w:rsidR="00463D09" w:rsidRPr="00D042B3" w:rsidRDefault="00463D09" w:rsidP="00AC0C49">
            <w:pPr>
              <w:rPr>
                <w:sz w:val="20"/>
                <w:szCs w:val="20"/>
              </w:rPr>
            </w:pPr>
            <w:r w:rsidRPr="00D042B3">
              <w:rPr>
                <w:sz w:val="20"/>
                <w:szCs w:val="20"/>
              </w:rPr>
              <w:t xml:space="preserve">Juego abierto, </w:t>
            </w:r>
            <w:r>
              <w:rPr>
                <w:sz w:val="20"/>
                <w:szCs w:val="20"/>
              </w:rPr>
              <w:t xml:space="preserve">penalti, </w:t>
            </w:r>
            <w:r w:rsidRPr="00D042B3">
              <w:rPr>
                <w:sz w:val="20"/>
                <w:szCs w:val="20"/>
              </w:rPr>
              <w:t>tiro libre (si ha ocurrido menos de 10 segundos después del lanzamiento), córner (si ha ocurrido menos de 10 segundos después del lanzamiento) o saque de banda (si ha ocurrido menos de 10 segundos después del saque).</w:t>
            </w:r>
          </w:p>
        </w:tc>
        <w:tc>
          <w:tcPr>
            <w:tcW w:w="753" w:type="pct"/>
            <w:vAlign w:val="center"/>
          </w:tcPr>
          <w:p w14:paraId="732BFC8C" w14:textId="50EB016C" w:rsidR="00463D09" w:rsidRPr="00D042B3" w:rsidRDefault="00463D09" w:rsidP="00463D09">
            <w:pPr>
              <w:jc w:val="center"/>
              <w:rPr>
                <w:sz w:val="20"/>
                <w:szCs w:val="20"/>
              </w:rPr>
            </w:pPr>
            <w:r>
              <w:rPr>
                <w:sz w:val="20"/>
                <w:szCs w:val="20"/>
              </w:rPr>
              <w:t>X</w:t>
            </w:r>
          </w:p>
        </w:tc>
        <w:tc>
          <w:tcPr>
            <w:tcW w:w="648" w:type="pct"/>
            <w:vAlign w:val="center"/>
          </w:tcPr>
          <w:p w14:paraId="3CEBC8C0" w14:textId="4075D5B1" w:rsidR="00463D09" w:rsidRPr="00D042B3" w:rsidRDefault="00E725F6" w:rsidP="00463D09">
            <w:pPr>
              <w:jc w:val="center"/>
              <w:rPr>
                <w:sz w:val="20"/>
                <w:szCs w:val="20"/>
              </w:rPr>
            </w:pPr>
            <w:r>
              <w:rPr>
                <w:sz w:val="20"/>
                <w:szCs w:val="20"/>
              </w:rPr>
              <w:t>X</w:t>
            </w:r>
          </w:p>
        </w:tc>
      </w:tr>
      <w:tr w:rsidR="00463D09" w14:paraId="34812415" w14:textId="3C813AB4" w:rsidTr="00E725F6">
        <w:tc>
          <w:tcPr>
            <w:tcW w:w="1523" w:type="pct"/>
            <w:vAlign w:val="center"/>
          </w:tcPr>
          <w:p w14:paraId="2D9BCDDF" w14:textId="129B6AD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one_on_one</w:t>
            </w:r>
            <w:proofErr w:type="spellEnd"/>
          </w:p>
        </w:tc>
        <w:tc>
          <w:tcPr>
            <w:tcW w:w="2076" w:type="pct"/>
          </w:tcPr>
          <w:p w14:paraId="4D35BBE7" w14:textId="366261E7" w:rsidR="00463D09" w:rsidRPr="00D042B3" w:rsidRDefault="00463D09" w:rsidP="00AC0C49">
            <w:pPr>
              <w:rPr>
                <w:sz w:val="20"/>
                <w:szCs w:val="20"/>
              </w:rPr>
            </w:pPr>
            <w:r w:rsidRPr="00D042B3">
              <w:rPr>
                <w:sz w:val="20"/>
                <w:szCs w:val="20"/>
              </w:rPr>
              <w:t xml:space="preserve">Si el disparo se realiza en una situación de 1 contra 1. </w:t>
            </w:r>
          </w:p>
        </w:tc>
        <w:tc>
          <w:tcPr>
            <w:tcW w:w="753" w:type="pct"/>
            <w:vAlign w:val="center"/>
          </w:tcPr>
          <w:p w14:paraId="6CE7DB00" w14:textId="62A27A14" w:rsidR="00463D09" w:rsidRPr="00D042B3" w:rsidRDefault="00463D09" w:rsidP="00463D09">
            <w:pPr>
              <w:jc w:val="center"/>
              <w:rPr>
                <w:sz w:val="20"/>
                <w:szCs w:val="20"/>
              </w:rPr>
            </w:pPr>
            <w:r>
              <w:rPr>
                <w:sz w:val="20"/>
                <w:szCs w:val="20"/>
              </w:rPr>
              <w:t>X</w:t>
            </w:r>
          </w:p>
        </w:tc>
        <w:tc>
          <w:tcPr>
            <w:tcW w:w="648" w:type="pct"/>
            <w:vAlign w:val="center"/>
          </w:tcPr>
          <w:p w14:paraId="44B5D3C5" w14:textId="77777777" w:rsidR="00463D09" w:rsidRPr="00D042B3" w:rsidRDefault="00463D09" w:rsidP="00463D09">
            <w:pPr>
              <w:jc w:val="center"/>
              <w:rPr>
                <w:sz w:val="20"/>
                <w:szCs w:val="20"/>
              </w:rPr>
            </w:pPr>
          </w:p>
        </w:tc>
      </w:tr>
      <w:tr w:rsidR="00463D09" w14:paraId="24683AD6" w14:textId="0E8A183E" w:rsidTr="00E725F6">
        <w:tc>
          <w:tcPr>
            <w:tcW w:w="1523" w:type="pct"/>
            <w:vAlign w:val="center"/>
          </w:tcPr>
          <w:p w14:paraId="1F1FECF7" w14:textId="25DDF828"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open_goal</w:t>
            </w:r>
            <w:proofErr w:type="spellEnd"/>
          </w:p>
        </w:tc>
        <w:tc>
          <w:tcPr>
            <w:tcW w:w="2076" w:type="pct"/>
          </w:tcPr>
          <w:p w14:paraId="26D27981" w14:textId="400024CD" w:rsidR="00463D09" w:rsidRPr="00D042B3" w:rsidRDefault="00463D09" w:rsidP="00AC0C49">
            <w:pPr>
              <w:rPr>
                <w:sz w:val="20"/>
                <w:szCs w:val="20"/>
              </w:rPr>
            </w:pPr>
            <w:r w:rsidRPr="00D042B3">
              <w:rPr>
                <w:sz w:val="20"/>
                <w:szCs w:val="20"/>
              </w:rPr>
              <w:t>Si el disparo se realiza sin ningún rival en el camino.</w:t>
            </w:r>
          </w:p>
        </w:tc>
        <w:tc>
          <w:tcPr>
            <w:tcW w:w="753" w:type="pct"/>
            <w:vAlign w:val="center"/>
          </w:tcPr>
          <w:p w14:paraId="709E8E9A" w14:textId="0E32360C" w:rsidR="00463D09" w:rsidRPr="00D042B3" w:rsidRDefault="00463D09" w:rsidP="00463D09">
            <w:pPr>
              <w:jc w:val="center"/>
              <w:rPr>
                <w:sz w:val="20"/>
                <w:szCs w:val="20"/>
              </w:rPr>
            </w:pPr>
            <w:r>
              <w:rPr>
                <w:sz w:val="20"/>
                <w:szCs w:val="20"/>
              </w:rPr>
              <w:t>X</w:t>
            </w:r>
          </w:p>
        </w:tc>
        <w:tc>
          <w:tcPr>
            <w:tcW w:w="648" w:type="pct"/>
            <w:vAlign w:val="center"/>
          </w:tcPr>
          <w:p w14:paraId="62D0B6AC" w14:textId="77777777" w:rsidR="00463D09" w:rsidRPr="00D042B3" w:rsidRDefault="00463D09" w:rsidP="00463D09">
            <w:pPr>
              <w:jc w:val="center"/>
              <w:rPr>
                <w:sz w:val="20"/>
                <w:szCs w:val="20"/>
              </w:rPr>
            </w:pPr>
          </w:p>
        </w:tc>
      </w:tr>
      <w:tr w:rsidR="00463D09" w14:paraId="3DB5429A" w14:textId="7BFCCE81" w:rsidTr="00E725F6">
        <w:tc>
          <w:tcPr>
            <w:tcW w:w="1523" w:type="pct"/>
            <w:vAlign w:val="center"/>
          </w:tcPr>
          <w:p w14:paraId="6CF725E7" w14:textId="6057BEB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lastRenderedPageBreak/>
              <w:t>under_pressure</w:t>
            </w:r>
            <w:proofErr w:type="spellEnd"/>
          </w:p>
        </w:tc>
        <w:tc>
          <w:tcPr>
            <w:tcW w:w="2076" w:type="pct"/>
          </w:tcPr>
          <w:p w14:paraId="6075FDBC" w14:textId="5B57765C" w:rsidR="00463D09" w:rsidRPr="00D042B3" w:rsidRDefault="00463D09" w:rsidP="00AC0C49">
            <w:pPr>
              <w:rPr>
                <w:sz w:val="20"/>
                <w:szCs w:val="20"/>
              </w:rPr>
            </w:pPr>
            <w:r w:rsidRPr="00D042B3">
              <w:rPr>
                <w:sz w:val="20"/>
                <w:szCs w:val="20"/>
              </w:rPr>
              <w:t xml:space="preserve">Cuando el disparo empieza o termina simultáneamente a un evento de presión por parte del rival. </w:t>
            </w:r>
            <w:r w:rsidRPr="00D042B3">
              <w:rPr>
                <w:sz w:val="20"/>
                <w:szCs w:val="20"/>
              </w:rPr>
              <w:fldChar w:fldCharType="begin"/>
            </w:r>
            <w:r w:rsidRPr="00D042B3">
              <w:rPr>
                <w:sz w:val="20"/>
                <w:szCs w:val="20"/>
              </w:rPr>
              <w:instrText xml:space="preserve"> ADDIN ZOTERO_ITEM CSL_CITATION {"citationID":"p2r8BpGz","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Pr="00D042B3">
              <w:rPr>
                <w:sz w:val="20"/>
                <w:szCs w:val="20"/>
              </w:rPr>
              <w:fldChar w:fldCharType="separate"/>
            </w:r>
            <w:r w:rsidRPr="00D042B3">
              <w:rPr>
                <w:rFonts w:cs="Arial"/>
                <w:sz w:val="20"/>
                <w:szCs w:val="20"/>
              </w:rPr>
              <w:t>(StatsBomb, 2019)</w:t>
            </w:r>
            <w:r w:rsidRPr="00D042B3">
              <w:rPr>
                <w:sz w:val="20"/>
                <w:szCs w:val="20"/>
              </w:rPr>
              <w:fldChar w:fldCharType="end"/>
            </w:r>
          </w:p>
        </w:tc>
        <w:tc>
          <w:tcPr>
            <w:tcW w:w="753" w:type="pct"/>
            <w:vAlign w:val="center"/>
          </w:tcPr>
          <w:p w14:paraId="3B829347" w14:textId="5C12AA84" w:rsidR="00463D09" w:rsidRPr="00D042B3" w:rsidRDefault="00463D09" w:rsidP="00463D09">
            <w:pPr>
              <w:jc w:val="center"/>
              <w:rPr>
                <w:sz w:val="20"/>
                <w:szCs w:val="20"/>
              </w:rPr>
            </w:pPr>
            <w:r>
              <w:rPr>
                <w:sz w:val="20"/>
                <w:szCs w:val="20"/>
              </w:rPr>
              <w:t>X</w:t>
            </w:r>
          </w:p>
        </w:tc>
        <w:tc>
          <w:tcPr>
            <w:tcW w:w="648" w:type="pct"/>
            <w:vAlign w:val="center"/>
          </w:tcPr>
          <w:p w14:paraId="2C8B2BE4" w14:textId="77777777" w:rsidR="00463D09" w:rsidRPr="00D042B3" w:rsidRDefault="00463D09" w:rsidP="00463D09">
            <w:pPr>
              <w:jc w:val="center"/>
              <w:rPr>
                <w:sz w:val="20"/>
                <w:szCs w:val="20"/>
              </w:rPr>
            </w:pPr>
          </w:p>
        </w:tc>
      </w:tr>
      <w:tr w:rsidR="00463D09" w14:paraId="1F920659" w14:textId="721F9B92" w:rsidTr="00E725F6">
        <w:tc>
          <w:tcPr>
            <w:tcW w:w="1523" w:type="pct"/>
            <w:vAlign w:val="center"/>
          </w:tcPr>
          <w:p w14:paraId="44BDAF15" w14:textId="0CB0E4A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unter_attack</w:t>
            </w:r>
            <w:proofErr w:type="spellEnd"/>
          </w:p>
        </w:tc>
        <w:tc>
          <w:tcPr>
            <w:tcW w:w="2076" w:type="pct"/>
          </w:tcPr>
          <w:p w14:paraId="3BF295D7" w14:textId="3D6D9250" w:rsidR="00463D09" w:rsidRPr="00D042B3" w:rsidRDefault="00463D09" w:rsidP="00AC0C49">
            <w:pPr>
              <w:rPr>
                <w:sz w:val="20"/>
                <w:szCs w:val="20"/>
              </w:rPr>
            </w:pPr>
            <w:r w:rsidRPr="00D042B3">
              <w:rPr>
                <w:sz w:val="20"/>
                <w:szCs w:val="20"/>
              </w:rPr>
              <w:t xml:space="preserve">Si el disparo se realiza durante un contraataque (robar el balón y atacar rápidamente). </w:t>
            </w:r>
            <w:r w:rsidRPr="00D042B3">
              <w:rPr>
                <w:sz w:val="20"/>
                <w:szCs w:val="20"/>
              </w:rPr>
              <w:fldChar w:fldCharType="begin"/>
            </w:r>
            <w:r w:rsidRPr="00D042B3">
              <w:rPr>
                <w:sz w:val="20"/>
                <w:szCs w:val="20"/>
              </w:rPr>
              <w:instrText xml:space="preserve"> ADDIN ZOTERO_ITEM CSL_CITATION {"citationID":"M1AEuvmG","properties":{"formattedCitation":"(StatsBomb, 2019; WyScout, 2018)","plainCitation":"(StatsBomb, 2019; WyScout, 2018)","noteIndex":0},"citationItems":[{"id":96,"uris":["http://zotero.org/users/7978684/items/KQDCJ5KE"],"uri":["http://zotero.org/users/7978684/items/KQDCJ5KE"],"itemData":{"id":96,"type":"article","language":"en","title":"StatsBomb Open Events Structure and Data Specification v4.0.0","author":[{"family":"StatsBomb","given":""}],"accessed":{"date-parts":[["2021",5,15]]},"issued":{"date-parts":[["2019",5,8]]}}},{"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Pr="00D042B3">
              <w:rPr>
                <w:sz w:val="20"/>
                <w:szCs w:val="20"/>
              </w:rPr>
              <w:fldChar w:fldCharType="separate"/>
            </w:r>
            <w:r w:rsidRPr="00D042B3">
              <w:rPr>
                <w:rFonts w:cs="Arial"/>
                <w:sz w:val="20"/>
                <w:szCs w:val="20"/>
              </w:rPr>
              <w:t>(StatsBomb, 2019; WyScout, 2018)</w:t>
            </w:r>
            <w:r w:rsidRPr="00D042B3">
              <w:rPr>
                <w:sz w:val="20"/>
                <w:szCs w:val="20"/>
              </w:rPr>
              <w:fldChar w:fldCharType="end"/>
            </w:r>
          </w:p>
        </w:tc>
        <w:tc>
          <w:tcPr>
            <w:tcW w:w="753" w:type="pct"/>
            <w:vAlign w:val="center"/>
          </w:tcPr>
          <w:p w14:paraId="3DD77A8C" w14:textId="0E653799" w:rsidR="00463D09" w:rsidRPr="00D042B3" w:rsidRDefault="00463D09" w:rsidP="00463D09">
            <w:pPr>
              <w:jc w:val="center"/>
              <w:rPr>
                <w:sz w:val="20"/>
                <w:szCs w:val="20"/>
              </w:rPr>
            </w:pPr>
            <w:r>
              <w:rPr>
                <w:sz w:val="20"/>
                <w:szCs w:val="20"/>
              </w:rPr>
              <w:t>X</w:t>
            </w:r>
          </w:p>
        </w:tc>
        <w:tc>
          <w:tcPr>
            <w:tcW w:w="648" w:type="pct"/>
            <w:vAlign w:val="center"/>
          </w:tcPr>
          <w:p w14:paraId="41A036C3" w14:textId="53248429" w:rsidR="00463D09" w:rsidRPr="00D042B3" w:rsidRDefault="00463D09" w:rsidP="00463D09">
            <w:pPr>
              <w:jc w:val="center"/>
              <w:rPr>
                <w:sz w:val="20"/>
                <w:szCs w:val="20"/>
              </w:rPr>
            </w:pPr>
            <w:r>
              <w:rPr>
                <w:sz w:val="20"/>
                <w:szCs w:val="20"/>
              </w:rPr>
              <w:t>X</w:t>
            </w:r>
          </w:p>
        </w:tc>
      </w:tr>
      <w:tr w:rsidR="00463D09" w14:paraId="14B3CBCB" w14:textId="3A61A118" w:rsidTr="00E725F6">
        <w:tc>
          <w:tcPr>
            <w:tcW w:w="1523" w:type="pct"/>
            <w:vAlign w:val="center"/>
          </w:tcPr>
          <w:p w14:paraId="1AEAEE65" w14:textId="36DA355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fast_break</w:t>
            </w:r>
            <w:proofErr w:type="spellEnd"/>
          </w:p>
        </w:tc>
        <w:tc>
          <w:tcPr>
            <w:tcW w:w="2076" w:type="pct"/>
          </w:tcPr>
          <w:p w14:paraId="41C85F0D" w14:textId="312759D7" w:rsidR="00463D09" w:rsidRPr="00D042B3" w:rsidRDefault="00463D09" w:rsidP="00AC0C49">
            <w:pPr>
              <w:rPr>
                <w:sz w:val="20"/>
                <w:szCs w:val="20"/>
              </w:rPr>
            </w:pPr>
            <w:r w:rsidRPr="00D042B3">
              <w:rPr>
                <w:sz w:val="20"/>
                <w:szCs w:val="20"/>
              </w:rPr>
              <w:t>Si el disparo se realiza en un ataque rápido (robar el balón en tercio de campo propio y disparar en el último cuarto en menos de 25 segundos.</w:t>
            </w:r>
            <w:r>
              <w:rPr>
                <w:sz w:val="20"/>
                <w:szCs w:val="20"/>
              </w:rPr>
              <w:t xml:space="preserve"> </w:t>
            </w:r>
            <w:r>
              <w:rPr>
                <w:sz w:val="20"/>
                <w:szCs w:val="20"/>
              </w:rPr>
              <w:fldChar w:fldCharType="begin"/>
            </w:r>
            <w:r>
              <w:rPr>
                <w:sz w:val="20"/>
                <w:szCs w:val="20"/>
              </w:rPr>
              <w:instrText xml:space="preserve"> ADDIN ZOTERO_ITEM CSL_CITATION {"citationID":"qJL7waz9","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42B3">
              <w:rPr>
                <w:rFonts w:cs="Arial"/>
                <w:sz w:val="20"/>
              </w:rPr>
              <w:t>(Rowlinson, 2020b)</w:t>
            </w:r>
            <w:r>
              <w:rPr>
                <w:sz w:val="20"/>
                <w:szCs w:val="20"/>
              </w:rPr>
              <w:fldChar w:fldCharType="end"/>
            </w:r>
          </w:p>
        </w:tc>
        <w:tc>
          <w:tcPr>
            <w:tcW w:w="753" w:type="pct"/>
            <w:vAlign w:val="center"/>
          </w:tcPr>
          <w:p w14:paraId="257DCEF3" w14:textId="219C90A1" w:rsidR="00463D09" w:rsidRPr="00D042B3" w:rsidRDefault="00463D09" w:rsidP="00463D09">
            <w:pPr>
              <w:jc w:val="center"/>
              <w:rPr>
                <w:sz w:val="20"/>
                <w:szCs w:val="20"/>
              </w:rPr>
            </w:pPr>
            <w:r>
              <w:rPr>
                <w:sz w:val="20"/>
                <w:szCs w:val="20"/>
              </w:rPr>
              <w:t>X</w:t>
            </w:r>
          </w:p>
        </w:tc>
        <w:tc>
          <w:tcPr>
            <w:tcW w:w="648" w:type="pct"/>
            <w:vAlign w:val="center"/>
          </w:tcPr>
          <w:p w14:paraId="4E6DEFC8" w14:textId="0393C15E" w:rsidR="00463D09" w:rsidRPr="00D042B3" w:rsidRDefault="00E725F6" w:rsidP="00463D09">
            <w:pPr>
              <w:jc w:val="center"/>
              <w:rPr>
                <w:sz w:val="20"/>
                <w:szCs w:val="20"/>
              </w:rPr>
            </w:pPr>
            <w:r>
              <w:rPr>
                <w:sz w:val="20"/>
                <w:szCs w:val="20"/>
              </w:rPr>
              <w:t>X</w:t>
            </w:r>
          </w:p>
        </w:tc>
      </w:tr>
      <w:tr w:rsidR="00463D09" w14:paraId="44C6617E" w14:textId="6A94B23B" w:rsidTr="00E725F6">
        <w:tc>
          <w:tcPr>
            <w:tcW w:w="1523" w:type="pct"/>
            <w:vAlign w:val="center"/>
          </w:tcPr>
          <w:p w14:paraId="052DD6F8" w14:textId="6F61423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trong_foot</w:t>
            </w:r>
            <w:proofErr w:type="spellEnd"/>
          </w:p>
        </w:tc>
        <w:tc>
          <w:tcPr>
            <w:tcW w:w="2076" w:type="pct"/>
          </w:tcPr>
          <w:p w14:paraId="4A9CAC5A" w14:textId="694614A3" w:rsidR="00463D09" w:rsidRPr="00D042B3" w:rsidRDefault="00463D09" w:rsidP="00AC0C49">
            <w:pPr>
              <w:rPr>
                <w:sz w:val="20"/>
                <w:szCs w:val="20"/>
              </w:rPr>
            </w:pPr>
            <w:r>
              <w:rPr>
                <w:sz w:val="20"/>
                <w:szCs w:val="20"/>
              </w:rPr>
              <w:t>Si el disparo se ha realizado con la pierna buena/más utilizada.</w:t>
            </w:r>
          </w:p>
        </w:tc>
        <w:tc>
          <w:tcPr>
            <w:tcW w:w="753" w:type="pct"/>
            <w:vAlign w:val="center"/>
          </w:tcPr>
          <w:p w14:paraId="4E30EAFA" w14:textId="1FC69DB3" w:rsidR="00463D09" w:rsidRDefault="00463D09" w:rsidP="00463D09">
            <w:pPr>
              <w:jc w:val="center"/>
              <w:rPr>
                <w:sz w:val="20"/>
                <w:szCs w:val="20"/>
              </w:rPr>
            </w:pPr>
            <w:r>
              <w:rPr>
                <w:sz w:val="20"/>
                <w:szCs w:val="20"/>
              </w:rPr>
              <w:t>X</w:t>
            </w:r>
          </w:p>
        </w:tc>
        <w:tc>
          <w:tcPr>
            <w:tcW w:w="648" w:type="pct"/>
            <w:vAlign w:val="center"/>
          </w:tcPr>
          <w:p w14:paraId="658674D2" w14:textId="3AEEFC8D" w:rsidR="00463D09" w:rsidRDefault="00463D09" w:rsidP="00463D09">
            <w:pPr>
              <w:jc w:val="center"/>
              <w:rPr>
                <w:sz w:val="20"/>
                <w:szCs w:val="20"/>
              </w:rPr>
            </w:pPr>
            <w:r>
              <w:rPr>
                <w:sz w:val="20"/>
                <w:szCs w:val="20"/>
              </w:rPr>
              <w:t>X</w:t>
            </w:r>
          </w:p>
        </w:tc>
      </w:tr>
      <w:tr w:rsidR="00463D09" w14:paraId="7311501C" w14:textId="723C9200" w:rsidTr="00E725F6">
        <w:tc>
          <w:tcPr>
            <w:tcW w:w="1523" w:type="pct"/>
            <w:vAlign w:val="center"/>
          </w:tcPr>
          <w:p w14:paraId="71BF7678" w14:textId="42C14962"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body_part_name</w:t>
            </w:r>
            <w:proofErr w:type="spellEnd"/>
          </w:p>
        </w:tc>
        <w:tc>
          <w:tcPr>
            <w:tcW w:w="2076" w:type="pct"/>
          </w:tcPr>
          <w:p w14:paraId="5930BBAC" w14:textId="7420818C" w:rsidR="00463D09" w:rsidRPr="00D042B3" w:rsidRDefault="00463D09" w:rsidP="00AC0C49">
            <w:pPr>
              <w:rPr>
                <w:sz w:val="20"/>
                <w:szCs w:val="20"/>
              </w:rPr>
            </w:pPr>
            <w:r>
              <w:rPr>
                <w:sz w:val="20"/>
                <w:szCs w:val="20"/>
              </w:rPr>
              <w:t>Parte del cuerpo del disparo (pierna derecha, pierna izquierda u otro).</w:t>
            </w:r>
          </w:p>
        </w:tc>
        <w:tc>
          <w:tcPr>
            <w:tcW w:w="753" w:type="pct"/>
            <w:vAlign w:val="center"/>
          </w:tcPr>
          <w:p w14:paraId="0B4BD103" w14:textId="10A83359" w:rsidR="00463D09" w:rsidRDefault="00463D09" w:rsidP="00463D09">
            <w:pPr>
              <w:jc w:val="center"/>
              <w:rPr>
                <w:sz w:val="20"/>
                <w:szCs w:val="20"/>
              </w:rPr>
            </w:pPr>
            <w:r>
              <w:rPr>
                <w:sz w:val="20"/>
                <w:szCs w:val="20"/>
              </w:rPr>
              <w:t>X</w:t>
            </w:r>
          </w:p>
        </w:tc>
        <w:tc>
          <w:tcPr>
            <w:tcW w:w="648" w:type="pct"/>
            <w:vAlign w:val="center"/>
          </w:tcPr>
          <w:p w14:paraId="18B9F18E" w14:textId="7D5B7706" w:rsidR="00463D09" w:rsidRDefault="00463D09" w:rsidP="00463D09">
            <w:pPr>
              <w:jc w:val="center"/>
              <w:rPr>
                <w:sz w:val="20"/>
                <w:szCs w:val="20"/>
              </w:rPr>
            </w:pPr>
            <w:r>
              <w:rPr>
                <w:sz w:val="20"/>
                <w:szCs w:val="20"/>
              </w:rPr>
              <w:t>X</w:t>
            </w:r>
          </w:p>
        </w:tc>
      </w:tr>
      <w:tr w:rsidR="00463D09" w14:paraId="0F3612CE" w14:textId="30748943" w:rsidTr="00E725F6">
        <w:tc>
          <w:tcPr>
            <w:tcW w:w="1523" w:type="pct"/>
            <w:vAlign w:val="center"/>
          </w:tcPr>
          <w:p w14:paraId="14B07317" w14:textId="1DEB046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w:t>
            </w:r>
            <w:proofErr w:type="spellEnd"/>
          </w:p>
        </w:tc>
        <w:tc>
          <w:tcPr>
            <w:tcW w:w="2076" w:type="pct"/>
          </w:tcPr>
          <w:p w14:paraId="503BF393" w14:textId="39207474" w:rsidR="00463D09" w:rsidRPr="00FB5227" w:rsidRDefault="00463D09" w:rsidP="00AC0C49">
            <w:pPr>
              <w:rPr>
                <w:sz w:val="20"/>
                <w:szCs w:val="20"/>
              </w:rPr>
            </w:pPr>
            <w:r w:rsidRPr="00FB5227">
              <w:rPr>
                <w:sz w:val="20"/>
                <w:szCs w:val="20"/>
              </w:rPr>
              <w:t xml:space="preserve">Zona de disparo. Ver </w:t>
            </w:r>
            <w:r w:rsidRPr="00FB5227">
              <w:rPr>
                <w:sz w:val="20"/>
                <w:szCs w:val="20"/>
              </w:rPr>
              <w:fldChar w:fldCharType="begin"/>
            </w:r>
            <w:r w:rsidRPr="00FB5227">
              <w:rPr>
                <w:sz w:val="20"/>
                <w:szCs w:val="20"/>
              </w:rPr>
              <w:instrText xml:space="preserve"> REF _Ref79596371 \h </w:instrText>
            </w:r>
            <w:r>
              <w:rPr>
                <w:sz w:val="20"/>
                <w:szCs w:val="20"/>
              </w:rPr>
              <w:instrText xml:space="preserve"> \* MERGEFORMAT </w:instrText>
            </w:r>
            <w:r w:rsidRPr="00FB5227">
              <w:rPr>
                <w:sz w:val="20"/>
                <w:szCs w:val="20"/>
              </w:rPr>
            </w:r>
            <w:r w:rsidRPr="00FB5227">
              <w:rPr>
                <w:sz w:val="20"/>
                <w:szCs w:val="20"/>
              </w:rPr>
              <w:fldChar w:fldCharType="separate"/>
            </w:r>
            <w:r w:rsidRPr="00FB5227">
              <w:rPr>
                <w:sz w:val="20"/>
                <w:szCs w:val="20"/>
              </w:rPr>
              <w:t xml:space="preserve">Ilustración </w:t>
            </w:r>
            <w:r w:rsidRPr="00FB5227">
              <w:rPr>
                <w:noProof/>
                <w:sz w:val="20"/>
                <w:szCs w:val="20"/>
              </w:rPr>
              <w:t>9</w:t>
            </w:r>
            <w:r w:rsidRPr="00FB5227">
              <w:rPr>
                <w:sz w:val="20"/>
                <w:szCs w:val="20"/>
              </w:rPr>
              <w:fldChar w:fldCharType="end"/>
            </w:r>
            <w:r w:rsidRPr="00FB5227">
              <w:rPr>
                <w:sz w:val="20"/>
                <w:szCs w:val="20"/>
              </w:rPr>
              <w:t>.</w:t>
            </w:r>
          </w:p>
        </w:tc>
        <w:tc>
          <w:tcPr>
            <w:tcW w:w="753" w:type="pct"/>
            <w:vAlign w:val="center"/>
          </w:tcPr>
          <w:p w14:paraId="27142DDC" w14:textId="7A0799E7" w:rsidR="00463D09" w:rsidRPr="00FB5227" w:rsidRDefault="00463D09" w:rsidP="00463D09">
            <w:pPr>
              <w:jc w:val="center"/>
              <w:rPr>
                <w:sz w:val="20"/>
                <w:szCs w:val="20"/>
              </w:rPr>
            </w:pPr>
            <w:r>
              <w:rPr>
                <w:sz w:val="20"/>
                <w:szCs w:val="20"/>
              </w:rPr>
              <w:t>X</w:t>
            </w:r>
          </w:p>
        </w:tc>
        <w:tc>
          <w:tcPr>
            <w:tcW w:w="648" w:type="pct"/>
            <w:vAlign w:val="center"/>
          </w:tcPr>
          <w:p w14:paraId="01C29D6B" w14:textId="38F21E29" w:rsidR="00463D09" w:rsidRPr="00FB5227" w:rsidRDefault="00463D09" w:rsidP="00463D09">
            <w:pPr>
              <w:jc w:val="center"/>
              <w:rPr>
                <w:sz w:val="20"/>
                <w:szCs w:val="20"/>
              </w:rPr>
            </w:pPr>
            <w:r>
              <w:rPr>
                <w:sz w:val="20"/>
                <w:szCs w:val="20"/>
              </w:rPr>
              <w:t>X</w:t>
            </w:r>
          </w:p>
        </w:tc>
      </w:tr>
      <w:tr w:rsidR="00463D09" w14:paraId="21E1737B" w14:textId="221DCFB0" w:rsidTr="00E725F6">
        <w:tc>
          <w:tcPr>
            <w:tcW w:w="1523" w:type="pct"/>
            <w:vAlign w:val="center"/>
          </w:tcPr>
          <w:p w14:paraId="508AE7C0" w14:textId="0969C1A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number</w:t>
            </w:r>
            <w:proofErr w:type="spellEnd"/>
          </w:p>
        </w:tc>
        <w:tc>
          <w:tcPr>
            <w:tcW w:w="2076" w:type="pct"/>
          </w:tcPr>
          <w:p w14:paraId="7BE9A3B0" w14:textId="2F266754" w:rsidR="00463D09" w:rsidRPr="00D042B3" w:rsidRDefault="00463D09" w:rsidP="00AC0C49">
            <w:pPr>
              <w:rPr>
                <w:sz w:val="20"/>
                <w:szCs w:val="20"/>
              </w:rPr>
            </w:pPr>
            <w:r>
              <w:rPr>
                <w:sz w:val="20"/>
                <w:szCs w:val="20"/>
              </w:rPr>
              <w:t>Número de disparo del equipo en el partido.</w:t>
            </w:r>
          </w:p>
        </w:tc>
        <w:tc>
          <w:tcPr>
            <w:tcW w:w="753" w:type="pct"/>
            <w:vAlign w:val="center"/>
          </w:tcPr>
          <w:p w14:paraId="6EF68BBC" w14:textId="1212E5D3" w:rsidR="00463D09" w:rsidRDefault="00463D09" w:rsidP="00463D09">
            <w:pPr>
              <w:jc w:val="center"/>
              <w:rPr>
                <w:sz w:val="20"/>
                <w:szCs w:val="20"/>
              </w:rPr>
            </w:pPr>
            <w:r>
              <w:rPr>
                <w:sz w:val="20"/>
                <w:szCs w:val="20"/>
              </w:rPr>
              <w:t>X</w:t>
            </w:r>
          </w:p>
        </w:tc>
        <w:tc>
          <w:tcPr>
            <w:tcW w:w="648" w:type="pct"/>
            <w:vAlign w:val="center"/>
          </w:tcPr>
          <w:p w14:paraId="6CB56728" w14:textId="3B7BE3D6" w:rsidR="00463D09" w:rsidRDefault="00463D09" w:rsidP="00463D09">
            <w:pPr>
              <w:jc w:val="center"/>
              <w:rPr>
                <w:sz w:val="20"/>
                <w:szCs w:val="20"/>
              </w:rPr>
            </w:pPr>
            <w:r>
              <w:rPr>
                <w:sz w:val="20"/>
                <w:szCs w:val="20"/>
              </w:rPr>
              <w:t>X</w:t>
            </w:r>
          </w:p>
        </w:tc>
      </w:tr>
      <w:tr w:rsidR="00463D09" w14:paraId="53BE30A6" w14:textId="064360AC" w:rsidTr="00E725F6">
        <w:tc>
          <w:tcPr>
            <w:tcW w:w="1523" w:type="pct"/>
            <w:vAlign w:val="center"/>
          </w:tcPr>
          <w:p w14:paraId="7D30D69F" w14:textId="6F1D95A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_number</w:t>
            </w:r>
            <w:proofErr w:type="spellEnd"/>
          </w:p>
        </w:tc>
        <w:tc>
          <w:tcPr>
            <w:tcW w:w="2076" w:type="pct"/>
          </w:tcPr>
          <w:p w14:paraId="55A695EF" w14:textId="75312B5E" w:rsidR="00463D09" w:rsidRPr="00D042B3" w:rsidRDefault="00463D09" w:rsidP="00AC0C49">
            <w:pPr>
              <w:rPr>
                <w:sz w:val="20"/>
                <w:szCs w:val="20"/>
              </w:rPr>
            </w:pPr>
            <w:r>
              <w:rPr>
                <w:sz w:val="20"/>
                <w:szCs w:val="20"/>
              </w:rPr>
              <w:t>Número de disparo del equipo en el partido y en una zona concreta.</w:t>
            </w:r>
          </w:p>
        </w:tc>
        <w:tc>
          <w:tcPr>
            <w:tcW w:w="753" w:type="pct"/>
            <w:vAlign w:val="center"/>
          </w:tcPr>
          <w:p w14:paraId="6B094AB3" w14:textId="4465D7C1" w:rsidR="00463D09" w:rsidRDefault="00463D09" w:rsidP="00463D09">
            <w:pPr>
              <w:jc w:val="center"/>
              <w:rPr>
                <w:sz w:val="20"/>
                <w:szCs w:val="20"/>
              </w:rPr>
            </w:pPr>
            <w:r>
              <w:rPr>
                <w:sz w:val="20"/>
                <w:szCs w:val="20"/>
              </w:rPr>
              <w:t>X</w:t>
            </w:r>
          </w:p>
        </w:tc>
        <w:tc>
          <w:tcPr>
            <w:tcW w:w="648" w:type="pct"/>
            <w:vAlign w:val="center"/>
          </w:tcPr>
          <w:p w14:paraId="61E052C4" w14:textId="1AE05386" w:rsidR="00463D09" w:rsidRDefault="00463D09" w:rsidP="00463D09">
            <w:pPr>
              <w:jc w:val="center"/>
              <w:rPr>
                <w:sz w:val="20"/>
                <w:szCs w:val="20"/>
              </w:rPr>
            </w:pPr>
            <w:r>
              <w:rPr>
                <w:sz w:val="20"/>
                <w:szCs w:val="20"/>
              </w:rPr>
              <w:t>X</w:t>
            </w:r>
          </w:p>
        </w:tc>
      </w:tr>
      <w:tr w:rsidR="00463D09" w14:paraId="1E690CE1" w14:textId="75D41074" w:rsidTr="00E725F6">
        <w:tc>
          <w:tcPr>
            <w:tcW w:w="1523" w:type="pct"/>
            <w:vAlign w:val="center"/>
          </w:tcPr>
          <w:p w14:paraId="09EB6552" w14:textId="699F97B0"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player_number</w:t>
            </w:r>
            <w:proofErr w:type="spellEnd"/>
          </w:p>
        </w:tc>
        <w:tc>
          <w:tcPr>
            <w:tcW w:w="2076" w:type="pct"/>
          </w:tcPr>
          <w:p w14:paraId="269AB276" w14:textId="1D078BC8" w:rsidR="00463D09" w:rsidRPr="00D042B3" w:rsidRDefault="00463D09" w:rsidP="00AC0C49">
            <w:pPr>
              <w:rPr>
                <w:sz w:val="20"/>
                <w:szCs w:val="20"/>
              </w:rPr>
            </w:pPr>
            <w:r>
              <w:rPr>
                <w:sz w:val="20"/>
                <w:szCs w:val="20"/>
              </w:rPr>
              <w:t>Número de disparo del futbolista en el partido.</w:t>
            </w:r>
          </w:p>
        </w:tc>
        <w:tc>
          <w:tcPr>
            <w:tcW w:w="753" w:type="pct"/>
            <w:vAlign w:val="center"/>
          </w:tcPr>
          <w:p w14:paraId="7990BB02" w14:textId="5489C560" w:rsidR="00463D09" w:rsidRDefault="00463D09" w:rsidP="00463D09">
            <w:pPr>
              <w:jc w:val="center"/>
              <w:rPr>
                <w:sz w:val="20"/>
                <w:szCs w:val="20"/>
              </w:rPr>
            </w:pPr>
            <w:r>
              <w:rPr>
                <w:sz w:val="20"/>
                <w:szCs w:val="20"/>
              </w:rPr>
              <w:t>X</w:t>
            </w:r>
          </w:p>
        </w:tc>
        <w:tc>
          <w:tcPr>
            <w:tcW w:w="648" w:type="pct"/>
            <w:vAlign w:val="center"/>
          </w:tcPr>
          <w:p w14:paraId="63881784" w14:textId="2AF0F9CC" w:rsidR="00463D09" w:rsidRDefault="00463D09" w:rsidP="00463D09">
            <w:pPr>
              <w:jc w:val="center"/>
              <w:rPr>
                <w:sz w:val="20"/>
                <w:szCs w:val="20"/>
              </w:rPr>
            </w:pPr>
            <w:r>
              <w:rPr>
                <w:sz w:val="20"/>
                <w:szCs w:val="20"/>
              </w:rPr>
              <w:t>X</w:t>
            </w:r>
          </w:p>
        </w:tc>
      </w:tr>
      <w:tr w:rsidR="00463D09" w14:paraId="0FC41143" w14:textId="76FB1A03" w:rsidTr="00E725F6">
        <w:tc>
          <w:tcPr>
            <w:tcW w:w="1523" w:type="pct"/>
            <w:vAlign w:val="center"/>
          </w:tcPr>
          <w:p w14:paraId="75810BF9" w14:textId="378BA6B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_player_number</w:t>
            </w:r>
            <w:proofErr w:type="spellEnd"/>
          </w:p>
        </w:tc>
        <w:tc>
          <w:tcPr>
            <w:tcW w:w="2076" w:type="pct"/>
          </w:tcPr>
          <w:p w14:paraId="72B55919" w14:textId="3DBC6C42" w:rsidR="00463D09" w:rsidRPr="00D042B3" w:rsidRDefault="00463D09" w:rsidP="00AC0C49">
            <w:pPr>
              <w:rPr>
                <w:sz w:val="20"/>
                <w:szCs w:val="20"/>
              </w:rPr>
            </w:pPr>
            <w:r>
              <w:rPr>
                <w:sz w:val="20"/>
                <w:szCs w:val="20"/>
              </w:rPr>
              <w:t>Número de disparo del futbolista en el partido y en una zona concreta.</w:t>
            </w:r>
          </w:p>
        </w:tc>
        <w:tc>
          <w:tcPr>
            <w:tcW w:w="753" w:type="pct"/>
            <w:vAlign w:val="center"/>
          </w:tcPr>
          <w:p w14:paraId="3921953E" w14:textId="2B1B61F5" w:rsidR="00463D09" w:rsidRDefault="00463D09" w:rsidP="00463D09">
            <w:pPr>
              <w:jc w:val="center"/>
              <w:rPr>
                <w:sz w:val="20"/>
                <w:szCs w:val="20"/>
              </w:rPr>
            </w:pPr>
            <w:r>
              <w:rPr>
                <w:sz w:val="20"/>
                <w:szCs w:val="20"/>
              </w:rPr>
              <w:t>X</w:t>
            </w:r>
          </w:p>
        </w:tc>
        <w:tc>
          <w:tcPr>
            <w:tcW w:w="648" w:type="pct"/>
            <w:vAlign w:val="center"/>
          </w:tcPr>
          <w:p w14:paraId="1A21D6FC" w14:textId="79ABD0D6" w:rsidR="00463D09" w:rsidRDefault="00463D09" w:rsidP="00463D09">
            <w:pPr>
              <w:jc w:val="center"/>
              <w:rPr>
                <w:sz w:val="20"/>
                <w:szCs w:val="20"/>
              </w:rPr>
            </w:pPr>
            <w:r>
              <w:rPr>
                <w:sz w:val="20"/>
                <w:szCs w:val="20"/>
              </w:rPr>
              <w:t>X</w:t>
            </w:r>
          </w:p>
        </w:tc>
      </w:tr>
      <w:tr w:rsidR="00463D09" w14:paraId="07935AC9" w14:textId="1F41389F" w:rsidTr="00E725F6">
        <w:tc>
          <w:tcPr>
            <w:tcW w:w="1523" w:type="pct"/>
            <w:vAlign w:val="center"/>
          </w:tcPr>
          <w:p w14:paraId="29C1337B" w14:textId="16C19F9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ssist_type</w:t>
            </w:r>
            <w:proofErr w:type="spellEnd"/>
          </w:p>
        </w:tc>
        <w:tc>
          <w:tcPr>
            <w:tcW w:w="2076" w:type="pct"/>
          </w:tcPr>
          <w:p w14:paraId="73E0B478" w14:textId="378231CD" w:rsidR="00463D09" w:rsidRPr="00D042B3" w:rsidRDefault="00463D09" w:rsidP="00AC0C49">
            <w:pPr>
              <w:rPr>
                <w:sz w:val="20"/>
                <w:szCs w:val="20"/>
              </w:rPr>
            </w:pPr>
            <w:r>
              <w:rPr>
                <w:sz w:val="20"/>
                <w:szCs w:val="20"/>
              </w:rPr>
              <w:t xml:space="preserve">Tipo de </w:t>
            </w:r>
            <w:r w:rsidR="006E108B">
              <w:rPr>
                <w:sz w:val="20"/>
                <w:szCs w:val="20"/>
              </w:rPr>
              <w:t>asistencia (</w:t>
            </w:r>
            <w:r w:rsidR="001A7C63">
              <w:rPr>
                <w:sz w:val="20"/>
                <w:szCs w:val="20"/>
              </w:rPr>
              <w:t>pase, recuperación, despeje, jugada directa o rebote)</w:t>
            </w:r>
            <w:r>
              <w:rPr>
                <w:sz w:val="20"/>
                <w:szCs w:val="20"/>
              </w:rPr>
              <w:t>.</w:t>
            </w:r>
          </w:p>
        </w:tc>
        <w:tc>
          <w:tcPr>
            <w:tcW w:w="753" w:type="pct"/>
            <w:vAlign w:val="center"/>
          </w:tcPr>
          <w:p w14:paraId="0AB20B6C" w14:textId="392066FA" w:rsidR="00463D09" w:rsidRDefault="00463D09" w:rsidP="00463D09">
            <w:pPr>
              <w:jc w:val="center"/>
              <w:rPr>
                <w:sz w:val="20"/>
                <w:szCs w:val="20"/>
              </w:rPr>
            </w:pPr>
            <w:r>
              <w:rPr>
                <w:sz w:val="20"/>
                <w:szCs w:val="20"/>
              </w:rPr>
              <w:t>X</w:t>
            </w:r>
          </w:p>
        </w:tc>
        <w:tc>
          <w:tcPr>
            <w:tcW w:w="648" w:type="pct"/>
            <w:vAlign w:val="center"/>
          </w:tcPr>
          <w:p w14:paraId="2425F2A5" w14:textId="566DF35C" w:rsidR="00463D09" w:rsidRDefault="00E725F6" w:rsidP="00463D09">
            <w:pPr>
              <w:jc w:val="center"/>
              <w:rPr>
                <w:sz w:val="20"/>
                <w:szCs w:val="20"/>
              </w:rPr>
            </w:pPr>
            <w:r>
              <w:rPr>
                <w:sz w:val="20"/>
                <w:szCs w:val="20"/>
              </w:rPr>
              <w:t>X</w:t>
            </w:r>
          </w:p>
        </w:tc>
      </w:tr>
      <w:tr w:rsidR="00463D09" w14:paraId="34D4B34F" w14:textId="5EDA7756" w:rsidTr="00E725F6">
        <w:tc>
          <w:tcPr>
            <w:tcW w:w="1523" w:type="pct"/>
            <w:vAlign w:val="center"/>
          </w:tcPr>
          <w:p w14:paraId="1B58FD88" w14:textId="384B803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end_x</w:t>
            </w:r>
            <w:proofErr w:type="spellEnd"/>
          </w:p>
        </w:tc>
        <w:tc>
          <w:tcPr>
            <w:tcW w:w="2076" w:type="pct"/>
          </w:tcPr>
          <w:p w14:paraId="40030467" w14:textId="22AD101E" w:rsidR="00463D09" w:rsidRPr="00D042B3" w:rsidRDefault="001A7C63" w:rsidP="00AC0C49">
            <w:pPr>
              <w:rPr>
                <w:sz w:val="20"/>
                <w:szCs w:val="20"/>
              </w:rPr>
            </w:pPr>
            <w:r>
              <w:rPr>
                <w:sz w:val="20"/>
                <w:szCs w:val="20"/>
              </w:rPr>
              <w:t>La coordenada x de la asistencia de pase.</w:t>
            </w:r>
          </w:p>
        </w:tc>
        <w:tc>
          <w:tcPr>
            <w:tcW w:w="753" w:type="pct"/>
            <w:vAlign w:val="center"/>
          </w:tcPr>
          <w:p w14:paraId="4980C748" w14:textId="6F375763" w:rsidR="00463D09" w:rsidRPr="00D042B3" w:rsidRDefault="00463D09" w:rsidP="00463D09">
            <w:pPr>
              <w:jc w:val="center"/>
              <w:rPr>
                <w:sz w:val="20"/>
                <w:szCs w:val="20"/>
              </w:rPr>
            </w:pPr>
            <w:r>
              <w:rPr>
                <w:sz w:val="20"/>
                <w:szCs w:val="20"/>
              </w:rPr>
              <w:t>X</w:t>
            </w:r>
          </w:p>
        </w:tc>
        <w:tc>
          <w:tcPr>
            <w:tcW w:w="648" w:type="pct"/>
            <w:vAlign w:val="center"/>
          </w:tcPr>
          <w:p w14:paraId="7E20FE72" w14:textId="77777777" w:rsidR="00463D09" w:rsidRPr="00D042B3" w:rsidRDefault="00463D09" w:rsidP="00463D09">
            <w:pPr>
              <w:jc w:val="center"/>
              <w:rPr>
                <w:sz w:val="20"/>
                <w:szCs w:val="20"/>
              </w:rPr>
            </w:pPr>
          </w:p>
        </w:tc>
      </w:tr>
      <w:tr w:rsidR="00463D09" w14:paraId="497345CF" w14:textId="52CE644F" w:rsidTr="00E725F6">
        <w:tc>
          <w:tcPr>
            <w:tcW w:w="1523" w:type="pct"/>
            <w:vAlign w:val="center"/>
          </w:tcPr>
          <w:p w14:paraId="137E3212" w14:textId="5FFEE3F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end_y</w:t>
            </w:r>
            <w:proofErr w:type="spellEnd"/>
          </w:p>
        </w:tc>
        <w:tc>
          <w:tcPr>
            <w:tcW w:w="2076" w:type="pct"/>
          </w:tcPr>
          <w:p w14:paraId="6B538D9D" w14:textId="5C1C22E8" w:rsidR="00463D09" w:rsidRPr="00D042B3" w:rsidRDefault="001A7C63" w:rsidP="00AC0C49">
            <w:pPr>
              <w:rPr>
                <w:sz w:val="20"/>
                <w:szCs w:val="20"/>
              </w:rPr>
            </w:pPr>
            <w:r>
              <w:rPr>
                <w:sz w:val="20"/>
                <w:szCs w:val="20"/>
              </w:rPr>
              <w:t>La coordenada y de la asistencia de pase.</w:t>
            </w:r>
          </w:p>
        </w:tc>
        <w:tc>
          <w:tcPr>
            <w:tcW w:w="753" w:type="pct"/>
            <w:vAlign w:val="center"/>
          </w:tcPr>
          <w:p w14:paraId="3907E708" w14:textId="726386CD" w:rsidR="00463D09" w:rsidRPr="00D042B3" w:rsidRDefault="00463D09" w:rsidP="00463D09">
            <w:pPr>
              <w:jc w:val="center"/>
              <w:rPr>
                <w:sz w:val="20"/>
                <w:szCs w:val="20"/>
              </w:rPr>
            </w:pPr>
            <w:r>
              <w:rPr>
                <w:sz w:val="20"/>
                <w:szCs w:val="20"/>
              </w:rPr>
              <w:t>X</w:t>
            </w:r>
          </w:p>
        </w:tc>
        <w:tc>
          <w:tcPr>
            <w:tcW w:w="648" w:type="pct"/>
            <w:vAlign w:val="center"/>
          </w:tcPr>
          <w:p w14:paraId="52EAFF24" w14:textId="77777777" w:rsidR="00463D09" w:rsidRPr="00D042B3" w:rsidRDefault="00463D09" w:rsidP="00463D09">
            <w:pPr>
              <w:jc w:val="center"/>
              <w:rPr>
                <w:sz w:val="20"/>
                <w:szCs w:val="20"/>
              </w:rPr>
            </w:pPr>
          </w:p>
        </w:tc>
      </w:tr>
      <w:tr w:rsidR="00463D09" w14:paraId="036C79E7" w14:textId="1C4AFD1E" w:rsidTr="00E725F6">
        <w:tc>
          <w:tcPr>
            <w:tcW w:w="1523" w:type="pct"/>
            <w:vAlign w:val="center"/>
          </w:tcPr>
          <w:p w14:paraId="275B80CD" w14:textId="50D2E80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arry_length</w:t>
            </w:r>
            <w:proofErr w:type="spellEnd"/>
          </w:p>
        </w:tc>
        <w:tc>
          <w:tcPr>
            <w:tcW w:w="2076" w:type="pct"/>
          </w:tcPr>
          <w:p w14:paraId="7C690486" w14:textId="47A5088C" w:rsidR="00463D09" w:rsidRPr="00D042B3" w:rsidRDefault="001A7C63" w:rsidP="00AC0C49">
            <w:pPr>
              <w:rPr>
                <w:sz w:val="20"/>
                <w:szCs w:val="20"/>
              </w:rPr>
            </w:pPr>
            <w:r>
              <w:rPr>
                <w:sz w:val="20"/>
                <w:szCs w:val="20"/>
              </w:rPr>
              <w:t>La distancia entre el lugar que se recibe el pase y el lugar donde se ha disparado.</w:t>
            </w:r>
          </w:p>
        </w:tc>
        <w:tc>
          <w:tcPr>
            <w:tcW w:w="753" w:type="pct"/>
            <w:vAlign w:val="center"/>
          </w:tcPr>
          <w:p w14:paraId="78D142D1" w14:textId="76CB5AB3" w:rsidR="00463D09" w:rsidRPr="00D042B3" w:rsidRDefault="00463D09" w:rsidP="00463D09">
            <w:pPr>
              <w:jc w:val="center"/>
              <w:rPr>
                <w:sz w:val="20"/>
                <w:szCs w:val="20"/>
              </w:rPr>
            </w:pPr>
            <w:r>
              <w:rPr>
                <w:sz w:val="20"/>
                <w:szCs w:val="20"/>
              </w:rPr>
              <w:t>X</w:t>
            </w:r>
          </w:p>
        </w:tc>
        <w:tc>
          <w:tcPr>
            <w:tcW w:w="648" w:type="pct"/>
            <w:vAlign w:val="center"/>
          </w:tcPr>
          <w:p w14:paraId="03DD371A" w14:textId="77777777" w:rsidR="00463D09" w:rsidRPr="00D042B3" w:rsidRDefault="00463D09" w:rsidP="00463D09">
            <w:pPr>
              <w:jc w:val="center"/>
              <w:rPr>
                <w:sz w:val="20"/>
                <w:szCs w:val="20"/>
              </w:rPr>
            </w:pPr>
          </w:p>
        </w:tc>
      </w:tr>
      <w:tr w:rsidR="00463D09" w14:paraId="2CFE5E64" w14:textId="589793B2" w:rsidTr="00E725F6">
        <w:tc>
          <w:tcPr>
            <w:tcW w:w="1523" w:type="pct"/>
            <w:vAlign w:val="center"/>
          </w:tcPr>
          <w:p w14:paraId="36BBE051" w14:textId="3DA00BA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switch</w:t>
            </w:r>
            <w:proofErr w:type="spellEnd"/>
          </w:p>
        </w:tc>
        <w:tc>
          <w:tcPr>
            <w:tcW w:w="2076" w:type="pct"/>
          </w:tcPr>
          <w:p w14:paraId="609966DB" w14:textId="6AC005F3" w:rsidR="00463D09" w:rsidRPr="00D042B3" w:rsidRDefault="0056360E" w:rsidP="00AC0C49">
            <w:pPr>
              <w:rPr>
                <w:sz w:val="20"/>
                <w:szCs w:val="20"/>
              </w:rPr>
            </w:pPr>
            <w:r>
              <w:rPr>
                <w:sz w:val="20"/>
                <w:szCs w:val="20"/>
              </w:rPr>
              <w:t xml:space="preserve">Si el pase previo fue un cambio de costado (el pase recorrió un 50% del campo horizontalmente). </w:t>
            </w:r>
            <w:r w:rsidR="001A7C63">
              <w:rPr>
                <w:sz w:val="20"/>
                <w:szCs w:val="20"/>
              </w:rPr>
              <w:fldChar w:fldCharType="begin"/>
            </w:r>
            <w:r w:rsidR="007462BA">
              <w:rPr>
                <w:sz w:val="20"/>
                <w:szCs w:val="20"/>
              </w:rPr>
              <w:instrText xml:space="preserve"> ADDIN ZOTERO_ITEM CSL_CITATION {"citationID":"oknmYcWB","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1A7C63">
              <w:rPr>
                <w:sz w:val="20"/>
                <w:szCs w:val="20"/>
              </w:rPr>
              <w:fldChar w:fldCharType="separate"/>
            </w:r>
            <w:r w:rsidR="007462BA" w:rsidRPr="007462BA">
              <w:rPr>
                <w:rFonts w:cs="Arial"/>
                <w:sz w:val="20"/>
              </w:rPr>
              <w:t>(StatsBomb, 2019)</w:t>
            </w:r>
            <w:r w:rsidR="001A7C63">
              <w:rPr>
                <w:sz w:val="20"/>
                <w:szCs w:val="20"/>
              </w:rPr>
              <w:fldChar w:fldCharType="end"/>
            </w:r>
          </w:p>
        </w:tc>
        <w:tc>
          <w:tcPr>
            <w:tcW w:w="753" w:type="pct"/>
            <w:vAlign w:val="center"/>
          </w:tcPr>
          <w:p w14:paraId="25C8E676" w14:textId="071975DD" w:rsidR="00463D09" w:rsidRPr="00D042B3" w:rsidRDefault="00463D09" w:rsidP="00463D09">
            <w:pPr>
              <w:jc w:val="center"/>
              <w:rPr>
                <w:sz w:val="20"/>
                <w:szCs w:val="20"/>
              </w:rPr>
            </w:pPr>
            <w:r>
              <w:rPr>
                <w:sz w:val="20"/>
                <w:szCs w:val="20"/>
              </w:rPr>
              <w:t>X</w:t>
            </w:r>
          </w:p>
        </w:tc>
        <w:tc>
          <w:tcPr>
            <w:tcW w:w="648" w:type="pct"/>
            <w:vAlign w:val="center"/>
          </w:tcPr>
          <w:p w14:paraId="4A09F6CB" w14:textId="531E03D0" w:rsidR="00463D09" w:rsidRPr="00D042B3" w:rsidRDefault="00E725F6" w:rsidP="00463D09">
            <w:pPr>
              <w:jc w:val="center"/>
              <w:rPr>
                <w:sz w:val="20"/>
                <w:szCs w:val="20"/>
              </w:rPr>
            </w:pPr>
            <w:r>
              <w:rPr>
                <w:sz w:val="20"/>
                <w:szCs w:val="20"/>
              </w:rPr>
              <w:t>X</w:t>
            </w:r>
          </w:p>
        </w:tc>
      </w:tr>
      <w:tr w:rsidR="00463D09" w14:paraId="43878EC3" w14:textId="7B4DAF7F" w:rsidTr="00E725F6">
        <w:tc>
          <w:tcPr>
            <w:tcW w:w="1523" w:type="pct"/>
            <w:vAlign w:val="center"/>
          </w:tcPr>
          <w:p w14:paraId="6B430597" w14:textId="5401D165"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cross</w:t>
            </w:r>
            <w:proofErr w:type="spellEnd"/>
          </w:p>
        </w:tc>
        <w:tc>
          <w:tcPr>
            <w:tcW w:w="2076" w:type="pct"/>
          </w:tcPr>
          <w:p w14:paraId="053A5584" w14:textId="473AABCB" w:rsidR="00463D09" w:rsidRPr="00D042B3" w:rsidRDefault="0056360E" w:rsidP="00AC0C49">
            <w:pPr>
              <w:rPr>
                <w:sz w:val="20"/>
                <w:szCs w:val="20"/>
              </w:rPr>
            </w:pPr>
            <w:r>
              <w:rPr>
                <w:sz w:val="20"/>
                <w:szCs w:val="20"/>
              </w:rPr>
              <w:t xml:space="preserve">Si el pase previo fue un centro (un pase desde un costado y desde la parte final del campo). </w:t>
            </w:r>
            <w:r w:rsidR="007462BA">
              <w:rPr>
                <w:sz w:val="20"/>
                <w:szCs w:val="20"/>
              </w:rPr>
              <w:fldChar w:fldCharType="begin"/>
            </w:r>
            <w:r w:rsidR="007462BA">
              <w:rPr>
                <w:sz w:val="20"/>
                <w:szCs w:val="20"/>
              </w:rPr>
              <w:instrText xml:space="preserve"> ADDIN ZOTERO_ITEM CSL_CITATION {"citationID":"eW4vX0Vj","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12929F98" w14:textId="6F36098E" w:rsidR="00463D09" w:rsidRPr="00D042B3" w:rsidRDefault="00463D09" w:rsidP="00463D09">
            <w:pPr>
              <w:jc w:val="center"/>
              <w:rPr>
                <w:sz w:val="20"/>
                <w:szCs w:val="20"/>
              </w:rPr>
            </w:pPr>
            <w:r>
              <w:rPr>
                <w:sz w:val="20"/>
                <w:szCs w:val="20"/>
              </w:rPr>
              <w:t>X</w:t>
            </w:r>
          </w:p>
        </w:tc>
        <w:tc>
          <w:tcPr>
            <w:tcW w:w="648" w:type="pct"/>
            <w:vAlign w:val="center"/>
          </w:tcPr>
          <w:p w14:paraId="6E528E99" w14:textId="418511E9" w:rsidR="00463D09" w:rsidRPr="00D042B3" w:rsidRDefault="00E725F6" w:rsidP="00463D09">
            <w:pPr>
              <w:jc w:val="center"/>
              <w:rPr>
                <w:sz w:val="20"/>
                <w:szCs w:val="20"/>
              </w:rPr>
            </w:pPr>
            <w:r>
              <w:rPr>
                <w:sz w:val="20"/>
                <w:szCs w:val="20"/>
              </w:rPr>
              <w:t>X</w:t>
            </w:r>
          </w:p>
        </w:tc>
      </w:tr>
      <w:tr w:rsidR="00463D09" w14:paraId="58D2547F" w14:textId="70358056" w:rsidTr="00E725F6">
        <w:tc>
          <w:tcPr>
            <w:tcW w:w="1523" w:type="pct"/>
            <w:vAlign w:val="center"/>
          </w:tcPr>
          <w:p w14:paraId="5E147199" w14:textId="5657049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lastRenderedPageBreak/>
              <w:t>pass_cut_back</w:t>
            </w:r>
            <w:proofErr w:type="spellEnd"/>
          </w:p>
        </w:tc>
        <w:tc>
          <w:tcPr>
            <w:tcW w:w="2076" w:type="pct"/>
          </w:tcPr>
          <w:p w14:paraId="5156E8A7" w14:textId="1DDF966A" w:rsidR="00463D09" w:rsidRPr="00D042B3" w:rsidRDefault="0056360E" w:rsidP="00AC0C49">
            <w:pPr>
              <w:rPr>
                <w:sz w:val="20"/>
                <w:szCs w:val="20"/>
              </w:rPr>
            </w:pPr>
            <w:r>
              <w:rPr>
                <w:sz w:val="20"/>
                <w:szCs w:val="20"/>
              </w:rPr>
              <w:t xml:space="preserve">Si el pase previo fue un pase atrás desde la parte final del campo y hacia el interior del área. </w:t>
            </w:r>
            <w:r w:rsidR="007462BA">
              <w:rPr>
                <w:sz w:val="20"/>
                <w:szCs w:val="20"/>
              </w:rPr>
              <w:fldChar w:fldCharType="begin"/>
            </w:r>
            <w:r w:rsidR="007462BA">
              <w:rPr>
                <w:sz w:val="20"/>
                <w:szCs w:val="20"/>
              </w:rPr>
              <w:instrText xml:space="preserve"> ADDIN ZOTERO_ITEM CSL_CITATION {"citationID":"xnHxjJeW","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330CEBCA" w14:textId="230E1B32" w:rsidR="00463D09" w:rsidRPr="00D042B3" w:rsidRDefault="00463D09" w:rsidP="00463D09">
            <w:pPr>
              <w:jc w:val="center"/>
              <w:rPr>
                <w:sz w:val="20"/>
                <w:szCs w:val="20"/>
              </w:rPr>
            </w:pPr>
            <w:r>
              <w:rPr>
                <w:sz w:val="20"/>
                <w:szCs w:val="20"/>
              </w:rPr>
              <w:t>X</w:t>
            </w:r>
          </w:p>
        </w:tc>
        <w:tc>
          <w:tcPr>
            <w:tcW w:w="648" w:type="pct"/>
            <w:vAlign w:val="center"/>
          </w:tcPr>
          <w:p w14:paraId="4F894DB7" w14:textId="5BA3793F" w:rsidR="00463D09" w:rsidRPr="00D042B3" w:rsidRDefault="00E725F6" w:rsidP="00463D09">
            <w:pPr>
              <w:jc w:val="center"/>
              <w:rPr>
                <w:sz w:val="20"/>
                <w:szCs w:val="20"/>
              </w:rPr>
            </w:pPr>
            <w:r>
              <w:rPr>
                <w:sz w:val="20"/>
                <w:szCs w:val="20"/>
              </w:rPr>
              <w:t>X</w:t>
            </w:r>
          </w:p>
        </w:tc>
      </w:tr>
      <w:tr w:rsidR="00463D09" w14:paraId="2619A663" w14:textId="617743AA" w:rsidTr="00E725F6">
        <w:tc>
          <w:tcPr>
            <w:tcW w:w="1523" w:type="pct"/>
            <w:vAlign w:val="center"/>
          </w:tcPr>
          <w:p w14:paraId="512DAEBD" w14:textId="6FC3A79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height_name</w:t>
            </w:r>
            <w:proofErr w:type="spellEnd"/>
          </w:p>
        </w:tc>
        <w:tc>
          <w:tcPr>
            <w:tcW w:w="2076" w:type="pct"/>
          </w:tcPr>
          <w:p w14:paraId="60955862" w14:textId="6E2B3B45" w:rsidR="00463D09" w:rsidRPr="00D042B3" w:rsidRDefault="007462BA" w:rsidP="00AC0C49">
            <w:pPr>
              <w:rPr>
                <w:sz w:val="20"/>
                <w:szCs w:val="20"/>
              </w:rPr>
            </w:pPr>
            <w:r>
              <w:rPr>
                <w:sz w:val="20"/>
                <w:szCs w:val="20"/>
              </w:rPr>
              <w:fldChar w:fldCharType="begin"/>
            </w:r>
            <w:r w:rsidR="00693BAF">
              <w:rPr>
                <w:sz w:val="20"/>
                <w:szCs w:val="20"/>
              </w:rPr>
              <w:instrText xml:space="preserve"> ADDIN ZOTERO_ITEM CSL_CITATION {"citationID":"2PK90kkT","properties":{"formattedCitation":"(StatsBomb, 2019)","plainCitation":"(StatsBomb, 2019)","dontUpdate":true,"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71554">
              <w:rPr>
                <w:sz w:val="20"/>
                <w:szCs w:val="20"/>
              </w:rPr>
              <w:fldChar w:fldCharType="separate"/>
            </w:r>
            <w:r>
              <w:rPr>
                <w:sz w:val="20"/>
                <w:szCs w:val="20"/>
              </w:rPr>
              <w:fldChar w:fldCharType="end"/>
            </w:r>
            <w:r w:rsidRPr="00D042B3">
              <w:rPr>
                <w:sz w:val="20"/>
                <w:szCs w:val="20"/>
              </w:rPr>
              <w:t xml:space="preserve"> </w:t>
            </w:r>
            <w:r w:rsidR="0056360E">
              <w:rPr>
                <w:sz w:val="20"/>
                <w:szCs w:val="20"/>
              </w:rPr>
              <w:t>Altura del pase previo. Alto si se recibe encima de los hombros (</w:t>
            </w:r>
            <w:proofErr w:type="spellStart"/>
            <w:r w:rsidR="0056360E">
              <w:rPr>
                <w:sz w:val="20"/>
                <w:szCs w:val="20"/>
              </w:rPr>
              <w:t>StatsBomb</w:t>
            </w:r>
            <w:proofErr w:type="spellEnd"/>
            <w:r w:rsidR="0056360E">
              <w:rPr>
                <w:sz w:val="20"/>
                <w:szCs w:val="20"/>
              </w:rPr>
              <w:t>) o 1 metro encima o más alto (</w:t>
            </w:r>
            <w:proofErr w:type="spellStart"/>
            <w:r w:rsidR="0056360E">
              <w:rPr>
                <w:sz w:val="20"/>
                <w:szCs w:val="20"/>
              </w:rPr>
              <w:t>WyScout</w:t>
            </w:r>
            <w:proofErr w:type="spellEnd"/>
            <w:r w:rsidR="0056360E">
              <w:rPr>
                <w:sz w:val="20"/>
                <w:szCs w:val="20"/>
              </w:rPr>
              <w:t>). En el resto de los casos se considera Bajo/A ras de suelo.</w:t>
            </w:r>
          </w:p>
        </w:tc>
        <w:tc>
          <w:tcPr>
            <w:tcW w:w="753" w:type="pct"/>
            <w:vAlign w:val="center"/>
          </w:tcPr>
          <w:p w14:paraId="549B3B44" w14:textId="2E12D1F9" w:rsidR="00463D09" w:rsidRPr="00D042B3" w:rsidRDefault="00463D09" w:rsidP="00463D09">
            <w:pPr>
              <w:jc w:val="center"/>
              <w:rPr>
                <w:sz w:val="20"/>
                <w:szCs w:val="20"/>
              </w:rPr>
            </w:pPr>
            <w:r>
              <w:rPr>
                <w:sz w:val="20"/>
                <w:szCs w:val="20"/>
              </w:rPr>
              <w:t>X</w:t>
            </w:r>
          </w:p>
        </w:tc>
        <w:tc>
          <w:tcPr>
            <w:tcW w:w="648" w:type="pct"/>
            <w:vAlign w:val="center"/>
          </w:tcPr>
          <w:p w14:paraId="376BB6F6" w14:textId="3E2C4AFA" w:rsidR="00463D09" w:rsidRPr="00D042B3" w:rsidRDefault="00D050C0" w:rsidP="00463D09">
            <w:pPr>
              <w:jc w:val="center"/>
              <w:rPr>
                <w:sz w:val="20"/>
                <w:szCs w:val="20"/>
              </w:rPr>
            </w:pPr>
            <w:r>
              <w:rPr>
                <w:sz w:val="20"/>
                <w:szCs w:val="20"/>
              </w:rPr>
              <w:t>X</w:t>
            </w:r>
          </w:p>
        </w:tc>
      </w:tr>
      <w:tr w:rsidR="00463D09" w14:paraId="5E653785" w14:textId="3A56CBEA" w:rsidTr="00E725F6">
        <w:tc>
          <w:tcPr>
            <w:tcW w:w="1523" w:type="pct"/>
            <w:vAlign w:val="center"/>
          </w:tcPr>
          <w:p w14:paraId="16544183" w14:textId="0466AE2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technique_name</w:t>
            </w:r>
            <w:proofErr w:type="spellEnd"/>
          </w:p>
        </w:tc>
        <w:tc>
          <w:tcPr>
            <w:tcW w:w="2076" w:type="pct"/>
          </w:tcPr>
          <w:p w14:paraId="3961EE05" w14:textId="59D7A22F" w:rsidR="00463D09" w:rsidRPr="00D042B3" w:rsidRDefault="0056360E" w:rsidP="00AC0C49">
            <w:pPr>
              <w:rPr>
                <w:sz w:val="20"/>
                <w:szCs w:val="20"/>
              </w:rPr>
            </w:pPr>
            <w:r>
              <w:rPr>
                <w:sz w:val="20"/>
                <w:szCs w:val="20"/>
              </w:rPr>
              <w:t>Técnica del pase previo (Pase en profundidad, córner lanzado recto, córner lanzado con efecto hacia la portería</w:t>
            </w:r>
            <w:r w:rsidR="00E725F6">
              <w:rPr>
                <w:sz w:val="20"/>
                <w:szCs w:val="20"/>
              </w:rPr>
              <w:t>,</w:t>
            </w:r>
            <w:r>
              <w:rPr>
                <w:sz w:val="20"/>
                <w:szCs w:val="20"/>
              </w:rPr>
              <w:t xml:space="preserve"> córner lanzado con efecto hacia fuera de la portería</w:t>
            </w:r>
            <w:r w:rsidR="00E725F6">
              <w:rPr>
                <w:sz w:val="20"/>
                <w:szCs w:val="20"/>
              </w:rPr>
              <w:t xml:space="preserve"> u otro</w:t>
            </w:r>
            <w:r>
              <w:rPr>
                <w:sz w:val="20"/>
                <w:szCs w:val="20"/>
              </w:rPr>
              <w:t>)</w:t>
            </w:r>
          </w:p>
        </w:tc>
        <w:tc>
          <w:tcPr>
            <w:tcW w:w="753" w:type="pct"/>
            <w:vAlign w:val="center"/>
          </w:tcPr>
          <w:p w14:paraId="6BE275DD" w14:textId="720467E6" w:rsidR="00463D09" w:rsidRPr="00D042B3" w:rsidRDefault="00463D09" w:rsidP="00463D09">
            <w:pPr>
              <w:jc w:val="center"/>
              <w:rPr>
                <w:sz w:val="20"/>
                <w:szCs w:val="20"/>
              </w:rPr>
            </w:pPr>
            <w:r>
              <w:rPr>
                <w:sz w:val="20"/>
                <w:szCs w:val="20"/>
              </w:rPr>
              <w:t>X</w:t>
            </w:r>
          </w:p>
        </w:tc>
        <w:tc>
          <w:tcPr>
            <w:tcW w:w="648" w:type="pct"/>
            <w:vAlign w:val="center"/>
          </w:tcPr>
          <w:p w14:paraId="2ED9B3F7" w14:textId="0D818DDF" w:rsidR="00463D09" w:rsidRPr="00D042B3" w:rsidRDefault="00D050C0" w:rsidP="00463D09">
            <w:pPr>
              <w:jc w:val="center"/>
              <w:rPr>
                <w:sz w:val="20"/>
                <w:szCs w:val="20"/>
              </w:rPr>
            </w:pPr>
            <w:r>
              <w:rPr>
                <w:sz w:val="20"/>
                <w:szCs w:val="20"/>
              </w:rPr>
              <w:t>X</w:t>
            </w:r>
          </w:p>
        </w:tc>
      </w:tr>
      <w:tr w:rsidR="00463D09" w14:paraId="0692C041" w14:textId="70D9CA0B" w:rsidTr="00E725F6">
        <w:tc>
          <w:tcPr>
            <w:tcW w:w="1523" w:type="pct"/>
            <w:vAlign w:val="center"/>
          </w:tcPr>
          <w:p w14:paraId="45E89D67" w14:textId="2A90734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mart_pass</w:t>
            </w:r>
            <w:proofErr w:type="spellEnd"/>
          </w:p>
        </w:tc>
        <w:tc>
          <w:tcPr>
            <w:tcW w:w="2076" w:type="pct"/>
          </w:tcPr>
          <w:p w14:paraId="07EB417B" w14:textId="7399AD38" w:rsidR="00463D09" w:rsidRPr="00D042B3" w:rsidRDefault="00D050C0" w:rsidP="00AC0C49">
            <w:pPr>
              <w:rPr>
                <w:sz w:val="20"/>
                <w:szCs w:val="20"/>
              </w:rPr>
            </w:pPr>
            <w:r>
              <w:rPr>
                <w:sz w:val="20"/>
                <w:szCs w:val="20"/>
              </w:rPr>
              <w:t xml:space="preserve">Si el pase previo ha sido un pase inteligente, que ha pasado entre 2 o 3 rivales y ha generado una ventaja. </w:t>
            </w:r>
            <w:r w:rsidR="007462BA">
              <w:rPr>
                <w:sz w:val="20"/>
                <w:szCs w:val="20"/>
              </w:rPr>
              <w:fldChar w:fldCharType="begin"/>
            </w:r>
            <w:r w:rsidR="007462BA">
              <w:rPr>
                <w:sz w:val="20"/>
                <w:szCs w:val="20"/>
              </w:rPr>
              <w:instrText xml:space="preserve"> ADDIN ZOTERO_ITEM CSL_CITATION {"citationID":"h5QEwPCZ","properties":{"formattedCitation":"(WyScout, 2018)","plainCitation":"(WyScout, 2018)","noteIndex":0},"citationItems":[{"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007462BA">
              <w:rPr>
                <w:sz w:val="20"/>
                <w:szCs w:val="20"/>
              </w:rPr>
              <w:fldChar w:fldCharType="separate"/>
            </w:r>
            <w:r w:rsidR="007462BA" w:rsidRPr="007462BA">
              <w:rPr>
                <w:rFonts w:cs="Arial"/>
                <w:sz w:val="20"/>
              </w:rPr>
              <w:t>(WyScout, 2018)</w:t>
            </w:r>
            <w:r w:rsidR="007462BA">
              <w:rPr>
                <w:sz w:val="20"/>
                <w:szCs w:val="20"/>
              </w:rPr>
              <w:fldChar w:fldCharType="end"/>
            </w:r>
          </w:p>
        </w:tc>
        <w:tc>
          <w:tcPr>
            <w:tcW w:w="753" w:type="pct"/>
            <w:vAlign w:val="center"/>
          </w:tcPr>
          <w:p w14:paraId="011F0BC8" w14:textId="20042E29" w:rsidR="00463D09" w:rsidRPr="00D042B3" w:rsidRDefault="00463D09" w:rsidP="00463D09">
            <w:pPr>
              <w:jc w:val="center"/>
              <w:rPr>
                <w:sz w:val="20"/>
                <w:szCs w:val="20"/>
              </w:rPr>
            </w:pPr>
          </w:p>
        </w:tc>
        <w:tc>
          <w:tcPr>
            <w:tcW w:w="648" w:type="pct"/>
            <w:vAlign w:val="center"/>
          </w:tcPr>
          <w:p w14:paraId="6E28F47D" w14:textId="15387620" w:rsidR="00463D09" w:rsidRPr="00D042B3" w:rsidRDefault="007462BA" w:rsidP="00463D09">
            <w:pPr>
              <w:jc w:val="center"/>
              <w:rPr>
                <w:sz w:val="20"/>
                <w:szCs w:val="20"/>
              </w:rPr>
            </w:pPr>
            <w:r>
              <w:rPr>
                <w:sz w:val="20"/>
                <w:szCs w:val="20"/>
              </w:rPr>
              <w:t>X</w:t>
            </w:r>
          </w:p>
        </w:tc>
      </w:tr>
      <w:tr w:rsidR="00463D09" w14:paraId="2290FB02" w14:textId="34386037" w:rsidTr="00E725F6">
        <w:tc>
          <w:tcPr>
            <w:tcW w:w="1523" w:type="pct"/>
            <w:vAlign w:val="center"/>
          </w:tcPr>
          <w:p w14:paraId="2F29C2A3" w14:textId="4DAF309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rea_shot</w:t>
            </w:r>
            <w:proofErr w:type="spellEnd"/>
          </w:p>
        </w:tc>
        <w:tc>
          <w:tcPr>
            <w:tcW w:w="2076" w:type="pct"/>
          </w:tcPr>
          <w:p w14:paraId="701CBFA1" w14:textId="1A8D3DDE" w:rsidR="00463D09" w:rsidRPr="00D042B3" w:rsidRDefault="00D050C0" w:rsidP="00AC0C49">
            <w:pPr>
              <w:rPr>
                <w:sz w:val="20"/>
                <w:szCs w:val="20"/>
              </w:rPr>
            </w:pPr>
            <w:r w:rsidRPr="00D050C0">
              <w:rPr>
                <w:sz w:val="20"/>
                <w:szCs w:val="20"/>
              </w:rPr>
              <w:t>El área alrededor d</w:t>
            </w:r>
            <w:r>
              <w:rPr>
                <w:sz w:val="20"/>
                <w:szCs w:val="20"/>
              </w:rPr>
              <w:t>el jugador que dispara</w:t>
            </w:r>
            <w:r w:rsidRPr="00D050C0">
              <w:rPr>
                <w:sz w:val="20"/>
                <w:szCs w:val="20"/>
              </w:rPr>
              <w:t xml:space="preserve">. Calculado como el área de un diagrama de </w:t>
            </w:r>
            <w:proofErr w:type="spellStart"/>
            <w:r w:rsidRPr="00D050C0">
              <w:rPr>
                <w:sz w:val="20"/>
                <w:szCs w:val="20"/>
              </w:rPr>
              <w:t>Voronoi</w:t>
            </w:r>
            <w:proofErr w:type="spellEnd"/>
            <w:r w:rsidRPr="00D050C0">
              <w:rPr>
                <w:sz w:val="20"/>
                <w:szCs w:val="20"/>
              </w:rPr>
              <w:t>, es decir, el área donde el lanzador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i3AapHnC","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51EF19A2" w14:textId="0D69D971" w:rsidR="00463D09" w:rsidRPr="00D042B3" w:rsidRDefault="00463D09" w:rsidP="00463D09">
            <w:pPr>
              <w:jc w:val="center"/>
              <w:rPr>
                <w:sz w:val="20"/>
                <w:szCs w:val="20"/>
              </w:rPr>
            </w:pPr>
            <w:r>
              <w:rPr>
                <w:sz w:val="20"/>
                <w:szCs w:val="20"/>
              </w:rPr>
              <w:t>X</w:t>
            </w:r>
          </w:p>
        </w:tc>
        <w:tc>
          <w:tcPr>
            <w:tcW w:w="648" w:type="pct"/>
            <w:vAlign w:val="center"/>
          </w:tcPr>
          <w:p w14:paraId="71CFDABF" w14:textId="77777777" w:rsidR="00463D09" w:rsidRPr="00D042B3" w:rsidRDefault="00463D09" w:rsidP="00463D09">
            <w:pPr>
              <w:jc w:val="center"/>
              <w:rPr>
                <w:sz w:val="20"/>
                <w:szCs w:val="20"/>
              </w:rPr>
            </w:pPr>
          </w:p>
        </w:tc>
      </w:tr>
      <w:tr w:rsidR="00463D09" w14:paraId="403452FF" w14:textId="4E07B724" w:rsidTr="00E725F6">
        <w:tc>
          <w:tcPr>
            <w:tcW w:w="1523" w:type="pct"/>
            <w:vAlign w:val="center"/>
          </w:tcPr>
          <w:p w14:paraId="758C0E42" w14:textId="4B9CECBE"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rea_goal</w:t>
            </w:r>
            <w:proofErr w:type="spellEnd"/>
          </w:p>
        </w:tc>
        <w:tc>
          <w:tcPr>
            <w:tcW w:w="2076" w:type="pct"/>
          </w:tcPr>
          <w:p w14:paraId="190BE7D3" w14:textId="5FEA491A" w:rsidR="00463D09" w:rsidRPr="00D042B3" w:rsidRDefault="00D050C0" w:rsidP="00AC0C49">
            <w:pPr>
              <w:rPr>
                <w:sz w:val="20"/>
                <w:szCs w:val="20"/>
              </w:rPr>
            </w:pPr>
            <w:r w:rsidRPr="00D050C0">
              <w:rPr>
                <w:sz w:val="20"/>
                <w:szCs w:val="20"/>
              </w:rPr>
              <w:t xml:space="preserve">El área alrededor del portero. Calculado como el área de un diagrama de </w:t>
            </w:r>
            <w:proofErr w:type="spellStart"/>
            <w:r w:rsidRPr="00D050C0">
              <w:rPr>
                <w:sz w:val="20"/>
                <w:szCs w:val="20"/>
              </w:rPr>
              <w:t>Voronoi</w:t>
            </w:r>
            <w:proofErr w:type="spellEnd"/>
            <w:r w:rsidRPr="00D050C0">
              <w:rPr>
                <w:sz w:val="20"/>
                <w:szCs w:val="20"/>
              </w:rPr>
              <w:t>, es decir, el área donde el portero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fFhavxuI","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7E7AA780" w14:textId="3F49CDD2" w:rsidR="00463D09" w:rsidRPr="00D042B3" w:rsidRDefault="00463D09" w:rsidP="00463D09">
            <w:pPr>
              <w:jc w:val="center"/>
              <w:rPr>
                <w:sz w:val="20"/>
                <w:szCs w:val="20"/>
              </w:rPr>
            </w:pPr>
            <w:r>
              <w:rPr>
                <w:sz w:val="20"/>
                <w:szCs w:val="20"/>
              </w:rPr>
              <w:t>X</w:t>
            </w:r>
          </w:p>
        </w:tc>
        <w:tc>
          <w:tcPr>
            <w:tcW w:w="648" w:type="pct"/>
            <w:vAlign w:val="center"/>
          </w:tcPr>
          <w:p w14:paraId="1909AD55" w14:textId="77777777" w:rsidR="00463D09" w:rsidRPr="00D042B3" w:rsidRDefault="00463D09" w:rsidP="00463D09">
            <w:pPr>
              <w:jc w:val="center"/>
              <w:rPr>
                <w:sz w:val="20"/>
                <w:szCs w:val="20"/>
              </w:rPr>
            </w:pPr>
          </w:p>
        </w:tc>
      </w:tr>
      <w:tr w:rsidR="00463D09" w14:paraId="38F1AE38" w14:textId="234B53C6" w:rsidTr="00E725F6">
        <w:tc>
          <w:tcPr>
            <w:tcW w:w="1523" w:type="pct"/>
            <w:vAlign w:val="center"/>
          </w:tcPr>
          <w:p w14:paraId="480955FF" w14:textId="69D92E6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n_angle</w:t>
            </w:r>
            <w:proofErr w:type="spellEnd"/>
          </w:p>
        </w:tc>
        <w:tc>
          <w:tcPr>
            <w:tcW w:w="2076" w:type="pct"/>
          </w:tcPr>
          <w:p w14:paraId="2934F0E1" w14:textId="32FDA2C0" w:rsidR="00463D09" w:rsidRPr="00D042B3" w:rsidRDefault="00D050C0" w:rsidP="00AC0C49">
            <w:pPr>
              <w:rPr>
                <w:sz w:val="20"/>
                <w:szCs w:val="20"/>
              </w:rPr>
            </w:pPr>
            <w:r>
              <w:rPr>
                <w:sz w:val="20"/>
                <w:szCs w:val="20"/>
              </w:rPr>
              <w:t xml:space="preserve">Número de jugadores dentro del ángulo </w:t>
            </w:r>
            <w:r w:rsidRPr="00D042B3">
              <w:rPr>
                <w:sz w:val="20"/>
                <w:szCs w:val="20"/>
              </w:rPr>
              <w:t>formado entre el lugar del disparo y los dos</w:t>
            </w:r>
            <w:r>
              <w:rPr>
                <w:sz w:val="20"/>
                <w:szCs w:val="20"/>
              </w:rPr>
              <w:t xml:space="preserve"> </w:t>
            </w:r>
            <w:r w:rsidRPr="00D042B3">
              <w:rPr>
                <w:sz w:val="20"/>
                <w:szCs w:val="20"/>
              </w:rPr>
              <w:t>postes de la portería.</w:t>
            </w:r>
            <w:r>
              <w:rPr>
                <w:sz w:val="20"/>
                <w:szCs w:val="20"/>
              </w:rPr>
              <w:t xml:space="preserve"> </w:t>
            </w:r>
            <w:r>
              <w:rPr>
                <w:sz w:val="20"/>
                <w:szCs w:val="20"/>
              </w:rPr>
              <w:fldChar w:fldCharType="begin"/>
            </w:r>
            <w:r>
              <w:rPr>
                <w:sz w:val="20"/>
                <w:szCs w:val="20"/>
              </w:rPr>
              <w:instrText xml:space="preserve"> ADDIN ZOTERO_ITEM CSL_CITATION {"citationID":"Th7aq2in","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3202579A" w14:textId="52B68644" w:rsidR="00463D09" w:rsidRPr="00D042B3" w:rsidRDefault="00463D09" w:rsidP="00463D09">
            <w:pPr>
              <w:jc w:val="center"/>
              <w:rPr>
                <w:sz w:val="20"/>
                <w:szCs w:val="20"/>
              </w:rPr>
            </w:pPr>
            <w:r>
              <w:rPr>
                <w:sz w:val="20"/>
                <w:szCs w:val="20"/>
              </w:rPr>
              <w:t>X</w:t>
            </w:r>
          </w:p>
        </w:tc>
        <w:tc>
          <w:tcPr>
            <w:tcW w:w="648" w:type="pct"/>
            <w:vAlign w:val="center"/>
          </w:tcPr>
          <w:p w14:paraId="1BD987C2" w14:textId="77777777" w:rsidR="00463D09" w:rsidRPr="00D042B3" w:rsidRDefault="00463D09" w:rsidP="00463D09">
            <w:pPr>
              <w:jc w:val="center"/>
              <w:rPr>
                <w:sz w:val="20"/>
                <w:szCs w:val="20"/>
              </w:rPr>
            </w:pPr>
          </w:p>
        </w:tc>
      </w:tr>
      <w:tr w:rsidR="00463D09" w14:paraId="3999F693" w14:textId="0339D321" w:rsidTr="00E725F6">
        <w:tc>
          <w:tcPr>
            <w:tcW w:w="1523" w:type="pct"/>
            <w:vAlign w:val="center"/>
          </w:tcPr>
          <w:p w14:paraId="2C7608C0" w14:textId="053132D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keeper_x</w:t>
            </w:r>
            <w:proofErr w:type="spellEnd"/>
          </w:p>
        </w:tc>
        <w:tc>
          <w:tcPr>
            <w:tcW w:w="2076" w:type="pct"/>
          </w:tcPr>
          <w:p w14:paraId="473A833E" w14:textId="47A9C04F" w:rsidR="00463D09" w:rsidRPr="00D042B3" w:rsidRDefault="00D050C0" w:rsidP="00AC0C49">
            <w:pPr>
              <w:rPr>
                <w:sz w:val="20"/>
                <w:szCs w:val="20"/>
              </w:rPr>
            </w:pPr>
            <w:r>
              <w:rPr>
                <w:sz w:val="20"/>
                <w:szCs w:val="20"/>
              </w:rPr>
              <w:t>Coordenada X del portero.</w:t>
            </w:r>
          </w:p>
        </w:tc>
        <w:tc>
          <w:tcPr>
            <w:tcW w:w="753" w:type="pct"/>
            <w:vAlign w:val="center"/>
          </w:tcPr>
          <w:p w14:paraId="33ED3364" w14:textId="3750299A" w:rsidR="00463D09" w:rsidRPr="00D042B3" w:rsidRDefault="00463D09" w:rsidP="00463D09">
            <w:pPr>
              <w:jc w:val="center"/>
              <w:rPr>
                <w:sz w:val="20"/>
                <w:szCs w:val="20"/>
              </w:rPr>
            </w:pPr>
            <w:r>
              <w:rPr>
                <w:sz w:val="20"/>
                <w:szCs w:val="20"/>
              </w:rPr>
              <w:t>X</w:t>
            </w:r>
          </w:p>
        </w:tc>
        <w:tc>
          <w:tcPr>
            <w:tcW w:w="648" w:type="pct"/>
            <w:vAlign w:val="center"/>
          </w:tcPr>
          <w:p w14:paraId="5C654E90" w14:textId="77777777" w:rsidR="00463D09" w:rsidRPr="00D042B3" w:rsidRDefault="00463D09" w:rsidP="00463D09">
            <w:pPr>
              <w:jc w:val="center"/>
              <w:rPr>
                <w:sz w:val="20"/>
                <w:szCs w:val="20"/>
              </w:rPr>
            </w:pPr>
          </w:p>
        </w:tc>
      </w:tr>
      <w:tr w:rsidR="00463D09" w14:paraId="733BE19B" w14:textId="3583BF49" w:rsidTr="00E725F6">
        <w:tc>
          <w:tcPr>
            <w:tcW w:w="1523" w:type="pct"/>
            <w:vAlign w:val="center"/>
          </w:tcPr>
          <w:p w14:paraId="335F126A" w14:textId="4174949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keeper_y</w:t>
            </w:r>
            <w:proofErr w:type="spellEnd"/>
          </w:p>
        </w:tc>
        <w:tc>
          <w:tcPr>
            <w:tcW w:w="2076" w:type="pct"/>
          </w:tcPr>
          <w:p w14:paraId="615244C6" w14:textId="30FD0A63" w:rsidR="00463D09" w:rsidRPr="00D042B3" w:rsidRDefault="00D050C0" w:rsidP="00AC0C49">
            <w:pPr>
              <w:rPr>
                <w:sz w:val="20"/>
                <w:szCs w:val="20"/>
              </w:rPr>
            </w:pPr>
            <w:r>
              <w:rPr>
                <w:sz w:val="20"/>
                <w:szCs w:val="20"/>
              </w:rPr>
              <w:t>Coordenada Y del portero.</w:t>
            </w:r>
          </w:p>
        </w:tc>
        <w:tc>
          <w:tcPr>
            <w:tcW w:w="753" w:type="pct"/>
            <w:vAlign w:val="center"/>
          </w:tcPr>
          <w:p w14:paraId="0473C7D8" w14:textId="1958B81D" w:rsidR="00463D09" w:rsidRPr="00D042B3" w:rsidRDefault="00463D09" w:rsidP="00463D09">
            <w:pPr>
              <w:jc w:val="center"/>
              <w:rPr>
                <w:sz w:val="20"/>
                <w:szCs w:val="20"/>
              </w:rPr>
            </w:pPr>
            <w:r>
              <w:rPr>
                <w:sz w:val="20"/>
                <w:szCs w:val="20"/>
              </w:rPr>
              <w:t>X</w:t>
            </w:r>
          </w:p>
        </w:tc>
        <w:tc>
          <w:tcPr>
            <w:tcW w:w="648" w:type="pct"/>
            <w:vAlign w:val="center"/>
          </w:tcPr>
          <w:p w14:paraId="1A4E1D40" w14:textId="77777777" w:rsidR="00463D09" w:rsidRPr="00D042B3" w:rsidRDefault="00463D09" w:rsidP="00463D09">
            <w:pPr>
              <w:jc w:val="center"/>
              <w:rPr>
                <w:sz w:val="20"/>
                <w:szCs w:val="20"/>
              </w:rPr>
            </w:pPr>
          </w:p>
        </w:tc>
      </w:tr>
      <w:tr w:rsidR="00463D09" w14:paraId="42A01AF0" w14:textId="41C4EFE6" w:rsidTr="00E725F6">
        <w:tc>
          <w:tcPr>
            <w:tcW w:w="1523" w:type="pct"/>
            <w:vAlign w:val="center"/>
          </w:tcPr>
          <w:p w14:paraId="136E0A74" w14:textId="065B888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layers</w:t>
            </w:r>
            <w:proofErr w:type="spellEnd"/>
          </w:p>
        </w:tc>
        <w:tc>
          <w:tcPr>
            <w:tcW w:w="2076" w:type="pct"/>
          </w:tcPr>
          <w:p w14:paraId="7F93CA58" w14:textId="496A7A39" w:rsidR="00463D09" w:rsidRPr="00D042B3" w:rsidRDefault="00D050C0" w:rsidP="00AC0C49">
            <w:pPr>
              <w:rPr>
                <w:sz w:val="20"/>
                <w:szCs w:val="20"/>
              </w:rPr>
            </w:pPr>
            <w:r>
              <w:rPr>
                <w:sz w:val="20"/>
                <w:szCs w:val="20"/>
              </w:rPr>
              <w:t>Jugadores en el campo del propio equipo.</w:t>
            </w:r>
          </w:p>
        </w:tc>
        <w:tc>
          <w:tcPr>
            <w:tcW w:w="753" w:type="pct"/>
            <w:vAlign w:val="center"/>
          </w:tcPr>
          <w:p w14:paraId="1C27EA41" w14:textId="7B9BE8BA" w:rsidR="00463D09" w:rsidRPr="00D042B3" w:rsidRDefault="00463D09" w:rsidP="00463D09">
            <w:pPr>
              <w:jc w:val="center"/>
              <w:rPr>
                <w:sz w:val="20"/>
                <w:szCs w:val="20"/>
              </w:rPr>
            </w:pPr>
            <w:r>
              <w:rPr>
                <w:sz w:val="20"/>
                <w:szCs w:val="20"/>
              </w:rPr>
              <w:t>X</w:t>
            </w:r>
          </w:p>
        </w:tc>
        <w:tc>
          <w:tcPr>
            <w:tcW w:w="648" w:type="pct"/>
            <w:vAlign w:val="center"/>
          </w:tcPr>
          <w:p w14:paraId="3B34279E" w14:textId="59A1072A" w:rsidR="00463D09" w:rsidRPr="00D042B3" w:rsidRDefault="00463D09" w:rsidP="00463D09">
            <w:pPr>
              <w:jc w:val="center"/>
              <w:rPr>
                <w:sz w:val="20"/>
                <w:szCs w:val="20"/>
              </w:rPr>
            </w:pPr>
            <w:r>
              <w:rPr>
                <w:sz w:val="20"/>
                <w:szCs w:val="20"/>
              </w:rPr>
              <w:t>X</w:t>
            </w:r>
          </w:p>
        </w:tc>
      </w:tr>
      <w:tr w:rsidR="00463D09" w14:paraId="43F56B25" w14:textId="5AE0A2CD" w:rsidTr="00E725F6">
        <w:tc>
          <w:tcPr>
            <w:tcW w:w="1523" w:type="pct"/>
            <w:vAlign w:val="center"/>
          </w:tcPr>
          <w:p w14:paraId="2779802E" w14:textId="7A622D1C"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layers_rival</w:t>
            </w:r>
            <w:proofErr w:type="spellEnd"/>
          </w:p>
        </w:tc>
        <w:tc>
          <w:tcPr>
            <w:tcW w:w="2076" w:type="pct"/>
          </w:tcPr>
          <w:p w14:paraId="7B372093" w14:textId="58FC82CD" w:rsidR="00463D09" w:rsidRPr="00D042B3" w:rsidRDefault="00D050C0" w:rsidP="00AC0C49">
            <w:pPr>
              <w:rPr>
                <w:sz w:val="20"/>
                <w:szCs w:val="20"/>
              </w:rPr>
            </w:pPr>
            <w:r>
              <w:rPr>
                <w:sz w:val="20"/>
                <w:szCs w:val="20"/>
              </w:rPr>
              <w:t>Jugadores en el campo del equipo rival.</w:t>
            </w:r>
          </w:p>
        </w:tc>
        <w:tc>
          <w:tcPr>
            <w:tcW w:w="753" w:type="pct"/>
            <w:vAlign w:val="center"/>
          </w:tcPr>
          <w:p w14:paraId="71271EBD" w14:textId="273C309E" w:rsidR="00463D09" w:rsidRPr="00D042B3" w:rsidRDefault="00463D09" w:rsidP="00463D09">
            <w:pPr>
              <w:jc w:val="center"/>
              <w:rPr>
                <w:sz w:val="20"/>
                <w:szCs w:val="20"/>
              </w:rPr>
            </w:pPr>
            <w:r>
              <w:rPr>
                <w:sz w:val="20"/>
                <w:szCs w:val="20"/>
              </w:rPr>
              <w:t>X</w:t>
            </w:r>
          </w:p>
        </w:tc>
        <w:tc>
          <w:tcPr>
            <w:tcW w:w="648" w:type="pct"/>
            <w:vAlign w:val="center"/>
          </w:tcPr>
          <w:p w14:paraId="76D27A78" w14:textId="1D121449" w:rsidR="00463D09" w:rsidRPr="00D042B3" w:rsidRDefault="00463D09" w:rsidP="00463D09">
            <w:pPr>
              <w:jc w:val="center"/>
              <w:rPr>
                <w:sz w:val="20"/>
                <w:szCs w:val="20"/>
              </w:rPr>
            </w:pPr>
            <w:r>
              <w:rPr>
                <w:sz w:val="20"/>
                <w:szCs w:val="20"/>
              </w:rPr>
              <w:t>X</w:t>
            </w:r>
          </w:p>
        </w:tc>
      </w:tr>
      <w:tr w:rsidR="00463D09" w14:paraId="0FF4A6F3" w14:textId="03B1524C" w:rsidTr="00E725F6">
        <w:tc>
          <w:tcPr>
            <w:tcW w:w="1523" w:type="pct"/>
            <w:vAlign w:val="center"/>
          </w:tcPr>
          <w:p w14:paraId="2C0C031E" w14:textId="1F37EBA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w:t>
            </w:r>
            <w:proofErr w:type="spellEnd"/>
          </w:p>
        </w:tc>
        <w:tc>
          <w:tcPr>
            <w:tcW w:w="2076" w:type="pct"/>
          </w:tcPr>
          <w:p w14:paraId="63E0689E" w14:textId="42576E2C" w:rsidR="00463D09" w:rsidRPr="00D042B3" w:rsidRDefault="00D050C0" w:rsidP="00AC0C49">
            <w:pPr>
              <w:rPr>
                <w:sz w:val="20"/>
                <w:szCs w:val="20"/>
              </w:rPr>
            </w:pPr>
            <w:r>
              <w:rPr>
                <w:sz w:val="20"/>
                <w:szCs w:val="20"/>
              </w:rPr>
              <w:t>Si el disparo ha sido gol.</w:t>
            </w:r>
          </w:p>
        </w:tc>
        <w:tc>
          <w:tcPr>
            <w:tcW w:w="753" w:type="pct"/>
            <w:vAlign w:val="center"/>
          </w:tcPr>
          <w:p w14:paraId="34FA3650" w14:textId="4B21D96A" w:rsidR="00463D09" w:rsidRPr="00D042B3" w:rsidRDefault="00463D09" w:rsidP="00463D09">
            <w:pPr>
              <w:jc w:val="center"/>
              <w:rPr>
                <w:sz w:val="20"/>
                <w:szCs w:val="20"/>
              </w:rPr>
            </w:pPr>
            <w:r>
              <w:rPr>
                <w:sz w:val="20"/>
                <w:szCs w:val="20"/>
              </w:rPr>
              <w:t>X</w:t>
            </w:r>
          </w:p>
        </w:tc>
        <w:tc>
          <w:tcPr>
            <w:tcW w:w="648" w:type="pct"/>
            <w:vAlign w:val="center"/>
          </w:tcPr>
          <w:p w14:paraId="44AED519" w14:textId="6C9EA44D" w:rsidR="00463D09" w:rsidRPr="00D042B3" w:rsidRDefault="00463D09" w:rsidP="00463D09">
            <w:pPr>
              <w:jc w:val="center"/>
              <w:rPr>
                <w:sz w:val="20"/>
                <w:szCs w:val="20"/>
              </w:rPr>
            </w:pPr>
            <w:r>
              <w:rPr>
                <w:sz w:val="20"/>
                <w:szCs w:val="20"/>
              </w:rPr>
              <w:t>X</w:t>
            </w:r>
          </w:p>
        </w:tc>
      </w:tr>
    </w:tbl>
    <w:p w14:paraId="5E258FC0" w14:textId="3D15E248" w:rsidR="005978BE" w:rsidRPr="00E11F40" w:rsidRDefault="00E11F40" w:rsidP="00E11F40">
      <w:pPr>
        <w:pStyle w:val="Descripcin"/>
        <w:jc w:val="center"/>
        <w:rPr>
          <w:color w:val="auto"/>
        </w:rPr>
      </w:pPr>
      <w:bookmarkStart w:id="144" w:name="_Ref82429106"/>
      <w:bookmarkStart w:id="145" w:name="_Toc82560602"/>
      <w:r w:rsidRPr="00E11F40">
        <w:rPr>
          <w:color w:val="auto"/>
        </w:rPr>
        <w:t xml:space="preserve">Tabla </w:t>
      </w:r>
      <w:r w:rsidRPr="00E11F40">
        <w:rPr>
          <w:color w:val="auto"/>
        </w:rPr>
        <w:fldChar w:fldCharType="begin"/>
      </w:r>
      <w:r w:rsidRPr="00E11F40">
        <w:rPr>
          <w:color w:val="auto"/>
        </w:rPr>
        <w:instrText xml:space="preserve"> SEQ Tabla \* ARABIC </w:instrText>
      </w:r>
      <w:r w:rsidRPr="00E11F40">
        <w:rPr>
          <w:color w:val="auto"/>
        </w:rPr>
        <w:fldChar w:fldCharType="separate"/>
      </w:r>
      <w:r w:rsidR="00681F44">
        <w:rPr>
          <w:noProof/>
          <w:color w:val="auto"/>
        </w:rPr>
        <w:t>3</w:t>
      </w:r>
      <w:r w:rsidRPr="00E11F40">
        <w:rPr>
          <w:color w:val="auto"/>
        </w:rPr>
        <w:fldChar w:fldCharType="end"/>
      </w:r>
      <w:bookmarkEnd w:id="144"/>
      <w:r w:rsidRPr="00E11F40">
        <w:rPr>
          <w:color w:val="auto"/>
        </w:rPr>
        <w:t xml:space="preserve">: Variables utilizadas en el </w:t>
      </w:r>
      <w:proofErr w:type="spellStart"/>
      <w:r w:rsidRPr="00E11F40">
        <w:rPr>
          <w:color w:val="auto"/>
        </w:rPr>
        <w:t>dataset</w:t>
      </w:r>
      <w:proofErr w:type="spellEnd"/>
      <w:r w:rsidRPr="00E11F40">
        <w:rPr>
          <w:color w:val="auto"/>
        </w:rPr>
        <w:t>, explicación y origen de los datos.</w:t>
      </w:r>
      <w:bookmarkEnd w:id="145"/>
    </w:p>
    <w:p w14:paraId="6FC392FB" w14:textId="77777777" w:rsidR="00BC3116" w:rsidRPr="00342A7D" w:rsidRDefault="00BC3116" w:rsidP="00AC0C49">
      <w:pPr>
        <w:spacing w:after="0"/>
      </w:pPr>
    </w:p>
    <w:p w14:paraId="45FBF139" w14:textId="281B3058" w:rsidR="00AC0C49" w:rsidRDefault="008950E0" w:rsidP="00887F86">
      <w:pPr>
        <w:pStyle w:val="Ttulo2"/>
      </w:pPr>
      <w:bookmarkStart w:id="146" w:name="_Toc82560585"/>
      <w:r>
        <w:lastRenderedPageBreak/>
        <w:t>4</w:t>
      </w:r>
      <w:r w:rsidR="00AC0C49">
        <w:t>.4 Diseño del modelo</w:t>
      </w:r>
      <w:bookmarkEnd w:id="146"/>
    </w:p>
    <w:p w14:paraId="46F21505" w14:textId="26F78A66" w:rsidR="00B10290" w:rsidRDefault="00256BAB" w:rsidP="00AC0C49">
      <w:r>
        <w:t xml:space="preserve">En </w:t>
      </w:r>
      <w:r w:rsidR="00A12D94">
        <w:t>este</w:t>
      </w:r>
      <w:r>
        <w:t xml:space="preserve"> problema </w:t>
      </w:r>
      <w:r w:rsidR="00A12D94">
        <w:t>se dispone</w:t>
      </w:r>
      <w:r>
        <w:t xml:space="preserve"> de unos </w:t>
      </w:r>
      <w:r w:rsidR="003E7DE8">
        <w:t>parámetros</w:t>
      </w:r>
      <w:r>
        <w:t xml:space="preserve"> de entrada (variables posicionales, de acción previa, de tipo de acción, de contexto…) y una variable de salida (la variable binaria gol) </w:t>
      </w:r>
      <w:r w:rsidR="00C26202">
        <w:t>lo que significa que se trata de</w:t>
      </w:r>
      <w:r>
        <w:t xml:space="preserve"> un problema de aprendizaje supervisado</w:t>
      </w:r>
      <w:r w:rsidR="00C64ECF">
        <w:t xml:space="preserve"> donde se buscará la probabilidad (</w:t>
      </w:r>
      <w:proofErr w:type="spellStart"/>
      <w:r w:rsidR="00C64ECF">
        <w:t>xG</w:t>
      </w:r>
      <w:proofErr w:type="spellEnd"/>
      <w:r w:rsidR="00C64ECF">
        <w:t>) de que la variable de salida sea 1 (es decir gol) mediante un</w:t>
      </w:r>
      <w:r w:rsidR="00B10290">
        <w:t xml:space="preserve">a técnica </w:t>
      </w:r>
      <w:r w:rsidR="00C64ECF">
        <w:t>de clasificación</w:t>
      </w:r>
      <w:r>
        <w:t>.</w:t>
      </w:r>
      <w:r w:rsidR="00C64ECF">
        <w:t xml:space="preserve"> </w:t>
      </w:r>
    </w:p>
    <w:p w14:paraId="66598D74" w14:textId="036D36E6" w:rsidR="00CB19B7" w:rsidRDefault="00C64ECF" w:rsidP="00AC0C49">
      <w:r>
        <w:t>Para obtener esta probabilidad se han utilizado distintos</w:t>
      </w:r>
      <w:r w:rsidR="00B10290">
        <w:t xml:space="preserve"> modelos de clasificación que han sido comparados para identificar </w:t>
      </w:r>
      <w:r w:rsidR="00887F86">
        <w:t>cuál</w:t>
      </w:r>
      <w:r w:rsidR="00B10290">
        <w:t xml:space="preserve"> de ellos nos da un mejor resultado. A continuación, se hará una descripción de</w:t>
      </w:r>
      <w:r w:rsidR="009D7671">
        <w:t xml:space="preserve"> las métricas empleadas para comparar los modelos,</w:t>
      </w:r>
      <w:r w:rsidR="00B10290">
        <w:t xml:space="preserve"> </w:t>
      </w:r>
      <w:r w:rsidR="009D7671">
        <w:t xml:space="preserve">una descripción de los distintos </w:t>
      </w:r>
      <w:r w:rsidR="003E7DE8">
        <w:t>modelo</w:t>
      </w:r>
      <w:r w:rsidR="009D7671">
        <w:t>s</w:t>
      </w:r>
      <w:r w:rsidR="003E7DE8">
        <w:t>,</w:t>
      </w:r>
      <w:r w:rsidR="00B10290">
        <w:t xml:space="preserve"> así como la metodología empleada en cada caso.</w:t>
      </w:r>
    </w:p>
    <w:p w14:paraId="378AE4DA" w14:textId="0FDFD40C" w:rsidR="00887F86" w:rsidRDefault="00887F86" w:rsidP="00AC0C49"/>
    <w:p w14:paraId="18D69692" w14:textId="162E18DF" w:rsidR="009D7671" w:rsidRDefault="009D7671" w:rsidP="009D7671">
      <w:pPr>
        <w:pStyle w:val="Ttulo3"/>
      </w:pPr>
      <w:bookmarkStart w:id="147" w:name="_Ref82192678"/>
      <w:bookmarkStart w:id="148" w:name="_Toc82560586"/>
      <w:r>
        <w:t>4.4.1 Métricas utilizadas</w:t>
      </w:r>
      <w:bookmarkEnd w:id="147"/>
      <w:bookmarkEnd w:id="148"/>
    </w:p>
    <w:p w14:paraId="017CD0F3" w14:textId="52466A10" w:rsidR="009D7671" w:rsidRDefault="00FF4780" w:rsidP="009D7671">
      <w:pPr>
        <w:rPr>
          <w:b/>
          <w:bCs/>
        </w:rPr>
      </w:pPr>
      <w:r w:rsidRPr="00FF4780">
        <w:rPr>
          <w:b/>
          <w:bCs/>
        </w:rPr>
        <w:t>Log-</w:t>
      </w:r>
      <w:proofErr w:type="spellStart"/>
      <w:r w:rsidRPr="00FF4780">
        <w:rPr>
          <w:b/>
          <w:bCs/>
        </w:rPr>
        <w:t>loss</w:t>
      </w:r>
      <w:proofErr w:type="spellEnd"/>
    </w:p>
    <w:p w14:paraId="087E762C" w14:textId="2D3AD02B" w:rsidR="00FA0773" w:rsidRDefault="00FA0773" w:rsidP="00FA0773">
      <w:r w:rsidRPr="00FA0773">
        <w:t>Log</w:t>
      </w:r>
      <w:r>
        <w:t>-</w:t>
      </w:r>
      <w:proofErr w:type="spellStart"/>
      <w:r>
        <w:t>loss</w:t>
      </w:r>
      <w:proofErr w:type="spellEnd"/>
      <w:r>
        <w:t xml:space="preserve"> (</w:t>
      </w:r>
      <w:proofErr w:type="spellStart"/>
      <w:r w:rsidRPr="00D65D0F">
        <w:rPr>
          <w:i/>
          <w:iCs/>
        </w:rPr>
        <w:t>logaritmic</w:t>
      </w:r>
      <w:proofErr w:type="spellEnd"/>
      <w:r>
        <w:t xml:space="preserve"> </w:t>
      </w:r>
      <w:proofErr w:type="spellStart"/>
      <w:r w:rsidRPr="00D65D0F">
        <w:rPr>
          <w:i/>
          <w:iCs/>
        </w:rPr>
        <w:t>loss</w:t>
      </w:r>
      <w:proofErr w:type="spellEnd"/>
      <w:r>
        <w:t xml:space="preserve">, perdida logarítmica o entropía cruzada) </w:t>
      </w:r>
      <w:r w:rsidRPr="00FA0773">
        <w:t>es la métrica de clasificación más importante basada en probabilidades</w:t>
      </w:r>
      <w:r>
        <w:t xml:space="preserve"> para un clasificador binario e </w:t>
      </w:r>
      <w:r w:rsidRPr="00793BCC">
        <w:t xml:space="preserve">indica </w:t>
      </w:r>
      <w:r>
        <w:t>como de cercana es la</w:t>
      </w:r>
      <w:r w:rsidRPr="00793BCC">
        <w:t xml:space="preserve"> predicción del valor real correspondiente</w:t>
      </w:r>
      <w:r>
        <w:t>, cuanto menor sea la perdida logarítmica mayor será la verosimilitud del modelo</w:t>
      </w:r>
      <w:r w:rsidRPr="00793BCC">
        <w:t>.</w:t>
      </w:r>
      <w:r>
        <w:t xml:space="preserve"> </w:t>
      </w:r>
      <w:r w:rsidRPr="00FA0773">
        <w:t xml:space="preserve">La pérdida logarítmica es la entropía cruzada entre la distribución de las predicciones y las etiquetas verdaderas. </w:t>
      </w:r>
      <w:r>
        <w:fldChar w:fldCharType="begin"/>
      </w:r>
      <w:r w:rsidR="003563C3">
        <w:instrText xml:space="preserve"> ADDIN ZOTERO_ITEM CSL_CITATION {"citationID":"Gx3q7uEG","properties":{"formattedCitation":"(Dembla, 2020; Godoy, 2019; Rowlinson, 2020b)","plainCitation":"(Dembla, 2020; Godoy, 2019; Rowlinson, 2020b)","noteIndex":0},"citationItems":[{"id":106,"uris":["http://zotero.org/users/7978684/items/9IQNJCA9"],"uri":["http://zotero.org/users/7978684/items/9IQNJCA9"],"itemData":{"id":106,"type":"webpage","abstract":"In Machine Learning, classification problem refers to predictive modeling where a class label needs to be predicted for a given…","container-title":"Medium","language":"en","title":"Intuition behind Log-loss Score","URL":"https://towardsdatascience.com/intuition-behind-log-loss-score-4e0c9979680a","author":[{"family":"Dembla","given":"Gaurav"}],"accessed":{"date-parts":[["2021",9,8]]},"issued":{"date-parts":[["2020",11,17]]}}},{"id":193,"uris":["http://zotero.org/users/7978684/items/HKCNHVFC"],"uri":["http://zotero.org/users/7978684/items/HKCNHVFC"],"itemData":{"id":193,"type":"webpage","abstract":"Have you ever thought about what exactly does it mean to use this loss function?","container-title":"Medium","language":"en","title":"Understanding binary cross-entropy / log loss: a visual explanation","title-short":"Understanding binary cross-entropy / log loss","URL":"https://towardsdatascience.com/understanding-binary-cross-entropy-log-loss-a-visual-explanation-a3ac6025181a","author":[{"family":"Godoy","given":"Daniel"}],"accessed":{"date-parts":[["2021",5,10]]},"issued":{"date-parts":[["2019",2,7]]}}},{"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fldChar w:fldCharType="separate"/>
      </w:r>
      <w:r w:rsidR="003563C3" w:rsidRPr="003563C3">
        <w:rPr>
          <w:rFonts w:cs="Arial"/>
        </w:rPr>
        <w:t>(Dembla, 2020; Godoy, 2019; Rowlinson, 2020b)</w:t>
      </w:r>
      <w:r>
        <w:fldChar w:fldCharType="end"/>
      </w:r>
      <w:r>
        <w:t xml:space="preserve">. La ecuación de la perdida logarítmica </w:t>
      </w:r>
      <w:r w:rsidR="002837DF">
        <w:t xml:space="preserve">para un problema de clasificación binaria </w:t>
      </w:r>
      <w:r>
        <w:t>es la siguiente:</w:t>
      </w:r>
    </w:p>
    <w:p w14:paraId="0EC2A078" w14:textId="1516A9EC" w:rsidR="00FA0773" w:rsidRPr="009533F3" w:rsidRDefault="00FA0773" w:rsidP="002837DF">
      <w:pPr>
        <w:jc w:val="center"/>
      </w:pPr>
      <w:bookmarkStart w:id="149" w:name="_Hlk82180446"/>
      <m:oMath>
        <m:r>
          <m:rPr>
            <m:sty m:val="p"/>
          </m:rPr>
          <w:rPr>
            <w:rFonts w:ascii="Cambria Math" w:hAnsi="Cambria Math"/>
          </w:rPr>
          <m:t xml:space="preserve">LL = - </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w:rPr>
                <w:rFonts w:ascii="Cambria Math" w:hAnsi="Cambria Math"/>
              </w:rPr>
              <m:t>=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func>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func>
          </m:e>
        </m:nary>
      </m:oMath>
      <w:bookmarkEnd w:id="149"/>
      <w:r w:rsidR="002837DF" w:rsidRPr="009533F3">
        <w:rPr>
          <w:rFonts w:eastAsiaTheme="minorEastAsia"/>
        </w:rPr>
        <w:t xml:space="preserve"> (Ec. 1)</w:t>
      </w:r>
    </w:p>
    <w:p w14:paraId="725FD71C" w14:textId="51B6EFBE" w:rsidR="00FF4780" w:rsidRDefault="00937DD5" w:rsidP="009D7671">
      <w:r>
        <w:t>D</w:t>
      </w:r>
      <w:r w:rsidRPr="00937DD5">
        <w:t xml:space="preserve">onde </w:t>
      </w:r>
      <w:r w:rsidRPr="00937DD5">
        <w:rPr>
          <w:i/>
          <w:iCs/>
        </w:rPr>
        <w:t>N</w:t>
      </w:r>
      <w:r w:rsidRPr="00937DD5">
        <w:t xml:space="preserve"> es el número de observaciones en </w:t>
      </w:r>
      <w:r>
        <w:t>los datos</w:t>
      </w:r>
      <w:r w:rsidRPr="00937DD5">
        <w:t xml:space="preserve">, </w:t>
      </w:r>
      <w:proofErr w:type="spellStart"/>
      <w:r w:rsidRPr="00937DD5">
        <w:rPr>
          <w:i/>
          <w:iCs/>
        </w:rPr>
        <w:t>y</w:t>
      </w:r>
      <w:r w:rsidRPr="00937DD5">
        <w:rPr>
          <w:i/>
          <w:iCs/>
          <w:vertAlign w:val="subscript"/>
        </w:rPr>
        <w:t>ij</w:t>
      </w:r>
      <w:proofErr w:type="spellEnd"/>
      <w:r w:rsidRPr="00937DD5">
        <w:t xml:space="preserve"> es un indicador binario de si la etiqueta </w:t>
      </w:r>
      <w:r w:rsidRPr="00937DD5">
        <w:rPr>
          <w:i/>
          <w:iCs/>
        </w:rPr>
        <w:t>j</w:t>
      </w:r>
      <w:r w:rsidRPr="00937DD5">
        <w:t xml:space="preserve"> es la clasificación correcta para la observación </w:t>
      </w:r>
      <w:r w:rsidRPr="00937DD5">
        <w:rPr>
          <w:i/>
          <w:iCs/>
        </w:rPr>
        <w:t>i</w:t>
      </w:r>
      <w:r w:rsidRPr="00937DD5">
        <w:t xml:space="preserve"> y </w:t>
      </w:r>
      <w:proofErr w:type="spellStart"/>
      <w:r w:rsidRPr="00937DD5">
        <w:rPr>
          <w:i/>
          <w:iCs/>
        </w:rPr>
        <w:t>p</w:t>
      </w:r>
      <w:r w:rsidRPr="00937DD5">
        <w:rPr>
          <w:i/>
          <w:iCs/>
          <w:vertAlign w:val="subscript"/>
        </w:rPr>
        <w:t>ij</w:t>
      </w:r>
      <w:proofErr w:type="spellEnd"/>
      <w:r w:rsidRPr="00937DD5">
        <w:rPr>
          <w:vertAlign w:val="subscript"/>
        </w:rPr>
        <w:t xml:space="preserve"> </w:t>
      </w:r>
      <w:r w:rsidRPr="00937DD5">
        <w:t xml:space="preserve">es la probabilidad del modelo de la etiqueta </w:t>
      </w:r>
      <w:r w:rsidRPr="00937DD5">
        <w:rPr>
          <w:i/>
          <w:iCs/>
        </w:rPr>
        <w:t>j</w:t>
      </w:r>
      <w:r w:rsidRPr="00937DD5">
        <w:t xml:space="preserve"> para la observación </w:t>
      </w:r>
      <w:r w:rsidRPr="00937DD5">
        <w:rPr>
          <w:i/>
          <w:iCs/>
        </w:rPr>
        <w:t>i</w:t>
      </w:r>
      <w:r w:rsidRPr="00937DD5">
        <w:t xml:space="preserve">. </w:t>
      </w:r>
      <w:r>
        <w:t xml:space="preserve">La </w:t>
      </w:r>
      <w:r w:rsidR="00045464">
        <w:t>pérdida</w:t>
      </w:r>
      <w:r>
        <w:t xml:space="preserve"> logarítmica castiga en mayor medida las predicciones cuanto más alejadas están del valor</w:t>
      </w:r>
      <w:r w:rsidR="00045464">
        <w:t xml:space="preserve"> de la clase (ver</w:t>
      </w:r>
      <w:r w:rsidR="003563C3">
        <w:t xml:space="preserve"> </w:t>
      </w:r>
      <w:r w:rsidR="003563C3">
        <w:fldChar w:fldCharType="begin"/>
      </w:r>
      <w:r w:rsidR="003563C3">
        <w:instrText xml:space="preserve"> REF _Ref82182880 \h </w:instrText>
      </w:r>
      <w:r w:rsidR="003563C3">
        <w:fldChar w:fldCharType="separate"/>
      </w:r>
      <w:r w:rsidR="003563C3">
        <w:t xml:space="preserve">Ilustración </w:t>
      </w:r>
      <w:r w:rsidR="003563C3">
        <w:rPr>
          <w:noProof/>
        </w:rPr>
        <w:t>11</w:t>
      </w:r>
      <w:r w:rsidR="003563C3">
        <w:fldChar w:fldCharType="end"/>
      </w:r>
      <w:r w:rsidR="003563C3">
        <w:t>)</w:t>
      </w:r>
      <w:r w:rsidR="00045464">
        <w:t>.</w:t>
      </w:r>
    </w:p>
    <w:p w14:paraId="430A8E8C" w14:textId="5960E145" w:rsidR="00937DD5" w:rsidRDefault="00937DD5" w:rsidP="00937DD5">
      <w:pPr>
        <w:jc w:val="center"/>
      </w:pPr>
      <w:r>
        <w:rPr>
          <w:noProof/>
        </w:rPr>
        <w:lastRenderedPageBreak/>
        <w:drawing>
          <wp:inline distT="0" distB="0" distL="0" distR="0" wp14:anchorId="03E6D132" wp14:editId="074DB234">
            <wp:extent cx="3276600" cy="2368174"/>
            <wp:effectExtent l="0" t="0" r="0" b="0"/>
            <wp:docPr id="17" name="Imagen 17"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10;&#10;Descripción generada automáticamente"/>
                    <pic:cNvPicPr>
                      <a:picLocks noChangeAspect="1" noChangeArrowheads="1"/>
                    </pic:cNvPicPr>
                  </pic:nvPicPr>
                  <pic:blipFill rotWithShape="1">
                    <a:blip r:embed="rId21">
                      <a:extLst>
                        <a:ext uri="{28A0092B-C50C-407E-A947-70E740481C1C}">
                          <a14:useLocalDpi xmlns:a14="http://schemas.microsoft.com/office/drawing/2010/main" val="0"/>
                        </a:ext>
                      </a:extLst>
                    </a:blip>
                    <a:srcRect l="1799" t="1763" r="4137" b="3022"/>
                    <a:stretch/>
                  </pic:blipFill>
                  <pic:spPr bwMode="auto">
                    <a:xfrm>
                      <a:off x="0" y="0"/>
                      <a:ext cx="3283607" cy="2373239"/>
                    </a:xfrm>
                    <a:prstGeom prst="rect">
                      <a:avLst/>
                    </a:prstGeom>
                    <a:noFill/>
                    <a:ln>
                      <a:noFill/>
                    </a:ln>
                    <a:extLst>
                      <a:ext uri="{53640926-AAD7-44D8-BBD7-CCE9431645EC}">
                        <a14:shadowObscured xmlns:a14="http://schemas.microsoft.com/office/drawing/2010/main"/>
                      </a:ext>
                    </a:extLst>
                  </pic:spPr>
                </pic:pic>
              </a:graphicData>
            </a:graphic>
          </wp:inline>
        </w:drawing>
      </w:r>
    </w:p>
    <w:p w14:paraId="4FD20A77" w14:textId="068216E9" w:rsidR="00937DD5" w:rsidRPr="007A4D92" w:rsidRDefault="00045464" w:rsidP="007A4D92">
      <w:pPr>
        <w:pStyle w:val="Descripcin"/>
        <w:jc w:val="center"/>
        <w:rPr>
          <w:color w:val="auto"/>
        </w:rPr>
      </w:pPr>
      <w:bookmarkStart w:id="150" w:name="_Ref82182880"/>
      <w:bookmarkStart w:id="151" w:name="_Toc82560619"/>
      <w:r w:rsidRPr="003563C3">
        <w:rPr>
          <w:color w:val="auto"/>
        </w:rPr>
        <w:t xml:space="preserve">Ilustración </w:t>
      </w:r>
      <w:r w:rsidRPr="003563C3">
        <w:rPr>
          <w:color w:val="auto"/>
        </w:rPr>
        <w:fldChar w:fldCharType="begin"/>
      </w:r>
      <w:r w:rsidRPr="003563C3">
        <w:rPr>
          <w:color w:val="auto"/>
        </w:rPr>
        <w:instrText xml:space="preserve"> SEQ Ilustración \* ARABIC </w:instrText>
      </w:r>
      <w:r w:rsidRPr="003563C3">
        <w:rPr>
          <w:color w:val="auto"/>
        </w:rPr>
        <w:fldChar w:fldCharType="separate"/>
      </w:r>
      <w:r w:rsidR="007C549F">
        <w:rPr>
          <w:noProof/>
          <w:color w:val="auto"/>
        </w:rPr>
        <w:t>11</w:t>
      </w:r>
      <w:r w:rsidRPr="003563C3">
        <w:rPr>
          <w:color w:val="auto"/>
        </w:rPr>
        <w:fldChar w:fldCharType="end"/>
      </w:r>
      <w:bookmarkEnd w:id="150"/>
      <w:r w:rsidRPr="003563C3">
        <w:rPr>
          <w:color w:val="auto"/>
        </w:rPr>
        <w:t xml:space="preserve">: Gráfico de la función log </w:t>
      </w:r>
      <w:proofErr w:type="spellStart"/>
      <w:r w:rsidRPr="003563C3">
        <w:rPr>
          <w:color w:val="auto"/>
        </w:rPr>
        <w:t>loss</w:t>
      </w:r>
      <w:proofErr w:type="spellEnd"/>
      <w:r w:rsidRPr="003563C3">
        <w:rPr>
          <w:color w:val="auto"/>
        </w:rPr>
        <w:t xml:space="preserve">. </w:t>
      </w:r>
      <w:r w:rsidRPr="003563C3">
        <w:rPr>
          <w:color w:val="auto"/>
        </w:rPr>
        <w:fldChar w:fldCharType="begin"/>
      </w:r>
      <w:r w:rsidRPr="003563C3">
        <w:rPr>
          <w:color w:val="auto"/>
        </w:rPr>
        <w:instrText xml:space="preserve"> ADDIN ZOTERO_ITEM CSL_CITATION {"citationID":"eWALhBGs","properties":{"formattedCitation":"(ML Glossary, s.\\uc0\\u160{}f.)","plainCitation":"(ML Glossary, s. f.)","noteIndex":0},"citationItems":[{"id":191,"uris":["http://zotero.org/users/7978684/items/B55V2KTY"],"uri":["http://zotero.org/users/7978684/items/B55V2KTY"],"itemData":{"id":191,"type":"webpage","title":"Loss Functions — ML Glossary documentation","URL":"https://ml-cheatsheet.readthedocs.io/en/latest/loss_functions.html","author":[{"family":"ML Glossary","given":""}],"accessed":{"date-parts":[["2021",9,10]]}}}],"schema":"https://github.com/citation-style-language/schema/raw/master/csl-citation.json"} </w:instrText>
      </w:r>
      <w:r w:rsidRPr="003563C3">
        <w:rPr>
          <w:color w:val="auto"/>
        </w:rPr>
        <w:fldChar w:fldCharType="separate"/>
      </w:r>
      <w:r w:rsidRPr="003563C3">
        <w:rPr>
          <w:rFonts w:cs="Arial"/>
          <w:color w:val="auto"/>
          <w:szCs w:val="24"/>
        </w:rPr>
        <w:t>(ML Glossary, s. f.)</w:t>
      </w:r>
      <w:bookmarkEnd w:id="151"/>
      <w:r w:rsidRPr="003563C3">
        <w:rPr>
          <w:color w:val="auto"/>
        </w:rPr>
        <w:fldChar w:fldCharType="end"/>
      </w:r>
    </w:p>
    <w:p w14:paraId="189941A2" w14:textId="1A5CA205" w:rsidR="00FF4780" w:rsidRPr="00950E7D" w:rsidRDefault="00FF4780" w:rsidP="009D7671">
      <w:pPr>
        <w:rPr>
          <w:b/>
          <w:bCs/>
        </w:rPr>
      </w:pPr>
      <w:r w:rsidRPr="00950E7D">
        <w:rPr>
          <w:b/>
          <w:bCs/>
        </w:rPr>
        <w:t>ROC</w:t>
      </w:r>
      <w:r w:rsidR="009F5F19" w:rsidRPr="00950E7D">
        <w:rPr>
          <w:b/>
          <w:bCs/>
        </w:rPr>
        <w:t>-</w:t>
      </w:r>
      <w:r w:rsidRPr="00950E7D">
        <w:rPr>
          <w:b/>
          <w:bCs/>
        </w:rPr>
        <w:t>AUC</w:t>
      </w:r>
    </w:p>
    <w:p w14:paraId="767EE515" w14:textId="013AE3F6" w:rsidR="00FF4780" w:rsidRDefault="003563C3" w:rsidP="009D7671">
      <w:r w:rsidRPr="003563C3">
        <w:t xml:space="preserve">La </w:t>
      </w:r>
      <w:r>
        <w:t xml:space="preserve">curva </w:t>
      </w:r>
      <w:r w:rsidRPr="003563C3">
        <w:t xml:space="preserve">ROC (Receiver </w:t>
      </w:r>
      <w:proofErr w:type="spellStart"/>
      <w:r w:rsidRPr="003563C3">
        <w:t>Operating</w:t>
      </w:r>
      <w:proofErr w:type="spellEnd"/>
      <w:r w:rsidRPr="003563C3">
        <w:t xml:space="preserve"> </w:t>
      </w:r>
      <w:proofErr w:type="spellStart"/>
      <w:r w:rsidRPr="003563C3">
        <w:t>Characteristics</w:t>
      </w:r>
      <w:proofErr w:type="spellEnd"/>
      <w:r w:rsidRPr="003563C3">
        <w:t xml:space="preserve"> o Característica Operativa del Receptor)</w:t>
      </w:r>
      <w:r w:rsidR="00886344">
        <w:t xml:space="preserve"> es una curva que </w:t>
      </w:r>
      <w:r w:rsidR="00886344" w:rsidRPr="00886344">
        <w:t>traza la tasa de verdaderos positivos</w:t>
      </w:r>
      <w:r w:rsidR="001808A4">
        <w:t xml:space="preserve"> (TPR)</w:t>
      </w:r>
      <w:r w:rsidR="00886344" w:rsidRPr="00886344">
        <w:t xml:space="preserve"> contra la tasa de falsos positivos</w:t>
      </w:r>
      <w:r w:rsidR="001808A4">
        <w:t xml:space="preserve"> (FPR)</w:t>
      </w:r>
      <w:r w:rsidR="00886344" w:rsidRPr="00886344">
        <w:t xml:space="preserve"> en diferentes umbrales de clasificación</w:t>
      </w:r>
      <w:r w:rsidR="000F0308">
        <w:t xml:space="preserve"> </w:t>
      </w:r>
      <w:r w:rsidR="000F0308">
        <w:fldChar w:fldCharType="begin"/>
      </w:r>
      <w:r w:rsidR="000F0308">
        <w:instrText xml:space="preserve"> ADDIN ZOTERO_ITEM CSL_CITATION {"citationID":"Ta724SZ3","properties":{"formattedCitation":"(Narkhede, 2018)","plainCitation":"(Narkhede, 2018)","noteIndex":0},"citationItems":[{"id":197,"uris":["http://zotero.org/users/7978684/items/R9J8LUWP"],"uri":["http://zotero.org/users/7978684/items/R9J8LUWP"],"itemData":{"id":197,"type":"webpage","abstract":"In Machine Learning, performance measurement is an essential task. So when it comes to a classification problem, we can count on an AUC - ROC Curve. When we need to check or visualize the performance…","container-title":"Medium","language":"en","title":"Understanding AUC - ROC Curve","URL":"https://towardsdatascience.com/understanding-auc-roc-curve-68b2303cc9c5","author":[{"family":"Narkhede","given":"Sarang"}],"accessed":{"date-parts":[["2021",5,10]]},"issued":{"date-parts":[["2018",6,26]]}}}],"schema":"https://github.com/citation-style-language/schema/raw/master/csl-citation.json"} </w:instrText>
      </w:r>
      <w:r w:rsidR="000F0308">
        <w:fldChar w:fldCharType="separate"/>
      </w:r>
      <w:r w:rsidR="000F0308" w:rsidRPr="000F0308">
        <w:rPr>
          <w:rFonts w:cs="Arial"/>
        </w:rPr>
        <w:t>(Narkhede, 2018)</w:t>
      </w:r>
      <w:r w:rsidR="000F0308">
        <w:fldChar w:fldCharType="end"/>
      </w:r>
      <w:r w:rsidR="00886344" w:rsidRPr="00886344">
        <w:t>.</w:t>
      </w:r>
      <w:r w:rsidR="001808A4">
        <w:t xml:space="preserve"> El calculo de cada tasa se realiza mediante las siguientes ecuaciones:</w:t>
      </w:r>
    </w:p>
    <w:p w14:paraId="2A54481E" w14:textId="41470D20" w:rsidR="001808A4" w:rsidRPr="00950E7D" w:rsidRDefault="001808A4" w:rsidP="001808A4">
      <w:pPr>
        <w:jc w:val="center"/>
        <w:rPr>
          <w:rFonts w:eastAsiaTheme="minorEastAsia"/>
          <w:lang w:val="en-US"/>
        </w:rPr>
      </w:pPr>
      <m:oMath>
        <m:r>
          <w:rPr>
            <w:rFonts w:ascii="Cambria Math" w:hAnsi="Cambria Math"/>
          </w:rPr>
          <m:t>TPR</m:t>
        </m:r>
        <m:r>
          <w:rPr>
            <w:rFonts w:ascii="Cambria Math" w:hAnsi="Cambria Math"/>
            <w:lang w:val="en-US"/>
          </w:rPr>
          <m:t xml:space="preserve">= </m:t>
        </m:r>
        <m:f>
          <m:fPr>
            <m:ctrlPr>
              <w:rPr>
                <w:rFonts w:ascii="Cambria Math" w:hAnsi="Cambria Math"/>
                <w:i/>
              </w:rPr>
            </m:ctrlPr>
          </m:fPr>
          <m:num>
            <m:r>
              <w:rPr>
                <w:rFonts w:ascii="Cambria Math" w:hAnsi="Cambria Math"/>
              </w:rPr>
              <m:t>TP</m:t>
            </m:r>
          </m:num>
          <m:den>
            <m:r>
              <w:rPr>
                <w:rFonts w:ascii="Cambria Math" w:hAnsi="Cambria Math"/>
              </w:rPr>
              <m:t>TP</m:t>
            </m:r>
            <m:r>
              <w:rPr>
                <w:rFonts w:ascii="Cambria Math" w:hAnsi="Cambria Math"/>
                <w:lang w:val="en-US"/>
              </w:rPr>
              <m:t>+</m:t>
            </m:r>
            <m:r>
              <w:rPr>
                <w:rFonts w:ascii="Cambria Math" w:hAnsi="Cambria Math"/>
              </w:rPr>
              <m:t>FN</m:t>
            </m:r>
          </m:den>
        </m:f>
      </m:oMath>
      <w:r w:rsidRPr="00950E7D">
        <w:rPr>
          <w:rFonts w:eastAsiaTheme="minorEastAsia"/>
          <w:lang w:val="en-US"/>
        </w:rPr>
        <w:t xml:space="preserve"> (Ec. 2)</w:t>
      </w:r>
    </w:p>
    <w:p w14:paraId="5FD3CE5B" w14:textId="5DCF6DBF" w:rsidR="001808A4" w:rsidRPr="00950E7D" w:rsidRDefault="001808A4" w:rsidP="001808A4">
      <w:pPr>
        <w:jc w:val="center"/>
        <w:rPr>
          <w:rFonts w:eastAsiaTheme="minorEastAsia"/>
          <w:lang w:val="en-US"/>
        </w:rPr>
      </w:pPr>
      <m:oMath>
        <m:r>
          <w:rPr>
            <w:rFonts w:ascii="Cambria Math" w:hAnsi="Cambria Math"/>
          </w:rPr>
          <m:t>FPR</m:t>
        </m:r>
        <m:r>
          <w:rPr>
            <w:rFonts w:ascii="Cambria Math" w:hAnsi="Cambria Math"/>
            <w:lang w:val="en-US"/>
          </w:rPr>
          <m:t xml:space="preserve">= 1- </m:t>
        </m:r>
        <m:f>
          <m:fPr>
            <m:ctrlPr>
              <w:rPr>
                <w:rFonts w:ascii="Cambria Math" w:hAnsi="Cambria Math"/>
                <w:i/>
              </w:rPr>
            </m:ctrlPr>
          </m:fPr>
          <m:num>
            <m:r>
              <w:rPr>
                <w:rFonts w:ascii="Cambria Math" w:hAnsi="Cambria Math"/>
              </w:rPr>
              <m:t>FP</m:t>
            </m:r>
          </m:num>
          <m:den>
            <m:r>
              <w:rPr>
                <w:rFonts w:ascii="Cambria Math" w:hAnsi="Cambria Math"/>
              </w:rPr>
              <m:t>TN</m:t>
            </m:r>
            <m:r>
              <w:rPr>
                <w:rFonts w:ascii="Cambria Math" w:hAnsi="Cambria Math"/>
                <w:lang w:val="en-US"/>
              </w:rPr>
              <m:t>+</m:t>
            </m:r>
            <m:r>
              <w:rPr>
                <w:rFonts w:ascii="Cambria Math" w:hAnsi="Cambria Math"/>
              </w:rPr>
              <m:t>FP</m:t>
            </m:r>
          </m:den>
        </m:f>
      </m:oMath>
      <w:r w:rsidRPr="00950E7D">
        <w:rPr>
          <w:rFonts w:eastAsiaTheme="minorEastAsia"/>
          <w:lang w:val="en-US"/>
        </w:rPr>
        <w:t xml:space="preserve"> (Ec. 3)</w:t>
      </w:r>
    </w:p>
    <w:p w14:paraId="79B23284" w14:textId="72E1FC66" w:rsidR="001808A4" w:rsidRDefault="001808A4" w:rsidP="001808A4">
      <w:r>
        <w:t>Siendo TP los verdaderos positivos, FN los falsos negativos, FP los falsos positivos y TN los verdaderos negativos. Se considera positivo aquella probabilidad superior a 0,5.</w:t>
      </w:r>
    </w:p>
    <w:p w14:paraId="629CD4CE" w14:textId="045218B2" w:rsidR="000F0308" w:rsidRDefault="000F0308" w:rsidP="000F0308">
      <w:pPr>
        <w:jc w:val="center"/>
      </w:pPr>
      <w:r>
        <w:rPr>
          <w:noProof/>
        </w:rPr>
        <w:drawing>
          <wp:inline distT="0" distB="0" distL="0" distR="0" wp14:anchorId="10F33B93" wp14:editId="4ABA28D1">
            <wp:extent cx="4695259" cy="2179955"/>
            <wp:effectExtent l="0" t="0" r="0" b="0"/>
            <wp:docPr id="18" name="Imagen 18"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Gráfico, Gráfico de líneas&#10;&#10;Descripción generada automáticamente"/>
                    <pic:cNvPicPr>
                      <a:picLocks noChangeAspect="1" noChangeArrowheads="1"/>
                    </pic:cNvPicPr>
                  </pic:nvPicPr>
                  <pic:blipFill rotWithShape="1">
                    <a:blip r:embed="rId22">
                      <a:extLst>
                        <a:ext uri="{28A0092B-C50C-407E-A947-70E740481C1C}">
                          <a14:useLocalDpi xmlns:a14="http://schemas.microsoft.com/office/drawing/2010/main" val="0"/>
                        </a:ext>
                      </a:extLst>
                    </a:blip>
                    <a:srcRect t="6151"/>
                    <a:stretch/>
                  </pic:blipFill>
                  <pic:spPr bwMode="auto">
                    <a:xfrm>
                      <a:off x="0" y="0"/>
                      <a:ext cx="4700331" cy="2182310"/>
                    </a:xfrm>
                    <a:prstGeom prst="rect">
                      <a:avLst/>
                    </a:prstGeom>
                    <a:noFill/>
                    <a:ln>
                      <a:noFill/>
                    </a:ln>
                    <a:extLst>
                      <a:ext uri="{53640926-AAD7-44D8-BBD7-CCE9431645EC}">
                        <a14:shadowObscured xmlns:a14="http://schemas.microsoft.com/office/drawing/2010/main"/>
                      </a:ext>
                    </a:extLst>
                  </pic:spPr>
                </pic:pic>
              </a:graphicData>
            </a:graphic>
          </wp:inline>
        </w:drawing>
      </w:r>
    </w:p>
    <w:p w14:paraId="5C8A0F39" w14:textId="37C53814" w:rsidR="000F0308" w:rsidRPr="000F0308" w:rsidRDefault="000F0308" w:rsidP="000F0308">
      <w:pPr>
        <w:pStyle w:val="Descripcin"/>
        <w:jc w:val="center"/>
        <w:rPr>
          <w:color w:val="auto"/>
        </w:rPr>
      </w:pPr>
      <w:bookmarkStart w:id="152" w:name="_Ref82185070"/>
      <w:bookmarkStart w:id="153" w:name="_Toc82560620"/>
      <w:r w:rsidRPr="000F0308">
        <w:rPr>
          <w:color w:val="auto"/>
        </w:rPr>
        <w:t xml:space="preserve">Ilustración </w:t>
      </w:r>
      <w:r w:rsidRPr="000F0308">
        <w:rPr>
          <w:color w:val="auto"/>
        </w:rPr>
        <w:fldChar w:fldCharType="begin"/>
      </w:r>
      <w:r w:rsidRPr="000F0308">
        <w:rPr>
          <w:color w:val="auto"/>
        </w:rPr>
        <w:instrText xml:space="preserve"> SEQ Ilustración \* ARABIC </w:instrText>
      </w:r>
      <w:r w:rsidRPr="000F0308">
        <w:rPr>
          <w:color w:val="auto"/>
        </w:rPr>
        <w:fldChar w:fldCharType="separate"/>
      </w:r>
      <w:r w:rsidR="007C549F">
        <w:rPr>
          <w:noProof/>
          <w:color w:val="auto"/>
        </w:rPr>
        <w:t>12</w:t>
      </w:r>
      <w:r w:rsidRPr="000F0308">
        <w:rPr>
          <w:color w:val="auto"/>
        </w:rPr>
        <w:fldChar w:fldCharType="end"/>
      </w:r>
      <w:bookmarkEnd w:id="152"/>
      <w:r w:rsidRPr="000F0308">
        <w:rPr>
          <w:color w:val="auto"/>
        </w:rPr>
        <w:t xml:space="preserve">: Tres tipos de curvas ROC con sus respectivas AUC. </w:t>
      </w:r>
      <w:r w:rsidRPr="000F0308">
        <w:rPr>
          <w:color w:val="auto"/>
        </w:rPr>
        <w:fldChar w:fldCharType="begin"/>
      </w:r>
      <w:r w:rsidRPr="000F0308">
        <w:rPr>
          <w:color w:val="auto"/>
        </w:rPr>
        <w:instrText xml:space="preserve"> ADDIN ZOTERO_ITEM CSL_CITATION {"citationID":"t7N1Rtoy","properties":{"formattedCitation":"(Wikipedia, 2021)","plainCitation":"(Wikipedia, 2021)","noteIndex":0},"citationItems":[{"id":195,"uris":["http://zotero.org/users/7978684/items/8LA8BN5D"],"uri":["http://zotero.org/users/7978684/items/8LA8BN5D"],"itemData":{"id":195,"type":"entry-encyclopedia","abstract":"En la teoría de detección de señales, una curva ROC (acrónimo de Receiver Operating Characteristic, o Característica Operativa del Receptor) es una representación gráfica de la sensibilidad frente a la especificidad para un sistema clasificador binario según se varía el umbral de discriminación. Otra interpretación de este gráfico es la representación de la razón o proporción de verdaderos positivos (VPR = Razón de Verdaderos Positivos) frente a la razón o proporción de falsos positivos (FPR = Razón de Falsos Positivos) también según se varía el umbral de discriminación (valor a partir del cual decidimos que un caso es un positivo). ROC también puede significar Relative Operating Characteristic (Característica Operativa Relativa) porque es una comparación de dos características operativas (VPR y FPR) según cambiamos el umbral para la decisión. En español es preferible mantener el acrónimo inglés, aunque es posible encontrar el equivalente español COR. No se suele utilizar ROC aislado, debemos decir “curva ROC” o “análisis ROC”. Sobre la historia del acrónimo ROC consultar Swets (1996).[2]​\nEl análisis de la curva ROC, o simplemente análisis ROC, proporciona herramientas para seleccionar los modelos posiblemente óptimos y descartar modelos subóptimos independientemente de (y antes de especificar) el coste de la distribución de las dos clases sobre las que se decide. La curva ROC es también independiente de la distribución de las clases en la población (en diagnóstico, la prevalencia de una enfermedad en la población). El análisis ROC se relaciona de forma directa y natural con el análisis de coste/beneficio en toma de decisiones diagnósticas.\nLa curva ROC se desarrolló por ingenieros eléctricos para medir la eficacia en la detección de objetos enemigos en campos de batalla mediante pantallas de radar, a partir de lo cual se desarrolla la Teoría de Detección de Señales (TDS). El análisis ROC se aplicó posteriormente en medicina, radiología, psicología y otras áreas durante varias décadas. Solo recientemente ha encontrado aplicación en áreas como aprendizaje automático (o machine learning en inglés), y minería de datos (data mining en inglés).","container-title":"Wikipedia, la enciclopedia libre","language":"es","note":"Page Version ID: 138203905","source":"Wikipedia","title":"Curva ROC","URL":"https://es.wikipedia.org/w/index.php?title=Curva_ROC&amp;oldid=138203905","author":[{"family":"Wikipedia","given":""}],"accessed":{"date-parts":[["2021",9,10]]},"issued":{"date-parts":[["2021",9,8]]}}}],"schema":"https://github.com/citation-style-language/schema/raw/master/csl-citation.json"} </w:instrText>
      </w:r>
      <w:r w:rsidRPr="000F0308">
        <w:rPr>
          <w:color w:val="auto"/>
        </w:rPr>
        <w:fldChar w:fldCharType="separate"/>
      </w:r>
      <w:r w:rsidRPr="000F0308">
        <w:rPr>
          <w:rFonts w:cs="Arial"/>
          <w:color w:val="auto"/>
        </w:rPr>
        <w:t>(Wikipedia, 2021)</w:t>
      </w:r>
      <w:bookmarkEnd w:id="153"/>
      <w:r w:rsidRPr="000F0308">
        <w:rPr>
          <w:color w:val="auto"/>
        </w:rPr>
        <w:fldChar w:fldCharType="end"/>
      </w:r>
    </w:p>
    <w:p w14:paraId="3EFB8367" w14:textId="1B908C6D" w:rsidR="003563C3" w:rsidRPr="000F0308" w:rsidRDefault="000F0308" w:rsidP="009D7671">
      <w:r>
        <w:t>Para estudiar qué modelo tiene mayor capacidad para distinguir entre clases se utiliza la ROC AUC (</w:t>
      </w:r>
      <w:proofErr w:type="spellStart"/>
      <w:r>
        <w:t>Area</w:t>
      </w:r>
      <w:proofErr w:type="spellEnd"/>
      <w:r>
        <w:t xml:space="preserve"> </w:t>
      </w:r>
      <w:proofErr w:type="spellStart"/>
      <w:r>
        <w:t>Under</w:t>
      </w:r>
      <w:proofErr w:type="spellEnd"/>
      <w:r>
        <w:t xml:space="preserve"> </w:t>
      </w:r>
      <w:proofErr w:type="spellStart"/>
      <w:r>
        <w:t>the</w:t>
      </w:r>
      <w:proofErr w:type="spellEnd"/>
      <w:r>
        <w:t xml:space="preserve"> ROC Curve o </w:t>
      </w:r>
      <w:proofErr w:type="spellStart"/>
      <w:r>
        <w:t>Area</w:t>
      </w:r>
      <w:proofErr w:type="spellEnd"/>
      <w:r>
        <w:t xml:space="preserve"> Bajo la curva ROC) que nos da un valor </w:t>
      </w:r>
      <w:r>
        <w:lastRenderedPageBreak/>
        <w:t xml:space="preserve">numérico de la curva de cada modelo. Cuanto mayor sea el valor ROC AUC mejor será el modelo (ver </w:t>
      </w:r>
      <w:r>
        <w:fldChar w:fldCharType="begin"/>
      </w:r>
      <w:r>
        <w:instrText xml:space="preserve"> REF _Ref82185070 \h </w:instrText>
      </w:r>
      <w:r>
        <w:fldChar w:fldCharType="separate"/>
      </w:r>
      <w:r w:rsidRPr="000F0308">
        <w:t xml:space="preserve">Ilustración </w:t>
      </w:r>
      <w:r w:rsidRPr="000F0308">
        <w:rPr>
          <w:noProof/>
        </w:rPr>
        <w:t>12</w:t>
      </w:r>
      <w:r>
        <w:fldChar w:fldCharType="end"/>
      </w:r>
      <w:r>
        <w:t>).</w:t>
      </w:r>
    </w:p>
    <w:p w14:paraId="69B0D5BF" w14:textId="77BC3E13" w:rsidR="00FF4780" w:rsidRDefault="00FF4780" w:rsidP="009D7671">
      <w:pPr>
        <w:rPr>
          <w:b/>
          <w:bCs/>
          <w:vertAlign w:val="superscript"/>
        </w:rPr>
      </w:pPr>
      <w:proofErr w:type="spellStart"/>
      <w:r>
        <w:rPr>
          <w:b/>
          <w:bCs/>
        </w:rPr>
        <w:t>McFad</w:t>
      </w:r>
      <w:r w:rsidR="00044E71">
        <w:rPr>
          <w:b/>
          <w:bCs/>
        </w:rPr>
        <w:t>d</w:t>
      </w:r>
      <w:r>
        <w:rPr>
          <w:b/>
          <w:bCs/>
        </w:rPr>
        <w:t>en</w:t>
      </w:r>
      <w:r w:rsidR="00044E71">
        <w:rPr>
          <w:b/>
          <w:bCs/>
        </w:rPr>
        <w:t>’</w:t>
      </w:r>
      <w:r>
        <w:rPr>
          <w:b/>
          <w:bCs/>
        </w:rPr>
        <w:t>s</w:t>
      </w:r>
      <w:proofErr w:type="spellEnd"/>
      <w:r>
        <w:rPr>
          <w:b/>
          <w:bCs/>
        </w:rPr>
        <w:t xml:space="preserve"> Pseudo R</w:t>
      </w:r>
      <w:r>
        <w:rPr>
          <w:b/>
          <w:bCs/>
          <w:vertAlign w:val="superscript"/>
        </w:rPr>
        <w:t>2</w:t>
      </w:r>
    </w:p>
    <w:p w14:paraId="1CB7AC4C" w14:textId="476B621A" w:rsidR="00FF4780" w:rsidRDefault="00044E71" w:rsidP="009D7671">
      <w:r w:rsidRPr="00044E71">
        <w:t>La Pseudo R</w:t>
      </w:r>
      <w:r w:rsidRPr="00044E71">
        <w:rPr>
          <w:vertAlign w:val="superscript"/>
        </w:rPr>
        <w:t>2</w:t>
      </w:r>
      <w:r w:rsidRPr="00044E71">
        <w:t xml:space="preserve"> de </w:t>
      </w:r>
      <w:proofErr w:type="spellStart"/>
      <w:r w:rsidRPr="00044E71">
        <w:t>McFadden</w:t>
      </w:r>
      <w:proofErr w:type="spellEnd"/>
      <w:r>
        <w:t xml:space="preserve"> compara nuestro modelo con un modelo nulo que da la misma predicción a todos los tiros </w:t>
      </w:r>
      <w:r>
        <w:fldChar w:fldCharType="begin"/>
      </w:r>
      <w:r>
        <w:instrText xml:space="preserve"> ADDIN ZOTERO_ITEM CSL_CITATION {"citationID":"XvZBve6v","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fldChar w:fldCharType="separate"/>
      </w:r>
      <w:r w:rsidRPr="00044E71">
        <w:rPr>
          <w:rFonts w:cs="Arial"/>
        </w:rPr>
        <w:t>(Rowlinson, 2020b)</w:t>
      </w:r>
      <w:r>
        <w:fldChar w:fldCharType="end"/>
      </w:r>
      <w:r>
        <w:t>. Viene definido como:</w:t>
      </w:r>
    </w:p>
    <w:p w14:paraId="7D9F5B87" w14:textId="75F70425" w:rsidR="00044E71" w:rsidRPr="00950E7D" w:rsidRDefault="00771554" w:rsidP="0036754D">
      <w:pPr>
        <w:jc w:val="center"/>
        <w:rPr>
          <w:rFonts w:eastAsiaTheme="minorEastAsia"/>
        </w:rPr>
      </w:pPr>
      <m:oMath>
        <m:sSubSup>
          <m:sSubSupPr>
            <m:ctrlPr>
              <w:rPr>
                <w:rFonts w:ascii="Cambria Math" w:hAnsi="Cambria Math"/>
                <w:i/>
              </w:rPr>
            </m:ctrlPr>
          </m:sSubSupPr>
          <m:e>
            <m:r>
              <w:rPr>
                <w:rFonts w:ascii="Cambria Math" w:hAnsi="Cambria Math"/>
              </w:rPr>
              <m:t>R</m:t>
            </m:r>
          </m:e>
          <m:sub>
            <m:r>
              <w:rPr>
                <w:rFonts w:ascii="Cambria Math" w:hAnsi="Cambria Math"/>
              </w:rPr>
              <m:t>McFadden</m:t>
            </m:r>
          </m:sub>
          <m:sup>
            <m:r>
              <w:rPr>
                <w:rFonts w:ascii="Cambria Math" w:hAnsi="Cambria Math"/>
              </w:rPr>
              <m:t>2</m:t>
            </m:r>
          </m:sup>
        </m:sSubSup>
        <m:r>
          <w:rPr>
            <w:rFonts w:ascii="Cambria Math" w:hAnsi="Cambria Math"/>
          </w:rPr>
          <m:t xml:space="preserve"> = 1- </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e>
            </m:func>
            <m:r>
              <w:rPr>
                <w:rFonts w:ascii="Cambria Math" w:hAnsi="Cambria Math"/>
              </w:rPr>
              <m:t>)</m:t>
            </m:r>
          </m:num>
          <m:den>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ull</m:t>
                    </m:r>
                  </m:sub>
                </m:sSub>
                <m:r>
                  <w:rPr>
                    <w:rFonts w:ascii="Cambria Math" w:hAnsi="Cambria Math"/>
                  </w:rPr>
                  <m:t>)</m:t>
                </m:r>
              </m:e>
            </m:func>
          </m:den>
        </m:f>
      </m:oMath>
      <w:r w:rsidR="0036754D" w:rsidRPr="00950E7D">
        <w:rPr>
          <w:rFonts w:eastAsiaTheme="minorEastAsia"/>
        </w:rPr>
        <w:t xml:space="preserve"> (Ec. 4)</w:t>
      </w:r>
    </w:p>
    <w:p w14:paraId="6EBB928E" w14:textId="540E25B1" w:rsidR="000F0308" w:rsidRPr="00607803" w:rsidRDefault="0036754D" w:rsidP="009D7671">
      <w:r w:rsidRPr="0036754D">
        <w:t xml:space="preserve">Siendo </w:t>
      </w:r>
      <w:r w:rsidRPr="0036754D">
        <w:rPr>
          <w:i/>
          <w:iCs/>
        </w:rPr>
        <w:t>L</w:t>
      </w:r>
      <w:r w:rsidRPr="0036754D">
        <w:rPr>
          <w:i/>
          <w:iCs/>
          <w:vertAlign w:val="subscript"/>
        </w:rPr>
        <w:t>C</w:t>
      </w:r>
      <w:r w:rsidRPr="0036754D">
        <w:t xml:space="preserve"> </w:t>
      </w:r>
      <w:r>
        <w:t>el valor de verosimilitud (</w:t>
      </w:r>
      <w:proofErr w:type="spellStart"/>
      <w:r w:rsidRPr="0085532F">
        <w:rPr>
          <w:i/>
          <w:iCs/>
        </w:rPr>
        <w:t>likelihood</w:t>
      </w:r>
      <w:proofErr w:type="spellEnd"/>
      <w:r>
        <w:t xml:space="preserve"> </w:t>
      </w:r>
      <w:proofErr w:type="spellStart"/>
      <w:r w:rsidRPr="0085532F">
        <w:rPr>
          <w:i/>
          <w:iCs/>
        </w:rPr>
        <w:t>value</w:t>
      </w:r>
      <w:proofErr w:type="spellEnd"/>
      <w:r>
        <w:t xml:space="preserve">) del modelo y </w:t>
      </w:r>
      <w:proofErr w:type="spellStart"/>
      <w:r>
        <w:rPr>
          <w:i/>
          <w:iCs/>
        </w:rPr>
        <w:t>L</w:t>
      </w:r>
      <w:r>
        <w:rPr>
          <w:i/>
          <w:iCs/>
          <w:vertAlign w:val="subscript"/>
        </w:rPr>
        <w:t>null</w:t>
      </w:r>
      <w:proofErr w:type="spellEnd"/>
      <w:r>
        <w:t xml:space="preserve"> el valor de </w:t>
      </w:r>
      <w:r w:rsidR="0085532F">
        <w:t>verosimilitud</w:t>
      </w:r>
      <w:r>
        <w:t xml:space="preserve"> de un modelo nulo.</w:t>
      </w:r>
      <w:r w:rsidR="0085532F">
        <w:t xml:space="preserve"> La verosimilitud es la multiplicación de todas las diferencias entre las predicciones y los valores reales. Al dar un valor muy pequeño se suele mostrar como el logaritmo de la verosimilitud (</w:t>
      </w:r>
      <w:r w:rsidR="0085532F" w:rsidRPr="0085532F">
        <w:rPr>
          <w:i/>
          <w:iCs/>
        </w:rPr>
        <w:t xml:space="preserve">log </w:t>
      </w:r>
      <w:proofErr w:type="spellStart"/>
      <w:r w:rsidR="0085532F" w:rsidRPr="0085532F">
        <w:rPr>
          <w:i/>
          <w:iCs/>
        </w:rPr>
        <w:t>likelihood</w:t>
      </w:r>
      <w:proofErr w:type="spellEnd"/>
      <w:r w:rsidR="0085532F">
        <w:t xml:space="preserve">) siendo su valor negativo el valor de la perdida logarítmica explicada anteriormente </w:t>
      </w:r>
      <w:r w:rsidR="0085532F">
        <w:fldChar w:fldCharType="begin"/>
      </w:r>
      <w:r w:rsidR="0085532F">
        <w:instrText xml:space="preserve"> ADDIN ZOTERO_ITEM CSL_CITATION {"citationID":"3suEr25A","properties":{"formattedCitation":"(Becker, 2018)","plainCitation":"(Becker, 2018)","noteIndex":0},"citationItems":[{"id":202,"uris":["http://zotero.org/users/7978684/items/TRZC2WE6"],"uri":["http://zotero.org/users/7978684/items/TRZC2WE6"],"itemData":{"id":202,"type":"webpage","abstract":"Explore and run machine learning code with Kaggle Notebooks | Using data from no data sources","container-title":"Kaggle","language":"en","title":"What is Log Loss?","URL":"https://kaggle.com/dansbecker/what-is-log-loss","author":[{"family":"Becker","given":"Dan"}],"accessed":{"date-parts":[["2021",9,10]]},"issued":{"date-parts":[["2018"]]}}}],"schema":"https://github.com/citation-style-language/schema/raw/master/csl-citation.json"} </w:instrText>
      </w:r>
      <w:r w:rsidR="0085532F">
        <w:fldChar w:fldCharType="separate"/>
      </w:r>
      <w:r w:rsidR="0085532F" w:rsidRPr="0085532F">
        <w:rPr>
          <w:rFonts w:cs="Arial"/>
        </w:rPr>
        <w:t>(Becker, 2018)</w:t>
      </w:r>
      <w:r w:rsidR="0085532F">
        <w:fldChar w:fldCharType="end"/>
      </w:r>
      <w:r w:rsidR="0085532F">
        <w:t>.</w:t>
      </w:r>
      <w:r w:rsidR="00607803">
        <w:t xml:space="preserve"> Cuando mayor sea el valor mejor será el modelo.</w:t>
      </w:r>
    </w:p>
    <w:p w14:paraId="0191B77A" w14:textId="0E764990" w:rsidR="00FF4780" w:rsidRPr="00FF4780" w:rsidRDefault="00274C8F" w:rsidP="009D7671">
      <w:pPr>
        <w:rPr>
          <w:b/>
          <w:bCs/>
        </w:rPr>
      </w:pPr>
      <w:r>
        <w:rPr>
          <w:b/>
          <w:bCs/>
        </w:rPr>
        <w:t xml:space="preserve">Puntuación de </w:t>
      </w:r>
      <w:proofErr w:type="spellStart"/>
      <w:r>
        <w:rPr>
          <w:b/>
          <w:bCs/>
        </w:rPr>
        <w:t>Brier</w:t>
      </w:r>
      <w:proofErr w:type="spellEnd"/>
    </w:p>
    <w:p w14:paraId="468E1A68" w14:textId="3F7D8A45" w:rsidR="009D7671" w:rsidRDefault="00274C8F" w:rsidP="009D7671">
      <w:r w:rsidRPr="00274C8F">
        <w:t xml:space="preserve">La puntuación de </w:t>
      </w:r>
      <w:proofErr w:type="spellStart"/>
      <w:r w:rsidRPr="00274C8F">
        <w:t>Brier</w:t>
      </w:r>
      <w:proofErr w:type="spellEnd"/>
      <w:r w:rsidRPr="00274C8F">
        <w:t xml:space="preserve"> mide la diferencia cuadrática media entre la probabilidad predicha y el resultado real</w:t>
      </w:r>
      <w:r>
        <w:t xml:space="preserve"> y cuanto más bajo sea su valor más precisa es la predicción </w:t>
      </w:r>
      <w:r>
        <w:fldChar w:fldCharType="begin"/>
      </w:r>
      <w:r w:rsidR="00F4621D">
        <w:instrText xml:space="preserve"> ADDIN ZOTERO_ITEM CSL_CITATION {"citationID":"bzz8cSuD","properties":{"formattedCitation":"(Scikit-Learn, s.\\uc0\\u160{}f.-g)","plainCitation":"(Scikit-Learn, s. f.-g)","noteIndex":0},"citationItems":[{"id":207,"uris":["http://zotero.org/users/7978684/items/2R5KEHLW"],"uri":["http://zotero.org/users/7978684/items/2R5KEHLW"],"itemData":{"id":207,"type":"webpage","container-title":"Scikit-Learn","title":"sklearn.metrics.brier_score_loss — scikit-learn 0.24.2 documentation","URL":"https://scikit-learn.org/stable/modules/generated/sklearn.metrics.brier_score_loss.html","author":[{"family":"Scikit-Learn","given":""}],"accessed":{"date-parts":[["2021",5,10]]}}}],"schema":"https://github.com/citation-style-language/schema/raw/master/csl-citation.json"} </w:instrText>
      </w:r>
      <w:r>
        <w:fldChar w:fldCharType="separate"/>
      </w:r>
      <w:r w:rsidR="00F4621D" w:rsidRPr="00F4621D">
        <w:rPr>
          <w:rFonts w:cs="Arial"/>
          <w:szCs w:val="24"/>
        </w:rPr>
        <w:t>(Scikit-Learn, s. f.-g)</w:t>
      </w:r>
      <w:r>
        <w:fldChar w:fldCharType="end"/>
      </w:r>
      <w:r>
        <w:t>.</w:t>
      </w:r>
      <w:r w:rsidRPr="00274C8F">
        <w:t xml:space="preserve"> </w:t>
      </w:r>
      <w:r>
        <w:t xml:space="preserve">La ecuación para la calcular la puntuación de </w:t>
      </w:r>
      <w:proofErr w:type="spellStart"/>
      <w:r>
        <w:t>Brier</w:t>
      </w:r>
      <w:proofErr w:type="spellEnd"/>
      <w:r>
        <w:t xml:space="preserve"> es la siguiente:</w:t>
      </w:r>
    </w:p>
    <w:p w14:paraId="134C9AD9" w14:textId="40028E1D" w:rsidR="00274C8F" w:rsidRDefault="00274C8F" w:rsidP="00290E10">
      <w:pPr>
        <w:jc w:val="center"/>
      </w:pPr>
      <m:oMath>
        <m:r>
          <w:rPr>
            <w:rFonts w:ascii="Cambria Math" w:hAnsi="Cambria Math"/>
          </w:rPr>
          <m:t xml:space="preserve">BS=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samples</m:t>
                </m:r>
              </m:sub>
            </m:sSub>
          </m:den>
        </m:f>
        <m:nary>
          <m:naryPr>
            <m:chr m:val="∑"/>
            <m:limLoc m:val="undOvr"/>
            <m:ctrlPr>
              <w:rPr>
                <w:rFonts w:ascii="Cambria Math" w:hAnsi="Cambria Math"/>
                <w:i/>
              </w:rPr>
            </m:ctrlPr>
          </m:naryPr>
          <m:sub>
            <m:r>
              <w:rPr>
                <w:rFonts w:ascii="Cambria Math" w:hAnsi="Cambria Math"/>
              </w:rPr>
              <m:t>i=0</m:t>
            </m:r>
          </m:sub>
          <m:sup>
            <m:sSub>
              <m:sSubPr>
                <m:ctrlPr>
                  <w:rPr>
                    <w:rFonts w:ascii="Cambria Math" w:hAnsi="Cambria Math"/>
                    <w:i/>
                  </w:rPr>
                </m:ctrlPr>
              </m:sSubPr>
              <m:e>
                <m:r>
                  <w:rPr>
                    <w:rFonts w:ascii="Cambria Math" w:hAnsi="Cambria Math"/>
                  </w:rPr>
                  <m:t>n</m:t>
                </m:r>
              </m:e>
              <m:sub>
                <m:r>
                  <w:rPr>
                    <w:rFonts w:ascii="Cambria Math" w:hAnsi="Cambria Math"/>
                  </w:rPr>
                  <m:t>samples</m:t>
                </m:r>
              </m:sub>
            </m:sSub>
            <m:r>
              <w:rPr>
                <w:rFonts w:ascii="Cambria Math" w:hAnsi="Cambria Math"/>
              </w:rPr>
              <m:t>-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sup>
                <m:r>
                  <w:rPr>
                    <w:rFonts w:ascii="Cambria Math" w:hAnsi="Cambria Math"/>
                  </w:rPr>
                  <m:t>2</m:t>
                </m:r>
              </m:sup>
            </m:sSup>
          </m:e>
        </m:nary>
      </m:oMath>
      <w:r>
        <w:rPr>
          <w:rFonts w:eastAsiaTheme="minorEastAsia"/>
        </w:rPr>
        <w:t>(</w:t>
      </w:r>
      <w:proofErr w:type="spellStart"/>
      <w:r>
        <w:rPr>
          <w:rFonts w:eastAsiaTheme="minorEastAsia"/>
        </w:rPr>
        <w:t>Ec</w:t>
      </w:r>
      <w:proofErr w:type="spellEnd"/>
      <w:r>
        <w:rPr>
          <w:rFonts w:eastAsiaTheme="minorEastAsia"/>
        </w:rPr>
        <w:t>. 5)</w:t>
      </w:r>
    </w:p>
    <w:p w14:paraId="627E5AA6" w14:textId="302C24C1" w:rsidR="000F0308" w:rsidRPr="000F0308" w:rsidRDefault="000F0308" w:rsidP="009D7671">
      <w:pPr>
        <w:rPr>
          <w:b/>
          <w:bCs/>
        </w:rPr>
      </w:pPr>
      <w:r w:rsidRPr="000F0308">
        <w:rPr>
          <w:b/>
          <w:bCs/>
        </w:rPr>
        <w:t>Curva de calibración</w:t>
      </w:r>
    </w:p>
    <w:p w14:paraId="00B8A8B9" w14:textId="57571AD4" w:rsidR="00A53E0B" w:rsidRDefault="00A53E0B" w:rsidP="00A53E0B">
      <w:r w:rsidRPr="001E28C8">
        <w:t>La calibración mide si las probabilidades predichas coinciden con la distribución esperada de cada clase. Cuanto mejor calibrado esté un modelo, más fiable será el pronóstico fuera de muestra</w:t>
      </w:r>
      <w:r w:rsidRPr="0074625E">
        <w:t xml:space="preserve">. </w:t>
      </w:r>
      <w:r>
        <w:t>Un clasificador estará bien calibrado si de todos los tiros que han recibido una probabilidad cercana a 0,5 han sido gol la mitad de ellos</w:t>
      </w:r>
      <w:r w:rsidRPr="0074625E">
        <w:t>.</w:t>
      </w:r>
      <w:r>
        <w:t xml:space="preserve"> </w:t>
      </w:r>
      <w:r>
        <w:fldChar w:fldCharType="begin"/>
      </w:r>
      <w:r w:rsidR="00F4621D">
        <w:instrText xml:space="preserve"> ADDIN ZOTERO_ITEM CSL_CITATION {"citationID":"sql0Gda6","properties":{"formattedCitation":"(Scikit-Learn, s.\\uc0\\u160{}f.-b; Tucker, 2020)","plainCitation":"(Scikit-Learn, s. f.-b; Tucker, 2020)","noteIndex":0},"citationItems":[{"id":145,"uris":["http://zotero.org/users/7978684/items/BWLEEX8Y"],"uri":["http://zotero.org/users/7978684/items/BWLEEX8Y"],"itemData":{"id":145,"type":"webpage","genre":"Scikit-Learn","language":"en","title":"1.16. Probability calibration","URL":"https://scikit-learn.org/stable/modules/calibration.html","author":[{"family":"Scikit-Learn","given":""}],"accessed":{"date-parts":[["2021",5,9]]}}},{"id":142,"uris":["http://zotero.org/users/7978684/items/F9LJQKGD"],"uri":["http://zotero.org/users/7978684/items/F9LJQKGD"],"itemData":{"id":142,"type":"webpage","abstract":"What does it mean to have a calibrated classifier? Why is that important?Let’s try to answer that question with a minimal amount of code.","container-title":"Home","language":"en","title":"Random Forest is not a Calibrated Classifier","URL":"https://dataisblue.io/python/data_science/2020/02/15/random-forest-is-not-calibrated.html","author":[{"family":"Tucker","given":"Becky"}],"accessed":{"date-parts":[["2021",5,9]]},"issued":{"date-parts":[["2020",2,15]]}}}],"schema":"https://github.com/citation-style-language/schema/raw/master/csl-citation.json"} </w:instrText>
      </w:r>
      <w:r>
        <w:fldChar w:fldCharType="separate"/>
      </w:r>
      <w:r w:rsidR="00F4621D" w:rsidRPr="00F4621D">
        <w:rPr>
          <w:rFonts w:cs="Arial"/>
          <w:szCs w:val="24"/>
        </w:rPr>
        <w:t>(Scikit-Learn, s. f.-b; Tucker, 2020)</w:t>
      </w:r>
      <w:r>
        <w:fldChar w:fldCharType="end"/>
      </w:r>
    </w:p>
    <w:p w14:paraId="1B1ECA2B" w14:textId="093BC344" w:rsidR="00415126" w:rsidRDefault="00415126" w:rsidP="00415126">
      <w:pPr>
        <w:jc w:val="center"/>
      </w:pPr>
      <w:r>
        <w:rPr>
          <w:noProof/>
        </w:rPr>
        <w:lastRenderedPageBreak/>
        <w:drawing>
          <wp:inline distT="0" distB="0" distL="0" distR="0" wp14:anchorId="21985C42" wp14:editId="62BCAF0B">
            <wp:extent cx="4571999" cy="3086100"/>
            <wp:effectExtent l="0" t="0" r="0" b="0"/>
            <wp:docPr id="21" name="Imagen 2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Gráfico&#10;&#10;Descripción generada automáticamente"/>
                    <pic:cNvPicPr>
                      <a:picLocks noChangeAspect="1" noChangeArrowheads="1"/>
                    </pic:cNvPicPr>
                  </pic:nvPicPr>
                  <pic:blipFill rotWithShape="1">
                    <a:blip r:embed="rId23">
                      <a:extLst>
                        <a:ext uri="{28A0092B-C50C-407E-A947-70E740481C1C}">
                          <a14:useLocalDpi xmlns:a14="http://schemas.microsoft.com/office/drawing/2010/main" val="0"/>
                        </a:ext>
                      </a:extLst>
                    </a:blip>
                    <a:srcRect l="2977" b="34510"/>
                    <a:stretch/>
                  </pic:blipFill>
                  <pic:spPr bwMode="auto">
                    <a:xfrm>
                      <a:off x="0" y="0"/>
                      <a:ext cx="4584077" cy="3094252"/>
                    </a:xfrm>
                    <a:prstGeom prst="rect">
                      <a:avLst/>
                    </a:prstGeom>
                    <a:noFill/>
                    <a:ln>
                      <a:noFill/>
                    </a:ln>
                    <a:extLst>
                      <a:ext uri="{53640926-AAD7-44D8-BBD7-CCE9431645EC}">
                        <a14:shadowObscured xmlns:a14="http://schemas.microsoft.com/office/drawing/2010/main"/>
                      </a:ext>
                    </a:extLst>
                  </pic:spPr>
                </pic:pic>
              </a:graphicData>
            </a:graphic>
          </wp:inline>
        </w:drawing>
      </w:r>
    </w:p>
    <w:p w14:paraId="54BECBE3" w14:textId="693A2B3F" w:rsidR="00415126" w:rsidRPr="00415126" w:rsidRDefault="00415126" w:rsidP="00415126">
      <w:pPr>
        <w:pStyle w:val="Descripcin"/>
        <w:jc w:val="center"/>
        <w:rPr>
          <w:color w:val="auto"/>
        </w:rPr>
      </w:pPr>
      <w:bookmarkStart w:id="154" w:name="_Ref82192363"/>
      <w:bookmarkStart w:id="155" w:name="_Toc82560621"/>
      <w:r w:rsidRPr="00415126">
        <w:rPr>
          <w:color w:val="auto"/>
        </w:rPr>
        <w:t xml:space="preserve">Ilustración </w:t>
      </w:r>
      <w:r w:rsidRPr="00415126">
        <w:rPr>
          <w:color w:val="auto"/>
        </w:rPr>
        <w:fldChar w:fldCharType="begin"/>
      </w:r>
      <w:r w:rsidRPr="00415126">
        <w:rPr>
          <w:color w:val="auto"/>
        </w:rPr>
        <w:instrText xml:space="preserve"> SEQ Ilustración \* ARABIC </w:instrText>
      </w:r>
      <w:r w:rsidRPr="00415126">
        <w:rPr>
          <w:color w:val="auto"/>
        </w:rPr>
        <w:fldChar w:fldCharType="separate"/>
      </w:r>
      <w:r w:rsidR="007C549F">
        <w:rPr>
          <w:noProof/>
          <w:color w:val="auto"/>
        </w:rPr>
        <w:t>13</w:t>
      </w:r>
      <w:r w:rsidRPr="00415126">
        <w:rPr>
          <w:color w:val="auto"/>
        </w:rPr>
        <w:fldChar w:fldCharType="end"/>
      </w:r>
      <w:bookmarkEnd w:id="154"/>
      <w:r w:rsidRPr="00415126">
        <w:rPr>
          <w:color w:val="auto"/>
        </w:rPr>
        <w:t xml:space="preserve">: Ejemplo de distintas curvas de calibración para distintos </w:t>
      </w:r>
      <w:r w:rsidRPr="00E11F40">
        <w:rPr>
          <w:color w:val="auto"/>
        </w:rPr>
        <w:t xml:space="preserve">modelos. </w:t>
      </w:r>
      <w:r w:rsidRPr="00E11F40">
        <w:rPr>
          <w:color w:val="auto"/>
        </w:rPr>
        <w:fldChar w:fldCharType="begin"/>
      </w:r>
      <w:r w:rsidR="00F4621D" w:rsidRPr="00E11F40">
        <w:rPr>
          <w:color w:val="auto"/>
        </w:rPr>
        <w:instrText xml:space="preserve"> ADDIN ZOTERO_ITEM CSL_CITATION {"citationID":"aCwy23RI","properties":{"formattedCitation":"(Scikit-Learn, s.\\uc0\\u160{}f.-b)","plainCitation":"(Scikit-Learn, s. f.-b)","noteIndex":0},"citationItems":[{"id":145,"uris":["http://zotero.org/users/7978684/items/BWLEEX8Y"],"uri":["http://zotero.org/users/7978684/items/BWLEEX8Y"],"itemData":{"id":145,"type":"webpage","genre":"Scikit-Learn","language":"en","title":"1.16. Probability calibration","URL":"https://scikit-learn.org/stable/modules/calibration.html","author":[{"family":"Scikit-Learn","given":""}],"accessed":{"date-parts":[["2021",5,9]]}}}],"schema":"https://github.com/citation-style-language/schema/raw/master/csl-citation.json"} </w:instrText>
      </w:r>
      <w:r w:rsidRPr="00E11F40">
        <w:rPr>
          <w:color w:val="auto"/>
        </w:rPr>
        <w:fldChar w:fldCharType="separate"/>
      </w:r>
      <w:r w:rsidR="00F4621D" w:rsidRPr="00E11F40">
        <w:rPr>
          <w:rFonts w:cs="Arial"/>
          <w:color w:val="auto"/>
          <w:szCs w:val="24"/>
        </w:rPr>
        <w:t>(Scikit-Learn, s. f.-b)</w:t>
      </w:r>
      <w:bookmarkEnd w:id="155"/>
      <w:r w:rsidRPr="00E11F40">
        <w:rPr>
          <w:color w:val="auto"/>
        </w:rPr>
        <w:fldChar w:fldCharType="end"/>
      </w:r>
      <w:r w:rsidRPr="00415126">
        <w:rPr>
          <w:color w:val="auto"/>
        </w:rPr>
        <w:t xml:space="preserve"> </w:t>
      </w:r>
    </w:p>
    <w:p w14:paraId="3A4722E9" w14:textId="75709381" w:rsidR="00FF4780" w:rsidRDefault="00A53E0B" w:rsidP="009D7671">
      <w:r>
        <w:t>La curva de calibración</w:t>
      </w:r>
      <w:r w:rsidR="00415126">
        <w:t xml:space="preserve"> (</w:t>
      </w:r>
      <w:r w:rsidR="00415126">
        <w:fldChar w:fldCharType="begin"/>
      </w:r>
      <w:r w:rsidR="00415126">
        <w:instrText xml:space="preserve"> REF _Ref82192363 \h </w:instrText>
      </w:r>
      <w:r w:rsidR="00415126">
        <w:fldChar w:fldCharType="separate"/>
      </w:r>
      <w:r w:rsidR="00415126">
        <w:t xml:space="preserve">Ilustración </w:t>
      </w:r>
      <w:r w:rsidR="00415126">
        <w:rPr>
          <w:noProof/>
        </w:rPr>
        <w:t>13</w:t>
      </w:r>
      <w:r w:rsidR="00415126">
        <w:fldChar w:fldCharType="end"/>
      </w:r>
      <w:r w:rsidR="00415126">
        <w:t>)</w:t>
      </w:r>
      <w:r>
        <w:t xml:space="preserve"> es la representación gráfica de la calibración del modelo en diferentes umbrales de clasificación. Mediante </w:t>
      </w:r>
      <w:proofErr w:type="spellStart"/>
      <w:r>
        <w:t>Scikit-Learn</w:t>
      </w:r>
      <w:proofErr w:type="spellEnd"/>
      <w:r>
        <w:t xml:space="preserve"> es posible visualizar la curva de manera uniforme (misma anchura para cada umbral) o por cuantiles (cada umbral tiene la misma cantidad de muestras y depende de la </w:t>
      </w:r>
      <w:r w:rsidR="00415126">
        <w:t>probabilidades predichas</w:t>
      </w:r>
      <w:r>
        <w:t>)</w:t>
      </w:r>
      <w:r w:rsidR="00415126">
        <w:t xml:space="preserve"> </w:t>
      </w:r>
      <w:r w:rsidR="00415126">
        <w:fldChar w:fldCharType="begin"/>
      </w:r>
      <w:r w:rsidR="00F4621D">
        <w:instrText xml:space="preserve"> ADDIN ZOTERO_ITEM CSL_CITATION {"citationID":"8JyTq09i","properties":{"formattedCitation":"(Scikit-Learn, s.\\uc0\\u160{}f.-e)","plainCitation":"(Scikit-Learn, s. f.-e)","noteIndex":0},"citationItems":[{"id":209,"uris":["http://zotero.org/users/7978684/items/8SID46C9"],"uri":["http://zotero.org/users/7978684/items/8SID46C9"],"itemData":{"id":209,"type":"webpage","container-title":"Scikit-Learn","title":"sklearn.calibration.calibration_curve — scikit-learn 0.24.2 documentation","URL":"https://scikit-learn.org/stable/modules/generated/sklearn.calibration.calibration_curve.html","author":[{"family":"Scikit-Learn","given":""}],"accessed":{"date-parts":[["2021",7,10]]}}}],"schema":"https://github.com/citation-style-language/schema/raw/master/csl-citation.json"} </w:instrText>
      </w:r>
      <w:r w:rsidR="00415126">
        <w:fldChar w:fldCharType="separate"/>
      </w:r>
      <w:r w:rsidR="00F4621D" w:rsidRPr="00F4621D">
        <w:rPr>
          <w:rFonts w:cs="Arial"/>
          <w:szCs w:val="24"/>
        </w:rPr>
        <w:t>(Scikit-Learn, s. f.-e)</w:t>
      </w:r>
      <w:r w:rsidR="00415126">
        <w:fldChar w:fldCharType="end"/>
      </w:r>
      <w:r>
        <w:t>.</w:t>
      </w:r>
    </w:p>
    <w:p w14:paraId="3F00C4F4" w14:textId="77777777" w:rsidR="000F0308" w:rsidRPr="009D7671" w:rsidRDefault="000F0308" w:rsidP="009D7671"/>
    <w:p w14:paraId="1DD7AC81" w14:textId="02902D1D" w:rsidR="00B10290" w:rsidRDefault="003E7DE8" w:rsidP="00887F86">
      <w:pPr>
        <w:pStyle w:val="Ttulo3"/>
      </w:pPr>
      <w:bookmarkStart w:id="156" w:name="_Toc82560587"/>
      <w:r>
        <w:t>4.4.</w:t>
      </w:r>
      <w:r w:rsidR="009D7671">
        <w:t>2</w:t>
      </w:r>
      <w:r>
        <w:t xml:space="preserve"> </w:t>
      </w:r>
      <w:r w:rsidR="00B10290">
        <w:t>Regresión Logística</w:t>
      </w:r>
      <w:bookmarkEnd w:id="156"/>
    </w:p>
    <w:p w14:paraId="0FAD4D8E" w14:textId="1DD987ED" w:rsidR="00887F86" w:rsidRDefault="008138BB" w:rsidP="001A68AC">
      <w:r w:rsidRPr="008138BB">
        <w:t xml:space="preserve">La Regresión Logística Simple, desarrollada por David Cox en 1958, es un método de regresión que permite estimar la probabilidad de una variable cualitativa binaria en función de una variable cuantitativa. Una de las principales aplicaciones de la regresión logística es la de clasificación binaria, en el que las observaciones se clasifican en un grupo u otro dependiendo del valor que tome la variable empleada como predictor. </w:t>
      </w:r>
      <w:r>
        <w:t xml:space="preserve">En </w:t>
      </w:r>
      <w:r w:rsidR="00A12D94">
        <w:t>este</w:t>
      </w:r>
      <w:r>
        <w:t xml:space="preserve"> caso </w:t>
      </w:r>
      <w:r w:rsidR="00A12D94">
        <w:t>se estimará</w:t>
      </w:r>
      <w:r>
        <w:t xml:space="preserve"> la probabilidad de que un disparo sea gol o no gol en base a todas las variables disponibles</w:t>
      </w:r>
      <w:r w:rsidRPr="008138BB">
        <w:t>.</w:t>
      </w:r>
      <w:r w:rsidR="001A68AC">
        <w:t xml:space="preserve"> Es un método ampliamente utilizado desde la década de los 80 debido a las facilidades computacionales con que se cuenta desde entonces.</w:t>
      </w:r>
      <w:r w:rsidR="00693BAF">
        <w:t xml:space="preserve"> </w:t>
      </w:r>
      <w:r w:rsidR="00693BAF">
        <w:fldChar w:fldCharType="begin"/>
      </w:r>
      <w:r w:rsidR="00693BAF">
        <w:instrText xml:space="preserve"> ADDIN ZOTERO_ITEM CSL_CITATION {"citationID":"6tWNhhQr","properties":{"formattedCitation":"(Alonso Fern\\uc0\\u225{}ndez, 2006; Amat Rodrigo, 2016)","plainCitation":"(Alonso Fernández, 2006; Amat Rodrigo, 2016)","noteIndex":0},"citationItems":[{"id":104,"uris":["http://zotero.org/users/7978684/items/Y8K6UIGH"],"uri":["http://zotero.org/users/7978684/items/Y8K6UIGH"],"itemData":{"id":104,"type":"article","language":"es","title":"Introducción a la regresión logística","URL":"http://halweb.uc3m.es/esp/Personal/personas/amalonso/esp/bstat-tema9.pdf","author":[{"family":"Alonso Fernández","given":"Andrés M."}],"accessed":{"date-parts":[["2021",9,7]]},"issued":{"date-parts":[["2006",5,12]]}}},{"id":102,"uris":["http://zotero.org/users/7978684/items/BAQM76LL"],"uri":["http://zotero.org/users/7978684/items/BAQM76LL"],"itemData":{"id":102,"type":"webpage","title":"Regresión logística simple y múltiple","URL":"https://www.cienciadedatos.net/documentos/27_regresion_logistica_simple_y_multiple","author":[{"family":"Amat Rodrigo","given":"Joaquín"}],"accessed":{"date-parts":[["2021",9,7]]},"issued":{"date-parts":[["2016",8]]}}}],"schema":"https://github.com/citation-style-language/schema/raw/master/csl-citation.json"} </w:instrText>
      </w:r>
      <w:r w:rsidR="00693BAF">
        <w:fldChar w:fldCharType="separate"/>
      </w:r>
      <w:r w:rsidR="00693BAF" w:rsidRPr="00693BAF">
        <w:rPr>
          <w:rFonts w:cs="Arial"/>
          <w:szCs w:val="24"/>
        </w:rPr>
        <w:t>(Alonso Fernández, 2006; Amat Rodrigo, 2016)</w:t>
      </w:r>
      <w:r w:rsidR="00693BAF">
        <w:fldChar w:fldCharType="end"/>
      </w:r>
      <w:r w:rsidR="00457BBD">
        <w:t>.</w:t>
      </w:r>
    </w:p>
    <w:p w14:paraId="61489A95" w14:textId="7967CBF3" w:rsidR="00A55698" w:rsidRDefault="00A55698" w:rsidP="00A55698">
      <w:r>
        <w:t>La función logística o sigmoide se expresa de la siguiente manera</w:t>
      </w:r>
      <w:r w:rsidR="00FE40FE">
        <w:t xml:space="preserve"> </w:t>
      </w:r>
      <w:r w:rsidR="00FE40FE">
        <w:fldChar w:fldCharType="begin"/>
      </w:r>
      <w:r w:rsidR="00FE40FE">
        <w:instrText xml:space="preserve"> ADDIN ZOTERO_ITEM CSL_CITATION {"citationID":"zkHL1Ln6","properties":{"formattedCitation":"(Amat Rodrigo, 2016)","plainCitation":"(Amat Rodrigo, 2016)","noteIndex":0},"citationItems":[{"id":102,"uris":["http://zotero.org/users/7978684/items/BAQM76LL"],"uri":["http://zotero.org/users/7978684/items/BAQM76LL"],"itemData":{"id":102,"type":"webpage","title":"Regresión logística simple y múltiple","URL":"https://www.cienciadedatos.net/documentos/27_regresion_logistica_simple_y_multiple","author":[{"family":"Amat Rodrigo","given":"Joaquín"}],"accessed":{"date-parts":[["2021",9,7]]},"issued":{"date-parts":[["2016",8]]}}}],"schema":"https://github.com/citation-style-language/schema/raw/master/csl-citation.json"} </w:instrText>
      </w:r>
      <w:r w:rsidR="00FE40FE">
        <w:fldChar w:fldCharType="separate"/>
      </w:r>
      <w:r w:rsidR="00FE40FE" w:rsidRPr="00FE40FE">
        <w:rPr>
          <w:rFonts w:cs="Arial"/>
        </w:rPr>
        <w:t>(Amat Rodrigo, 2016)</w:t>
      </w:r>
      <w:r w:rsidR="00FE40FE">
        <w:fldChar w:fldCharType="end"/>
      </w:r>
      <w:r>
        <w:t>:</w:t>
      </w:r>
    </w:p>
    <w:p w14:paraId="1D911112" w14:textId="2E4F7E31" w:rsidR="00A55698" w:rsidRPr="00A55698" w:rsidRDefault="00A55698" w:rsidP="00FE40FE">
      <w:pPr>
        <w:jc w:val="center"/>
        <w:rPr>
          <w:rFonts w:eastAsiaTheme="minorEastAsia"/>
        </w:rPr>
      </w:pPr>
      <m:oMath>
        <m:r>
          <m:rPr>
            <m:sty m:val="p"/>
          </m:rPr>
          <w:rPr>
            <w:rFonts w:ascii="Cambria Math" w:hAnsi="Cambria Math"/>
          </w:rPr>
          <m:t xml:space="preserve">función sigmoide(x) =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x</m:t>
                </m:r>
              </m:sup>
            </m:sSup>
            <m:r>
              <m:rPr>
                <m:sty m:val="p"/>
              </m:rPr>
              <w:rPr>
                <w:rFonts w:ascii="Cambria Math" w:hAnsi="Cambria Math"/>
              </w:rPr>
              <m:t xml:space="preserve">  </m:t>
            </m:r>
          </m:den>
        </m:f>
        <m:r>
          <m:rPr>
            <m:sty m:val="p"/>
          </m:rPr>
          <w:rPr>
            <w:rFonts w:ascii="Cambria Math" w:hAnsi="Cambria Math"/>
          </w:rPr>
          <m:t xml:space="preserve"> </m:t>
        </m:r>
      </m:oMath>
      <w:r w:rsidR="002837DF">
        <w:rPr>
          <w:rFonts w:eastAsiaTheme="minorEastAsia"/>
        </w:rPr>
        <w:t xml:space="preserve"> </w:t>
      </w:r>
      <w:r w:rsidR="00FE40FE">
        <w:rPr>
          <w:rFonts w:eastAsiaTheme="minorEastAsia"/>
        </w:rPr>
        <w:t>(</w:t>
      </w:r>
      <w:proofErr w:type="spellStart"/>
      <w:r w:rsidR="00FE40FE">
        <w:rPr>
          <w:rFonts w:eastAsiaTheme="minorEastAsia"/>
        </w:rPr>
        <w:t>Ec</w:t>
      </w:r>
      <w:proofErr w:type="spellEnd"/>
      <w:r w:rsidR="00FE40FE">
        <w:rPr>
          <w:rFonts w:eastAsiaTheme="minorEastAsia"/>
        </w:rPr>
        <w:t xml:space="preserve">. </w:t>
      </w:r>
      <w:r w:rsidR="00290E10">
        <w:rPr>
          <w:rFonts w:eastAsiaTheme="minorEastAsia"/>
        </w:rPr>
        <w:t>6</w:t>
      </w:r>
      <w:r w:rsidR="00FE40FE">
        <w:rPr>
          <w:rFonts w:eastAsiaTheme="minorEastAsia"/>
        </w:rPr>
        <w:t>)</w:t>
      </w:r>
    </w:p>
    <w:p w14:paraId="511775A6" w14:textId="43490E62" w:rsidR="00A55698" w:rsidRDefault="00FE40FE" w:rsidP="00A55698">
      <w:r>
        <w:lastRenderedPageBreak/>
        <w:t xml:space="preserve">Que al substituir x de la </w:t>
      </w:r>
      <w:proofErr w:type="spellStart"/>
      <w:r>
        <w:t>Ec</w:t>
      </w:r>
      <w:proofErr w:type="spellEnd"/>
      <w:r>
        <w:t>. 1 por la función (</w:t>
      </w:r>
      <w:r w:rsidRPr="00FE40FE">
        <w:t>-</w:t>
      </w:r>
      <w:r>
        <w:t xml:space="preserve"> </w:t>
      </w:r>
      <w:r w:rsidRPr="00FE40FE">
        <w:t>α</w:t>
      </w:r>
      <w:r>
        <w:t xml:space="preserve"> </w:t>
      </w:r>
      <w:r w:rsidRPr="00FE40FE">
        <w:t>-</w:t>
      </w:r>
      <w:r>
        <w:t xml:space="preserve"> </w:t>
      </w:r>
      <w:r w:rsidRPr="00FE40FE">
        <w:t>β</w:t>
      </w:r>
      <w:r w:rsidRPr="00FE40FE">
        <w:rPr>
          <w:vertAlign w:val="subscript"/>
        </w:rPr>
        <w:t>1</w:t>
      </w:r>
      <w:r w:rsidRPr="00FE40FE">
        <w:t>x</w:t>
      </w:r>
      <w:r w:rsidRPr="00FE40FE">
        <w:rPr>
          <w:vertAlign w:val="subscript"/>
        </w:rPr>
        <w:t>1</w:t>
      </w:r>
      <w:r>
        <w:rPr>
          <w:vertAlign w:val="subscript"/>
        </w:rPr>
        <w:t xml:space="preserve"> </w:t>
      </w:r>
      <w:r w:rsidRPr="00FE40FE">
        <w:t>-</w:t>
      </w:r>
      <w:r>
        <w:t xml:space="preserve"> </w:t>
      </w:r>
      <w:r w:rsidRPr="00FE40FE">
        <w:t>β</w:t>
      </w:r>
      <w:r w:rsidRPr="00FE40FE">
        <w:rPr>
          <w:vertAlign w:val="subscript"/>
        </w:rPr>
        <w:t>2</w:t>
      </w:r>
      <w:r w:rsidRPr="00FE40FE">
        <w:t>x</w:t>
      </w:r>
      <w:r w:rsidRPr="00FE40FE">
        <w:rPr>
          <w:vertAlign w:val="subscript"/>
        </w:rPr>
        <w:t>2</w:t>
      </w:r>
      <w:r>
        <w:rPr>
          <w:vertAlign w:val="subscript"/>
        </w:rPr>
        <w:t xml:space="preserve"> </w:t>
      </w:r>
      <w:r w:rsidRPr="00FE40FE">
        <w:t>-</w:t>
      </w:r>
      <w:r>
        <w:t xml:space="preserve"> … </w:t>
      </w:r>
      <w:r w:rsidRPr="00FE40FE">
        <w:t>-</w:t>
      </w:r>
      <w:r>
        <w:t xml:space="preserve"> </w:t>
      </w:r>
      <w:r w:rsidRPr="00FE40FE">
        <w:t>β</w:t>
      </w:r>
      <w:proofErr w:type="spellStart"/>
      <w:r w:rsidRPr="00FE40FE">
        <w:rPr>
          <w:vertAlign w:val="subscript"/>
        </w:rPr>
        <w:t>p</w:t>
      </w:r>
      <w:r w:rsidRPr="00FE40FE">
        <w:t>x</w:t>
      </w:r>
      <w:r w:rsidRPr="00FE40FE">
        <w:rPr>
          <w:vertAlign w:val="subscript"/>
        </w:rPr>
        <w:t>p</w:t>
      </w:r>
      <w:proofErr w:type="spellEnd"/>
      <w:r>
        <w:t>) se obtiene</w:t>
      </w:r>
      <w:r w:rsidR="00A55698">
        <w:t>:</w:t>
      </w:r>
    </w:p>
    <w:p w14:paraId="3CA49DCD" w14:textId="7FC3B9A7" w:rsidR="00A55698" w:rsidRDefault="00A55698" w:rsidP="002837DF">
      <w:pPr>
        <w:jc w:val="center"/>
      </w:pPr>
      <m:oMath>
        <m:r>
          <m:rPr>
            <m:sty m:val="p"/>
          </m:rPr>
          <w:rPr>
            <w:rFonts w:ascii="Cambria Math" w:hAnsi="Cambria Math"/>
          </w:rPr>
          <m:t>Pr</m:t>
        </m:r>
        <m:d>
          <m:dPr>
            <m:endChr m:val="|"/>
            <m:ctrlPr>
              <w:rPr>
                <w:rFonts w:ascii="Cambria Math" w:hAnsi="Cambria Math"/>
              </w:rPr>
            </m:ctrlPr>
          </m:dPr>
          <m:e>
            <m:r>
              <m:rPr>
                <m:sty m:val="p"/>
              </m:rPr>
              <w:rPr>
                <w:rFonts w:ascii="Cambria Math" w:hAnsi="Cambria Math"/>
              </w:rPr>
              <m:t xml:space="preserve">Y= 1 </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1 + exp⁡(-α-</m:t>
            </m:r>
            <m:sSub>
              <m:sSubPr>
                <m:ctrlPr>
                  <w:rPr>
                    <w:rFonts w:ascii="Cambria Math" w:hAnsi="Cambria Math"/>
                  </w:rPr>
                </m:ctrlPr>
              </m:sSubPr>
              <m:e>
                <m:r>
                  <m:rPr>
                    <m:sty m:val="p"/>
                  </m:rPr>
                  <w:rPr>
                    <w:rFonts w:ascii="Cambria Math" w:hAnsi="Cambria Math"/>
                  </w:rPr>
                  <m:t>β</m:t>
                </m:r>
              </m:e>
              <m:sub>
                <m:r>
                  <w:rPr>
                    <w:rFonts w:ascii="Cambria Math" w:hAnsi="Cambria Math"/>
                  </w:rPr>
                  <m:t>1</m:t>
                </m:r>
              </m:sub>
            </m:sSub>
            <m:sSub>
              <m:sSubPr>
                <m:ctrlPr>
                  <w:rPr>
                    <w:rFonts w:ascii="Cambria Math" w:hAnsi="Cambria Math"/>
                  </w:rPr>
                </m:ctrlPr>
              </m:sSubPr>
              <m:e>
                <m:r>
                  <m:rPr>
                    <m:sty m:val="p"/>
                  </m:rP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2</m:t>
                </m:r>
              </m:sub>
            </m:sSub>
            <m:sSub>
              <m:sSubPr>
                <m:ctrlPr>
                  <w:rPr>
                    <w:rFonts w:ascii="Cambria Math" w:hAnsi="Cambria Math"/>
                  </w:rPr>
                </m:ctrlPr>
              </m:sSubPr>
              <m:e>
                <m:r>
                  <m:rPr>
                    <m:sty m:val="p"/>
                  </m:rP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p</m:t>
                </m:r>
              </m:sub>
            </m:sSub>
            <m:sSub>
              <m:sSubPr>
                <m:ctrlPr>
                  <w:rPr>
                    <w:rFonts w:ascii="Cambria Math" w:hAnsi="Cambria Math"/>
                  </w:rPr>
                </m:ctrlPr>
              </m:sSubPr>
              <m:e>
                <m:r>
                  <m:rPr>
                    <m:sty m:val="p"/>
                  </m:rPr>
                  <w:rPr>
                    <w:rFonts w:ascii="Cambria Math" w:hAnsi="Cambria Math"/>
                  </w:rPr>
                  <m:t>x</m:t>
                </m:r>
              </m:e>
              <m:sub>
                <m:r>
                  <w:rPr>
                    <w:rFonts w:ascii="Cambria Math" w:hAnsi="Cambria Math"/>
                  </w:rPr>
                  <m:t>p</m:t>
                </m:r>
              </m:sub>
            </m:sSub>
            <m:r>
              <m:rPr>
                <m:sty m:val="p"/>
              </m:rPr>
              <w:rPr>
                <w:rFonts w:ascii="Cambria Math" w:hAnsi="Cambria Math"/>
              </w:rPr>
              <m:t xml:space="preserve">)  </m:t>
            </m:r>
          </m:den>
        </m:f>
      </m:oMath>
      <w:r w:rsidR="002837DF">
        <w:rPr>
          <w:rFonts w:eastAsiaTheme="minorEastAsia"/>
        </w:rPr>
        <w:t xml:space="preserve"> (</w:t>
      </w:r>
      <w:proofErr w:type="spellStart"/>
      <w:r w:rsidR="002837DF">
        <w:rPr>
          <w:rFonts w:eastAsiaTheme="minorEastAsia"/>
        </w:rPr>
        <w:t>Ec</w:t>
      </w:r>
      <w:proofErr w:type="spellEnd"/>
      <w:r w:rsidR="002837DF">
        <w:rPr>
          <w:rFonts w:eastAsiaTheme="minorEastAsia"/>
        </w:rPr>
        <w:t xml:space="preserve">. </w:t>
      </w:r>
      <w:r w:rsidR="00290E10">
        <w:rPr>
          <w:rFonts w:eastAsiaTheme="minorEastAsia"/>
        </w:rPr>
        <w:t>7</w:t>
      </w:r>
      <w:r w:rsidR="002837DF">
        <w:rPr>
          <w:rFonts w:eastAsiaTheme="minorEastAsia"/>
        </w:rPr>
        <w:t>)</w:t>
      </w:r>
    </w:p>
    <w:p w14:paraId="274B4BC1" w14:textId="154680B5" w:rsidR="00457BBD" w:rsidRDefault="00222627" w:rsidP="001A68AC">
      <w:r>
        <w:t>Que es la probabilidad de que la variable Y sea 1 dado los distintos predictores x</w:t>
      </w:r>
      <w:r>
        <w:rPr>
          <w:vertAlign w:val="subscript"/>
        </w:rPr>
        <w:t xml:space="preserve">1, </w:t>
      </w:r>
      <w:r>
        <w:t>x</w:t>
      </w:r>
      <w:r>
        <w:rPr>
          <w:vertAlign w:val="subscript"/>
        </w:rPr>
        <w:t>2</w:t>
      </w:r>
      <w:r>
        <w:t>…</w:t>
      </w:r>
      <w:r w:rsidR="009D4940">
        <w:t xml:space="preserve"> Si esta probabilidad es mayor a 0,5 el clasificador lo catalogará como 1 (gol) y por el contrario si es menor lo catalogará como 0 (no gol) aunque para nuestro problema lo importante no es la catalogación si no la probabilidad en </w:t>
      </w:r>
      <w:r w:rsidR="00D60A79">
        <w:t>sí</w:t>
      </w:r>
      <w:r w:rsidR="009D4940">
        <w:t xml:space="preserve"> misma.</w:t>
      </w:r>
    </w:p>
    <w:p w14:paraId="4ABDFA34" w14:textId="55CF4C64" w:rsidR="004D5A7A" w:rsidRDefault="004D5A7A" w:rsidP="001A68AC">
      <w:r>
        <w:t>Nuestro objetivo, por lo tanto, es obtener los parámetros o pesos (</w:t>
      </w:r>
      <w:r w:rsidRPr="00FE40FE">
        <w:t>α</w:t>
      </w:r>
      <w:r>
        <w:t xml:space="preserve">, </w:t>
      </w:r>
      <w:r w:rsidRPr="00FE40FE">
        <w:t>β</w:t>
      </w:r>
      <w:r w:rsidRPr="00FE40FE">
        <w:rPr>
          <w:vertAlign w:val="subscript"/>
        </w:rPr>
        <w:t>1</w:t>
      </w:r>
      <w:r>
        <w:t xml:space="preserve">, </w:t>
      </w:r>
      <w:r w:rsidRPr="00FE40FE">
        <w:t>β</w:t>
      </w:r>
      <w:r w:rsidRPr="00FE40FE">
        <w:rPr>
          <w:vertAlign w:val="subscript"/>
        </w:rPr>
        <w:t>2</w:t>
      </w:r>
      <w:r>
        <w:t xml:space="preserve">, … </w:t>
      </w:r>
      <w:r w:rsidRPr="00FE40FE">
        <w:t>-</w:t>
      </w:r>
      <w:r>
        <w:t xml:space="preserve"> </w:t>
      </w:r>
      <w:r w:rsidRPr="00FE40FE">
        <w:t>β</w:t>
      </w:r>
      <w:r w:rsidRPr="00FE40FE">
        <w:rPr>
          <w:vertAlign w:val="subscript"/>
        </w:rPr>
        <w:t>p</w:t>
      </w:r>
      <w:r>
        <w:t xml:space="preserve">) óptimos de cada variable </w:t>
      </w:r>
      <w:r w:rsidR="00793BCC">
        <w:t>para minimizar nuestro error. En el caso de la regresión logística se buscará minimizar la pérdida logarítmica (</w:t>
      </w:r>
      <w:r w:rsidR="00793BCC" w:rsidRPr="00721DFC">
        <w:rPr>
          <w:i/>
          <w:iCs/>
        </w:rPr>
        <w:t xml:space="preserve">log </w:t>
      </w:r>
      <w:proofErr w:type="spellStart"/>
      <w:r w:rsidR="00793BCC" w:rsidRPr="00721DFC">
        <w:rPr>
          <w:i/>
          <w:iCs/>
        </w:rPr>
        <w:t>los</w:t>
      </w:r>
      <w:r w:rsidR="00FA0773" w:rsidRPr="00721DFC">
        <w:rPr>
          <w:i/>
          <w:iCs/>
        </w:rPr>
        <w:t>s</w:t>
      </w:r>
      <w:proofErr w:type="spellEnd"/>
      <w:r w:rsidR="00793BCC">
        <w:t>).</w:t>
      </w:r>
    </w:p>
    <w:p w14:paraId="23B4089B" w14:textId="4CBAE345" w:rsidR="004E782F" w:rsidRDefault="00586C2D" w:rsidP="001A68AC">
      <w:r>
        <w:t xml:space="preserve">El proceso para la generación del modelo de regresión </w:t>
      </w:r>
      <w:r w:rsidR="00D813F1">
        <w:t>logística</w:t>
      </w:r>
      <w:r>
        <w:t xml:space="preserve"> ha sido el siguiente.</w:t>
      </w:r>
    </w:p>
    <w:p w14:paraId="4991AECA" w14:textId="153715FA" w:rsidR="00586C2D" w:rsidRDefault="00586C2D" w:rsidP="001A68AC">
      <w:pPr>
        <w:rPr>
          <w:b/>
          <w:bCs/>
        </w:rPr>
      </w:pPr>
      <w:r w:rsidRPr="00586C2D">
        <w:rPr>
          <w:b/>
          <w:bCs/>
        </w:rPr>
        <w:t>Eliminación de variables</w:t>
      </w:r>
    </w:p>
    <w:p w14:paraId="129F519E" w14:textId="0D382DF0" w:rsidR="004F42B3" w:rsidRPr="00586C2D" w:rsidRDefault="00586C2D" w:rsidP="001A68AC">
      <w:r>
        <w:t xml:space="preserve">El método de regresión </w:t>
      </w:r>
      <w:r w:rsidR="000F6F4B">
        <w:t>logística</w:t>
      </w:r>
      <w:r>
        <w:t xml:space="preserve"> no permite trabajar con datos faltantes por lo que aquellas columnas donde solo </w:t>
      </w:r>
      <w:r w:rsidR="00A12D94">
        <w:t>se tiene</w:t>
      </w:r>
      <w:r>
        <w:t xml:space="preserve"> datos provenientes de una de las dos fuentes de datos deben ser eliminadas (la posición del portero</w:t>
      </w:r>
      <w:r w:rsidR="002452C4">
        <w:t xml:space="preserve">, </w:t>
      </w:r>
      <w:proofErr w:type="spellStart"/>
      <w:r w:rsidR="002452C4" w:rsidRPr="002452C4">
        <w:rPr>
          <w:i/>
          <w:iCs/>
        </w:rPr>
        <w:t>smart</w:t>
      </w:r>
      <w:proofErr w:type="spellEnd"/>
      <w:r w:rsidR="002452C4" w:rsidRPr="002452C4">
        <w:rPr>
          <w:i/>
          <w:iCs/>
        </w:rPr>
        <w:t xml:space="preserve"> </w:t>
      </w:r>
      <w:proofErr w:type="spellStart"/>
      <w:r w:rsidR="002452C4" w:rsidRPr="002452C4">
        <w:rPr>
          <w:i/>
          <w:iCs/>
        </w:rPr>
        <w:t>pass</w:t>
      </w:r>
      <w:proofErr w:type="spellEnd"/>
      <w:r w:rsidR="002452C4">
        <w:t>, jugadores en el ángulo entre el disparo y la portería…).</w:t>
      </w:r>
    </w:p>
    <w:p w14:paraId="73008470" w14:textId="29987E7E" w:rsidR="002452C4" w:rsidRDefault="00586C2D" w:rsidP="001A68AC">
      <w:pPr>
        <w:rPr>
          <w:b/>
          <w:bCs/>
        </w:rPr>
      </w:pPr>
      <w:r>
        <w:rPr>
          <w:b/>
          <w:bCs/>
        </w:rPr>
        <w:t xml:space="preserve">Separación de </w:t>
      </w:r>
      <w:proofErr w:type="spellStart"/>
      <w:r w:rsidRPr="002452C4">
        <w:rPr>
          <w:b/>
          <w:bCs/>
          <w:i/>
          <w:iCs/>
        </w:rPr>
        <w:t>datasets</w:t>
      </w:r>
      <w:proofErr w:type="spellEnd"/>
    </w:p>
    <w:p w14:paraId="7BD54102" w14:textId="1057930D" w:rsidR="004E782F" w:rsidRDefault="002452C4" w:rsidP="001A68AC">
      <w:r w:rsidRPr="002452C4">
        <w:t xml:space="preserve">Por el mismo motivo que el paso anterior es necesario separar el </w:t>
      </w:r>
      <w:proofErr w:type="spellStart"/>
      <w:r w:rsidRPr="002452C4">
        <w:rPr>
          <w:i/>
          <w:iCs/>
        </w:rPr>
        <w:t>dataset</w:t>
      </w:r>
      <w:proofErr w:type="spellEnd"/>
      <w:r>
        <w:t xml:space="preserve"> en 3 </w:t>
      </w:r>
      <w:proofErr w:type="spellStart"/>
      <w:r w:rsidRPr="002452C4">
        <w:rPr>
          <w:i/>
          <w:iCs/>
        </w:rPr>
        <w:t>subdatasets</w:t>
      </w:r>
      <w:proofErr w:type="spellEnd"/>
      <w:r>
        <w:t xml:space="preserve">. El primero es para aquellos goles que provienen de una asistencia, puesto que tienen información sobre la asistencia recibida (técnica del pase, altura del pase…). El según </w:t>
      </w:r>
      <w:proofErr w:type="spellStart"/>
      <w:r w:rsidRPr="002452C4">
        <w:rPr>
          <w:i/>
          <w:iCs/>
        </w:rPr>
        <w:t>subdataset</w:t>
      </w:r>
      <w:proofErr w:type="spellEnd"/>
      <w:r>
        <w:t xml:space="preserve"> es para los disparos que no han recibido una asistencia previa. Por último, el tercer </w:t>
      </w:r>
      <w:proofErr w:type="spellStart"/>
      <w:r w:rsidRPr="002452C4">
        <w:rPr>
          <w:i/>
          <w:iCs/>
        </w:rPr>
        <w:t>subdataset</w:t>
      </w:r>
      <w:proofErr w:type="spellEnd"/>
      <w:r>
        <w:t xml:space="preserve"> es solo para los lanzamientos de penalti.</w:t>
      </w:r>
      <w:r w:rsidR="00485A03">
        <w:t xml:space="preserve"> En cada caso se han eliminado aquellas columnas que no tienen ninguna información sobre el disparo dejando de esta manera 3 </w:t>
      </w:r>
      <w:proofErr w:type="spellStart"/>
      <w:r w:rsidR="00485A03" w:rsidRPr="00923693">
        <w:rPr>
          <w:i/>
          <w:iCs/>
        </w:rPr>
        <w:t>datasets</w:t>
      </w:r>
      <w:proofErr w:type="spellEnd"/>
      <w:r w:rsidR="00485A03">
        <w:t xml:space="preserve"> sin ningún dato en blanco.</w:t>
      </w:r>
    </w:p>
    <w:p w14:paraId="2B4E0656" w14:textId="7CD8CA71" w:rsidR="002452C4" w:rsidRPr="002452C4" w:rsidRDefault="002452C4" w:rsidP="001A68AC">
      <w:pPr>
        <w:rPr>
          <w:b/>
          <w:bCs/>
        </w:rPr>
      </w:pPr>
      <w:r w:rsidRPr="002452C4">
        <w:rPr>
          <w:b/>
          <w:bCs/>
        </w:rPr>
        <w:t xml:space="preserve">Creación de variables </w:t>
      </w:r>
      <w:proofErr w:type="spellStart"/>
      <w:r w:rsidRPr="002452C4">
        <w:rPr>
          <w:b/>
          <w:bCs/>
          <w:i/>
          <w:iCs/>
        </w:rPr>
        <w:t>dummies</w:t>
      </w:r>
      <w:proofErr w:type="spellEnd"/>
    </w:p>
    <w:p w14:paraId="56BE17B0" w14:textId="55CB50F0" w:rsidR="00485A03" w:rsidRDefault="00586C2D" w:rsidP="001A68AC">
      <w:r>
        <w:t>El método de regresión</w:t>
      </w:r>
      <w:r w:rsidR="002452C4">
        <w:t xml:space="preserve"> </w:t>
      </w:r>
      <w:r w:rsidR="000F6F4B">
        <w:t>logística</w:t>
      </w:r>
      <w:r w:rsidR="002452C4">
        <w:t xml:space="preserve"> tampoco puede trabajar con datos categóricos como puede ser el tipo de competición o la parte del cuerpo utilizada. Pasar las variables categóricas a valores numéricos tampoco es una opción </w:t>
      </w:r>
      <w:r w:rsidR="003E5F87">
        <w:t>válida</w:t>
      </w:r>
      <w:r w:rsidR="002452C4">
        <w:t xml:space="preserve"> puesto que el modelo entenderá que hay una relación lineal entre las categorías cuando no es así.</w:t>
      </w:r>
      <w:r w:rsidR="006573CA">
        <w:t xml:space="preserve"> Es por eso </w:t>
      </w:r>
      <w:proofErr w:type="gramStart"/>
      <w:r w:rsidR="006573CA">
        <w:t>que</w:t>
      </w:r>
      <w:proofErr w:type="gramEnd"/>
      <w:r w:rsidR="006573CA">
        <w:t xml:space="preserve"> se han generado nuevas variables binarias para cada tipo de categoría de la variable inicial. Estas nuevas variables se conocen como </w:t>
      </w:r>
      <w:proofErr w:type="spellStart"/>
      <w:r w:rsidR="006573CA" w:rsidRPr="006573CA">
        <w:rPr>
          <w:i/>
          <w:iCs/>
        </w:rPr>
        <w:t>dummies</w:t>
      </w:r>
      <w:proofErr w:type="spellEnd"/>
      <w:r w:rsidR="006573CA">
        <w:rPr>
          <w:i/>
          <w:iCs/>
        </w:rPr>
        <w:t xml:space="preserve"> </w:t>
      </w:r>
      <w:r w:rsidR="006573CA">
        <w:t xml:space="preserve">y funcionan tal como se muestra en la </w:t>
      </w:r>
      <w:r w:rsidR="00A9014B">
        <w:fldChar w:fldCharType="begin"/>
      </w:r>
      <w:r w:rsidR="00A9014B">
        <w:instrText xml:space="preserve"> REF _Ref82034813 \h </w:instrText>
      </w:r>
      <w:r w:rsidR="00A9014B">
        <w:fldChar w:fldCharType="separate"/>
      </w:r>
      <w:r w:rsidR="00A9014B" w:rsidRPr="00FD370B">
        <w:t xml:space="preserve">Tabla </w:t>
      </w:r>
      <w:r w:rsidR="00A9014B" w:rsidRPr="00FD370B">
        <w:rPr>
          <w:noProof/>
        </w:rPr>
        <w:t>3</w:t>
      </w:r>
      <w:r w:rsidR="00A9014B">
        <w:fldChar w:fldCharType="end"/>
      </w:r>
      <w:r w:rsidR="006573CA">
        <w:t>.</w:t>
      </w:r>
      <w:r w:rsidR="00C71CE7">
        <w:t xml:space="preserve"> </w:t>
      </w:r>
      <w:r w:rsidR="00C71CE7">
        <w:fldChar w:fldCharType="begin"/>
      </w:r>
      <w:r w:rsidR="00DD5F93">
        <w:instrText xml:space="preserve"> ADDIN ZOTERO_ITEM CSL_CITATION {"citationID":"Uygy06Xf","properties":{"formattedCitation":"(Langford, 2017; Li, 2017; Yadav, 2019)","plainCitation":"(Langford, 2017; Li, 2017; Yadav, 2019)","noteIndex":0},"citationItems":[{"id":108,"uris":["http://zotero.org/users/7978684/items/4GIT2M7W"],"uri":["http://zotero.org/users/7978684/items/4GIT2M7W"],"itemData":{"id":108,"type":"webpage","abstract":"As a math person, I try to quantify everything in my daily life, so when I see a data set with lots of qualitative variables, my mind…","container-title":"Medium","language":"en","title":"The Dummy’s Guide to Creating Dummy Variables","URL":"https://towardsdatascience.com/the-dummys-guide-to-creating-dummy-variables-f21faddb1d40","author":[{"family":"Langford","given":"Rowan"}],"accessed":{"date-parts":[["2021",5,8]]},"issued":{"date-parts":[["2017",3,24]]}}},{"id":112,"uris":["http://zotero.org/users/7978684/items/N7BI9V5Q"],"uri":["http://zotero.org/users/7978684/items/N7BI9V5Q"],"itemData":{"id":112,"type":"webpage","abstract":"Logistic Regression is a Machine Learning classification algorithm that is used to predict the probability of a categorical dependent…","container-title":"Medium","language":"en","title":"Building A Logistic Regression in Python, Step by Step","URL":"https://towardsdatascience.com/building-a-logistic-regression-in-python-step-by-step-becd4d56c9c8","author":[{"family":"Li","given":"Susan"}],"accessed":{"date-parts":[["2021",5,8]]},"issued":{"date-parts":[["2017",9,29]]}}},{"id":110,"uris":["http://zotero.org/users/7978684/items/RFRDM85H"],"uri":["http://zotero.org/users/7978684/items/RFRDM85H"],"itemData":{"id":110,"type":"webpage","abstract":"Detailing 2 important approaches in Machine Learning to convert categorical data into numerical data","container-title":"Medium","language":"en","title":"Categorical encoding using Label-Encoding and One-Hot-Encoder","URL":"https://towardsdatascience.com/categorical-encoding-using-label-encoding-and-one-hot-encoder-911ef77fb5bd","author":[{"family":"Yadav","given":"Dinesh"}],"accessed":{"date-parts":[["2021",5,8]]},"issued":{"date-parts":[["2019",12,6]]}}}],"schema":"https://github.com/citation-style-language/schema/raw/master/csl-citation.json"} </w:instrText>
      </w:r>
      <w:r w:rsidR="00C71CE7">
        <w:fldChar w:fldCharType="separate"/>
      </w:r>
      <w:r w:rsidR="00225E0F" w:rsidRPr="00225E0F">
        <w:rPr>
          <w:rFonts w:cs="Arial"/>
        </w:rPr>
        <w:t>(Langford, 2017; Li, 2017; Yadav, 2019)</w:t>
      </w:r>
      <w:r w:rsidR="00C71CE7">
        <w:fldChar w:fldCharType="end"/>
      </w:r>
    </w:p>
    <w:tbl>
      <w:tblPr>
        <w:tblStyle w:val="Tablaconcuadrcula4-nfasis6"/>
        <w:tblW w:w="5000" w:type="pct"/>
        <w:tblLook w:val="06A0" w:firstRow="1" w:lastRow="0" w:firstColumn="1" w:lastColumn="0" w:noHBand="1" w:noVBand="1"/>
      </w:tblPr>
      <w:tblGrid>
        <w:gridCol w:w="1406"/>
        <w:gridCol w:w="740"/>
        <w:gridCol w:w="2624"/>
        <w:gridCol w:w="2466"/>
        <w:gridCol w:w="2050"/>
      </w:tblGrid>
      <w:tr w:rsidR="000F6F4B" w14:paraId="0B4CBBB5" w14:textId="542D3544" w:rsidTr="00FD37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8" w:type="pct"/>
            <w:tcBorders>
              <w:right w:val="single" w:sz="4" w:space="0" w:color="F79646" w:themeColor="accent6"/>
            </w:tcBorders>
          </w:tcPr>
          <w:p w14:paraId="6C78BC31" w14:textId="58649F26" w:rsidR="000F6F4B" w:rsidRDefault="000F6F4B" w:rsidP="001A68AC">
            <w:proofErr w:type="spellStart"/>
            <w:r>
              <w:lastRenderedPageBreak/>
              <w:t>Body_type</w:t>
            </w:r>
            <w:proofErr w:type="spellEnd"/>
          </w:p>
        </w:tc>
        <w:tc>
          <w:tcPr>
            <w:tcW w:w="519" w:type="pct"/>
            <w:tcBorders>
              <w:top w:val="nil"/>
              <w:left w:val="single" w:sz="4" w:space="0" w:color="F79646" w:themeColor="accent6"/>
              <w:bottom w:val="nil"/>
              <w:right w:val="single" w:sz="4" w:space="0" w:color="F79646" w:themeColor="accent6"/>
            </w:tcBorders>
            <w:shd w:val="clear" w:color="auto" w:fill="FFFFFF" w:themeFill="background1"/>
          </w:tcPr>
          <w:p w14:paraId="6ED8A1E7" w14:textId="77777777" w:rsidR="000F6F4B" w:rsidRDefault="000F6F4B" w:rsidP="001A68AC">
            <w:pPr>
              <w:cnfStyle w:val="100000000000" w:firstRow="1" w:lastRow="0" w:firstColumn="0" w:lastColumn="0" w:oddVBand="0" w:evenVBand="0" w:oddHBand="0" w:evenHBand="0" w:firstRowFirstColumn="0" w:firstRowLastColumn="0" w:lastRowFirstColumn="0" w:lastRowLastColumn="0"/>
            </w:pPr>
          </w:p>
        </w:tc>
        <w:tc>
          <w:tcPr>
            <w:tcW w:w="1322" w:type="pct"/>
            <w:tcBorders>
              <w:left w:val="single" w:sz="4" w:space="0" w:color="F79646" w:themeColor="accent6"/>
              <w:right w:val="single" w:sz="4" w:space="0" w:color="F79646" w:themeColor="accent6"/>
            </w:tcBorders>
          </w:tcPr>
          <w:p w14:paraId="07C80FBC" w14:textId="634CA587" w:rsidR="000F6F4B" w:rsidRDefault="000F6F4B" w:rsidP="001A68AC">
            <w:pPr>
              <w:cnfStyle w:val="100000000000" w:firstRow="1" w:lastRow="0" w:firstColumn="0" w:lastColumn="0" w:oddVBand="0" w:evenVBand="0" w:oddHBand="0" w:evenHBand="0" w:firstRowFirstColumn="0" w:firstRowLastColumn="0" w:lastRowFirstColumn="0" w:lastRowLastColumn="0"/>
            </w:pPr>
            <w:proofErr w:type="spellStart"/>
            <w:r>
              <w:t>Body_type_Right_Foot</w:t>
            </w:r>
            <w:proofErr w:type="spellEnd"/>
          </w:p>
        </w:tc>
        <w:tc>
          <w:tcPr>
            <w:tcW w:w="1243" w:type="pct"/>
            <w:tcBorders>
              <w:left w:val="single" w:sz="4" w:space="0" w:color="F79646" w:themeColor="accent6"/>
              <w:right w:val="single" w:sz="4" w:space="0" w:color="F79646" w:themeColor="accent6"/>
            </w:tcBorders>
          </w:tcPr>
          <w:p w14:paraId="211059AB" w14:textId="70C75BD2" w:rsidR="000F6F4B" w:rsidRDefault="000F6F4B" w:rsidP="000F6F4B">
            <w:pPr>
              <w:jc w:val="center"/>
              <w:cnfStyle w:val="100000000000" w:firstRow="1" w:lastRow="0" w:firstColumn="0" w:lastColumn="0" w:oddVBand="0" w:evenVBand="0" w:oddHBand="0" w:evenHBand="0" w:firstRowFirstColumn="0" w:firstRowLastColumn="0" w:lastRowFirstColumn="0" w:lastRowLastColumn="0"/>
            </w:pPr>
            <w:proofErr w:type="spellStart"/>
            <w:r>
              <w:t>Body_type_Left_Foot</w:t>
            </w:r>
            <w:proofErr w:type="spellEnd"/>
          </w:p>
        </w:tc>
        <w:tc>
          <w:tcPr>
            <w:tcW w:w="1039" w:type="pct"/>
            <w:tcBorders>
              <w:left w:val="single" w:sz="4" w:space="0" w:color="F79646" w:themeColor="accent6"/>
            </w:tcBorders>
          </w:tcPr>
          <w:p w14:paraId="65615595" w14:textId="5090EC18" w:rsidR="000F6F4B" w:rsidRDefault="000F6F4B" w:rsidP="001A68AC">
            <w:pPr>
              <w:cnfStyle w:val="100000000000" w:firstRow="1" w:lastRow="0" w:firstColumn="0" w:lastColumn="0" w:oddVBand="0" w:evenVBand="0" w:oddHBand="0" w:evenHBand="0" w:firstRowFirstColumn="0" w:firstRowLastColumn="0" w:lastRowFirstColumn="0" w:lastRowLastColumn="0"/>
            </w:pPr>
            <w:proofErr w:type="spellStart"/>
            <w:r>
              <w:t>Body_type_Other</w:t>
            </w:r>
            <w:proofErr w:type="spellEnd"/>
          </w:p>
        </w:tc>
      </w:tr>
      <w:tr w:rsidR="000F6F4B" w14:paraId="2E01EBAA" w14:textId="621D13D6"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9C9C647" w14:textId="29110690" w:rsidR="000F6F4B" w:rsidRPr="00FD370B" w:rsidRDefault="000F6F4B" w:rsidP="001A68AC">
            <w:pPr>
              <w:rPr>
                <w:b w:val="0"/>
                <w:bCs w:val="0"/>
              </w:rPr>
            </w:pPr>
            <w:proofErr w:type="spellStart"/>
            <w:r w:rsidRPr="00FD370B">
              <w:rPr>
                <w:b w:val="0"/>
                <w:bCs w:val="0"/>
              </w:rPr>
              <w:t>Right</w:t>
            </w:r>
            <w:proofErr w:type="spellEnd"/>
            <w:r w:rsidRPr="00FD370B">
              <w:rPr>
                <w:b w:val="0"/>
                <w:bCs w:val="0"/>
              </w:rPr>
              <w:t xml:space="preserve"> </w:t>
            </w:r>
            <w:proofErr w:type="spellStart"/>
            <w:r w:rsidRPr="00FD370B">
              <w:rPr>
                <w:b w:val="0"/>
                <w:bCs w:val="0"/>
              </w:rPr>
              <w:t>Foot</w:t>
            </w:r>
            <w:proofErr w:type="spellEnd"/>
          </w:p>
        </w:tc>
        <w:tc>
          <w:tcPr>
            <w:tcW w:w="519" w:type="pct"/>
            <w:tcBorders>
              <w:top w:val="nil"/>
              <w:left w:val="single" w:sz="4" w:space="0" w:color="F79646" w:themeColor="accent6"/>
              <w:bottom w:val="nil"/>
              <w:right w:val="single" w:sz="4" w:space="0" w:color="F79646" w:themeColor="accent6"/>
            </w:tcBorders>
          </w:tcPr>
          <w:p w14:paraId="6CC85C1F" w14:textId="1CBF41FD" w:rsidR="000F6F4B" w:rsidRPr="00FD370B" w:rsidRDefault="000F6F4B" w:rsidP="001A68AC">
            <w:pPr>
              <w:cnfStyle w:val="000000000000" w:firstRow="0" w:lastRow="0" w:firstColumn="0" w:lastColumn="0" w:oddVBand="0" w:evenVBand="0" w:oddHBand="0" w:evenHBand="0" w:firstRowFirstColumn="0" w:firstRowLastColumn="0" w:lastRowFirstColumn="0" w:lastRowLastColumn="0"/>
            </w:pP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5D82F24B" w14:textId="2B1A6E0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39609C8" w14:textId="31EEE54F"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08EE95D" w14:textId="3888C45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r>
      <w:tr w:rsidR="000F6F4B" w14:paraId="44301550" w14:textId="559B487C"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ABAA077" w14:textId="03986130" w:rsidR="000F6F4B" w:rsidRPr="00FD370B" w:rsidRDefault="000F6F4B" w:rsidP="001A68AC">
            <w:pPr>
              <w:rPr>
                <w:b w:val="0"/>
                <w:bCs w:val="0"/>
              </w:rPr>
            </w:pPr>
            <w:proofErr w:type="spellStart"/>
            <w:r w:rsidRPr="00FD370B">
              <w:rPr>
                <w:b w:val="0"/>
                <w:bCs w:val="0"/>
              </w:rPr>
              <w:t>Left</w:t>
            </w:r>
            <w:proofErr w:type="spellEnd"/>
            <w:r w:rsidRPr="00FD370B">
              <w:rPr>
                <w:b w:val="0"/>
                <w:bCs w:val="0"/>
              </w:rPr>
              <w:t xml:space="preserve"> </w:t>
            </w:r>
            <w:proofErr w:type="spellStart"/>
            <w:r w:rsidRPr="00FD370B">
              <w:rPr>
                <w:b w:val="0"/>
                <w:bCs w:val="0"/>
              </w:rPr>
              <w:t>Foot</w:t>
            </w:r>
            <w:proofErr w:type="spellEnd"/>
          </w:p>
        </w:tc>
        <w:tc>
          <w:tcPr>
            <w:tcW w:w="519" w:type="pct"/>
            <w:tcBorders>
              <w:top w:val="nil"/>
              <w:left w:val="single" w:sz="4" w:space="0" w:color="F79646" w:themeColor="accent6"/>
              <w:bottom w:val="nil"/>
              <w:right w:val="single" w:sz="4" w:space="0" w:color="F79646" w:themeColor="accent6"/>
            </w:tcBorders>
          </w:tcPr>
          <w:p w14:paraId="04AAC88E" w14:textId="7053367D" w:rsidR="000F6F4B" w:rsidRPr="00FD370B" w:rsidRDefault="00771554" w:rsidP="000F6F4B">
            <w:pPr>
              <w:cnfStyle w:val="000000000000" w:firstRow="0" w:lastRow="0" w:firstColumn="0" w:lastColumn="0" w:oddVBand="0" w:evenVBand="0" w:oddHBand="0" w:evenHBand="0" w:firstRowFirstColumn="0" w:firstRowLastColumn="0" w:lastRowFirstColumn="0" w:lastRowLastColumn="0"/>
            </w:pPr>
            <w:r>
              <w:rPr>
                <w:noProof/>
              </w:rPr>
              <w:pict w14:anchorId="2DE7DAC2">
                <v:shapetype id="_x0000_t32" coordsize="21600,21600" o:spt="32" o:oned="t" path="m,l21600,21600e" filled="f">
                  <v:path arrowok="t" fillok="f" o:connecttype="none"/>
                  <o:lock v:ext="edit" shapetype="t"/>
                </v:shapetype>
                <v:shape id="_x0000_s1037" type="#_x0000_t32" style="position:absolute;left:0;text-align:left;margin-left:-.9pt;margin-top:1.1pt;width:28.35pt;height:0;z-index:251663360;mso-position-horizontal-relative:text;mso-position-vertical-relative:text" o:connectortype="straight" strokeweight="5pt">
                  <v:stroke endarrow="block"/>
                </v:shape>
              </w:pict>
            </w: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26DCA277" w14:textId="2FFB6A7E"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79516F84" w14:textId="0952360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4138A3A0" w14:textId="4A30430A"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r>
      <w:tr w:rsidR="000F6F4B" w14:paraId="667EEDDA" w14:textId="34E9FE27"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3AE695F" w14:textId="119E698B" w:rsidR="000F6F4B" w:rsidRPr="00FD370B" w:rsidRDefault="000F6F4B" w:rsidP="001A68AC">
            <w:pPr>
              <w:rPr>
                <w:b w:val="0"/>
                <w:bCs w:val="0"/>
              </w:rPr>
            </w:pPr>
            <w:proofErr w:type="spellStart"/>
            <w:r w:rsidRPr="00FD370B">
              <w:rPr>
                <w:b w:val="0"/>
                <w:bCs w:val="0"/>
              </w:rPr>
              <w:t>Other</w:t>
            </w:r>
            <w:proofErr w:type="spellEnd"/>
          </w:p>
        </w:tc>
        <w:tc>
          <w:tcPr>
            <w:tcW w:w="519" w:type="pct"/>
            <w:tcBorders>
              <w:top w:val="nil"/>
              <w:left w:val="single" w:sz="4" w:space="0" w:color="F79646" w:themeColor="accent6"/>
              <w:bottom w:val="nil"/>
              <w:right w:val="single" w:sz="4" w:space="0" w:color="F79646" w:themeColor="accent6"/>
            </w:tcBorders>
          </w:tcPr>
          <w:p w14:paraId="550D03AE" w14:textId="77777777" w:rsidR="000F6F4B" w:rsidRPr="00FD370B" w:rsidRDefault="000F6F4B" w:rsidP="001A68AC">
            <w:pPr>
              <w:cnfStyle w:val="000000000000" w:firstRow="0" w:lastRow="0" w:firstColumn="0" w:lastColumn="0" w:oddVBand="0" w:evenVBand="0" w:oddHBand="0" w:evenHBand="0" w:firstRowFirstColumn="0" w:firstRowLastColumn="0" w:lastRowFirstColumn="0" w:lastRowLastColumn="0"/>
            </w:pP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6F52FD74" w14:textId="5B3131D9"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5DD243C6" w14:textId="34DFE7D5"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FC7ED85" w14:textId="0CCDB1F2"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r>
    </w:tbl>
    <w:p w14:paraId="480FA8D6" w14:textId="2CC9959B" w:rsidR="00485A03" w:rsidRPr="007A4D92" w:rsidRDefault="00FD370B" w:rsidP="007A4D92">
      <w:pPr>
        <w:pStyle w:val="Descripcin"/>
        <w:jc w:val="center"/>
        <w:rPr>
          <w:color w:val="auto"/>
        </w:rPr>
      </w:pPr>
      <w:bookmarkStart w:id="157" w:name="_Ref82034813"/>
      <w:bookmarkStart w:id="158" w:name="_Toc82560603"/>
      <w:r w:rsidRPr="00FD370B">
        <w:rPr>
          <w:color w:val="auto"/>
        </w:rPr>
        <w:t xml:space="preserve">Tabla </w:t>
      </w:r>
      <w:r w:rsidRPr="00FD370B">
        <w:rPr>
          <w:color w:val="auto"/>
        </w:rPr>
        <w:fldChar w:fldCharType="begin"/>
      </w:r>
      <w:r w:rsidRPr="00FD370B">
        <w:rPr>
          <w:color w:val="auto"/>
        </w:rPr>
        <w:instrText xml:space="preserve"> SEQ Tabla \* ARABIC </w:instrText>
      </w:r>
      <w:r w:rsidRPr="00FD370B">
        <w:rPr>
          <w:color w:val="auto"/>
        </w:rPr>
        <w:fldChar w:fldCharType="separate"/>
      </w:r>
      <w:r w:rsidR="00681F44">
        <w:rPr>
          <w:noProof/>
          <w:color w:val="auto"/>
        </w:rPr>
        <w:t>4</w:t>
      </w:r>
      <w:r w:rsidRPr="00FD370B">
        <w:rPr>
          <w:color w:val="auto"/>
        </w:rPr>
        <w:fldChar w:fldCharType="end"/>
      </w:r>
      <w:bookmarkEnd w:id="157"/>
      <w:r w:rsidRPr="00FD370B">
        <w:rPr>
          <w:color w:val="auto"/>
        </w:rPr>
        <w:t xml:space="preserve">: Ejemplo de creación de variables </w:t>
      </w:r>
      <w:proofErr w:type="spellStart"/>
      <w:r w:rsidRPr="00FD370B">
        <w:rPr>
          <w:color w:val="auto"/>
        </w:rPr>
        <w:t>dummies</w:t>
      </w:r>
      <w:proofErr w:type="spellEnd"/>
      <w:r w:rsidRPr="00FD370B">
        <w:rPr>
          <w:color w:val="auto"/>
        </w:rPr>
        <w:t xml:space="preserve"> a partir de una variable categórica (</w:t>
      </w:r>
      <w:proofErr w:type="spellStart"/>
      <w:r w:rsidRPr="00FD370B">
        <w:rPr>
          <w:color w:val="auto"/>
        </w:rPr>
        <w:t>Body_type</w:t>
      </w:r>
      <w:proofErr w:type="spellEnd"/>
      <w:r w:rsidRPr="00FD370B">
        <w:rPr>
          <w:color w:val="auto"/>
        </w:rPr>
        <w:t>).</w:t>
      </w:r>
      <w:bookmarkEnd w:id="158"/>
    </w:p>
    <w:p w14:paraId="79A30AD2" w14:textId="104BD3F9" w:rsidR="00FD370B" w:rsidRPr="00FD370B" w:rsidRDefault="00FD370B" w:rsidP="001A68AC">
      <w:pPr>
        <w:rPr>
          <w:b/>
          <w:bCs/>
        </w:rPr>
      </w:pPr>
      <w:r w:rsidRPr="00FD370B">
        <w:rPr>
          <w:b/>
          <w:bCs/>
        </w:rPr>
        <w:t xml:space="preserve">Separación de los </w:t>
      </w:r>
      <w:proofErr w:type="spellStart"/>
      <w:r w:rsidRPr="00485A03">
        <w:rPr>
          <w:b/>
          <w:bCs/>
          <w:i/>
          <w:iCs/>
        </w:rPr>
        <w:t>datasets</w:t>
      </w:r>
      <w:proofErr w:type="spellEnd"/>
      <w:r w:rsidRPr="00FD370B">
        <w:rPr>
          <w:b/>
          <w:bCs/>
        </w:rPr>
        <w:t xml:space="preserve"> en datos de entrenamiento y datos de prueba</w:t>
      </w:r>
    </w:p>
    <w:p w14:paraId="181F9DE9" w14:textId="14AAFE67" w:rsidR="004F42B3" w:rsidRDefault="00A67311" w:rsidP="001A68AC">
      <w:r>
        <w:t xml:space="preserve">Tanto en este modelo como en los siguientes se ha separado los distintos </w:t>
      </w:r>
      <w:proofErr w:type="spellStart"/>
      <w:r w:rsidRPr="00A9014B">
        <w:rPr>
          <w:i/>
          <w:iCs/>
        </w:rPr>
        <w:t>datasets</w:t>
      </w:r>
      <w:proofErr w:type="spellEnd"/>
      <w:r>
        <w:t xml:space="preserve"> utilizados en datos de entrenamiento y datos de prueba. El primer grupo de datos será el utilizado para entrenar el modelo mientras que el segundo se utilizará para comparar las predicciones del modelo con valores reales que no han sido utilizados durante el entrenamiento y así evaluar el modelo. En este trabajo se ha utilizado un 80% de los datos como datos de entrenamiento y el 20% restante como datos de prueba.</w:t>
      </w:r>
      <w:r w:rsidR="00906BB2">
        <w:t xml:space="preserve"> En la se puede apreciar el número de lanzamientos y el número de goles que tiene cada </w:t>
      </w:r>
      <w:proofErr w:type="spellStart"/>
      <w:r w:rsidR="00906BB2" w:rsidRPr="00906BB2">
        <w:rPr>
          <w:i/>
          <w:iCs/>
        </w:rPr>
        <w:t>dataset</w:t>
      </w:r>
      <w:proofErr w:type="spellEnd"/>
      <w:r w:rsidR="00906BB2">
        <w:t xml:space="preserve"> se ha pedido que la proporción de goles tanto en los datos de entrenamiento como en los </w:t>
      </w:r>
      <w:proofErr w:type="gramStart"/>
      <w:r w:rsidR="00906BB2">
        <w:t>de test</w:t>
      </w:r>
      <w:proofErr w:type="gramEnd"/>
      <w:r w:rsidR="00906BB2">
        <w:t xml:space="preserve"> sea igual a partir de un muestreo aleatorio estratificado</w:t>
      </w:r>
      <w:r w:rsidR="00A9014B">
        <w:t xml:space="preserve"> (ver </w:t>
      </w:r>
      <w:r w:rsidR="00A9014B">
        <w:fldChar w:fldCharType="begin"/>
      </w:r>
      <w:r w:rsidR="00A9014B">
        <w:instrText xml:space="preserve"> REF _Ref82034916 \h </w:instrText>
      </w:r>
      <w:r w:rsidR="00A9014B">
        <w:fldChar w:fldCharType="separate"/>
      </w:r>
      <w:r w:rsidR="00A9014B" w:rsidRPr="00A9014B">
        <w:t xml:space="preserve">Tabla </w:t>
      </w:r>
      <w:r w:rsidR="00A9014B" w:rsidRPr="00A9014B">
        <w:rPr>
          <w:noProof/>
        </w:rPr>
        <w:t>4</w:t>
      </w:r>
      <w:r w:rsidR="00A9014B">
        <w:fldChar w:fldCharType="end"/>
      </w:r>
      <w:r w:rsidR="00A9014B">
        <w:t>)</w:t>
      </w:r>
      <w:r w:rsidR="00906BB2">
        <w:t>.</w:t>
      </w:r>
      <w:r w:rsidR="00B95AE4">
        <w:t xml:space="preserve"> </w:t>
      </w:r>
      <w:r w:rsidR="00923693">
        <w:fldChar w:fldCharType="begin"/>
      </w:r>
      <w:r w:rsidR="00923693">
        <w:instrText xml:space="preserve"> ADDIN ZOTERO_ITEM CSL_CITATION {"citationID":"72wyQs0l","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923693">
        <w:fldChar w:fldCharType="separate"/>
      </w:r>
      <w:r w:rsidR="00923693" w:rsidRPr="00923693">
        <w:rPr>
          <w:rFonts w:cs="Arial"/>
        </w:rPr>
        <w:t>(Rowlinson, 2020b)</w:t>
      </w:r>
      <w:r w:rsidR="00923693">
        <w:fldChar w:fldCharType="end"/>
      </w:r>
    </w:p>
    <w:tbl>
      <w:tblPr>
        <w:tblStyle w:val="Tablaconcuadrcula3-nfasis2"/>
        <w:tblW w:w="7006" w:type="dxa"/>
        <w:jc w:val="center"/>
        <w:tblLook w:val="04A0" w:firstRow="1" w:lastRow="0" w:firstColumn="1" w:lastColumn="0" w:noHBand="0" w:noVBand="1"/>
      </w:tblPr>
      <w:tblGrid>
        <w:gridCol w:w="2589"/>
        <w:gridCol w:w="2033"/>
        <w:gridCol w:w="1214"/>
        <w:gridCol w:w="1170"/>
      </w:tblGrid>
      <w:tr w:rsidR="003A27A4" w14:paraId="5A20ABE8" w14:textId="77777777" w:rsidTr="00906BB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589" w:type="dxa"/>
          </w:tcPr>
          <w:p w14:paraId="1AF0F13C" w14:textId="68CD7A21" w:rsidR="003A27A4" w:rsidRDefault="003A27A4" w:rsidP="003A27A4">
            <w:pPr>
              <w:jc w:val="center"/>
            </w:pPr>
            <w:bookmarkStart w:id="159" w:name="_Hlk82017206"/>
            <w:proofErr w:type="spellStart"/>
            <w:r>
              <w:t>Dataset</w:t>
            </w:r>
            <w:proofErr w:type="spellEnd"/>
          </w:p>
        </w:tc>
        <w:tc>
          <w:tcPr>
            <w:tcW w:w="2033" w:type="dxa"/>
          </w:tcPr>
          <w:p w14:paraId="2863477E" w14:textId="21007561"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lanzamientos</w:t>
            </w:r>
          </w:p>
        </w:tc>
        <w:tc>
          <w:tcPr>
            <w:tcW w:w="1214" w:type="dxa"/>
          </w:tcPr>
          <w:p w14:paraId="03BA6533" w14:textId="7C8A5A1E"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goles</w:t>
            </w:r>
          </w:p>
        </w:tc>
        <w:tc>
          <w:tcPr>
            <w:tcW w:w="1170" w:type="dxa"/>
          </w:tcPr>
          <w:p w14:paraId="20C90063" w14:textId="2CBD2408"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r>
              <w:t>% goles</w:t>
            </w:r>
          </w:p>
        </w:tc>
      </w:tr>
      <w:tr w:rsidR="003A27A4" w14:paraId="65F86794"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326FCA3C" w14:textId="2347BF7B" w:rsidR="003A27A4" w:rsidRDefault="003A27A4" w:rsidP="003A27A4">
            <w:pPr>
              <w:jc w:val="left"/>
            </w:pPr>
            <w:r>
              <w:t>Entrenamiento pases</w:t>
            </w:r>
          </w:p>
        </w:tc>
        <w:tc>
          <w:tcPr>
            <w:tcW w:w="2033" w:type="dxa"/>
          </w:tcPr>
          <w:p w14:paraId="05AE294E" w14:textId="241AA659"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35198</w:t>
            </w:r>
          </w:p>
        </w:tc>
        <w:tc>
          <w:tcPr>
            <w:tcW w:w="1214" w:type="dxa"/>
          </w:tcPr>
          <w:p w14:paraId="05735015" w14:textId="6DC8A48B"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3860</w:t>
            </w:r>
          </w:p>
        </w:tc>
        <w:tc>
          <w:tcPr>
            <w:tcW w:w="1170" w:type="dxa"/>
          </w:tcPr>
          <w:p w14:paraId="33D3F8B1" w14:textId="0F4745BE"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1,1%</w:t>
            </w:r>
          </w:p>
        </w:tc>
      </w:tr>
      <w:tr w:rsidR="003A27A4" w14:paraId="08D0BBE2"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05AA8B56" w14:textId="2783D025" w:rsidR="003A27A4" w:rsidRDefault="003A27A4" w:rsidP="003A27A4">
            <w:pPr>
              <w:jc w:val="left"/>
            </w:pPr>
            <w:r>
              <w:t>Test pases</w:t>
            </w:r>
          </w:p>
        </w:tc>
        <w:tc>
          <w:tcPr>
            <w:tcW w:w="2033" w:type="dxa"/>
          </w:tcPr>
          <w:p w14:paraId="7AB00B4D" w14:textId="4829766B"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8800</w:t>
            </w:r>
          </w:p>
        </w:tc>
        <w:tc>
          <w:tcPr>
            <w:tcW w:w="1214" w:type="dxa"/>
          </w:tcPr>
          <w:p w14:paraId="4EAE777E" w14:textId="16D8FD32"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965</w:t>
            </w:r>
          </w:p>
        </w:tc>
        <w:tc>
          <w:tcPr>
            <w:tcW w:w="1170" w:type="dxa"/>
          </w:tcPr>
          <w:p w14:paraId="162AF39E" w14:textId="36B99F03"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11,1%</w:t>
            </w:r>
          </w:p>
        </w:tc>
      </w:tr>
      <w:tr w:rsidR="003A27A4" w14:paraId="3EBA8745"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4AC48B84" w14:textId="47406DE3" w:rsidR="003A27A4" w:rsidRDefault="003A27A4" w:rsidP="003A27A4">
            <w:pPr>
              <w:jc w:val="left"/>
            </w:pPr>
            <w:r>
              <w:t>Entrenamiento otros</w:t>
            </w:r>
          </w:p>
        </w:tc>
        <w:tc>
          <w:tcPr>
            <w:tcW w:w="2033" w:type="dxa"/>
          </w:tcPr>
          <w:p w14:paraId="71292C8E" w14:textId="7FB9E229"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6406</w:t>
            </w:r>
          </w:p>
        </w:tc>
        <w:tc>
          <w:tcPr>
            <w:tcW w:w="1214" w:type="dxa"/>
          </w:tcPr>
          <w:p w14:paraId="539F291D" w14:textId="329884D7"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618</w:t>
            </w:r>
          </w:p>
        </w:tc>
        <w:tc>
          <w:tcPr>
            <w:tcW w:w="1170" w:type="dxa"/>
          </w:tcPr>
          <w:p w14:paraId="1BF91C2C" w14:textId="26FA57C6"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9,9%</w:t>
            </w:r>
          </w:p>
        </w:tc>
      </w:tr>
      <w:tr w:rsidR="003A27A4" w14:paraId="34345AA8"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14E44041" w14:textId="0A6A4B06" w:rsidR="003A27A4" w:rsidRDefault="003A27A4" w:rsidP="003A27A4">
            <w:pPr>
              <w:jc w:val="left"/>
            </w:pPr>
            <w:r>
              <w:t>Test otros</w:t>
            </w:r>
          </w:p>
        </w:tc>
        <w:tc>
          <w:tcPr>
            <w:tcW w:w="2033" w:type="dxa"/>
          </w:tcPr>
          <w:p w14:paraId="1381BD75" w14:textId="3992A309"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4102</w:t>
            </w:r>
          </w:p>
        </w:tc>
        <w:tc>
          <w:tcPr>
            <w:tcW w:w="1214" w:type="dxa"/>
          </w:tcPr>
          <w:p w14:paraId="734DDBB0" w14:textId="7C9053F7"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404</w:t>
            </w:r>
          </w:p>
        </w:tc>
        <w:tc>
          <w:tcPr>
            <w:tcW w:w="1170" w:type="dxa"/>
          </w:tcPr>
          <w:p w14:paraId="0CF1D2E5" w14:textId="484C70F4"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9,8%</w:t>
            </w:r>
          </w:p>
        </w:tc>
      </w:tr>
      <w:tr w:rsidR="003A27A4" w14:paraId="35674B1E"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5D378BF7" w14:textId="76C001A1" w:rsidR="003A27A4" w:rsidRDefault="003A27A4" w:rsidP="003A27A4">
            <w:pPr>
              <w:jc w:val="left"/>
            </w:pPr>
            <w:r>
              <w:t>Entrenamiento penaltis</w:t>
            </w:r>
          </w:p>
        </w:tc>
        <w:tc>
          <w:tcPr>
            <w:tcW w:w="2033" w:type="dxa"/>
          </w:tcPr>
          <w:p w14:paraId="37016E8E" w14:textId="1E56C5DE"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656</w:t>
            </w:r>
          </w:p>
        </w:tc>
        <w:tc>
          <w:tcPr>
            <w:tcW w:w="1214" w:type="dxa"/>
          </w:tcPr>
          <w:p w14:paraId="4CFAFFAC" w14:textId="5449C338"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486</w:t>
            </w:r>
          </w:p>
        </w:tc>
        <w:tc>
          <w:tcPr>
            <w:tcW w:w="1170" w:type="dxa"/>
          </w:tcPr>
          <w:p w14:paraId="542F4B44" w14:textId="6DB2A8CB"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74,1%</w:t>
            </w:r>
          </w:p>
        </w:tc>
      </w:tr>
      <w:tr w:rsidR="003A27A4" w14:paraId="6F946570"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43301A54" w14:textId="3248E17C" w:rsidR="003A27A4" w:rsidRDefault="003A27A4" w:rsidP="003A27A4">
            <w:pPr>
              <w:jc w:val="left"/>
            </w:pPr>
            <w:r>
              <w:t>Test penaltis</w:t>
            </w:r>
          </w:p>
        </w:tc>
        <w:tc>
          <w:tcPr>
            <w:tcW w:w="2033" w:type="dxa"/>
          </w:tcPr>
          <w:p w14:paraId="276EDEAF" w14:textId="0753CA20"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165</w:t>
            </w:r>
          </w:p>
        </w:tc>
        <w:tc>
          <w:tcPr>
            <w:tcW w:w="1214" w:type="dxa"/>
          </w:tcPr>
          <w:p w14:paraId="6361B511" w14:textId="2D299756"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122</w:t>
            </w:r>
          </w:p>
        </w:tc>
        <w:tc>
          <w:tcPr>
            <w:tcW w:w="1170" w:type="dxa"/>
          </w:tcPr>
          <w:p w14:paraId="366C30AE" w14:textId="11C2B7FE"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73,9%</w:t>
            </w:r>
          </w:p>
        </w:tc>
      </w:tr>
    </w:tbl>
    <w:p w14:paraId="4D77832D" w14:textId="4C7D312D" w:rsidR="004E782F" w:rsidRPr="007A4D92" w:rsidRDefault="00A9014B" w:rsidP="007A4D92">
      <w:pPr>
        <w:pStyle w:val="Descripcin"/>
        <w:jc w:val="center"/>
        <w:rPr>
          <w:color w:val="auto"/>
        </w:rPr>
      </w:pPr>
      <w:bookmarkStart w:id="160" w:name="_Ref82034916"/>
      <w:bookmarkStart w:id="161" w:name="_Toc82560604"/>
      <w:bookmarkEnd w:id="159"/>
      <w:r w:rsidRPr="00A9014B">
        <w:rPr>
          <w:color w:val="auto"/>
        </w:rPr>
        <w:t xml:space="preserve">Tabla </w:t>
      </w:r>
      <w:r w:rsidRPr="00A9014B">
        <w:rPr>
          <w:color w:val="auto"/>
        </w:rPr>
        <w:fldChar w:fldCharType="begin"/>
      </w:r>
      <w:r w:rsidRPr="00A9014B">
        <w:rPr>
          <w:color w:val="auto"/>
        </w:rPr>
        <w:instrText xml:space="preserve"> SEQ Tabla \* ARABIC </w:instrText>
      </w:r>
      <w:r w:rsidRPr="00A9014B">
        <w:rPr>
          <w:color w:val="auto"/>
        </w:rPr>
        <w:fldChar w:fldCharType="separate"/>
      </w:r>
      <w:r w:rsidR="00681F44">
        <w:rPr>
          <w:noProof/>
          <w:color w:val="auto"/>
        </w:rPr>
        <w:t>5</w:t>
      </w:r>
      <w:r w:rsidRPr="00A9014B">
        <w:rPr>
          <w:color w:val="auto"/>
        </w:rPr>
        <w:fldChar w:fldCharType="end"/>
      </w:r>
      <w:bookmarkEnd w:id="160"/>
      <w:r w:rsidRPr="00A9014B">
        <w:rPr>
          <w:color w:val="auto"/>
        </w:rPr>
        <w:t xml:space="preserve">: Lanzamientos, goles y proporción de los datos de entrenamiento y </w:t>
      </w:r>
      <w:proofErr w:type="gramStart"/>
      <w:r w:rsidRPr="00A9014B">
        <w:rPr>
          <w:color w:val="auto"/>
        </w:rPr>
        <w:t xml:space="preserve">de </w:t>
      </w:r>
      <w:r>
        <w:rPr>
          <w:color w:val="auto"/>
        </w:rPr>
        <w:t>test</w:t>
      </w:r>
      <w:proofErr w:type="gramEnd"/>
      <w:r w:rsidRPr="00A9014B">
        <w:rPr>
          <w:color w:val="auto"/>
        </w:rPr>
        <w:t xml:space="preserve"> para cada </w:t>
      </w:r>
      <w:proofErr w:type="spellStart"/>
      <w:r w:rsidRPr="00A9014B">
        <w:rPr>
          <w:color w:val="auto"/>
        </w:rPr>
        <w:t>dataset</w:t>
      </w:r>
      <w:proofErr w:type="spellEnd"/>
      <w:r w:rsidRPr="00A9014B">
        <w:rPr>
          <w:color w:val="auto"/>
        </w:rPr>
        <w:t xml:space="preserve"> del modelo de regresión logística.</w:t>
      </w:r>
      <w:bookmarkEnd w:id="161"/>
    </w:p>
    <w:p w14:paraId="7EB6FBDB" w14:textId="33165967" w:rsidR="00D74127" w:rsidRDefault="00D74127" w:rsidP="001A68AC">
      <w:pPr>
        <w:rPr>
          <w:b/>
          <w:bCs/>
        </w:rPr>
      </w:pPr>
      <w:r w:rsidRPr="00D74127">
        <w:rPr>
          <w:b/>
          <w:bCs/>
        </w:rPr>
        <w:t>Selección de variables y parámetros del modelo</w:t>
      </w:r>
    </w:p>
    <w:p w14:paraId="77312612" w14:textId="690CAD75" w:rsidR="004F42B3" w:rsidRDefault="00D74127" w:rsidP="001A68AC">
      <w:r w:rsidRPr="00D74127">
        <w:t xml:space="preserve">Tras separar el </w:t>
      </w:r>
      <w:proofErr w:type="spellStart"/>
      <w:r w:rsidRPr="00D74127">
        <w:rPr>
          <w:i/>
          <w:iCs/>
        </w:rPr>
        <w:t>dataset</w:t>
      </w:r>
      <w:proofErr w:type="spellEnd"/>
      <w:r w:rsidRPr="00D74127">
        <w:t xml:space="preserve"> el siguiente paso</w:t>
      </w:r>
      <w:r>
        <w:rPr>
          <w:b/>
          <w:bCs/>
        </w:rPr>
        <w:t xml:space="preserve"> </w:t>
      </w:r>
      <w:r w:rsidR="00634402">
        <w:t xml:space="preserve">es el uso del algoritmo RFE (Recursive </w:t>
      </w:r>
      <w:proofErr w:type="spellStart"/>
      <w:r w:rsidR="00634402">
        <w:t>Feature</w:t>
      </w:r>
      <w:proofErr w:type="spellEnd"/>
      <w:r w:rsidR="00634402">
        <w:t xml:space="preserve"> </w:t>
      </w:r>
      <w:proofErr w:type="spellStart"/>
      <w:r w:rsidR="00634402">
        <w:t>Elimination</w:t>
      </w:r>
      <w:proofErr w:type="spellEnd"/>
      <w:r w:rsidR="00634402">
        <w:t xml:space="preserve"> o </w:t>
      </w:r>
      <w:r w:rsidR="00634402" w:rsidRPr="00634402">
        <w:t>Eliminación de características recursivas</w:t>
      </w:r>
      <w:r w:rsidR="00634402">
        <w:t>). Este algoritmo estudia cuales son las variables más importantes para el modelo que se desea entrenar (en este caso la regresión logística) y mantiene solo aquel número de variables que se l</w:t>
      </w:r>
      <w:r w:rsidR="009D4119">
        <w:t>e</w:t>
      </w:r>
      <w:r w:rsidR="00634402">
        <w:t xml:space="preserve"> ha pedido mantener</w:t>
      </w:r>
      <w:r>
        <w:t xml:space="preserve"> </w:t>
      </w:r>
      <w:r w:rsidR="007536FE">
        <w:t>eliminado variables de una en una.</w:t>
      </w:r>
      <w:r w:rsidR="00DD5F93">
        <w:t xml:space="preserve"> </w:t>
      </w:r>
      <w:r w:rsidR="00225E0F">
        <w:fldChar w:fldCharType="begin"/>
      </w:r>
      <w:r w:rsidR="00DD5F93">
        <w:instrText xml:space="preserve"> ADDIN ZOTERO_ITEM CSL_CITATION {"citationID":"9623rCAH","properties":{"formattedCitation":"(Li, 2017)","plainCitation":"(Li, 2017)","noteIndex":0},"citationItems":[{"id":112,"uris":["http://zotero.org/users/7978684/items/N7BI9V5Q"],"uri":["http://zotero.org/users/7978684/items/N7BI9V5Q"],"itemData":{"id":112,"type":"webpage","abstract":"Logistic Regression is a Machine Learning classification algorithm that is used to predict the probability of a categorical dependent…","container-title":"Medium","language":"en","title":"Building A Logistic Regression in Python, Step by Step","URL":"https://towardsdatascience.com/building-a-logistic-regression-in-python-step-by-step-becd4d56c9c8","author":[{"family":"Li","given":"Susan"}],"accessed":{"date-parts":[["2021",5,8]]},"issued":{"date-parts":[["2017",9,29]]}}}],"schema":"https://github.com/citation-style-language/schema/raw/master/csl-citation.json"} </w:instrText>
      </w:r>
      <w:r w:rsidR="00225E0F">
        <w:fldChar w:fldCharType="separate"/>
      </w:r>
      <w:r w:rsidR="00225E0F" w:rsidRPr="00225E0F">
        <w:rPr>
          <w:rFonts w:cs="Arial"/>
        </w:rPr>
        <w:t>(Li, 2017)</w:t>
      </w:r>
      <w:r w:rsidR="00225E0F">
        <w:fldChar w:fldCharType="end"/>
      </w:r>
    </w:p>
    <w:p w14:paraId="29BEA888" w14:textId="590E15D6" w:rsidR="003A27A4" w:rsidRDefault="00D74127" w:rsidP="001A68AC">
      <w:r>
        <w:t xml:space="preserve">Una vez </w:t>
      </w:r>
      <w:r w:rsidR="00A12D94">
        <w:t>se ha mantenido únicamente</w:t>
      </w:r>
      <w:r>
        <w:t xml:space="preserve"> el número de variables deseadas </w:t>
      </w:r>
      <w:r w:rsidR="00C26202">
        <w:t xml:space="preserve">es </w:t>
      </w:r>
      <w:proofErr w:type="gramStart"/>
      <w:r w:rsidR="00C26202">
        <w:t>utilizada</w:t>
      </w:r>
      <w:proofErr w:type="gramEnd"/>
      <w:r>
        <w:t xml:space="preserve"> la clase </w:t>
      </w:r>
      <w:proofErr w:type="spellStart"/>
      <w:r>
        <w:t>StandardScaler</w:t>
      </w:r>
      <w:proofErr w:type="spellEnd"/>
      <w:r w:rsidR="00CB21A0" w:rsidRPr="00CB21A0">
        <w:t xml:space="preserve"> </w:t>
      </w:r>
      <w:r w:rsidR="00CB21A0">
        <w:t xml:space="preserve">de </w:t>
      </w:r>
      <w:proofErr w:type="spellStart"/>
      <w:r w:rsidR="00CB21A0">
        <w:t>SciKit-Learn</w:t>
      </w:r>
      <w:proofErr w:type="spellEnd"/>
      <w:r>
        <w:t xml:space="preserve"> para preprocesar los datos. Su función es estandarizar</w:t>
      </w:r>
      <w:r w:rsidRPr="00D74127">
        <w:t xml:space="preserve"> </w:t>
      </w:r>
      <w:r>
        <w:t>el</w:t>
      </w:r>
      <w:r w:rsidRPr="00D74127">
        <w:t xml:space="preserve"> conjunto de datos </w:t>
      </w:r>
      <w:r>
        <w:t>haciendo que todas las variables tengan una</w:t>
      </w:r>
      <w:r w:rsidRPr="00D74127">
        <w:t xml:space="preserve"> </w:t>
      </w:r>
      <w:r>
        <w:t>distribución</w:t>
      </w:r>
      <w:r w:rsidRPr="00D74127">
        <w:t xml:space="preserve"> </w:t>
      </w:r>
      <w:r>
        <w:t>normal</w:t>
      </w:r>
      <w:r w:rsidRPr="00D74127">
        <w:t xml:space="preserve"> con media cero y varianza unitaria.</w:t>
      </w:r>
      <w:r>
        <w:t xml:space="preserve"> De esta forma ninguna variable dominará la función debido a una mayor varianza al resto.</w:t>
      </w:r>
      <w:r w:rsidR="006D3C61">
        <w:t xml:space="preserve"> </w:t>
      </w:r>
      <w:r w:rsidR="006D3C61">
        <w:fldChar w:fldCharType="begin"/>
      </w:r>
      <w:r w:rsidR="00F4621D">
        <w:instrText xml:space="preserve"> ADDIN ZOTERO_ITEM CSL_CITATION {"citationID":"EHxQWZI4","properties":{"formattedCitation":"(Scikit-Learn, s.\\uc0\\u160{}f.-c)","plainCitation":"(Scikit-Learn, s. f.-c)","noteIndex":0},"citationItems":[{"id":114,"uris":["http://zotero.org/users/7978684/items/Q757Z8Y3"],"uri":["http://zotero.org/users/7978684/items/Q757Z8Y3"],"itemData":{"id":114,"type":"webpage","title":"6.3. Preprocessing data — scikit-learn 0.24.2 documentation","URL":"https://scikit-learn.org/stable/modules/preprocessing.html","author":[{"family":"Scikit-Learn","given":""}],"accessed":{"date-parts":[["2021",5,9]]}}}],"schema":"https://github.com/citation-style-language/schema/raw/master/csl-citation.json"} </w:instrText>
      </w:r>
      <w:r w:rsidR="006D3C61">
        <w:fldChar w:fldCharType="separate"/>
      </w:r>
      <w:r w:rsidR="00F4621D" w:rsidRPr="00F4621D">
        <w:rPr>
          <w:rFonts w:cs="Arial"/>
          <w:szCs w:val="24"/>
        </w:rPr>
        <w:t>(Scikit-Learn, s. f.-c)</w:t>
      </w:r>
      <w:r w:rsidR="006D3C61">
        <w:fldChar w:fldCharType="end"/>
      </w:r>
    </w:p>
    <w:p w14:paraId="67666E37" w14:textId="1F9E2074" w:rsidR="006D3C61" w:rsidRDefault="00033F4C" w:rsidP="00CB21A0">
      <w:pPr>
        <w:rPr>
          <w:noProof/>
        </w:rPr>
      </w:pPr>
      <w:r>
        <w:lastRenderedPageBreak/>
        <w:t>Después de estandarizar los</w:t>
      </w:r>
      <w:r w:rsidR="00CB21A0">
        <w:t xml:space="preserve"> valores se utiliza la </w:t>
      </w:r>
      <w:r>
        <w:t>clase</w:t>
      </w:r>
      <w:r w:rsidR="00CB21A0">
        <w:t xml:space="preserve"> </w:t>
      </w:r>
      <w:proofErr w:type="spellStart"/>
      <w:r w:rsidR="00CB21A0" w:rsidRPr="00CB21A0">
        <w:t>GridSearchCV</w:t>
      </w:r>
      <w:proofErr w:type="spellEnd"/>
      <w:r w:rsidR="00CB21A0" w:rsidRPr="00CB21A0">
        <w:t xml:space="preserve"> </w:t>
      </w:r>
      <w:r w:rsidR="00CB21A0">
        <w:t xml:space="preserve">de </w:t>
      </w:r>
      <w:proofErr w:type="spellStart"/>
      <w:r w:rsidR="00CB21A0">
        <w:t>SciKit-Learn</w:t>
      </w:r>
      <w:proofErr w:type="spellEnd"/>
      <w:r w:rsidR="00CB21A0" w:rsidRPr="00CB21A0">
        <w:t xml:space="preserve">. </w:t>
      </w:r>
      <w:r w:rsidR="001B510B">
        <w:t xml:space="preserve">Esta </w:t>
      </w:r>
      <w:r>
        <w:t>clase</w:t>
      </w:r>
      <w:r w:rsidR="001B510B">
        <w:t xml:space="preserve"> a</w:t>
      </w:r>
      <w:r w:rsidR="00CB21A0" w:rsidRPr="00CB21A0">
        <w:t xml:space="preserve">yuda a </w:t>
      </w:r>
      <w:r w:rsidR="001B510B">
        <w:t>encontrar</w:t>
      </w:r>
      <w:r>
        <w:t xml:space="preserve">, de manera automatizada, </w:t>
      </w:r>
      <w:r w:rsidR="001B510B">
        <w:t>los mejores</w:t>
      </w:r>
      <w:r w:rsidR="00CB21A0" w:rsidRPr="00CB21A0">
        <w:t xml:space="preserve"> </w:t>
      </w:r>
      <w:proofErr w:type="spellStart"/>
      <w:r w:rsidR="00CB21A0" w:rsidRPr="00CB21A0">
        <w:t>hiperparámetros</w:t>
      </w:r>
      <w:proofErr w:type="spellEnd"/>
      <w:r w:rsidR="00CB21A0" w:rsidRPr="00CB21A0">
        <w:t xml:space="preserve"> </w:t>
      </w:r>
      <w:r w:rsidR="001B510B">
        <w:t>para</w:t>
      </w:r>
      <w:r w:rsidR="00CB21A0" w:rsidRPr="00CB21A0">
        <w:t xml:space="preserve"> ajustar </w:t>
      </w:r>
      <w:r w:rsidR="001B510B">
        <w:t xml:space="preserve">el </w:t>
      </w:r>
      <w:r w:rsidR="00CB21A0" w:rsidRPr="00CB21A0">
        <w:t>modelo</w:t>
      </w:r>
      <w:r w:rsidR="001B510B">
        <w:t xml:space="preserve"> de regresión lineal</w:t>
      </w:r>
      <w:r w:rsidR="00CB21A0" w:rsidRPr="00CB21A0">
        <w:t xml:space="preserve"> </w:t>
      </w:r>
      <w:r w:rsidR="001B510B">
        <w:t>a partir de los datos de entrenamiento</w:t>
      </w:r>
      <w:r w:rsidR="00CB21A0" w:rsidRPr="00CB21A0">
        <w:t xml:space="preserve">. </w:t>
      </w:r>
      <w:r>
        <w:t>Para con</w:t>
      </w:r>
      <w:r w:rsidR="00CB21A0" w:rsidRPr="00CB21A0">
        <w:t>s</w:t>
      </w:r>
      <w:r>
        <w:t>eguirlo aplica una técnica de validación cruzada (</w:t>
      </w:r>
      <w:r w:rsidR="00B95AE4">
        <w:t>CV</w:t>
      </w:r>
      <w:r>
        <w:t xml:space="preserve"> o </w:t>
      </w:r>
      <w:proofErr w:type="spellStart"/>
      <w:r w:rsidRPr="003A27A4">
        <w:rPr>
          <w:i/>
          <w:iCs/>
        </w:rPr>
        <w:t>cross-validation</w:t>
      </w:r>
      <w:proofErr w:type="spellEnd"/>
      <w:r>
        <w:t xml:space="preserve">) donde </w:t>
      </w:r>
      <w:r w:rsidR="00B46AAE">
        <w:t>se dividen los datos de entrenamiento en distintos pliegues (</w:t>
      </w:r>
      <w:proofErr w:type="spellStart"/>
      <w:r w:rsidR="00B46AAE" w:rsidRPr="003A27A4">
        <w:rPr>
          <w:i/>
          <w:iCs/>
        </w:rPr>
        <w:t>folds</w:t>
      </w:r>
      <w:proofErr w:type="spellEnd"/>
      <w:r w:rsidR="00B46AAE">
        <w:t xml:space="preserve">) </w:t>
      </w:r>
      <w:r w:rsidR="00BF2517">
        <w:t xml:space="preserve">de mismo tamaño </w:t>
      </w:r>
      <w:r w:rsidR="00B46AAE">
        <w:t xml:space="preserve">y </w:t>
      </w:r>
      <w:r w:rsidR="00BF2517">
        <w:t>se crean distintos modelos secuencialmente. Cada modelo utiliza un pliegue como conjunto de validación y al resto como datos de entrenamiento.</w:t>
      </w:r>
      <w:r>
        <w:t xml:space="preserve"> </w:t>
      </w:r>
      <w:r w:rsidR="00BF2517">
        <w:t>Finalmente se selecciona el modelo que ha logrado ofrecer</w:t>
      </w:r>
      <w:r>
        <w:t xml:space="preserve"> un me</w:t>
      </w:r>
      <w:r w:rsidR="00BF2517">
        <w:t>j</w:t>
      </w:r>
      <w:r>
        <w:t xml:space="preserve">or resultado en la métrica que </w:t>
      </w:r>
      <w:r w:rsidR="00C26202">
        <w:t>se haya</w:t>
      </w:r>
      <w:r>
        <w:t xml:space="preserve"> pedido optimizar</w:t>
      </w:r>
      <w:r w:rsidR="00CB21A0" w:rsidRPr="00CB21A0">
        <w:t>.</w:t>
      </w:r>
      <w:r>
        <w:t xml:space="preserve"> En el caso </w:t>
      </w:r>
      <w:r w:rsidR="00BF2517">
        <w:t xml:space="preserve">concreto </w:t>
      </w:r>
      <w:r>
        <w:t xml:space="preserve">de este trabajo se ha buscado </w:t>
      </w:r>
      <w:r w:rsidR="00B46AAE">
        <w:t>optimizar C (la fuerza de regulación inversa) con el objetivo de lograr la menor perdida logarítmica posible</w:t>
      </w:r>
      <w:r w:rsidR="00BF2517">
        <w:t xml:space="preserve"> mediante una validación cruzada de 5 pliegues</w:t>
      </w:r>
      <w:r w:rsidR="00B46AAE">
        <w:t>.</w:t>
      </w:r>
      <w:r w:rsidR="006D3C61" w:rsidRPr="006D3C61">
        <w:rPr>
          <w:noProof/>
        </w:rPr>
        <w:t xml:space="preserve"> </w:t>
      </w:r>
      <w:r w:rsidR="00B95AE4">
        <w:rPr>
          <w:noProof/>
        </w:rPr>
        <w:fldChar w:fldCharType="begin"/>
      </w:r>
      <w:r w:rsidR="00B1023A">
        <w:rPr>
          <w:noProof/>
        </w:rPr>
        <w:instrText xml:space="preserve"> ADDIN ZOTERO_ITEM CSL_CITATION {"citationID":"5GSZ17O0","properties":{"formattedCitation":"(Krishni, 2018; Manna, 2020; Sharma, 2020)","plainCitation":"(Krishni, 2018; Manna, 2020; Sharma, 2020)","noteIndex":0},"citationItems":[{"id":118,"uris":["http://zotero.org/users/7978684/items/4PQLVWQ2"],"uri":["http://zotero.org/users/7978684/items/4PQLVWQ2"],"itemData":{"id":118,"type":"webpage","container-title":"Medium","title":"K-Fold Cross Validation. Evaluating a Machine Learning model can… | by Krishni | DataDrivenInvestor","URL":"https://medium.datadriveninvestor.com/k-fold-cross-validation-6b8518070833","author":[{"family":"Krishni","given":""}],"accessed":{"date-parts":[["2021",5,9]]},"issued":{"date-parts":[["2018",12,16]]}}},{"id":116,"uris":["http://zotero.org/users/7978684/items/2PMTLVZX"],"uri":["http://zotero.org/users/7978684/items/2PMTLVZX"],"itemData":{"id":116,"type":"post-weblog","abstract":"with a little help from sklearn","container-title":"The Owl","language":"en","title":"K-Fold Cross Validation for Deep Learning using Keras","URL":"https://medium.com/the-owl/k-fold-cross-validation-in-keras-3ec4a3a00538","author":[{"family":"Manna","given":"Siladittya"}],"accessed":{"date-parts":[["2021",5,9]]},"issued":{"date-parts":[["2020",3,20]]}}},{"id":120,"uris":["http://zotero.org/users/7978684/items/TTC7KDE4"],"uri":["http://zotero.org/users/7978684/items/TTC7KDE4"],"itemData":{"id":120,"type":"webpage","abstract":"Hello, Fellow Machine Learning Enthusiasts!","container-title":"Medium","language":"en","title":"Grid Search for Hyperparameter Tuning","URL":"https://towardsdatascience.com/grid-search-for-hyperparameter-tuning-9f63945e8fec","author":[{"family":"Sharma","given":"Mathanraj"}],"accessed":{"date-parts":[["2021",9,9]]},"issued":{"date-parts":[["2020",3,20]]}}}],"schema":"https://github.com/citation-style-language/schema/raw/master/csl-citation.json"} </w:instrText>
      </w:r>
      <w:r w:rsidR="00B95AE4">
        <w:rPr>
          <w:noProof/>
        </w:rPr>
        <w:fldChar w:fldCharType="separate"/>
      </w:r>
      <w:r w:rsidR="00B1023A" w:rsidRPr="00B1023A">
        <w:rPr>
          <w:rFonts w:cs="Arial"/>
        </w:rPr>
        <w:t>(Krishni, 2018; Manna, 2020; Sharma, 2020)</w:t>
      </w:r>
      <w:r w:rsidR="00B95AE4">
        <w:rPr>
          <w:noProof/>
        </w:rPr>
        <w:fldChar w:fldCharType="end"/>
      </w:r>
    </w:p>
    <w:p w14:paraId="5BA20BDB" w14:textId="5F9F10D1" w:rsidR="00CB21A0" w:rsidRDefault="006D3C61" w:rsidP="00DA5EA1">
      <w:pPr>
        <w:jc w:val="center"/>
      </w:pPr>
      <w:r>
        <w:rPr>
          <w:noProof/>
        </w:rPr>
        <w:drawing>
          <wp:inline distT="0" distB="0" distL="0" distR="0" wp14:anchorId="7ED39457" wp14:editId="17A982A2">
            <wp:extent cx="4524375" cy="2717637"/>
            <wp:effectExtent l="0" t="0" r="0" b="0"/>
            <wp:docPr id="15" name="Imagen 15" descr="K-Fold Cross Validation for Deep Learning Models using Keras | by  Siladittya Manna | The Owl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Fold Cross Validation for Deep Learning Models using Keras | by  Siladittya Manna | The Owl | Medium"/>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34133" cy="2723498"/>
                    </a:xfrm>
                    <a:prstGeom prst="rect">
                      <a:avLst/>
                    </a:prstGeom>
                    <a:noFill/>
                    <a:ln>
                      <a:noFill/>
                    </a:ln>
                  </pic:spPr>
                </pic:pic>
              </a:graphicData>
            </a:graphic>
          </wp:inline>
        </w:drawing>
      </w:r>
    </w:p>
    <w:p w14:paraId="49374D43" w14:textId="4762C2C2" w:rsidR="00B95AE4" w:rsidRPr="00DA5EA1" w:rsidRDefault="00B95AE4" w:rsidP="00DA5EA1">
      <w:pPr>
        <w:pStyle w:val="Descripcin"/>
        <w:jc w:val="center"/>
        <w:rPr>
          <w:color w:val="auto"/>
        </w:rPr>
      </w:pPr>
      <w:bookmarkStart w:id="162" w:name="_Toc82560622"/>
      <w:r w:rsidRPr="00B95AE4">
        <w:rPr>
          <w:color w:val="auto"/>
        </w:rPr>
        <w:t xml:space="preserve">Ilustración </w:t>
      </w:r>
      <w:r w:rsidRPr="00B95AE4">
        <w:rPr>
          <w:color w:val="auto"/>
        </w:rPr>
        <w:fldChar w:fldCharType="begin"/>
      </w:r>
      <w:r w:rsidRPr="00B95AE4">
        <w:rPr>
          <w:color w:val="auto"/>
        </w:rPr>
        <w:instrText xml:space="preserve"> SEQ Ilustración \* ARABIC </w:instrText>
      </w:r>
      <w:r w:rsidRPr="00B95AE4">
        <w:rPr>
          <w:color w:val="auto"/>
        </w:rPr>
        <w:fldChar w:fldCharType="separate"/>
      </w:r>
      <w:r w:rsidR="007C549F">
        <w:rPr>
          <w:noProof/>
          <w:color w:val="auto"/>
        </w:rPr>
        <w:t>14</w:t>
      </w:r>
      <w:r w:rsidRPr="00B95AE4">
        <w:rPr>
          <w:color w:val="auto"/>
        </w:rPr>
        <w:fldChar w:fldCharType="end"/>
      </w:r>
      <w:r w:rsidRPr="00B95AE4">
        <w:rPr>
          <w:color w:val="auto"/>
        </w:rPr>
        <w:t>: Ejemplo</w:t>
      </w:r>
      <w:r>
        <w:rPr>
          <w:color w:val="auto"/>
        </w:rPr>
        <w:t xml:space="preserve"> de</w:t>
      </w:r>
      <w:r w:rsidRPr="00B95AE4">
        <w:rPr>
          <w:color w:val="auto"/>
        </w:rPr>
        <w:t xml:space="preserve"> CV con 5 pliegues.</w:t>
      </w:r>
      <w:r w:rsidRPr="00B95AE4">
        <w:rPr>
          <w:color w:val="auto"/>
        </w:rPr>
        <w:fldChar w:fldCharType="begin"/>
      </w:r>
      <w:r w:rsidR="00B1023A">
        <w:rPr>
          <w:color w:val="auto"/>
        </w:rPr>
        <w:instrText xml:space="preserve"> ADDIN ZOTERO_ITEM CSL_CITATION {"citationID":"GvDWD1Y2","properties":{"formattedCitation":"(Manna, 2020)","plainCitation":"(Manna, 2020)","noteIndex":0},"citationItems":[{"id":116,"uris":["http://zotero.org/users/7978684/items/2PMTLVZX"],"uri":["http://zotero.org/users/7978684/items/2PMTLVZX"],"itemData":{"id":116,"type":"post-weblog","abstract":"with a little help from sklearn","container-title":"The Owl","language":"en","title":"K-Fold Cross Validation for Deep Learning using Keras","URL":"https://medium.com/the-owl/k-fold-cross-validation-in-keras-3ec4a3a00538","author":[{"family":"Manna","given":"Siladittya"}],"accessed":{"date-parts":[["2021",5,9]]},"issued":{"date-parts":[["2020",3,20]]}}}],"schema":"https://github.com/citation-style-language/schema/raw/master/csl-citation.json"} </w:instrText>
      </w:r>
      <w:r w:rsidRPr="00B95AE4">
        <w:rPr>
          <w:color w:val="auto"/>
        </w:rPr>
        <w:fldChar w:fldCharType="separate"/>
      </w:r>
      <w:r w:rsidRPr="00B95AE4">
        <w:rPr>
          <w:rFonts w:cs="Arial"/>
          <w:color w:val="auto"/>
        </w:rPr>
        <w:t>(Manna, 2020)</w:t>
      </w:r>
      <w:bookmarkEnd w:id="162"/>
      <w:r w:rsidRPr="00B95AE4">
        <w:rPr>
          <w:color w:val="auto"/>
        </w:rPr>
        <w:fldChar w:fldCharType="end"/>
      </w:r>
    </w:p>
    <w:p w14:paraId="1C965B92" w14:textId="241BB94C" w:rsidR="007536FE" w:rsidRPr="007536FE" w:rsidRDefault="007536FE" w:rsidP="001A68AC">
      <w:pPr>
        <w:rPr>
          <w:b/>
          <w:bCs/>
        </w:rPr>
      </w:pPr>
      <w:r w:rsidRPr="007536FE">
        <w:rPr>
          <w:b/>
          <w:bCs/>
        </w:rPr>
        <w:t>Implementación del modelo</w:t>
      </w:r>
      <w:r w:rsidR="004F42B3">
        <w:rPr>
          <w:b/>
          <w:bCs/>
        </w:rPr>
        <w:t xml:space="preserve"> y </w:t>
      </w:r>
      <w:r w:rsidR="00E167F6">
        <w:rPr>
          <w:b/>
          <w:bCs/>
        </w:rPr>
        <w:t>obtención de métricas</w:t>
      </w:r>
    </w:p>
    <w:p w14:paraId="2EBDDB09" w14:textId="318BCD08" w:rsidR="00E167F6" w:rsidRPr="00E167F6" w:rsidRDefault="00CC5F27" w:rsidP="001A68AC">
      <w:r w:rsidRPr="00A12D94">
        <w:t xml:space="preserve">Una vez </w:t>
      </w:r>
      <w:r w:rsidR="00BF2517" w:rsidRPr="00A12D94">
        <w:t>se han seleccionado las variables a utilizar y se han obtenido los parámetros que optimizan el modelo este</w:t>
      </w:r>
      <w:r w:rsidRPr="00A12D94">
        <w:t xml:space="preserve"> </w:t>
      </w:r>
      <w:r w:rsidR="00BF2517" w:rsidRPr="00A12D94">
        <w:t>es implementado</w:t>
      </w:r>
      <w:r w:rsidRPr="00A12D94">
        <w:t>.</w:t>
      </w:r>
      <w:r w:rsidR="00A12D94">
        <w:t xml:space="preserve"> Con el modelo implementado se obtienen las predicciones de cada disparo tanto para los datos de entrenamiento como los de prueba</w:t>
      </w:r>
      <w:r w:rsidR="00493463">
        <w:t>.</w:t>
      </w:r>
      <w:r w:rsidR="00A12D94">
        <w:t xml:space="preserve"> </w:t>
      </w:r>
      <w:r w:rsidR="00493463">
        <w:t xml:space="preserve">Tanto los valores reales como las predicciones de los dos </w:t>
      </w:r>
      <w:proofErr w:type="spellStart"/>
      <w:r w:rsidR="00493463" w:rsidRPr="00493463">
        <w:rPr>
          <w:i/>
          <w:iCs/>
        </w:rPr>
        <w:t>datasets</w:t>
      </w:r>
      <w:proofErr w:type="spellEnd"/>
      <w:r w:rsidR="00493463">
        <w:t xml:space="preserve"> de tiros que no han sido de penalti se unifican. Las predicciones obtenidas se comparan</w:t>
      </w:r>
      <w:r w:rsidR="00A12D94">
        <w:t xml:space="preserve"> con los valores reales </w:t>
      </w:r>
      <w:r w:rsidR="00493463">
        <w:t>y se obtienen</w:t>
      </w:r>
      <w:r w:rsidR="00A12D94">
        <w:t xml:space="preserve"> las distintas métricas para comparar los modelos de este trabajo entre </w:t>
      </w:r>
      <w:r w:rsidR="003A27A4">
        <w:t>sí</w:t>
      </w:r>
      <w:r w:rsidR="00A12D94">
        <w:t xml:space="preserve"> y con otros trabajos.</w:t>
      </w:r>
    </w:p>
    <w:p w14:paraId="226F87C2" w14:textId="79D46B54" w:rsidR="00CC5F27" w:rsidRPr="00586C2D" w:rsidRDefault="00E167F6" w:rsidP="001A68AC">
      <w:r>
        <w:t xml:space="preserve">A partir de las distintas métricas </w:t>
      </w:r>
      <w:r w:rsidR="00A12D94">
        <w:t>obtenidas</w:t>
      </w:r>
      <w:r>
        <w:t xml:space="preserve"> se decide si hay que modificar el número de variables usadas en el modelo y por lo tanto se decide si volver al paso de </w:t>
      </w:r>
      <w:r w:rsidR="00C26202">
        <w:t>selección de variables</w:t>
      </w:r>
      <w:r>
        <w:t xml:space="preserve"> o se da ya por bueno el modelo obtenido.</w:t>
      </w:r>
    </w:p>
    <w:p w14:paraId="69765DB8" w14:textId="65501702" w:rsidR="00B10290" w:rsidRDefault="003E7DE8" w:rsidP="00887F86">
      <w:pPr>
        <w:pStyle w:val="Ttulo3"/>
      </w:pPr>
      <w:bookmarkStart w:id="163" w:name="_Toc82560588"/>
      <w:r>
        <w:lastRenderedPageBreak/>
        <w:t>4.4.</w:t>
      </w:r>
      <w:r w:rsidR="009D7671">
        <w:t>3</w:t>
      </w:r>
      <w:r>
        <w:t xml:space="preserve"> </w:t>
      </w:r>
      <w:proofErr w:type="spellStart"/>
      <w:r w:rsidR="00B10290">
        <w:t>LightGBM</w:t>
      </w:r>
      <w:bookmarkEnd w:id="163"/>
      <w:proofErr w:type="spellEnd"/>
    </w:p>
    <w:p w14:paraId="7A756497" w14:textId="03F58CF2" w:rsidR="00887F86" w:rsidRPr="009F5F19" w:rsidRDefault="00DA1857" w:rsidP="00DA1887">
      <w:r>
        <w:t xml:space="preserve">El </w:t>
      </w:r>
      <w:proofErr w:type="spellStart"/>
      <w:r>
        <w:t>LightGBM</w:t>
      </w:r>
      <w:proofErr w:type="spellEnd"/>
      <w:r>
        <w:t xml:space="preserve"> </w:t>
      </w:r>
      <w:r w:rsidRPr="00DA1857">
        <w:t xml:space="preserve">es un </w:t>
      </w:r>
      <w:proofErr w:type="spellStart"/>
      <w:r w:rsidRPr="00033248">
        <w:rPr>
          <w:i/>
          <w:iCs/>
        </w:rPr>
        <w:t>framework</w:t>
      </w:r>
      <w:proofErr w:type="spellEnd"/>
      <w:r w:rsidRPr="00DA1857">
        <w:t xml:space="preserve"> </w:t>
      </w:r>
      <w:r w:rsidR="003A4C3E">
        <w:t xml:space="preserve">de código abierto </w:t>
      </w:r>
      <w:r w:rsidRPr="00DA1857">
        <w:t>de refuerzo de gradientes</w:t>
      </w:r>
      <w:r>
        <w:t xml:space="preserve"> (</w:t>
      </w:r>
      <w:proofErr w:type="spellStart"/>
      <w:r w:rsidRPr="00033248">
        <w:rPr>
          <w:i/>
          <w:iCs/>
        </w:rPr>
        <w:t>gradient</w:t>
      </w:r>
      <w:proofErr w:type="spellEnd"/>
      <w:r w:rsidRPr="00033248">
        <w:rPr>
          <w:i/>
          <w:iCs/>
        </w:rPr>
        <w:t xml:space="preserve"> </w:t>
      </w:r>
      <w:proofErr w:type="spellStart"/>
      <w:r w:rsidRPr="00033248">
        <w:rPr>
          <w:i/>
          <w:iCs/>
        </w:rPr>
        <w:t>boosting</w:t>
      </w:r>
      <w:proofErr w:type="spellEnd"/>
      <w:r>
        <w:t>)</w:t>
      </w:r>
      <w:r w:rsidR="003A4C3E">
        <w:t xml:space="preserve"> desarrollado por Microsoft y lanzado en 2016. </w:t>
      </w:r>
      <w:proofErr w:type="spellStart"/>
      <w:r w:rsidR="003A4C3E">
        <w:t>LightGBM</w:t>
      </w:r>
      <w:proofErr w:type="spellEnd"/>
      <w:r w:rsidRPr="00DA1857">
        <w:t xml:space="preserve"> utiliza algoritmos de aprendizaje basados ​​en árboles</w:t>
      </w:r>
      <w:r w:rsidR="003A4C3E">
        <w:t xml:space="preserve"> de decisión</w:t>
      </w:r>
      <w:r w:rsidRPr="00DA1857">
        <w:t>.</w:t>
      </w:r>
      <w:r w:rsidR="009732DE">
        <w:t xml:space="preserve"> </w:t>
      </w:r>
      <w:r w:rsidR="00E61715">
        <w:t>Pese a ser un algoritmo relativamente nuevo cada vez es más usado al ser el más rápido</w:t>
      </w:r>
      <w:r w:rsidR="006E37F1">
        <w:t>, tener mayor precisión</w:t>
      </w:r>
      <w:r w:rsidR="00E61715">
        <w:t xml:space="preserve"> y utilizar menos memoria que otros algoritmos. Es especialmente útil para </w:t>
      </w:r>
      <w:proofErr w:type="spellStart"/>
      <w:r w:rsidR="00E61715">
        <w:rPr>
          <w:i/>
          <w:iCs/>
        </w:rPr>
        <w:t>datasets</w:t>
      </w:r>
      <w:proofErr w:type="spellEnd"/>
      <w:r w:rsidR="00E61715">
        <w:t xml:space="preserve"> grandes, para problemas con </w:t>
      </w:r>
      <w:proofErr w:type="spellStart"/>
      <w:r w:rsidR="00E61715">
        <w:rPr>
          <w:i/>
          <w:iCs/>
        </w:rPr>
        <w:t>datasets</w:t>
      </w:r>
      <w:proofErr w:type="spellEnd"/>
      <w:r w:rsidR="00E61715">
        <w:t xml:space="preserve"> pequeños puede provocar un sobreajuste.</w:t>
      </w:r>
      <w:r w:rsidR="00252E76">
        <w:t xml:space="preserve"> </w:t>
      </w:r>
      <w:r w:rsidR="00DD5F93">
        <w:fldChar w:fldCharType="begin"/>
      </w:r>
      <w:r w:rsidR="00354AA4">
        <w:instrText xml:space="preserve"> ADDIN ZOTERO_ITEM CSL_CITATION {"citationID":"UGubS5NL","properties":{"formattedCitation":"(Banerjee, 2020c; Gursky, 2020; Kasturi, 2019; Wikipedia, s.\\uc0\\u160{}f.)","plainCitation":"(Banerjee, 2020c; Gursky, 2020; Kasturi, 2019; Wikipedia, s. f.)","noteIndex":0},"citationItems":[{"id":132,"uris":["http://zotero.org/users/7978684/items/7QTULFUA"],"uri":["http://zotero.org/users/7978684/items/7QTULFUA"],"itemData":{"id":132,"type":"webpage","abstract":"Explore and run machine learning code with Kaggle Notebooks | Using data from Breast Cancer Prediction Dataset","container-title":"Kaggle","language":"en","title":"LightGBM Classifier in Python","URL":"https://kaggle.com/prashant111/lightgbm-classifier-in-python","author":[{"family":"Banerjee","given":"Prashant"}],"accessed":{"date-parts":[["2021",5,9]]},"issued":{"date-parts":[["2020",7,21]]}}},{"id":189,"uris":["http://zotero.org/users/7978684/items/2QQP8DXV"],"uri":["http://zotero.org/users/7978684/items/2QQP8DXV"],"itemData":{"id":189,"type":"webpage","abstract":"Which boosting algorithm will reign supreme in this head-to-head competition?","container-title":"Medium","language":"en","title":"Boosting Showdown: Scikit-Learn vs XGBoost vs LightGBM vs CatBoost in Sentiment Classification","title-short":"Boosting Showdown","URL":"https://towardsdatascience.com/boosting-showdown-scikit-learn-vs-xgboost-vs-lightgbm-vs-catboost-in-sentiment-classification-f7c7f46fd956","author":[{"family":"Gursky","given":"Jacob"}],"accessed":{"date-parts":[["2021",9,10]]},"issued":{"date-parts":[["2020",3,30]]}}},{"id":128,"uris":["http://zotero.org/users/7978684/items/R65ACGF3"],"uri":["http://zotero.org/users/7978684/items/R65ACGF3"],"itemData":{"id":128,"type":"webpage","abstract":"This post is about benchmarking LightGBM and XGBoost on Census Income Dataset. I have noticed the execution time of XGBoost is slower when…","container-title":"Medium","language":"en","title":"LightGBM vs XGBOOST: Which algorithm win the race !!!","title-short":"LightGBM vs XGBOOST","URL":"https://towardsdatascience.com/lightgbm-vs-xgboost-which-algorithm-win-the-race-1ff7dd4917d","author":[{"family":"Kasturi","given":"Sai Nikhilesh"}],"accessed":{"date-parts":[["2021",5,9]]},"issued":{"date-parts":[["2019",7,11]]}}},{"id":134,"uris":["http://zotero.org/users/7978684/items/F6GJR2RV"],"uri":["http://zotero.org/users/7978684/items/F6GJR2RV"],"itemData":{"id":134,"type":"entry-encyclopedia","container-title":"Wikipedia, the free encyclopedia","title":"LightGBM - Wikipedia","URL":"https://en.wikipedia.org/wiki/LightGBM","author":[{"family":"Wikipedia","given":""}],"accessed":{"date-parts":[["2021",5,9]]}}}],"schema":"https://github.com/citation-style-language/schema/raw/master/csl-citation.json"} </w:instrText>
      </w:r>
      <w:r w:rsidR="00DD5F93">
        <w:fldChar w:fldCharType="separate"/>
      </w:r>
      <w:r w:rsidR="00354AA4" w:rsidRPr="00354AA4">
        <w:rPr>
          <w:rFonts w:cs="Arial"/>
          <w:szCs w:val="24"/>
        </w:rPr>
        <w:t>(Banerjee, 2020c; Gursky, 2020; Kasturi, 2019; Wikipedia, s. f.)</w:t>
      </w:r>
      <w:r w:rsidR="00DD5F93">
        <w:fldChar w:fldCharType="end"/>
      </w:r>
    </w:p>
    <w:p w14:paraId="369AEC50" w14:textId="4D402F20" w:rsidR="004B5970" w:rsidRDefault="004B5970" w:rsidP="00DA1887">
      <w:r>
        <w:t xml:space="preserve">Los algoritmos de aprendizaje basados en árboles de decisión son uno de los mejores y más utilizados métodos tanto para problemas de categorización como de regresión. Tienen como ventaja respecto a los modelos lineales el hecho de mapear mucho mejor las relaciones no lineales y funcionan tanto para variables categóricas como continuas. Esta técnica divide </w:t>
      </w:r>
      <w:r w:rsidR="00E20664">
        <w:t>la muestra</w:t>
      </w:r>
      <w:r w:rsidR="00E20664" w:rsidRPr="00E20664">
        <w:t xml:space="preserve"> en dos o más conjuntos homogéneos en función del </w:t>
      </w:r>
      <w:r w:rsidR="00E20664">
        <w:t xml:space="preserve">valor de un atributo seleccionado (ganancia de información, </w:t>
      </w:r>
      <w:r w:rsidR="008E272B">
        <w:t>Gini</w:t>
      </w:r>
      <w:r w:rsidR="00E20664">
        <w:t>…). La función objetivo es representada como una serie de condiciones consecutivas:</w:t>
      </w:r>
      <w:r w:rsidR="00DA1887">
        <w:t xml:space="preserve"> </w:t>
      </w:r>
      <w:r w:rsidR="00DD5F93">
        <w:fldChar w:fldCharType="begin"/>
      </w:r>
      <w:r w:rsidR="00995F98">
        <w:instrText xml:space="preserve"> ADDIN ZOTERO_ITEM CSL_CITATION {"citationID":"lHuChQn1","properties":{"formattedCitation":"(Analytics Vidhya, 2016; Kurnia, 2021)","plainCitation":"(Analytics Vidhya, 2016; Kurnia, 2021)","noteIndex":0},"citationItems":[{"id":122,"uris":["http://zotero.org/users/7978684/items/KLNKEZQC"],"uri":["http://zotero.org/users/7978684/items/KLNKEZQC"],"itemData":{"id":122,"type":"post-weblog","abstract":"This article aims to distinguish tree-based Machine Learning algorithms (Classification and Regression Trees/CART) as per the complexity","container-title":"Analytics Vidhya","language":"en","title":"Tree-Based Machine Learning Algorithms | Compare and Contrast","URL":"https://www.analyticsvidhya.com/blog/2021/04/distinguish-between-tree-based-machine-learning-algorithms/","author":[{"family":"Kurnia","given":"Rendy"}],"accessed":{"date-parts":[["2021",9,9]]},"issued":{"date-parts":[["2021",4,15]]}}},{"id":124,"uris":["http://zotero.org/users/7978684/items/BIXEH3W6"],"uri":["http://zotero.org/users/7978684/items/BIXEH3W6"],"itemData":{"id":124,"type":"post-weblog","abstract":"Tutorial on tree based algorithms for data science which includes decision trees, random forest, ensemble methods and its implementation in R and python.","container-title":"Analytics Vidhya","language":"en","title":"Tree Based Algorithms | Implementation In Python &amp; R","URL":"https://www.analyticsvidhya.com/blog/2016/04/tree-based-algorithms-complete-tutorial-scratch-in-python/","author":[{"family":"Analytics Vidhya","given":""}],"accessed":{"date-parts":[["2021",9,9]]},"issued":{"date-parts":[["2016",4,11]]}}}],"schema":"https://github.com/citation-style-language/schema/raw/master/csl-citation.json"} </w:instrText>
      </w:r>
      <w:r w:rsidR="00DD5F93">
        <w:fldChar w:fldCharType="separate"/>
      </w:r>
      <w:r w:rsidR="00995F98" w:rsidRPr="00995F98">
        <w:rPr>
          <w:rFonts w:cs="Arial"/>
        </w:rPr>
        <w:t>(Analytics Vidhya, 2016; Kurnia, 2021)</w:t>
      </w:r>
      <w:r w:rsidR="00DD5F93">
        <w:fldChar w:fldCharType="end"/>
      </w:r>
    </w:p>
    <w:p w14:paraId="317BEFF7" w14:textId="677EEDFA" w:rsidR="00E20664" w:rsidRDefault="00E20664" w:rsidP="00DA1887">
      <w:pPr>
        <w:pStyle w:val="Prrafodelista"/>
        <w:numPr>
          <w:ilvl w:val="0"/>
          <w:numId w:val="11"/>
        </w:numPr>
        <w:jc w:val="both"/>
      </w:pPr>
      <w:r>
        <w:t>Nodos: Atributos (Parte del cuerpo, Distancia a portería…).</w:t>
      </w:r>
    </w:p>
    <w:p w14:paraId="6F0540C3" w14:textId="62721F9C" w:rsidR="00E20664" w:rsidRDefault="00E20664" w:rsidP="00DA1887">
      <w:pPr>
        <w:pStyle w:val="Prrafodelista"/>
        <w:numPr>
          <w:ilvl w:val="0"/>
          <w:numId w:val="11"/>
        </w:numPr>
        <w:jc w:val="both"/>
      </w:pPr>
      <w:r>
        <w:t>Arcos: Valores de los atributos (pierna derecha, pierna izquierda u otro para Parte del cuerpo).</w:t>
      </w:r>
    </w:p>
    <w:p w14:paraId="4F33A047" w14:textId="6D238F33" w:rsidR="008E272B" w:rsidRDefault="008E272B" w:rsidP="00DA1887">
      <w:pPr>
        <w:pStyle w:val="Prrafodelista"/>
        <w:numPr>
          <w:ilvl w:val="0"/>
          <w:numId w:val="11"/>
        </w:numPr>
        <w:jc w:val="both"/>
      </w:pPr>
      <w:r>
        <w:t>Hojas: Clases (Gol o No gol).</w:t>
      </w:r>
    </w:p>
    <w:p w14:paraId="229BC869" w14:textId="4A3C9BD5" w:rsidR="008E272B" w:rsidRDefault="008E272B" w:rsidP="008E272B">
      <w:pPr>
        <w:pStyle w:val="Prrafodelista"/>
        <w:numPr>
          <w:ilvl w:val="0"/>
          <w:numId w:val="11"/>
        </w:numPr>
        <w:jc w:val="both"/>
      </w:pPr>
      <w:r>
        <w:t>Rama: Condiciones desde la raíz a la hoja unidas a través de conjunciones (AND) y entre ramas a través de disyunciones (OR).</w:t>
      </w:r>
    </w:p>
    <w:p w14:paraId="438A3D46" w14:textId="3869AA3A" w:rsidR="008E272B" w:rsidRDefault="008E272B" w:rsidP="008E272B">
      <w:r>
        <w:rPr>
          <w:noProof/>
        </w:rPr>
        <w:lastRenderedPageBreak/>
        <w:drawing>
          <wp:inline distT="0" distB="0" distL="0" distR="0" wp14:anchorId="5FE4AA82" wp14:editId="72756BB6">
            <wp:extent cx="5734050" cy="61722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4050" cy="6172200"/>
                    </a:xfrm>
                    <a:prstGeom prst="rect">
                      <a:avLst/>
                    </a:prstGeom>
                    <a:noFill/>
                    <a:ln>
                      <a:noFill/>
                    </a:ln>
                  </pic:spPr>
                </pic:pic>
              </a:graphicData>
            </a:graphic>
          </wp:inline>
        </w:drawing>
      </w:r>
    </w:p>
    <w:p w14:paraId="10BE358E" w14:textId="51DD481A" w:rsidR="0006763A" w:rsidRPr="007A4D92" w:rsidRDefault="00681EC2" w:rsidP="007A4D92">
      <w:pPr>
        <w:pStyle w:val="Descripcin"/>
        <w:jc w:val="center"/>
        <w:rPr>
          <w:color w:val="auto"/>
        </w:rPr>
      </w:pPr>
      <w:bookmarkStart w:id="164" w:name="_Toc82560623"/>
      <w:r w:rsidRPr="00681EC2">
        <w:rPr>
          <w:color w:val="auto"/>
        </w:rPr>
        <w:t xml:space="preserve">Ilustración </w:t>
      </w:r>
      <w:r w:rsidRPr="00681EC2">
        <w:rPr>
          <w:color w:val="auto"/>
        </w:rPr>
        <w:fldChar w:fldCharType="begin"/>
      </w:r>
      <w:r w:rsidRPr="00681EC2">
        <w:rPr>
          <w:color w:val="auto"/>
        </w:rPr>
        <w:instrText xml:space="preserve"> SEQ Ilustración \* ARABIC </w:instrText>
      </w:r>
      <w:r w:rsidRPr="00681EC2">
        <w:rPr>
          <w:color w:val="auto"/>
        </w:rPr>
        <w:fldChar w:fldCharType="separate"/>
      </w:r>
      <w:r w:rsidR="007C549F">
        <w:rPr>
          <w:noProof/>
          <w:color w:val="auto"/>
        </w:rPr>
        <w:t>15</w:t>
      </w:r>
      <w:r w:rsidRPr="00681EC2">
        <w:rPr>
          <w:color w:val="auto"/>
        </w:rPr>
        <w:fldChar w:fldCharType="end"/>
      </w:r>
      <w:r w:rsidRPr="00681EC2">
        <w:rPr>
          <w:color w:val="auto"/>
        </w:rPr>
        <w:t xml:space="preserve">: Ejemplo de </w:t>
      </w:r>
      <w:r w:rsidR="0006763A" w:rsidRPr="00681EC2">
        <w:rPr>
          <w:color w:val="auto"/>
        </w:rPr>
        <w:t>árbol</w:t>
      </w:r>
      <w:r w:rsidRPr="00681EC2">
        <w:rPr>
          <w:color w:val="auto"/>
        </w:rPr>
        <w:t xml:space="preserve"> de decisión. </w:t>
      </w:r>
      <w:r w:rsidRPr="00681EC2">
        <w:rPr>
          <w:color w:val="auto"/>
        </w:rPr>
        <w:fldChar w:fldCharType="begin"/>
      </w:r>
      <w:r w:rsidRPr="00681EC2">
        <w:rPr>
          <w:color w:val="auto"/>
        </w:rPr>
        <w:instrText xml:space="preserve"> ADDIN ZOTERO_ITEM CSL_CITATION {"citationID":"WIpzynnu","properties":{"formattedCitation":"(Kurnia, 2021)","plainCitation":"(Kurnia, 2021)","noteIndex":0},"citationItems":[{"id":122,"uris":["http://zotero.org/users/7978684/items/KLNKEZQC"],"uri":["http://zotero.org/users/7978684/items/KLNKEZQC"],"itemData":{"id":122,"type":"post-weblog","abstract":"This article aims to distinguish tree-based Machine Learning algorithms (Classification and Regression Trees/CART) as per the complexity","container-title":"Analytics Vidhya","language":"en","title":"Tree-Based Machine Learning Algorithms | Compare and Contrast","URL":"https://www.analyticsvidhya.com/blog/2021/04/distinguish-between-tree-based-machine-learning-algorithms/","author":[{"family":"Kurnia","given":"Rendy"}],"accessed":{"date-parts":[["2021",9,9]]},"issued":{"date-parts":[["2021",4,15]]}}}],"schema":"https://github.com/citation-style-language/schema/raw/master/csl-citation.json"} </w:instrText>
      </w:r>
      <w:r w:rsidRPr="00681EC2">
        <w:rPr>
          <w:color w:val="auto"/>
        </w:rPr>
        <w:fldChar w:fldCharType="separate"/>
      </w:r>
      <w:r w:rsidRPr="00681EC2">
        <w:rPr>
          <w:rFonts w:cs="Arial"/>
          <w:color w:val="auto"/>
        </w:rPr>
        <w:t>(Kurnia, 2021)</w:t>
      </w:r>
      <w:bookmarkEnd w:id="164"/>
      <w:r w:rsidRPr="00681EC2">
        <w:rPr>
          <w:color w:val="auto"/>
        </w:rPr>
        <w:fldChar w:fldCharType="end"/>
      </w:r>
    </w:p>
    <w:p w14:paraId="688C2C88" w14:textId="5B62662A" w:rsidR="00033248" w:rsidRDefault="006E37F1" w:rsidP="006E37F1">
      <w:r>
        <w:t xml:space="preserve">En el caso de </w:t>
      </w:r>
      <w:proofErr w:type="spellStart"/>
      <w:r>
        <w:t>LightGBM</w:t>
      </w:r>
      <w:proofErr w:type="spellEnd"/>
      <w:r>
        <w:t xml:space="preserve"> se trata de un algoritmo que hace crecer el árbol verticalmente mientras que otros algoritmos de aprendizaje basados en árboles hacen crecer los árboles horizontalmente. Esto significa que </w:t>
      </w:r>
      <w:proofErr w:type="spellStart"/>
      <w:r>
        <w:t>LightGBM</w:t>
      </w:r>
      <w:proofErr w:type="spellEnd"/>
      <w:r w:rsidR="00D813F1">
        <w:t xml:space="preserve"> crece solo en una de las hojas, aquella </w:t>
      </w:r>
      <w:r w:rsidR="00D813F1" w:rsidRPr="00D813F1">
        <w:t>con la máxima pérdida delta</w:t>
      </w:r>
      <w:r w:rsidR="00D813F1">
        <w:t xml:space="preserve">, y no crece en niveles (ver </w:t>
      </w:r>
      <w:r w:rsidR="00DD5F93">
        <w:fldChar w:fldCharType="begin"/>
      </w:r>
      <w:r w:rsidR="00DD5F93">
        <w:instrText xml:space="preserve"> REF _Ref82102105 \h </w:instrText>
      </w:r>
      <w:r w:rsidR="00DD5F93">
        <w:fldChar w:fldCharType="separate"/>
      </w:r>
      <w:r w:rsidR="00033248" w:rsidRPr="00DD5F93">
        <w:t xml:space="preserve">Ilustración </w:t>
      </w:r>
      <w:r w:rsidR="00033248">
        <w:rPr>
          <w:noProof/>
        </w:rPr>
        <w:t>16</w:t>
      </w:r>
      <w:r w:rsidR="00DD5F93">
        <w:fldChar w:fldCharType="end"/>
      </w:r>
      <w:r w:rsidR="00D813F1">
        <w:t>).</w:t>
      </w:r>
      <w:r w:rsidR="007442BF">
        <w:t xml:space="preserve"> </w:t>
      </w:r>
      <w:r w:rsidR="00DD5F93">
        <w:fldChar w:fldCharType="begin"/>
      </w:r>
      <w:r w:rsidR="00DD5F93">
        <w:instrText xml:space="preserve"> ADDIN ZOTERO_ITEM CSL_CITATION {"citationID":"t3qVnGc1","properties":{"formattedCitation":"(Mandot, 2017)","plainCitation":"(Mandot, 2017)","noteIndex":0},"citationItems":[{"id":130,"uris":["http://zotero.org/users/7978684/items/QLGT2SFY"],"uri":["http://zotero.org/users/7978684/items/QLGT2SFY"],"itemData":{"id":130,"type":"webpage","container-title":"Medium","title":"What is LightGBM, How to implement it? How to fine tune the parameters?","URL":"https://medium.com/@pushkarmandot/https-medium-com-pushkarmandot-what-is-lightgbm-how-to-implement-it-how-to-fine-tune-the-parameters-60347819b7fc","author":[{"family":"Mandot","given":"Pushkar"}],"accessed":{"date-parts":[["2021",5,9]]},"issued":{"date-parts":[["2017",8,17]]}}}],"schema":"https://github.com/citation-style-language/schema/raw/master/csl-citation.json"} </w:instrText>
      </w:r>
      <w:r w:rsidR="00DD5F93">
        <w:fldChar w:fldCharType="separate"/>
      </w:r>
      <w:r w:rsidR="00DD5F93" w:rsidRPr="00DD5F93">
        <w:rPr>
          <w:rFonts w:cs="Arial"/>
        </w:rPr>
        <w:t>(Mandot, 2017)</w:t>
      </w:r>
      <w:r w:rsidR="00DD5F93">
        <w:fldChar w:fldCharType="end"/>
      </w:r>
    </w:p>
    <w:p w14:paraId="68F63724" w14:textId="77777777" w:rsidR="007A4D92" w:rsidRDefault="007A4D92" w:rsidP="006E37F1"/>
    <w:p w14:paraId="5B7AAB55" w14:textId="4D4694A7" w:rsidR="00D813F1" w:rsidRDefault="00D813F1" w:rsidP="006E37F1">
      <w:r>
        <w:rPr>
          <w:noProof/>
        </w:rPr>
        <w:lastRenderedPageBreak/>
        <w:drawing>
          <wp:inline distT="0" distB="0" distL="0" distR="0" wp14:anchorId="5571B831" wp14:editId="4AD16E42">
            <wp:extent cx="5759450" cy="98742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9450" cy="987425"/>
                    </a:xfrm>
                    <a:prstGeom prst="rect">
                      <a:avLst/>
                    </a:prstGeom>
                    <a:noFill/>
                    <a:ln>
                      <a:noFill/>
                    </a:ln>
                  </pic:spPr>
                </pic:pic>
              </a:graphicData>
            </a:graphic>
          </wp:inline>
        </w:drawing>
      </w:r>
    </w:p>
    <w:p w14:paraId="2140A30A" w14:textId="5794DDFB" w:rsidR="00033248" w:rsidRPr="007A4D92" w:rsidRDefault="00DD5F93" w:rsidP="007A4D92">
      <w:pPr>
        <w:pStyle w:val="Descripcin"/>
        <w:jc w:val="center"/>
        <w:rPr>
          <w:color w:val="auto"/>
        </w:rPr>
      </w:pPr>
      <w:bookmarkStart w:id="165" w:name="_Ref82102105"/>
      <w:bookmarkStart w:id="166" w:name="_Toc82560624"/>
      <w:r w:rsidRPr="00DD5F93">
        <w:rPr>
          <w:color w:val="auto"/>
        </w:rPr>
        <w:t xml:space="preserve">Ilustración </w:t>
      </w:r>
      <w:r w:rsidRPr="00DD5F93">
        <w:rPr>
          <w:color w:val="auto"/>
        </w:rPr>
        <w:fldChar w:fldCharType="begin"/>
      </w:r>
      <w:r w:rsidRPr="00DD5F93">
        <w:rPr>
          <w:color w:val="auto"/>
        </w:rPr>
        <w:instrText xml:space="preserve"> SEQ Ilustración \* ARABIC </w:instrText>
      </w:r>
      <w:r w:rsidRPr="00DD5F93">
        <w:rPr>
          <w:color w:val="auto"/>
        </w:rPr>
        <w:fldChar w:fldCharType="separate"/>
      </w:r>
      <w:r w:rsidR="007C549F">
        <w:rPr>
          <w:noProof/>
          <w:color w:val="auto"/>
        </w:rPr>
        <w:t>16</w:t>
      </w:r>
      <w:r w:rsidRPr="00DD5F93">
        <w:rPr>
          <w:color w:val="auto"/>
        </w:rPr>
        <w:fldChar w:fldCharType="end"/>
      </w:r>
      <w:bookmarkEnd w:id="165"/>
      <w:r w:rsidRPr="00DD5F93">
        <w:rPr>
          <w:color w:val="auto"/>
        </w:rPr>
        <w:t xml:space="preserve">: Ejemplo de </w:t>
      </w:r>
      <w:r w:rsidR="00EB40C5" w:rsidRPr="00DD5F93">
        <w:rPr>
          <w:color w:val="auto"/>
        </w:rPr>
        <w:t>árbol</w:t>
      </w:r>
      <w:r w:rsidRPr="00DD5F93">
        <w:rPr>
          <w:color w:val="auto"/>
        </w:rPr>
        <w:t xml:space="preserve"> con cre</w:t>
      </w:r>
      <w:r w:rsidR="00EB40C5">
        <w:rPr>
          <w:color w:val="auto"/>
        </w:rPr>
        <w:t>ci</w:t>
      </w:r>
      <w:r w:rsidRPr="00DD5F93">
        <w:rPr>
          <w:color w:val="auto"/>
        </w:rPr>
        <w:t xml:space="preserve">miento por niveles (izquierda) y por hojas (derecha). </w:t>
      </w:r>
      <w:r w:rsidRPr="00DD5F93">
        <w:rPr>
          <w:color w:val="auto"/>
        </w:rPr>
        <w:fldChar w:fldCharType="begin"/>
      </w:r>
      <w:r w:rsidRPr="00DD5F93">
        <w:rPr>
          <w:color w:val="auto"/>
        </w:rPr>
        <w:instrText xml:space="preserve"> ADDIN ZOTERO_ITEM CSL_CITATION {"citationID":"U6cqIxLT","properties":{"formattedCitation":"(Kasturi, 2019)","plainCitation":"(Kasturi, 2019)","noteIndex":0},"citationItems":[{"id":128,"uris":["http://zotero.org/users/7978684/items/R65ACGF3"],"uri":["http://zotero.org/users/7978684/items/R65ACGF3"],"itemData":{"id":128,"type":"webpage","abstract":"This post is about benchmarking LightGBM and XGBoost on Census Income Dataset. I have noticed the execution time of XGBoost is slower when…","container-title":"Medium","language":"en","title":"LightGBM vs XGBOOST: Which algorithm win the race !!!","title-short":"LightGBM vs XGBOOST","URL":"https://towardsdatascience.com/lightgbm-vs-xgboost-which-algorithm-win-the-race-1ff7dd4917d","author":[{"family":"Kasturi","given":"Sai Nikhilesh"}],"accessed":{"date-parts":[["2021",5,9]]},"issued":{"date-parts":[["2019",7,11]]}}}],"schema":"https://github.com/citation-style-language/schema/raw/master/csl-citation.json"} </w:instrText>
      </w:r>
      <w:r w:rsidRPr="00DD5F93">
        <w:rPr>
          <w:color w:val="auto"/>
        </w:rPr>
        <w:fldChar w:fldCharType="separate"/>
      </w:r>
      <w:r w:rsidRPr="00DD5F93">
        <w:rPr>
          <w:rFonts w:cs="Arial"/>
          <w:color w:val="auto"/>
        </w:rPr>
        <w:t>(Kasturi, 2019)</w:t>
      </w:r>
      <w:bookmarkEnd w:id="166"/>
      <w:r w:rsidRPr="00DD5F93">
        <w:rPr>
          <w:color w:val="auto"/>
        </w:rPr>
        <w:fldChar w:fldCharType="end"/>
      </w:r>
    </w:p>
    <w:p w14:paraId="115B92A1" w14:textId="4E3EBDA4" w:rsidR="00D813F1" w:rsidRDefault="007442BF" w:rsidP="006E37F1">
      <w:r>
        <w:t xml:space="preserve">Si </w:t>
      </w:r>
      <w:r w:rsidR="0006763A">
        <w:t>se hace</w:t>
      </w:r>
      <w:r>
        <w:t xml:space="preserve"> crecer ambos arboles de manera total </w:t>
      </w:r>
      <w:r w:rsidR="0006763A">
        <w:t>se termina</w:t>
      </w:r>
      <w:r>
        <w:t xml:space="preserve"> obteniendo el mismo árbol, pero esto nunca ocurre (se realiza </w:t>
      </w:r>
      <w:r w:rsidR="00681EC2">
        <w:t xml:space="preserve">una </w:t>
      </w:r>
      <w:r>
        <w:t>parada temprana o una poda) y por lo tanto el orden de crecimiento nos hará obtener arboles distintos en ambos casos.</w:t>
      </w:r>
      <w:r w:rsidR="005E5DDC">
        <w:t xml:space="preserve"> Para decidir </w:t>
      </w:r>
      <w:r w:rsidR="00033248">
        <w:t>cómo</w:t>
      </w:r>
      <w:r w:rsidR="005E5DDC">
        <w:t xml:space="preserve"> se quiere que sea la construcción del árbol el algoritmo tiene más de 100 parámetros que pueden modificarse, los </w:t>
      </w:r>
      <w:r w:rsidR="00AC524E">
        <w:t>que se busca optimizar en nuestro TFM son</w:t>
      </w:r>
      <w:r w:rsidR="00702D37">
        <w:t xml:space="preserve"> </w:t>
      </w:r>
      <w:r w:rsidR="00702D37">
        <w:fldChar w:fldCharType="begin"/>
      </w:r>
      <w:r w:rsidR="00702D37">
        <w:instrText xml:space="preserve"> ADDIN ZOTERO_ITEM CSL_CITATION {"citationID":"PcO2ANTs","properties":{"formattedCitation":"(LightGBM, s.\\uc0\\u160{}f.)","plainCitation":"(LightGBM, s. f.)","noteIndex":0},"citationItems":[{"id":136,"uris":["http://zotero.org/users/7978684/items/LTVLSGAH"],"uri":["http://zotero.org/users/7978684/items/LTVLSGAH"],"itemData":{"id":136,"type":"webpage","container-title":"LightGBM","title":"lightgbm.LGBMClassifier — LightGBM 3.2.1.99 documentation","URL":"https://lightgbm.readthedocs.io/en/latest/pythonapi/lightgbm.LGBMClassifier.html#lightgbm.LGBMClassifier","author":[{"family":"LightGBM","given":""}],"accessed":{"date-parts":[["2021",9,9]]}}}],"schema":"https://github.com/citation-style-language/schema/raw/master/csl-citation.json"} </w:instrText>
      </w:r>
      <w:r w:rsidR="00702D37">
        <w:fldChar w:fldCharType="separate"/>
      </w:r>
      <w:r w:rsidR="00702D37" w:rsidRPr="00702D37">
        <w:rPr>
          <w:rFonts w:cs="Arial"/>
          <w:szCs w:val="24"/>
        </w:rPr>
        <w:t>(LightGBM, s. f.)</w:t>
      </w:r>
      <w:r w:rsidR="00702D37">
        <w:fldChar w:fldCharType="end"/>
      </w:r>
      <w:r w:rsidR="005E5DDC">
        <w:t>:</w:t>
      </w:r>
    </w:p>
    <w:p w14:paraId="17F06BD0" w14:textId="54331DA2" w:rsidR="00B928F8" w:rsidRDefault="00B928F8" w:rsidP="00B928F8">
      <w:pPr>
        <w:pStyle w:val="Prrafodelista"/>
        <w:numPr>
          <w:ilvl w:val="0"/>
          <w:numId w:val="11"/>
        </w:numPr>
      </w:pPr>
      <w:proofErr w:type="spellStart"/>
      <w:r w:rsidRPr="008914FE">
        <w:rPr>
          <w:b/>
          <w:bCs/>
        </w:rPr>
        <w:t>num_leaves</w:t>
      </w:r>
      <w:proofErr w:type="spellEnd"/>
      <w:r w:rsidRPr="008914FE">
        <w:rPr>
          <w:b/>
          <w:bCs/>
        </w:rPr>
        <w:t>:</w:t>
      </w:r>
      <w:r>
        <w:t xml:space="preserve"> Máximo de hojas de árboles.</w:t>
      </w:r>
    </w:p>
    <w:p w14:paraId="1E960364" w14:textId="62DEE7EE" w:rsidR="00B928F8" w:rsidRDefault="00B928F8" w:rsidP="00B928F8">
      <w:pPr>
        <w:pStyle w:val="Prrafodelista"/>
        <w:numPr>
          <w:ilvl w:val="0"/>
          <w:numId w:val="11"/>
        </w:numPr>
      </w:pPr>
      <w:proofErr w:type="spellStart"/>
      <w:r w:rsidRPr="008914FE">
        <w:rPr>
          <w:b/>
          <w:bCs/>
        </w:rPr>
        <w:t>max_depth</w:t>
      </w:r>
      <w:proofErr w:type="spellEnd"/>
      <w:r w:rsidRPr="008914FE">
        <w:rPr>
          <w:b/>
          <w:bCs/>
        </w:rPr>
        <w:t>:</w:t>
      </w:r>
      <w:r>
        <w:t xml:space="preserve"> Profundidad máxima del árbol.</w:t>
      </w:r>
    </w:p>
    <w:p w14:paraId="5FA12D80" w14:textId="7359AED9" w:rsidR="00B928F8" w:rsidRDefault="00B928F8" w:rsidP="00B928F8">
      <w:pPr>
        <w:pStyle w:val="Prrafodelista"/>
        <w:numPr>
          <w:ilvl w:val="0"/>
          <w:numId w:val="11"/>
        </w:numPr>
      </w:pPr>
      <w:proofErr w:type="spellStart"/>
      <w:r w:rsidRPr="008914FE">
        <w:rPr>
          <w:b/>
          <w:bCs/>
        </w:rPr>
        <w:t>min_child_samples</w:t>
      </w:r>
      <w:proofErr w:type="spellEnd"/>
      <w:r w:rsidRPr="008914FE">
        <w:rPr>
          <w:b/>
          <w:bCs/>
        </w:rPr>
        <w:t>:</w:t>
      </w:r>
      <w:r>
        <w:t xml:space="preserve"> Número mínimo de datos necesarios en una hoja.</w:t>
      </w:r>
    </w:p>
    <w:p w14:paraId="5FF0FE69" w14:textId="172C6726" w:rsidR="00B928F8" w:rsidRDefault="00B928F8" w:rsidP="00B928F8">
      <w:pPr>
        <w:pStyle w:val="Prrafodelista"/>
        <w:numPr>
          <w:ilvl w:val="0"/>
          <w:numId w:val="11"/>
        </w:numPr>
      </w:pPr>
      <w:proofErr w:type="spellStart"/>
      <w:r w:rsidRPr="008914FE">
        <w:rPr>
          <w:b/>
          <w:bCs/>
        </w:rPr>
        <w:t>reg_alpha</w:t>
      </w:r>
      <w:proofErr w:type="spellEnd"/>
      <w:r w:rsidRPr="008914FE">
        <w:rPr>
          <w:b/>
          <w:bCs/>
        </w:rPr>
        <w:t>:</w:t>
      </w:r>
      <w:r>
        <w:t xml:space="preserve"> Término de regularización L1 en pesos.</w:t>
      </w:r>
    </w:p>
    <w:p w14:paraId="3082F373" w14:textId="5A69A7D8" w:rsidR="005E5DDC" w:rsidRDefault="00B928F8" w:rsidP="006E37F1">
      <w:pPr>
        <w:pStyle w:val="Prrafodelista"/>
        <w:numPr>
          <w:ilvl w:val="0"/>
          <w:numId w:val="11"/>
        </w:numPr>
      </w:pPr>
      <w:proofErr w:type="spellStart"/>
      <w:r w:rsidRPr="008914FE">
        <w:rPr>
          <w:b/>
          <w:bCs/>
        </w:rPr>
        <w:t>reg_lambda</w:t>
      </w:r>
      <w:proofErr w:type="spellEnd"/>
      <w:r w:rsidRPr="008914FE">
        <w:rPr>
          <w:b/>
          <w:bCs/>
        </w:rPr>
        <w:t>:</w:t>
      </w:r>
      <w:r>
        <w:t xml:space="preserve"> Término de regularización L2 en pesos.</w:t>
      </w:r>
    </w:p>
    <w:p w14:paraId="1F155A72" w14:textId="0876A484" w:rsidR="00033248" w:rsidRDefault="00485A03" w:rsidP="00485A03">
      <w:r>
        <w:t xml:space="preserve">El proceso para la generación del modelo de </w:t>
      </w:r>
      <w:proofErr w:type="spellStart"/>
      <w:r w:rsidR="00D813F1">
        <w:t>LightGBM</w:t>
      </w:r>
      <w:proofErr w:type="spellEnd"/>
      <w:r>
        <w:t xml:space="preserve"> ha sido el siguiente</w:t>
      </w:r>
      <w:r w:rsidR="009B055C">
        <w:t xml:space="preserve"> aprovechando el código utilizado por Andrew</w:t>
      </w:r>
      <w:r w:rsidR="009D7671">
        <w:t xml:space="preserve"> </w:t>
      </w:r>
      <w:proofErr w:type="spellStart"/>
      <w:r w:rsidR="009D7671">
        <w:t>Rowlinson</w:t>
      </w:r>
      <w:proofErr w:type="spellEnd"/>
      <w:r w:rsidR="009D7671">
        <w:t xml:space="preserve"> </w:t>
      </w:r>
      <w:r w:rsidR="009D7671">
        <w:fldChar w:fldCharType="begin"/>
      </w:r>
      <w:r w:rsidR="009D7671">
        <w:instrText xml:space="preserve"> ADDIN ZOTERO_ITEM CSL_CITATION {"citationID":"1GtdaQTC","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9D7671">
        <w:fldChar w:fldCharType="separate"/>
      </w:r>
      <w:r w:rsidR="009D7671" w:rsidRPr="009D7671">
        <w:rPr>
          <w:rFonts w:cs="Arial"/>
        </w:rPr>
        <w:t>(</w:t>
      </w:r>
      <w:proofErr w:type="spellStart"/>
      <w:r w:rsidR="009D7671" w:rsidRPr="009D7671">
        <w:rPr>
          <w:rFonts w:cs="Arial"/>
        </w:rPr>
        <w:t>Rowlinson</w:t>
      </w:r>
      <w:proofErr w:type="spellEnd"/>
      <w:r w:rsidR="009D7671" w:rsidRPr="009D7671">
        <w:rPr>
          <w:rFonts w:cs="Arial"/>
        </w:rPr>
        <w:t>, 2020a)</w:t>
      </w:r>
      <w:r w:rsidR="009D7671">
        <w:fldChar w:fldCharType="end"/>
      </w:r>
      <w:r w:rsidR="009D7671">
        <w:t>:</w:t>
      </w:r>
    </w:p>
    <w:p w14:paraId="4086273C" w14:textId="77777777" w:rsidR="00485A03" w:rsidRDefault="00485A03" w:rsidP="00485A03">
      <w:pPr>
        <w:rPr>
          <w:b/>
          <w:bCs/>
        </w:rPr>
      </w:pPr>
      <w:r w:rsidRPr="00586C2D">
        <w:rPr>
          <w:b/>
          <w:bCs/>
        </w:rPr>
        <w:t>Eliminación de variables</w:t>
      </w:r>
    </w:p>
    <w:p w14:paraId="67698953" w14:textId="56AD1067" w:rsidR="00485A03" w:rsidRPr="00586C2D" w:rsidRDefault="00485A03" w:rsidP="00485A03">
      <w:r>
        <w:t xml:space="preserve">En el caso del método </w:t>
      </w:r>
      <w:proofErr w:type="spellStart"/>
      <w:r>
        <w:t>LightGBM</w:t>
      </w:r>
      <w:proofErr w:type="spellEnd"/>
      <w:r>
        <w:t xml:space="preserve"> solo es necesario eliminar las columnas relacionadas con las </w:t>
      </w:r>
      <w:proofErr w:type="spellStart"/>
      <w:r>
        <w:t>ID’s</w:t>
      </w:r>
      <w:proofErr w:type="spellEnd"/>
      <w:r>
        <w:t xml:space="preserve"> y los nombres de jugadores, equipos, etc.</w:t>
      </w:r>
    </w:p>
    <w:p w14:paraId="30FCB4D2" w14:textId="77777777" w:rsidR="00485A03" w:rsidRDefault="00485A03" w:rsidP="00485A03">
      <w:pPr>
        <w:rPr>
          <w:b/>
          <w:bCs/>
        </w:rPr>
      </w:pPr>
      <w:r>
        <w:rPr>
          <w:b/>
          <w:bCs/>
        </w:rPr>
        <w:t xml:space="preserve">Separación de </w:t>
      </w:r>
      <w:proofErr w:type="spellStart"/>
      <w:r w:rsidRPr="002452C4">
        <w:rPr>
          <w:b/>
          <w:bCs/>
          <w:i/>
          <w:iCs/>
        </w:rPr>
        <w:t>datasets</w:t>
      </w:r>
      <w:proofErr w:type="spellEnd"/>
    </w:p>
    <w:p w14:paraId="0B59DCA4" w14:textId="7466ADF5" w:rsidR="00E866CD" w:rsidRDefault="00485A03" w:rsidP="00485A03">
      <w:r>
        <w:t xml:space="preserve">Este método si permite tener variables con datos faltantes. Debido a ello solo se separa el </w:t>
      </w:r>
      <w:proofErr w:type="spellStart"/>
      <w:r w:rsidRPr="00485A03">
        <w:rPr>
          <w:i/>
          <w:iCs/>
        </w:rPr>
        <w:t>dataset</w:t>
      </w:r>
      <w:proofErr w:type="spellEnd"/>
      <w:r>
        <w:t xml:space="preserve"> inicial en dos </w:t>
      </w:r>
      <w:proofErr w:type="spellStart"/>
      <w:r w:rsidRPr="00485A03">
        <w:rPr>
          <w:i/>
          <w:iCs/>
        </w:rPr>
        <w:t>datasets</w:t>
      </w:r>
      <w:proofErr w:type="spellEnd"/>
      <w:r>
        <w:t xml:space="preserve">; uno para lanzamientos de penalti y otro para el resto de </w:t>
      </w:r>
      <w:r w:rsidR="00033248">
        <w:t>los lanzamientos</w:t>
      </w:r>
      <w:r>
        <w:t>.</w:t>
      </w:r>
    </w:p>
    <w:p w14:paraId="5827F8AD" w14:textId="77777777" w:rsidR="00485A03" w:rsidRPr="00FD370B" w:rsidRDefault="00485A03" w:rsidP="00485A03">
      <w:pPr>
        <w:rPr>
          <w:b/>
          <w:bCs/>
        </w:rPr>
      </w:pPr>
      <w:r w:rsidRPr="00FD370B">
        <w:rPr>
          <w:b/>
          <w:bCs/>
        </w:rPr>
        <w:t xml:space="preserve">Separación de los </w:t>
      </w:r>
      <w:proofErr w:type="spellStart"/>
      <w:r w:rsidRPr="00485A03">
        <w:rPr>
          <w:b/>
          <w:bCs/>
          <w:i/>
          <w:iCs/>
        </w:rPr>
        <w:t>datasets</w:t>
      </w:r>
      <w:proofErr w:type="spellEnd"/>
      <w:r w:rsidRPr="00FD370B">
        <w:rPr>
          <w:b/>
          <w:bCs/>
        </w:rPr>
        <w:t xml:space="preserve"> en datos de entrenamiento y datos de prueba</w:t>
      </w:r>
    </w:p>
    <w:p w14:paraId="0E079CCF" w14:textId="625D7699" w:rsidR="00E866CD" w:rsidRDefault="00485A03" w:rsidP="00485A03">
      <w:r>
        <w:t>Mismo procedimiento que en el caso de la regresión logística. Cabe añadir que para este método se añade los disparos ficticios generados para añadir más información en los datos de entrenamiento</w:t>
      </w:r>
      <w:r w:rsidR="00E866CD">
        <w:t xml:space="preserve"> y estos reducen algo la proporción de goles para el </w:t>
      </w:r>
      <w:proofErr w:type="spellStart"/>
      <w:r w:rsidR="00E866CD" w:rsidRPr="00E866CD">
        <w:rPr>
          <w:i/>
          <w:iCs/>
        </w:rPr>
        <w:t>dataset</w:t>
      </w:r>
      <w:proofErr w:type="spellEnd"/>
      <w:r w:rsidR="00E866CD">
        <w:t xml:space="preserve"> de entrenamiento</w:t>
      </w:r>
      <w:r w:rsidR="009D7671">
        <w:t xml:space="preserve"> (ver </w:t>
      </w:r>
      <w:r w:rsidR="009D7671">
        <w:fldChar w:fldCharType="begin"/>
      </w:r>
      <w:r w:rsidR="009D7671">
        <w:instrText xml:space="preserve"> REF _Ref82105509 \h </w:instrText>
      </w:r>
      <w:r w:rsidR="009D7671">
        <w:fldChar w:fldCharType="separate"/>
      </w:r>
      <w:r w:rsidR="00DF656D" w:rsidRPr="009D7671">
        <w:t xml:space="preserve">Tabla </w:t>
      </w:r>
      <w:r w:rsidR="00DF656D" w:rsidRPr="009D7671">
        <w:rPr>
          <w:noProof/>
        </w:rPr>
        <w:t>5</w:t>
      </w:r>
      <w:r w:rsidR="009D7671">
        <w:fldChar w:fldCharType="end"/>
      </w:r>
      <w:r w:rsidR="009D7671">
        <w:t>)</w:t>
      </w:r>
      <w:r>
        <w:t>.</w:t>
      </w:r>
    </w:p>
    <w:p w14:paraId="369BAE0A" w14:textId="77777777" w:rsidR="007A4D92" w:rsidRDefault="007A4D92" w:rsidP="00485A03"/>
    <w:tbl>
      <w:tblPr>
        <w:tblStyle w:val="Tablaconcuadrcula3-nfasis2"/>
        <w:tblW w:w="7312" w:type="dxa"/>
        <w:jc w:val="center"/>
        <w:tblLook w:val="04A0" w:firstRow="1" w:lastRow="0" w:firstColumn="1" w:lastColumn="0" w:noHBand="0" w:noVBand="1"/>
      </w:tblPr>
      <w:tblGrid>
        <w:gridCol w:w="2895"/>
        <w:gridCol w:w="2033"/>
        <w:gridCol w:w="1214"/>
        <w:gridCol w:w="1170"/>
      </w:tblGrid>
      <w:tr w:rsidR="00E866CD" w14:paraId="2E1C3F6A" w14:textId="77777777" w:rsidTr="00DD2DC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895" w:type="dxa"/>
          </w:tcPr>
          <w:p w14:paraId="79F82CA3" w14:textId="77777777" w:rsidR="00E866CD" w:rsidRDefault="00E866CD" w:rsidP="00DD2DC9">
            <w:pPr>
              <w:jc w:val="center"/>
            </w:pPr>
            <w:proofErr w:type="spellStart"/>
            <w:r>
              <w:lastRenderedPageBreak/>
              <w:t>Dataset</w:t>
            </w:r>
            <w:proofErr w:type="spellEnd"/>
          </w:p>
        </w:tc>
        <w:tc>
          <w:tcPr>
            <w:tcW w:w="2033" w:type="dxa"/>
          </w:tcPr>
          <w:p w14:paraId="40D572A2"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lanzamientos</w:t>
            </w:r>
          </w:p>
        </w:tc>
        <w:tc>
          <w:tcPr>
            <w:tcW w:w="1214" w:type="dxa"/>
          </w:tcPr>
          <w:p w14:paraId="579B8FC9"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goles</w:t>
            </w:r>
          </w:p>
        </w:tc>
        <w:tc>
          <w:tcPr>
            <w:tcW w:w="1170" w:type="dxa"/>
          </w:tcPr>
          <w:p w14:paraId="05E7F12F"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r>
              <w:t>% goles</w:t>
            </w:r>
          </w:p>
        </w:tc>
      </w:tr>
      <w:tr w:rsidR="00E866CD" w14:paraId="2B291BB3" w14:textId="77777777" w:rsidTr="00DD2D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5" w:type="dxa"/>
          </w:tcPr>
          <w:p w14:paraId="0CB986D9" w14:textId="77777777" w:rsidR="00E866CD" w:rsidRDefault="00E866CD" w:rsidP="00DD2DC9">
            <w:pPr>
              <w:jc w:val="left"/>
            </w:pPr>
            <w:r>
              <w:t>Entrenamiento no penaltis</w:t>
            </w:r>
          </w:p>
        </w:tc>
        <w:tc>
          <w:tcPr>
            <w:tcW w:w="2033" w:type="dxa"/>
          </w:tcPr>
          <w:p w14:paraId="4476F54B" w14:textId="710BFE5B"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52604</w:t>
            </w:r>
          </w:p>
        </w:tc>
        <w:tc>
          <w:tcPr>
            <w:tcW w:w="1214" w:type="dxa"/>
          </w:tcPr>
          <w:p w14:paraId="22AD1C82" w14:textId="2886FF80"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5512</w:t>
            </w:r>
          </w:p>
        </w:tc>
        <w:tc>
          <w:tcPr>
            <w:tcW w:w="1170" w:type="dxa"/>
          </w:tcPr>
          <w:p w14:paraId="662B6E08" w14:textId="06AA23E2"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10,5%</w:t>
            </w:r>
          </w:p>
        </w:tc>
      </w:tr>
      <w:tr w:rsidR="00E866CD" w14:paraId="7A2ECBAC" w14:textId="77777777" w:rsidTr="00DD2DC9">
        <w:trPr>
          <w:jc w:val="center"/>
        </w:trPr>
        <w:tc>
          <w:tcPr>
            <w:cnfStyle w:val="001000000000" w:firstRow="0" w:lastRow="0" w:firstColumn="1" w:lastColumn="0" w:oddVBand="0" w:evenVBand="0" w:oddHBand="0" w:evenHBand="0" w:firstRowFirstColumn="0" w:firstRowLastColumn="0" w:lastRowFirstColumn="0" w:lastRowLastColumn="0"/>
            <w:tcW w:w="2895" w:type="dxa"/>
          </w:tcPr>
          <w:p w14:paraId="63185FFE" w14:textId="77777777" w:rsidR="00E866CD" w:rsidRDefault="00E866CD" w:rsidP="00DD2DC9">
            <w:pPr>
              <w:jc w:val="left"/>
            </w:pPr>
            <w:r>
              <w:t>Test no penaltis</w:t>
            </w:r>
          </w:p>
        </w:tc>
        <w:tc>
          <w:tcPr>
            <w:tcW w:w="2033" w:type="dxa"/>
          </w:tcPr>
          <w:p w14:paraId="3927756E"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2902</w:t>
            </w:r>
          </w:p>
        </w:tc>
        <w:tc>
          <w:tcPr>
            <w:tcW w:w="1214" w:type="dxa"/>
          </w:tcPr>
          <w:p w14:paraId="39D0D4DA"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369</w:t>
            </w:r>
          </w:p>
        </w:tc>
        <w:tc>
          <w:tcPr>
            <w:tcW w:w="1170" w:type="dxa"/>
          </w:tcPr>
          <w:p w14:paraId="1B828B82"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0,6%</w:t>
            </w:r>
          </w:p>
        </w:tc>
      </w:tr>
      <w:tr w:rsidR="00E866CD" w14:paraId="1B2289AC" w14:textId="77777777" w:rsidTr="00DD2D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5" w:type="dxa"/>
          </w:tcPr>
          <w:p w14:paraId="70487054" w14:textId="77777777" w:rsidR="00E866CD" w:rsidRDefault="00E866CD" w:rsidP="00DD2DC9">
            <w:pPr>
              <w:jc w:val="left"/>
            </w:pPr>
            <w:r>
              <w:t>Entrenamiento penaltis</w:t>
            </w:r>
          </w:p>
        </w:tc>
        <w:tc>
          <w:tcPr>
            <w:tcW w:w="2033" w:type="dxa"/>
          </w:tcPr>
          <w:p w14:paraId="260A479E"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656</w:t>
            </w:r>
          </w:p>
        </w:tc>
        <w:tc>
          <w:tcPr>
            <w:tcW w:w="1214" w:type="dxa"/>
          </w:tcPr>
          <w:p w14:paraId="736A5109"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486</w:t>
            </w:r>
          </w:p>
        </w:tc>
        <w:tc>
          <w:tcPr>
            <w:tcW w:w="1170" w:type="dxa"/>
          </w:tcPr>
          <w:p w14:paraId="50B3C1E7"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74,1%</w:t>
            </w:r>
          </w:p>
        </w:tc>
      </w:tr>
      <w:tr w:rsidR="00E866CD" w14:paraId="645B7673" w14:textId="77777777" w:rsidTr="00DD2DC9">
        <w:trPr>
          <w:jc w:val="center"/>
        </w:trPr>
        <w:tc>
          <w:tcPr>
            <w:cnfStyle w:val="001000000000" w:firstRow="0" w:lastRow="0" w:firstColumn="1" w:lastColumn="0" w:oddVBand="0" w:evenVBand="0" w:oddHBand="0" w:evenHBand="0" w:firstRowFirstColumn="0" w:firstRowLastColumn="0" w:lastRowFirstColumn="0" w:lastRowLastColumn="0"/>
            <w:tcW w:w="2895" w:type="dxa"/>
          </w:tcPr>
          <w:p w14:paraId="17083B4B" w14:textId="77777777" w:rsidR="00E866CD" w:rsidRDefault="00E866CD" w:rsidP="00DD2DC9">
            <w:pPr>
              <w:jc w:val="left"/>
            </w:pPr>
            <w:r>
              <w:t>Test penaltis</w:t>
            </w:r>
          </w:p>
        </w:tc>
        <w:tc>
          <w:tcPr>
            <w:tcW w:w="2033" w:type="dxa"/>
          </w:tcPr>
          <w:p w14:paraId="31D75B61"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65</w:t>
            </w:r>
          </w:p>
        </w:tc>
        <w:tc>
          <w:tcPr>
            <w:tcW w:w="1214" w:type="dxa"/>
          </w:tcPr>
          <w:p w14:paraId="2DD95562"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22</w:t>
            </w:r>
          </w:p>
        </w:tc>
        <w:tc>
          <w:tcPr>
            <w:tcW w:w="1170" w:type="dxa"/>
          </w:tcPr>
          <w:p w14:paraId="05AD4C79"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73,9%</w:t>
            </w:r>
          </w:p>
        </w:tc>
      </w:tr>
    </w:tbl>
    <w:p w14:paraId="45CE1DE6" w14:textId="0D70830A" w:rsidR="009D7671" w:rsidRPr="007A4D92" w:rsidRDefault="009D7671" w:rsidP="007A4D92">
      <w:pPr>
        <w:pStyle w:val="Descripcin"/>
        <w:jc w:val="center"/>
        <w:rPr>
          <w:color w:val="auto"/>
        </w:rPr>
      </w:pPr>
      <w:bookmarkStart w:id="167" w:name="_Ref82105509"/>
      <w:bookmarkStart w:id="168" w:name="_Toc82560605"/>
      <w:r w:rsidRPr="009D7671">
        <w:rPr>
          <w:color w:val="auto"/>
        </w:rPr>
        <w:t xml:space="preserve">Tabla </w:t>
      </w:r>
      <w:r w:rsidRPr="009D7671">
        <w:rPr>
          <w:color w:val="auto"/>
        </w:rPr>
        <w:fldChar w:fldCharType="begin"/>
      </w:r>
      <w:r w:rsidRPr="009D7671">
        <w:rPr>
          <w:color w:val="auto"/>
        </w:rPr>
        <w:instrText xml:space="preserve"> SEQ Tabla \* ARABIC </w:instrText>
      </w:r>
      <w:r w:rsidRPr="009D7671">
        <w:rPr>
          <w:color w:val="auto"/>
        </w:rPr>
        <w:fldChar w:fldCharType="separate"/>
      </w:r>
      <w:r w:rsidR="00681F44">
        <w:rPr>
          <w:noProof/>
          <w:color w:val="auto"/>
        </w:rPr>
        <w:t>6</w:t>
      </w:r>
      <w:r w:rsidRPr="009D7671">
        <w:rPr>
          <w:color w:val="auto"/>
        </w:rPr>
        <w:fldChar w:fldCharType="end"/>
      </w:r>
      <w:bookmarkEnd w:id="167"/>
      <w:r w:rsidRPr="009D7671">
        <w:rPr>
          <w:color w:val="auto"/>
        </w:rPr>
        <w:t xml:space="preserve">: Lanzamientos, goles y proporción de los datos de entrenamiento y </w:t>
      </w:r>
      <w:proofErr w:type="gramStart"/>
      <w:r w:rsidRPr="009D7671">
        <w:rPr>
          <w:color w:val="auto"/>
        </w:rPr>
        <w:t>de test</w:t>
      </w:r>
      <w:proofErr w:type="gramEnd"/>
      <w:r w:rsidRPr="009D7671">
        <w:rPr>
          <w:color w:val="auto"/>
        </w:rPr>
        <w:t xml:space="preserve"> para cada </w:t>
      </w:r>
      <w:proofErr w:type="spellStart"/>
      <w:r w:rsidRPr="009D7671">
        <w:rPr>
          <w:color w:val="auto"/>
        </w:rPr>
        <w:t>dataset</w:t>
      </w:r>
      <w:proofErr w:type="spellEnd"/>
      <w:r w:rsidRPr="009D7671">
        <w:rPr>
          <w:color w:val="auto"/>
        </w:rPr>
        <w:t xml:space="preserve"> del modelo de </w:t>
      </w:r>
      <w:proofErr w:type="spellStart"/>
      <w:r w:rsidRPr="009D7671">
        <w:rPr>
          <w:color w:val="auto"/>
        </w:rPr>
        <w:t>LightGBM</w:t>
      </w:r>
      <w:proofErr w:type="spellEnd"/>
      <w:r w:rsidRPr="009D7671">
        <w:rPr>
          <w:color w:val="auto"/>
        </w:rPr>
        <w:t>.</w:t>
      </w:r>
      <w:bookmarkEnd w:id="168"/>
    </w:p>
    <w:p w14:paraId="34F11858" w14:textId="043D7C17" w:rsidR="00485A03" w:rsidRPr="002452C4" w:rsidRDefault="00485A03" w:rsidP="00485A03">
      <w:pPr>
        <w:rPr>
          <w:b/>
          <w:bCs/>
        </w:rPr>
      </w:pPr>
      <w:r>
        <w:rPr>
          <w:b/>
          <w:bCs/>
        </w:rPr>
        <w:t>Remplazo de las variables categóricas</w:t>
      </w:r>
      <w:r w:rsidR="004E49E6">
        <w:rPr>
          <w:b/>
          <w:bCs/>
        </w:rPr>
        <w:t xml:space="preserve"> y booleanas</w:t>
      </w:r>
    </w:p>
    <w:p w14:paraId="7C2C2BFC" w14:textId="0C86FBAF" w:rsidR="00485A03" w:rsidRDefault="009B055C" w:rsidP="00485A03">
      <w:r>
        <w:t xml:space="preserve">Así como en el método anterior se utiliza la técnica de generar nuevas variables </w:t>
      </w:r>
      <w:proofErr w:type="spellStart"/>
      <w:r w:rsidRPr="009B055C">
        <w:rPr>
          <w:i/>
          <w:iCs/>
        </w:rPr>
        <w:t>dummies</w:t>
      </w:r>
      <w:proofErr w:type="spellEnd"/>
      <w:r>
        <w:rPr>
          <w:i/>
          <w:iCs/>
        </w:rPr>
        <w:t xml:space="preserve"> </w:t>
      </w:r>
      <w:r>
        <w:t>para este modelo en el caso de las variables categóricas no hace falta dividirlas en distintas variables binomiales. Por eso en este modelo lo único que hay que hacer es convertir las variables categóricas y booleanas en variables numéricas.</w:t>
      </w:r>
    </w:p>
    <w:p w14:paraId="70507DF0" w14:textId="77777777" w:rsidR="00E866CD" w:rsidRDefault="00E866CD" w:rsidP="00E866CD">
      <w:pPr>
        <w:rPr>
          <w:b/>
          <w:bCs/>
        </w:rPr>
      </w:pPr>
      <w:r w:rsidRPr="00D74127">
        <w:rPr>
          <w:b/>
          <w:bCs/>
        </w:rPr>
        <w:t>Selección de variables y parámetros del modelo</w:t>
      </w:r>
    </w:p>
    <w:p w14:paraId="1F60EA33" w14:textId="2720CA94" w:rsidR="00E866CD" w:rsidRPr="0098204C" w:rsidRDefault="0098204C" w:rsidP="00BB7789">
      <w:r>
        <w:t xml:space="preserve">En el caso de </w:t>
      </w:r>
      <w:proofErr w:type="spellStart"/>
      <w:r>
        <w:t>LightGBM</w:t>
      </w:r>
      <w:proofErr w:type="spellEnd"/>
      <w:r>
        <w:t xml:space="preserve"> no se elimina ninguna variable</w:t>
      </w:r>
      <w:r w:rsidR="00033248">
        <w:t xml:space="preserve"> con información del disparo</w:t>
      </w:r>
      <w:r>
        <w:t xml:space="preserve"> por lo que se utilizarán todas las de los </w:t>
      </w:r>
      <w:proofErr w:type="spellStart"/>
      <w:r w:rsidRPr="0098204C">
        <w:rPr>
          <w:i/>
          <w:iCs/>
        </w:rPr>
        <w:t>datasets</w:t>
      </w:r>
      <w:proofErr w:type="spellEnd"/>
      <w:r>
        <w:t xml:space="preserve"> iniciales. En cuanto a los p</w:t>
      </w:r>
      <w:r w:rsidR="00262EF0">
        <w:t xml:space="preserve">arámetros a optimizar explicados anteriormente se utiliza la optimización </w:t>
      </w:r>
      <w:r w:rsidR="00995F98">
        <w:t>b</w:t>
      </w:r>
      <w:r w:rsidR="00262EF0">
        <w:t>ayesiana</w:t>
      </w:r>
      <w:r w:rsidR="00995F98">
        <w:t xml:space="preserve"> de la clase</w:t>
      </w:r>
      <w:r w:rsidR="00262EF0">
        <w:t xml:space="preserve"> </w:t>
      </w:r>
      <w:proofErr w:type="spellStart"/>
      <w:r w:rsidR="00262EF0" w:rsidRPr="00262EF0">
        <w:t>BayesSearchCV</w:t>
      </w:r>
      <w:proofErr w:type="spellEnd"/>
      <w:r w:rsidR="00262EF0">
        <w:t xml:space="preserve"> de la librería </w:t>
      </w:r>
      <w:proofErr w:type="spellStart"/>
      <w:r w:rsidR="00262EF0" w:rsidRPr="00262EF0">
        <w:t>Scikit-Optimize</w:t>
      </w:r>
      <w:proofErr w:type="spellEnd"/>
      <w:r w:rsidR="00262EF0">
        <w:t xml:space="preserve"> (o </w:t>
      </w:r>
      <w:proofErr w:type="spellStart"/>
      <w:r w:rsidR="00262EF0">
        <w:t>SkOpt</w:t>
      </w:r>
      <w:proofErr w:type="spellEnd"/>
      <w:r w:rsidR="00262EF0">
        <w:t>). L</w:t>
      </w:r>
      <w:r w:rsidR="00262EF0" w:rsidRPr="00262EF0">
        <w:t xml:space="preserve">a optimización </w:t>
      </w:r>
      <w:r w:rsidR="00995F98">
        <w:t>b</w:t>
      </w:r>
      <w:r w:rsidR="00262EF0" w:rsidRPr="00262EF0">
        <w:t xml:space="preserve">ayesiana de parámetros consiste en </w:t>
      </w:r>
      <w:r w:rsidR="00995F98">
        <w:t>hacer un número de ajustes de parámetros fijo (el número de iteraciones elegidas</w:t>
      </w:r>
      <w:r w:rsidR="00A0766C">
        <w:t>, en este TFM 100</w:t>
      </w:r>
      <w:r w:rsidR="00995F98">
        <w:t>) logrando que el algoritmo, mediante una búsqueda con validación cruzada de 5 pliegues,</w:t>
      </w:r>
      <w:r w:rsidR="00262EF0" w:rsidRPr="00262EF0">
        <w:t xml:space="preserve"> se vaya redirigiendo en cada iteración hacia las regiones de mayor interés, eligiendo únicamente los mejores candidatos</w:t>
      </w:r>
      <w:r w:rsidR="00262EF0">
        <w:t xml:space="preserve"> y reduciendo el tiempo</w:t>
      </w:r>
      <w:r w:rsidR="00995F98">
        <w:t xml:space="preserve"> al no estudiar todas las combinaciones posibles</w:t>
      </w:r>
      <w:r w:rsidR="00262EF0" w:rsidRPr="00262EF0">
        <w:t>.</w:t>
      </w:r>
      <w:r w:rsidR="00995F98">
        <w:fldChar w:fldCharType="begin"/>
      </w:r>
      <w:r w:rsidR="00995F98">
        <w:instrText xml:space="preserve"> ADDIN ZOTERO_ITEM CSL_CITATION {"citationID":"BwRq08HF","properties":{"formattedCitation":"(Amat Rodrigo, 2020; Scikit-Optimize, s.\\uc0\\u160{}f.)","plainCitation":"(Amat Rodrigo, 2020; Scikit-Optimize, s. f.)","noteIndex":0},"citationItems":[{"id":140,"uris":["http://zotero.org/users/7978684/items/QVXHZ3Z4"],"uri":["http://zotero.org/users/7978684/items/QVXHZ3Z4"],"itemData":{"id":140,"type":"webpage","title":"Optimización bayesiana de hiperparámetros","URL":"https://www.cienciadedatos.net/documentos/62_optimizacion_bayesiana_hiperparametros.html","author":[{"family":"Amat Rodrigo","given":"Joaquín"}],"accessed":{"date-parts":[["2021",5,9]]},"issued":{"date-parts":[["2020",4]]}}},{"id":138,"uris":["http://zotero.org/users/7978684/items/XLRHCBUR"],"uri":["http://zotero.org/users/7978684/items/XLRHCBUR"],"itemData":{"id":138,"type":"webpage","title":"skopt.BayesSearchCV — scikit-optimize 0.8.1 documentation","URL":"https://scikit-optimize.github.io/stable/modules/generated/skopt.BayesSearchCV.html","author":[{"family":"Scikit-Optimize","given":""}],"accessed":{"date-parts":[["2021",5,9]]}}}],"schema":"https://github.com/citation-style-language/schema/raw/master/csl-citation.json"} </w:instrText>
      </w:r>
      <w:r w:rsidR="00995F98">
        <w:fldChar w:fldCharType="separate"/>
      </w:r>
      <w:r w:rsidR="00995F98" w:rsidRPr="00995F98">
        <w:rPr>
          <w:rFonts w:cs="Arial"/>
          <w:szCs w:val="24"/>
        </w:rPr>
        <w:t>(Amat Rodrigo, 2020; Scikit-Optimize, s. f.)</w:t>
      </w:r>
      <w:r w:rsidR="00995F98">
        <w:fldChar w:fldCharType="end"/>
      </w:r>
    </w:p>
    <w:p w14:paraId="6B3CF37A" w14:textId="5AFC62A3" w:rsidR="00BB7789" w:rsidRPr="007536FE" w:rsidRDefault="00BB7789" w:rsidP="00BB7789">
      <w:pPr>
        <w:rPr>
          <w:b/>
          <w:bCs/>
        </w:rPr>
      </w:pPr>
      <w:r w:rsidRPr="007536FE">
        <w:rPr>
          <w:b/>
          <w:bCs/>
        </w:rPr>
        <w:t>Implementación del modelo</w:t>
      </w:r>
      <w:r>
        <w:rPr>
          <w:b/>
          <w:bCs/>
        </w:rPr>
        <w:t xml:space="preserve"> y obtención de métricas</w:t>
      </w:r>
    </w:p>
    <w:p w14:paraId="7BB1025C" w14:textId="0059C221" w:rsidR="001E28C8" w:rsidRDefault="00A0766C" w:rsidP="00A0766C">
      <w:r>
        <w:t xml:space="preserve">Antes de implementar el modelo mediante la clase </w:t>
      </w:r>
      <w:proofErr w:type="spellStart"/>
      <w:r w:rsidRPr="00A0766C">
        <w:t>LGBMClassifier</w:t>
      </w:r>
      <w:proofErr w:type="spellEnd"/>
      <w:r>
        <w:t xml:space="preserve"> </w:t>
      </w:r>
      <w:r w:rsidR="0006763A">
        <w:t>se debe</w:t>
      </w:r>
      <w:r>
        <w:t xml:space="preserve"> tener en cuenta que no es un clasificador bien calibrado como puede ser el de regresión logística.</w:t>
      </w:r>
      <w:r w:rsidR="00A53E0B">
        <w:t xml:space="preserve"> </w:t>
      </w:r>
      <w:r w:rsidR="00DD734A">
        <w:t>Por ello antes de implementar el modelo se utiliza</w:t>
      </w:r>
      <w:r w:rsidR="001E28C8">
        <w:t xml:space="preserve"> la clase </w:t>
      </w:r>
      <w:proofErr w:type="spellStart"/>
      <w:r w:rsidR="00DD734A" w:rsidRPr="00DD734A">
        <w:t>CalibratedClassifierCV</w:t>
      </w:r>
      <w:proofErr w:type="spellEnd"/>
      <w:r w:rsidR="00DD734A">
        <w:t xml:space="preserve"> de </w:t>
      </w:r>
      <w:proofErr w:type="spellStart"/>
      <w:r w:rsidR="00DD734A">
        <w:t>Scikit-Learn</w:t>
      </w:r>
      <w:proofErr w:type="spellEnd"/>
      <w:r w:rsidR="00DD734A">
        <w:t xml:space="preserve"> que calibra el clasificador mediante una validación cruzada (de 3 pliegues en este caso). También se especifica que el método de calibración será isotónico al funcionar mejor con cantidades de datos grandes. </w:t>
      </w:r>
      <w:r w:rsidR="00DD734A">
        <w:fldChar w:fldCharType="begin"/>
      </w:r>
      <w:r w:rsidR="00F4621D">
        <w:instrText xml:space="preserve"> ADDIN ZOTERO_ITEM CSL_CITATION {"citationID":"EGPgGB9T","properties":{"formattedCitation":"(Rowlinson, 2020b; Scikit-Learn, s.\\uc0\\u160{}f.-d)","plainCitation":"(Rowlinson, 2020b; Scikit-Learn, s. f.-d)","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id":146,"uris":["http://zotero.org/users/7978684/items/Y47ZXV9L"],"uri":["http://zotero.org/users/7978684/items/Y47ZXV9L"],"itemData":{"id":146,"type":"webpage","container-title":"Scikit-Learn","title":"sklearn.calibration.CalibratedClassifierCV — scikit-learn 0.24.2 documentation","URL":"https://scikit-learn.org/stable/modules/generated/sklearn.calibration.CalibratedClassifierCV.html","author":[{"family":"Scikit-Learn","given":""}],"accessed":{"date-parts":[["2021",5,9]]}}}],"schema":"https://github.com/citation-style-language/schema/raw/master/csl-citation.json"} </w:instrText>
      </w:r>
      <w:r w:rsidR="00DD734A">
        <w:fldChar w:fldCharType="separate"/>
      </w:r>
      <w:r w:rsidR="00F4621D" w:rsidRPr="00F4621D">
        <w:rPr>
          <w:rFonts w:cs="Arial"/>
          <w:szCs w:val="24"/>
        </w:rPr>
        <w:t>(Rowlinson, 2020b; Scikit-Learn, s. f.-d)</w:t>
      </w:r>
      <w:r w:rsidR="00DD734A">
        <w:fldChar w:fldCharType="end"/>
      </w:r>
    </w:p>
    <w:p w14:paraId="40C8E6D2" w14:textId="029FF8A7" w:rsidR="00252E76" w:rsidRDefault="0098677E" w:rsidP="00887F86">
      <w:r>
        <w:t>Una vez implementado el modelo se saca la importancia de cada variable en el modelo y las distintas métricas para compararlo con el resto.</w:t>
      </w:r>
    </w:p>
    <w:p w14:paraId="4E12D9F0" w14:textId="77777777" w:rsidR="00DF656D" w:rsidRPr="0074625E" w:rsidRDefault="00DF656D" w:rsidP="00887F86"/>
    <w:p w14:paraId="40D36211" w14:textId="443F99AA" w:rsidR="004264FA" w:rsidRDefault="003E7DE8" w:rsidP="00DF656D">
      <w:pPr>
        <w:pStyle w:val="Ttulo3"/>
      </w:pPr>
      <w:bookmarkStart w:id="169" w:name="_Toc82560589"/>
      <w:r>
        <w:lastRenderedPageBreak/>
        <w:t>4.4.</w:t>
      </w:r>
      <w:r w:rsidR="009D7671">
        <w:t>4</w:t>
      </w:r>
      <w:r>
        <w:t xml:space="preserve"> </w:t>
      </w:r>
      <w:proofErr w:type="spellStart"/>
      <w:r w:rsidR="00B10290">
        <w:t>XGBoost</w:t>
      </w:r>
      <w:bookmarkEnd w:id="169"/>
      <w:proofErr w:type="spellEnd"/>
    </w:p>
    <w:p w14:paraId="4B78576B" w14:textId="5BEE3A9B" w:rsidR="005A1692" w:rsidRDefault="001D6454" w:rsidP="00887F86">
      <w:proofErr w:type="spellStart"/>
      <w:r>
        <w:t>XGBoost</w:t>
      </w:r>
      <w:proofErr w:type="spellEnd"/>
      <w:r w:rsidR="00E3218E">
        <w:t xml:space="preserve"> (de </w:t>
      </w:r>
      <w:proofErr w:type="spellStart"/>
      <w:r w:rsidR="00E3218E" w:rsidRPr="005A1692">
        <w:rPr>
          <w:i/>
          <w:iCs/>
        </w:rPr>
        <w:t>eXtreme</w:t>
      </w:r>
      <w:proofErr w:type="spellEnd"/>
      <w:r w:rsidR="00E3218E" w:rsidRPr="005A1692">
        <w:rPr>
          <w:i/>
          <w:iCs/>
        </w:rPr>
        <w:t xml:space="preserve"> </w:t>
      </w:r>
      <w:proofErr w:type="spellStart"/>
      <w:r w:rsidR="00E3218E" w:rsidRPr="005A1692">
        <w:rPr>
          <w:i/>
          <w:iCs/>
        </w:rPr>
        <w:t>Gradient</w:t>
      </w:r>
      <w:proofErr w:type="spellEnd"/>
      <w:r w:rsidR="00E3218E" w:rsidRPr="005A1692">
        <w:rPr>
          <w:i/>
          <w:iCs/>
        </w:rPr>
        <w:t xml:space="preserve"> </w:t>
      </w:r>
      <w:proofErr w:type="spellStart"/>
      <w:r w:rsidR="00E3218E" w:rsidRPr="005A1692">
        <w:rPr>
          <w:i/>
          <w:iCs/>
        </w:rPr>
        <w:t>Boosting</w:t>
      </w:r>
      <w:proofErr w:type="spellEnd"/>
      <w:r w:rsidR="00E3218E">
        <w:t>)</w:t>
      </w:r>
      <w:r w:rsidRPr="001D6454">
        <w:t xml:space="preserve"> es </w:t>
      </w:r>
      <w:r>
        <w:t>otro</w:t>
      </w:r>
      <w:r w:rsidRPr="001D6454">
        <w:t xml:space="preserve"> </w:t>
      </w:r>
      <w:r w:rsidR="00E3218E">
        <w:t xml:space="preserve">algoritmo de aprendizaje basado en arboles de decisión que utiliza un </w:t>
      </w:r>
      <w:proofErr w:type="spellStart"/>
      <w:r w:rsidRPr="00E3218E">
        <w:rPr>
          <w:i/>
          <w:iCs/>
        </w:rPr>
        <w:t>framework</w:t>
      </w:r>
      <w:proofErr w:type="spellEnd"/>
      <w:r w:rsidR="00E3218E">
        <w:t xml:space="preserve"> </w:t>
      </w:r>
      <w:r w:rsidRPr="001D6454">
        <w:t>de refuerzo de gradientes</w:t>
      </w:r>
      <w:r>
        <w:t xml:space="preserve"> al igual que</w:t>
      </w:r>
      <w:r w:rsidR="00E3218E">
        <w:t xml:space="preserve"> lo es</w:t>
      </w:r>
      <w:r>
        <w:t xml:space="preserve"> </w:t>
      </w:r>
      <w:proofErr w:type="spellStart"/>
      <w:r>
        <w:t>LightGBM</w:t>
      </w:r>
      <w:proofErr w:type="spellEnd"/>
      <w:r>
        <w:t>. Fue</w:t>
      </w:r>
      <w:r w:rsidRPr="001D6454">
        <w:t xml:space="preserve"> desarrollado </w:t>
      </w:r>
      <w:r>
        <w:t xml:space="preserve">como un proyecto de investigación de la Universidad de </w:t>
      </w:r>
      <w:proofErr w:type="spellStart"/>
      <w:r>
        <w:t>Washigton</w:t>
      </w:r>
      <w:proofErr w:type="spellEnd"/>
      <w:r>
        <w:t xml:space="preserve"> y fue presentado en 2016 por </w:t>
      </w:r>
      <w:proofErr w:type="spellStart"/>
      <w:r w:rsidRPr="001D6454">
        <w:t>Tianqi</w:t>
      </w:r>
      <w:proofErr w:type="spellEnd"/>
      <w:r w:rsidRPr="001D6454">
        <w:t xml:space="preserve"> Chen and Carlos </w:t>
      </w:r>
      <w:proofErr w:type="spellStart"/>
      <w:r w:rsidRPr="001D6454">
        <w:t>Guestrin</w:t>
      </w:r>
      <w:proofErr w:type="spellEnd"/>
      <w:r>
        <w:t xml:space="preserve"> </w:t>
      </w:r>
      <w:r>
        <w:fldChar w:fldCharType="begin"/>
      </w:r>
      <w:r>
        <w:instrText xml:space="preserve"> ADDIN ZOTERO_ITEM CSL_CITATION {"citationID":"2JsUm25O","properties":{"formattedCitation":"(Chen &amp; Guestrin, 2016)","plainCitation":"(Chen &amp; Guestrin, 2016)","noteIndex":0},"citationItems":[{"id":182,"uris":["http://zotero.org/users/7978684/items/AW6DW4NA"],"uri":["http://zotero.org/users/7978684/items/AW6DW4NA"],"itemData":{"id":182,"type":"article-journal","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note":"arXiv: 1603.02754","page":"785-794","source":"arXiv.org","title":"XGBoost: A Scalable Tree Boosting System","title-short":"XGBoost","author":[{"family":"Chen","given":"Tianqi"},{"family":"Guestrin","given":"Carlos"}],"issued":{"date-parts":[["2016",8,13]]}}}],"schema":"https://github.com/citation-style-language/schema/raw/master/csl-citation.json"} </w:instrText>
      </w:r>
      <w:r>
        <w:fldChar w:fldCharType="separate"/>
      </w:r>
      <w:r w:rsidRPr="001D6454">
        <w:rPr>
          <w:rFonts w:cs="Arial"/>
        </w:rPr>
        <w:t xml:space="preserve">(Chen &amp; </w:t>
      </w:r>
      <w:proofErr w:type="spellStart"/>
      <w:r w:rsidRPr="001D6454">
        <w:rPr>
          <w:rFonts w:cs="Arial"/>
        </w:rPr>
        <w:t>Guestrin</w:t>
      </w:r>
      <w:proofErr w:type="spellEnd"/>
      <w:r w:rsidRPr="001D6454">
        <w:rPr>
          <w:rFonts w:cs="Arial"/>
        </w:rPr>
        <w:t>, 2016)</w:t>
      </w:r>
      <w:r>
        <w:fldChar w:fldCharType="end"/>
      </w:r>
      <w:r>
        <w:t>.</w:t>
      </w:r>
      <w:r w:rsidRPr="001D6454">
        <w:t xml:space="preserve"> </w:t>
      </w:r>
      <w:proofErr w:type="spellStart"/>
      <w:r w:rsidR="00354AA4" w:rsidRPr="00354AA4">
        <w:t>XGBoost</w:t>
      </w:r>
      <w:proofErr w:type="spellEnd"/>
      <w:r w:rsidR="00354AA4" w:rsidRPr="00354AA4">
        <w:t xml:space="preserve"> construye árboles nuevos basándose en los errores de árboles de decisiones anteriores.</w:t>
      </w:r>
      <w:r w:rsidR="00354AA4">
        <w:t xml:space="preserve"> </w:t>
      </w:r>
      <w:r w:rsidR="00EB40C5">
        <w:t>Pese a que se han mejorado</w:t>
      </w:r>
      <w:r w:rsidR="00E3218E">
        <w:t xml:space="preserve"> </w:t>
      </w:r>
      <w:r w:rsidR="00EB40C5">
        <w:t xml:space="preserve">los tiempos de ejecución sigue siendo </w:t>
      </w:r>
      <w:r w:rsidR="00E3218E">
        <w:t xml:space="preserve">un algoritmo más lento que </w:t>
      </w:r>
      <w:proofErr w:type="spellStart"/>
      <w:proofErr w:type="gramStart"/>
      <w:r w:rsidR="00E3218E">
        <w:t>LightGBM</w:t>
      </w:r>
      <w:proofErr w:type="spellEnd"/>
      <w:proofErr w:type="gramEnd"/>
      <w:r w:rsidR="00E3218E">
        <w:t xml:space="preserve"> pero </w:t>
      </w:r>
      <w:r w:rsidR="00EB40C5">
        <w:t>actualmente sigue</w:t>
      </w:r>
      <w:r w:rsidR="00E3218E">
        <w:t xml:space="preserve"> siendo muy utilizado </w:t>
      </w:r>
      <w:r w:rsidR="00EB40C5">
        <w:t>al llevar más años disponible su versión estable y ser más conocido por los profesionales</w:t>
      </w:r>
      <w:r w:rsidRPr="001D6454">
        <w:t>.</w:t>
      </w:r>
      <w:r w:rsidR="00EB40C5">
        <w:t xml:space="preserve"> </w:t>
      </w:r>
      <w:r w:rsidR="005A1692">
        <w:t xml:space="preserve">El principal motivo de la diferencia en los tiempos de ejecución es el hecho que </w:t>
      </w:r>
      <w:proofErr w:type="spellStart"/>
      <w:r w:rsidR="005A1692">
        <w:t>XGBoost</w:t>
      </w:r>
      <w:proofErr w:type="spellEnd"/>
      <w:r w:rsidR="005A1692">
        <w:t xml:space="preserve"> crece por niveles y no por hojas. Pese a esta diferencia </w:t>
      </w:r>
      <w:proofErr w:type="spellStart"/>
      <w:r w:rsidR="005A1692">
        <w:t>XGBoost</w:t>
      </w:r>
      <w:proofErr w:type="spellEnd"/>
      <w:r w:rsidR="005A1692">
        <w:t xml:space="preserve"> </w:t>
      </w:r>
      <w:r w:rsidR="00354AA4">
        <w:t xml:space="preserve">tiene una precisión muy cercana a </w:t>
      </w:r>
      <w:proofErr w:type="spellStart"/>
      <w:r w:rsidR="00354AA4">
        <w:t>LightGBM</w:t>
      </w:r>
      <w:proofErr w:type="spellEnd"/>
      <w:r w:rsidR="00354AA4">
        <w:t xml:space="preserve"> y </w:t>
      </w:r>
      <w:r w:rsidR="005A1692">
        <w:t>t</w:t>
      </w:r>
      <w:r w:rsidR="00EB40C5">
        <w:t xml:space="preserve">ambién funciona bien con grandes </w:t>
      </w:r>
      <w:proofErr w:type="spellStart"/>
      <w:r w:rsidR="00EB40C5" w:rsidRPr="005A1692">
        <w:rPr>
          <w:i/>
          <w:iCs/>
        </w:rPr>
        <w:t>datasets</w:t>
      </w:r>
      <w:proofErr w:type="spellEnd"/>
      <w:r w:rsidR="00EB40C5">
        <w:t xml:space="preserve"> y con </w:t>
      </w:r>
      <w:proofErr w:type="spellStart"/>
      <w:r w:rsidR="00EB40C5" w:rsidRPr="005A1692">
        <w:rPr>
          <w:i/>
          <w:iCs/>
        </w:rPr>
        <w:t>datasets</w:t>
      </w:r>
      <w:proofErr w:type="spellEnd"/>
      <w:r w:rsidR="00EB40C5">
        <w:t xml:space="preserve"> con gran cantidad de variables</w:t>
      </w:r>
      <w:r w:rsidR="00354AA4">
        <w:t xml:space="preserve"> </w:t>
      </w:r>
      <w:r w:rsidR="00354AA4">
        <w:fldChar w:fldCharType="begin"/>
      </w:r>
      <w:r w:rsidR="00354AA4">
        <w:instrText xml:space="preserve"> ADDIN ZOTERO_ITEM CSL_CITATION {"citationID":"81tSLk8E","properties":{"formattedCitation":"(Banerjee, 2020a, 2020b; Morde, 2019)","plainCitation":"(Banerjee, 2020a, 2020b; Morde, 2019)","noteIndex":0},"citationItems":[{"id":217,"uris":["http://zotero.org/users/7978684/items/WPIWI49J"],"uri":["http://zotero.org/users/7978684/items/WPIWI49J"],"itemData":{"id":217,"type":"webpage","abstract":"Explore and run machine learning code with Kaggle Notebooks | Using data from  Wholesale customers Data Set","genre":"Kaggle","language":"en","title":"XGBoost + k-fold CV + Feature Importance","URL":"https://kaggle.com/prashant111/xgboost-k-fold-cv-feature-importance","author":[{"family":"Banerjee","given":""}],"accessed":{"date-parts":[["2021",9,11]]},"issued":{"date-parts":[["2020",12,8]]}}},{"id":215,"uris":["http://zotero.org/users/7978684/items/CH6ZSEZ9"],"uri":["http://zotero.org/users/7978684/items/CH6ZSEZ9"],"itemData":{"id":215,"type":"webpage","abstract":"Explore and run machine learning code with Kaggle Notebooks | Using data from  Wholesale customers Data Set","genre":"Kaggle","language":"en","title":"A Guide on XGBoost hyperparameters tuning","URL":"https://kaggle.com/prashant111/a-guide-on-xgboost-hyperparameters-tuning","author":[{"family":"Banerjee","given":"Prashant"}],"accessed":{"date-parts":[["2021",9,11]]},"issued":{"date-parts":[["2020",7,15]]}}},{"id":213,"uris":["http://zotero.org/users/7978684/items/PYHSZWRV"],"uri":["http://zotero.org/users/7978684/items/PYHSZWRV"],"itemData":{"id":213,"type":"webpage","abstract":"The new queen of Machine Learning algorithms taking over the world…","container-title":"Medium","language":"en","title":"XGBoost Algorithm: Long May She Reign!","title-short":"XGBoost Algorithm","URL":"https://towardsdatascience.com/https-medium-com-vishalmorde-xgboost-algorithm-long-she-may-rein-edd9f99be63d","author":[{"family":"Morde","given":"Vishal"}],"accessed":{"date-parts":[["2021",7,11]]},"issued":{"date-parts":[["2019",4,8]]}}}],"schema":"https://github.com/citation-style-language/schema/raw/master/csl-citation.json"} </w:instrText>
      </w:r>
      <w:r w:rsidR="00354AA4">
        <w:fldChar w:fldCharType="separate"/>
      </w:r>
      <w:r w:rsidR="00354AA4" w:rsidRPr="00354AA4">
        <w:rPr>
          <w:rFonts w:cs="Arial"/>
        </w:rPr>
        <w:t>(Banerjee, 2020a, 2020b; Morde, 2019)</w:t>
      </w:r>
      <w:r w:rsidR="00354AA4">
        <w:fldChar w:fldCharType="end"/>
      </w:r>
      <w:r w:rsidR="005A1692">
        <w:t xml:space="preserve">. </w:t>
      </w:r>
    </w:p>
    <w:p w14:paraId="5C53FFC6" w14:textId="05954B59" w:rsidR="00950E7D" w:rsidRDefault="005A1692" w:rsidP="00887F86">
      <w:r>
        <w:t xml:space="preserve">Al igual que en el algoritmo anterior, </w:t>
      </w:r>
      <w:proofErr w:type="spellStart"/>
      <w:r>
        <w:t>XGBoost</w:t>
      </w:r>
      <w:proofErr w:type="spellEnd"/>
      <w:r>
        <w:t xml:space="preserve"> tiene una gran cantidad de parámetros que se pueden modificar, en este trabajo se ha buscado optimizar los siguientes </w:t>
      </w:r>
      <w:r>
        <w:fldChar w:fldCharType="begin"/>
      </w:r>
      <w:r>
        <w:instrText xml:space="preserve"> ADDIN ZOTERO_ITEM CSL_CITATION {"citationID":"EZUrOVEz","properties":{"formattedCitation":"(XGBoost, s.\\uc0\\u160{}f.)","plainCitation":"(XGBoost, s. f.)","noteIndex":0},"citationItems":[{"id":211,"uris":["http://zotero.org/users/7978684/items/V25XXVHU"],"uri":["http://zotero.org/users/7978684/items/V25XXVHU"],"itemData":{"id":211,"type":"webpage","title":"Python API Reference — xgboost 1.5.0-dev documentation","URL":"https://xgboost.readthedocs.io/en/latest/python/python_api.html","author":[{"family":"XGBoost","given":""}],"accessed":{"date-parts":[["2021",9,11]]}}}],"schema":"https://github.com/citation-style-language/schema/raw/master/csl-citation.json"} </w:instrText>
      </w:r>
      <w:r>
        <w:fldChar w:fldCharType="separate"/>
      </w:r>
      <w:r w:rsidRPr="005A1692">
        <w:rPr>
          <w:rFonts w:cs="Arial"/>
          <w:szCs w:val="24"/>
        </w:rPr>
        <w:t>(XGBoost, s. f.)</w:t>
      </w:r>
      <w:r>
        <w:fldChar w:fldCharType="end"/>
      </w:r>
      <w:r>
        <w:t>:</w:t>
      </w:r>
    </w:p>
    <w:p w14:paraId="70795F80" w14:textId="01C7A513" w:rsidR="005A1692" w:rsidRPr="005A1692" w:rsidRDefault="005A1692" w:rsidP="00642398">
      <w:pPr>
        <w:pStyle w:val="Prrafodelista"/>
        <w:numPr>
          <w:ilvl w:val="0"/>
          <w:numId w:val="11"/>
        </w:numPr>
        <w:jc w:val="both"/>
      </w:pPr>
      <w:proofErr w:type="spellStart"/>
      <w:r w:rsidRPr="00642398">
        <w:rPr>
          <w:b/>
          <w:bCs/>
        </w:rPr>
        <w:t>max_depth</w:t>
      </w:r>
      <w:proofErr w:type="spellEnd"/>
      <w:r w:rsidRPr="00642398">
        <w:rPr>
          <w:b/>
          <w:bCs/>
        </w:rPr>
        <w:t>:</w:t>
      </w:r>
      <w:r w:rsidRPr="005A1692">
        <w:t xml:space="preserve"> Profundidad máxima del árbol.</w:t>
      </w:r>
    </w:p>
    <w:p w14:paraId="4A90F16D" w14:textId="104A3D9F" w:rsidR="005A1692" w:rsidRPr="005A1692" w:rsidRDefault="005A1692" w:rsidP="00642398">
      <w:pPr>
        <w:pStyle w:val="Prrafodelista"/>
        <w:numPr>
          <w:ilvl w:val="0"/>
          <w:numId w:val="11"/>
        </w:numPr>
        <w:jc w:val="both"/>
      </w:pPr>
      <w:proofErr w:type="spellStart"/>
      <w:r w:rsidRPr="00642398">
        <w:rPr>
          <w:b/>
          <w:bCs/>
        </w:rPr>
        <w:t>min_child_weight</w:t>
      </w:r>
      <w:proofErr w:type="spellEnd"/>
      <w:r w:rsidRPr="00642398">
        <w:rPr>
          <w:b/>
          <w:bCs/>
        </w:rPr>
        <w:t>:</w:t>
      </w:r>
      <w:r w:rsidRPr="005A1692">
        <w:t xml:space="preserve"> Suma mínima de peso de </w:t>
      </w:r>
      <w:r>
        <w:t xml:space="preserve">una </w:t>
      </w:r>
      <w:r w:rsidRPr="005A1692">
        <w:t>instancia necesaria en u</w:t>
      </w:r>
      <w:r>
        <w:t>na hoja</w:t>
      </w:r>
      <w:r w:rsidRPr="005A1692">
        <w:t>.</w:t>
      </w:r>
    </w:p>
    <w:p w14:paraId="24861C38" w14:textId="3E3B8C59" w:rsidR="005A1692" w:rsidRPr="005A1692" w:rsidRDefault="005A1692" w:rsidP="00642398">
      <w:pPr>
        <w:pStyle w:val="Prrafodelista"/>
        <w:numPr>
          <w:ilvl w:val="0"/>
          <w:numId w:val="11"/>
        </w:numPr>
        <w:jc w:val="both"/>
      </w:pPr>
      <w:proofErr w:type="spellStart"/>
      <w:r w:rsidRPr="00642398">
        <w:rPr>
          <w:b/>
          <w:bCs/>
        </w:rPr>
        <w:t>reg_alpha</w:t>
      </w:r>
      <w:proofErr w:type="spellEnd"/>
      <w:r w:rsidRPr="00642398">
        <w:rPr>
          <w:b/>
          <w:bCs/>
        </w:rPr>
        <w:t>:</w:t>
      </w:r>
      <w:r w:rsidRPr="005A1692">
        <w:t xml:space="preserve"> Término de regularización L1 en pesos.</w:t>
      </w:r>
    </w:p>
    <w:p w14:paraId="0664887D" w14:textId="5D5F77C7" w:rsidR="005A1692" w:rsidRPr="005A1692" w:rsidRDefault="005A1692" w:rsidP="00642398">
      <w:pPr>
        <w:pStyle w:val="Prrafodelista"/>
        <w:numPr>
          <w:ilvl w:val="0"/>
          <w:numId w:val="11"/>
        </w:numPr>
        <w:jc w:val="both"/>
      </w:pPr>
      <w:proofErr w:type="spellStart"/>
      <w:r w:rsidRPr="00642398">
        <w:rPr>
          <w:b/>
          <w:bCs/>
        </w:rPr>
        <w:t>reg_lambda</w:t>
      </w:r>
      <w:proofErr w:type="spellEnd"/>
      <w:r w:rsidRPr="00642398">
        <w:rPr>
          <w:b/>
          <w:bCs/>
        </w:rPr>
        <w:t>:</w:t>
      </w:r>
      <w:r w:rsidRPr="005A1692">
        <w:t xml:space="preserve"> Término de regularización L</w:t>
      </w:r>
      <w:r>
        <w:t>2</w:t>
      </w:r>
      <w:r w:rsidRPr="005A1692">
        <w:t xml:space="preserve"> en pesos.</w:t>
      </w:r>
    </w:p>
    <w:p w14:paraId="3558D472" w14:textId="77777777" w:rsidR="004E782F" w:rsidRDefault="004264FA" w:rsidP="00642398">
      <w:r>
        <w:t xml:space="preserve">La metodología empleada con el método </w:t>
      </w:r>
      <w:proofErr w:type="spellStart"/>
      <w:r>
        <w:t>XGBoost</w:t>
      </w:r>
      <w:proofErr w:type="spellEnd"/>
      <w:r>
        <w:t xml:space="preserve"> es la misma que para </w:t>
      </w:r>
      <w:proofErr w:type="spellStart"/>
      <w:r>
        <w:t>LightGBM</w:t>
      </w:r>
      <w:proofErr w:type="spellEnd"/>
      <w:r>
        <w:t>.</w:t>
      </w:r>
    </w:p>
    <w:p w14:paraId="2E6D431F" w14:textId="2BDAEB03" w:rsidR="00887F86" w:rsidRDefault="00297AA1" w:rsidP="00887F86">
      <w:r>
        <w:t>También se realiza la optimización bayesiana de los parámetros y el calibrador del clasificador mediante una validación cruzada.</w:t>
      </w:r>
      <w:r w:rsidR="004264FA">
        <w:t xml:space="preserve"> La única diferencia recae en el uso de la clase </w:t>
      </w:r>
      <w:proofErr w:type="spellStart"/>
      <w:r w:rsidR="004264FA">
        <w:t>XGBClassifier</w:t>
      </w:r>
      <w:proofErr w:type="spellEnd"/>
      <w:r w:rsidR="004264FA">
        <w:t xml:space="preserve"> en este caso</w:t>
      </w:r>
      <w:r w:rsidR="00354AA4">
        <w:t xml:space="preserve"> y el hecho de que algunos parámetros a optimizar son distintos</w:t>
      </w:r>
      <w:r w:rsidR="004264FA">
        <w:t>.</w:t>
      </w:r>
    </w:p>
    <w:p w14:paraId="5506FB7E" w14:textId="1DAAF2BC" w:rsidR="00493463" w:rsidRDefault="00493463" w:rsidP="00887F86">
      <w:r>
        <w:t xml:space="preserve">Finalmente, como en el caso de </w:t>
      </w:r>
      <w:proofErr w:type="spellStart"/>
      <w:r>
        <w:t>LightGBM</w:t>
      </w:r>
      <w:proofErr w:type="spellEnd"/>
      <w:r>
        <w:t>, se obtiene la importancia de cada variable, las distintas métricas y la curva de calibración del modelo.</w:t>
      </w:r>
    </w:p>
    <w:p w14:paraId="421A3315" w14:textId="0AB1252E" w:rsidR="005A1692" w:rsidRDefault="005A1692" w:rsidP="00887F86"/>
    <w:p w14:paraId="48EC05D1" w14:textId="21A7EDEE" w:rsidR="004E782F" w:rsidRDefault="004E782F" w:rsidP="00887F86"/>
    <w:p w14:paraId="425F967B" w14:textId="77777777" w:rsidR="004E782F" w:rsidRPr="00887F86" w:rsidRDefault="004E782F" w:rsidP="00887F86"/>
    <w:p w14:paraId="24FF1B51" w14:textId="4D02F675" w:rsidR="00887F86" w:rsidRDefault="00887F86" w:rsidP="00887F86">
      <w:pPr>
        <w:pStyle w:val="Ttulo3"/>
      </w:pPr>
      <w:bookmarkStart w:id="170" w:name="_Toc82560590"/>
      <w:r>
        <w:lastRenderedPageBreak/>
        <w:t>4.4.</w:t>
      </w:r>
      <w:r w:rsidR="009D7671">
        <w:t>5</w:t>
      </w:r>
      <w:r>
        <w:t xml:space="preserve"> </w:t>
      </w:r>
      <w:proofErr w:type="spellStart"/>
      <w:r>
        <w:t>Random</w:t>
      </w:r>
      <w:proofErr w:type="spellEnd"/>
      <w:r>
        <w:t xml:space="preserve"> Forest</w:t>
      </w:r>
      <w:bookmarkEnd w:id="170"/>
    </w:p>
    <w:p w14:paraId="2FCE1426" w14:textId="407EA9EF" w:rsidR="00447FEC" w:rsidRDefault="003B3284" w:rsidP="00AC0C49">
      <w:proofErr w:type="spellStart"/>
      <w:r>
        <w:t>Random</w:t>
      </w:r>
      <w:proofErr w:type="spellEnd"/>
      <w:r>
        <w:t xml:space="preserve"> Forest</w:t>
      </w:r>
      <w:r w:rsidR="00822AB0">
        <w:t xml:space="preserve"> (o Bosque Aleatorio)</w:t>
      </w:r>
      <w:r>
        <w:t xml:space="preserve"> es</w:t>
      </w:r>
      <w:r w:rsidRPr="003B3284">
        <w:t xml:space="preserve"> </w:t>
      </w:r>
      <w:r w:rsidR="00822AB0">
        <w:t xml:space="preserve">un </w:t>
      </w:r>
      <w:r w:rsidRPr="003B3284">
        <w:t>método de aprendizaje</w:t>
      </w:r>
      <w:r w:rsidR="00822AB0">
        <w:t xml:space="preserve"> supervisado</w:t>
      </w:r>
      <w:r w:rsidRPr="003B3284">
        <w:t xml:space="preserve"> para </w:t>
      </w:r>
      <w:r w:rsidR="00822AB0">
        <w:t>problemas de</w:t>
      </w:r>
      <w:r w:rsidRPr="003B3284">
        <w:t xml:space="preserve"> clasificación</w:t>
      </w:r>
      <w:r w:rsidR="00822AB0">
        <w:t xml:space="preserve"> y</w:t>
      </w:r>
      <w:r w:rsidRPr="003B3284">
        <w:t xml:space="preserve"> regresión </w:t>
      </w:r>
      <w:r>
        <w:t xml:space="preserve">que funciona con la generación </w:t>
      </w:r>
      <w:r w:rsidR="0088292D">
        <w:t>de varios</w:t>
      </w:r>
      <w:r w:rsidR="0088292D" w:rsidRPr="00822AB0">
        <w:t xml:space="preserve"> </w:t>
      </w:r>
      <w:r w:rsidR="0088292D">
        <w:t xml:space="preserve">árboles de decisión </w:t>
      </w:r>
      <w:r w:rsidR="0088292D" w:rsidRPr="00822AB0">
        <w:t>de manera que cada árbol depende de los valores de un vector aleatorio muestreado de forma independiente y con la misma distribución para todos los árboles del bosque</w:t>
      </w:r>
      <w:r w:rsidR="00447FEC">
        <w:t xml:space="preserve"> </w:t>
      </w:r>
      <w:r w:rsidR="00447FEC">
        <w:fldChar w:fldCharType="begin"/>
      </w:r>
      <w:r w:rsidR="00447FEC">
        <w:instrText xml:space="preserve"> ADDIN ZOTERO_ITEM CSL_CITATION {"citationID":"JDSgMgrv","properties":{"formattedCitation":"(Breiman, 2001)","plainCitation":"(Breiman, 2001)","noteIndex":0},"citationItems":[{"id":220,"uris":["http://zotero.org/users/7978684/items/FXN6D39K"],"uri":["http://zotero.org/users/7978684/items/FXN6D39K"],"itemData":{"id":220,"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447FEC">
        <w:fldChar w:fldCharType="separate"/>
      </w:r>
      <w:r w:rsidR="00447FEC" w:rsidRPr="00447FEC">
        <w:rPr>
          <w:rFonts w:cs="Arial"/>
        </w:rPr>
        <w:t>(Breiman, 2001)</w:t>
      </w:r>
      <w:r w:rsidR="00447FEC">
        <w:fldChar w:fldCharType="end"/>
      </w:r>
      <w:r>
        <w:t>.</w:t>
      </w:r>
      <w:r w:rsidR="00B6596C">
        <w:t xml:space="preserve"> </w:t>
      </w:r>
    </w:p>
    <w:p w14:paraId="1FC4B2F3" w14:textId="1CB2839D" w:rsidR="00493463" w:rsidRDefault="0088292D" w:rsidP="00AC0C49">
      <w:r>
        <w:t>Estos árboles de decisión son</w:t>
      </w:r>
      <w:r w:rsidRPr="00822AB0">
        <w:t xml:space="preserve"> entrenados con el método de </w:t>
      </w:r>
      <w:r>
        <w:t xml:space="preserve">empaquetado (o </w:t>
      </w:r>
      <w:proofErr w:type="spellStart"/>
      <w:r w:rsidRPr="00822AB0">
        <w:rPr>
          <w:i/>
          <w:iCs/>
        </w:rPr>
        <w:t>bagging</w:t>
      </w:r>
      <w:proofErr w:type="spellEnd"/>
      <w:r>
        <w:t>) que trata de separar los datos de entrenamiento en distintos bloques y elaborar un árbol de decisión para cada uno.</w:t>
      </w:r>
      <w:r w:rsidRPr="00822AB0">
        <w:t xml:space="preserve"> La idea general del método de </w:t>
      </w:r>
      <w:r>
        <w:t>empaquetado</w:t>
      </w:r>
      <w:r w:rsidRPr="00822AB0">
        <w:t xml:space="preserve"> es que una combinación de modelos de aprendizaje aumenta el resultado general.</w:t>
      </w:r>
      <w:r>
        <w:t xml:space="preserve"> El algoritmo hace la predicción a partir de un</w:t>
      </w:r>
      <w:r w:rsidR="004E782F">
        <w:t>a votación (para problemas de clasificación)</w:t>
      </w:r>
      <w:r>
        <w:t xml:space="preserve"> o una media</w:t>
      </w:r>
      <w:r w:rsidR="004E782F">
        <w:t xml:space="preserve"> (para regresión)</w:t>
      </w:r>
      <w:r>
        <w:t xml:space="preserve"> de la salida de los distintos árboles de decisión</w:t>
      </w:r>
      <w:r w:rsidR="004E782F">
        <w:t xml:space="preserve"> (ver </w:t>
      </w:r>
      <w:r w:rsidR="00045D26">
        <w:fldChar w:fldCharType="begin"/>
      </w:r>
      <w:r w:rsidR="00045D26">
        <w:instrText xml:space="preserve"> REF _Ref82280803 \h </w:instrText>
      </w:r>
      <w:r w:rsidR="00771554">
        <w:fldChar w:fldCharType="separate"/>
      </w:r>
      <w:r w:rsidR="00045D26">
        <w:fldChar w:fldCharType="end"/>
      </w:r>
      <w:r w:rsidR="00045D26">
        <w:fldChar w:fldCharType="begin"/>
      </w:r>
      <w:r w:rsidR="00045D26">
        <w:instrText xml:space="preserve"> REF _Ref82280806 \h </w:instrText>
      </w:r>
      <w:r w:rsidR="00045D26">
        <w:fldChar w:fldCharType="separate"/>
      </w:r>
      <w:r w:rsidR="00045D26" w:rsidRPr="00045D26">
        <w:t xml:space="preserve">Ilustración </w:t>
      </w:r>
      <w:r w:rsidR="00045D26" w:rsidRPr="00045D26">
        <w:rPr>
          <w:noProof/>
        </w:rPr>
        <w:t>17</w:t>
      </w:r>
      <w:r w:rsidR="00045D26">
        <w:fldChar w:fldCharType="end"/>
      </w:r>
      <w:r w:rsidR="00045D26">
        <w:t>)</w:t>
      </w:r>
      <w:r w:rsidR="004E782F">
        <w:t>.</w:t>
      </w:r>
      <w:r>
        <w:t xml:space="preserve"> </w:t>
      </w:r>
      <w:r w:rsidR="004E782F">
        <w:t>De esta manera se logra</w:t>
      </w:r>
      <w:r>
        <w:t xml:space="preserve"> que los errores de un modelo sean compensados por otro. Por tanto, cuanto mayor sea el número de árboles mayor precisión se </w:t>
      </w:r>
      <w:r w:rsidR="00447FEC">
        <w:t>obtendrá, así como también se reducirá el error de generalización</w:t>
      </w:r>
      <w:r>
        <w:t xml:space="preserve">. </w:t>
      </w:r>
      <w:r w:rsidR="00B6596C">
        <w:t xml:space="preserve">El algoritmo fue desarrollado por Leo </w:t>
      </w:r>
      <w:proofErr w:type="spellStart"/>
      <w:r w:rsidR="00B6596C">
        <w:t>Breiman</w:t>
      </w:r>
      <w:proofErr w:type="spellEnd"/>
      <w:r w:rsidR="00B6596C">
        <w:t xml:space="preserve"> en 2001 </w:t>
      </w:r>
      <w:r w:rsidR="00B6596C">
        <w:fldChar w:fldCharType="begin"/>
      </w:r>
      <w:r w:rsidR="00F4621D">
        <w:instrText xml:space="preserve"> ADDIN ZOTERO_ITEM CSL_CITATION {"citationID":"4XtvJZR2","properties":{"formattedCitation":"(Breiman, 2001; Mbaabu, 2020; Scikit-Learn, s.\\uc0\\u160{}f.-a)","plainCitation":"(Breiman, 2001; Mbaabu, 2020; Scikit-Learn, s. f.-a)","noteIndex":0},"citationItems":[{"id":220,"uris":["http://zotero.org/users/7978684/items/FXN6D39K"],"uri":["http://zotero.org/users/7978684/items/FXN6D39K"],"itemData":{"id":220,"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id":224,"uris":["http://zotero.org/users/7978684/items/ITS8KYZH"],"uri":["http://zotero.org/users/7978684/items/ITS8KYZH"],"itemData":{"id":224,"type":"webpage","abstract":"This article will go over the concept random forest in machine learning. A random forest is a machine learning technique that is used to solve regression and classification problems.","container-title":"Section","language":"en-us","title":"Introduction to Random Forest in Machine Learning","URL":"https://www.section.io/engineering-education/introduction-to-random-forest-in-machine-learning/","author":[{"family":"Mbaabu","given":"Onesmus"}],"accessed":{"date-parts":[["2021",9,11]]},"issued":{"date-parts":[["2020",12,11]]}}},{"id":228,"uris":["http://zotero.org/users/7978684/items/9MGW4XQF"],"uri":["http://zotero.org/users/7978684/items/9MGW4XQF"],"itemData":{"id":228,"type":"webpage","container-title":"Scikit-Learn","title":"1.11. Ensemble methods — scikit-learn 0.24.2 documentation","URL":"https://scikit-learn.org/stable/modules/ensemble.html#forest","author":[{"family":"Scikit-Learn","given":""}],"accessed":{"date-parts":[["2021",8,23]]}}}],"schema":"https://github.com/citation-style-language/schema/raw/master/csl-citation.json"} </w:instrText>
      </w:r>
      <w:r w:rsidR="00B6596C">
        <w:fldChar w:fldCharType="separate"/>
      </w:r>
      <w:r w:rsidR="00F4621D" w:rsidRPr="00F4621D">
        <w:rPr>
          <w:rFonts w:cs="Arial"/>
          <w:szCs w:val="24"/>
        </w:rPr>
        <w:t>(</w:t>
      </w:r>
      <w:proofErr w:type="spellStart"/>
      <w:r w:rsidR="00F4621D" w:rsidRPr="00F4621D">
        <w:rPr>
          <w:rFonts w:cs="Arial"/>
          <w:szCs w:val="24"/>
        </w:rPr>
        <w:t>Breiman</w:t>
      </w:r>
      <w:proofErr w:type="spellEnd"/>
      <w:r w:rsidR="00F4621D" w:rsidRPr="00F4621D">
        <w:rPr>
          <w:rFonts w:cs="Arial"/>
          <w:szCs w:val="24"/>
        </w:rPr>
        <w:t>, 2001; Mbaabu, 2020; Scikit-Learn, s. f.-a)</w:t>
      </w:r>
      <w:r w:rsidR="00B6596C">
        <w:fldChar w:fldCharType="end"/>
      </w:r>
      <w:r w:rsidR="00B6596C">
        <w:t>.</w:t>
      </w:r>
    </w:p>
    <w:p w14:paraId="342640B7" w14:textId="3FC77229" w:rsidR="00822AB0" w:rsidRDefault="004E782F" w:rsidP="00AC0C49">
      <w:r>
        <w:rPr>
          <w:noProof/>
        </w:rPr>
        <w:drawing>
          <wp:inline distT="0" distB="0" distL="0" distR="0" wp14:anchorId="016D7C38" wp14:editId="44551D63">
            <wp:extent cx="5759450" cy="2465705"/>
            <wp:effectExtent l="0" t="0" r="0" b="0"/>
            <wp:docPr id="20" name="Imagen 20" descr="Random Forest (Bosque Aleatorio) es un conjunto (ensemble) de árboles de decisión combinados con bagg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ndom Forest (Bosque Aleatorio) es un conjunto (ensemble) de árboles de decisión combinados con baggi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9450" cy="2465705"/>
                    </a:xfrm>
                    <a:prstGeom prst="rect">
                      <a:avLst/>
                    </a:prstGeom>
                    <a:noFill/>
                    <a:ln>
                      <a:noFill/>
                    </a:ln>
                  </pic:spPr>
                </pic:pic>
              </a:graphicData>
            </a:graphic>
          </wp:inline>
        </w:drawing>
      </w:r>
    </w:p>
    <w:p w14:paraId="604D41A5" w14:textId="73E1B7DD" w:rsidR="00822AB0" w:rsidRDefault="00045D26" w:rsidP="00045D26">
      <w:pPr>
        <w:pStyle w:val="Descripcin"/>
        <w:jc w:val="center"/>
        <w:rPr>
          <w:color w:val="auto"/>
        </w:rPr>
      </w:pPr>
      <w:bookmarkStart w:id="171" w:name="_Ref82280806"/>
      <w:bookmarkStart w:id="172" w:name="_Ref82280803"/>
      <w:bookmarkStart w:id="173" w:name="_Toc82560625"/>
      <w:r w:rsidRPr="00045D26">
        <w:rPr>
          <w:color w:val="auto"/>
        </w:rPr>
        <w:t xml:space="preserve">Ilustración </w:t>
      </w:r>
      <w:r w:rsidRPr="00045D26">
        <w:rPr>
          <w:color w:val="auto"/>
        </w:rPr>
        <w:fldChar w:fldCharType="begin"/>
      </w:r>
      <w:r w:rsidRPr="00045D26">
        <w:rPr>
          <w:color w:val="auto"/>
        </w:rPr>
        <w:instrText xml:space="preserve"> SEQ Ilustración \* ARABIC </w:instrText>
      </w:r>
      <w:r w:rsidRPr="00045D26">
        <w:rPr>
          <w:color w:val="auto"/>
        </w:rPr>
        <w:fldChar w:fldCharType="separate"/>
      </w:r>
      <w:r w:rsidR="007C549F">
        <w:rPr>
          <w:noProof/>
          <w:color w:val="auto"/>
        </w:rPr>
        <w:t>17</w:t>
      </w:r>
      <w:r w:rsidRPr="00045D26">
        <w:rPr>
          <w:color w:val="auto"/>
        </w:rPr>
        <w:fldChar w:fldCharType="end"/>
      </w:r>
      <w:bookmarkEnd w:id="171"/>
      <w:r w:rsidRPr="00045D26">
        <w:rPr>
          <w:color w:val="auto"/>
        </w:rPr>
        <w:t xml:space="preserve">: Esquema básico del método </w:t>
      </w:r>
      <w:proofErr w:type="spellStart"/>
      <w:r w:rsidRPr="00045D26">
        <w:rPr>
          <w:color w:val="auto"/>
        </w:rPr>
        <w:t>Random</w:t>
      </w:r>
      <w:proofErr w:type="spellEnd"/>
      <w:r w:rsidRPr="00045D26">
        <w:rPr>
          <w:color w:val="auto"/>
        </w:rPr>
        <w:t xml:space="preserve"> Forest.</w:t>
      </w:r>
      <w:r w:rsidRPr="00045D26">
        <w:rPr>
          <w:color w:val="auto"/>
        </w:rPr>
        <w:fldChar w:fldCharType="begin"/>
      </w:r>
      <w:r w:rsidRPr="00045D26">
        <w:rPr>
          <w:color w:val="auto"/>
        </w:rPr>
        <w:instrText xml:space="preserve"> ADDIN ZOTERO_ITEM CSL_CITATION {"citationID":"rwwtfozC","properties":{"formattedCitation":"(Martinez Heras, 2019)","plainCitation":"(Martinez Heras, 2019)","noteIndex":0},"citationItems":[{"id":226,"uris":["http://zotero.org/users/7978684/items/SBN7AAYE"],"uri":["http://zotero.org/users/7978684/items/SBN7AAYE"],"itemData":{"id":226,"type":"post-weblog","abstract":"Descubre por qué los Random Forest (Bosques Aleatorios) funcionan tan bien y el secreto de su capacidad de generalización.","container-title":"IArtificial.net","language":"es","note":"section: machine learning","title":"Random Forest (Bosque Aleatorio): combinando árboles","title-short":"Random Forest (Bosque Aleatorio)","URL":"https://www.iartificial.net/random-forest-bosque-aleatorio/","author":[{"family":"Martinez Heras","given":"Jose"}],"accessed":{"date-parts":[["2021",8,13]]},"issued":{"date-parts":[["2019",6,10]]}}}],"schema":"https://github.com/citation-style-language/schema/raw/master/csl-citation.json"} </w:instrText>
      </w:r>
      <w:r w:rsidRPr="00045D26">
        <w:rPr>
          <w:color w:val="auto"/>
        </w:rPr>
        <w:fldChar w:fldCharType="separate"/>
      </w:r>
      <w:r w:rsidRPr="00045D26">
        <w:rPr>
          <w:rFonts w:cs="Arial"/>
          <w:color w:val="auto"/>
        </w:rPr>
        <w:t>(</w:t>
      </w:r>
      <w:proofErr w:type="spellStart"/>
      <w:r w:rsidRPr="00045D26">
        <w:rPr>
          <w:rFonts w:cs="Arial"/>
          <w:color w:val="auto"/>
        </w:rPr>
        <w:t>Martinez</w:t>
      </w:r>
      <w:proofErr w:type="spellEnd"/>
      <w:r w:rsidRPr="00045D26">
        <w:rPr>
          <w:rFonts w:cs="Arial"/>
          <w:color w:val="auto"/>
        </w:rPr>
        <w:t xml:space="preserve"> Heras, 2019)</w:t>
      </w:r>
      <w:bookmarkEnd w:id="173"/>
      <w:r w:rsidRPr="00045D26">
        <w:rPr>
          <w:color w:val="auto"/>
        </w:rPr>
        <w:fldChar w:fldCharType="end"/>
      </w:r>
      <w:bookmarkEnd w:id="172"/>
    </w:p>
    <w:p w14:paraId="63AAA5F6" w14:textId="343C96CB" w:rsidR="0082741E" w:rsidRDefault="0082741E" w:rsidP="0082741E">
      <w:r>
        <w:t xml:space="preserve">En el caso de </w:t>
      </w:r>
      <w:proofErr w:type="spellStart"/>
      <w:r>
        <w:t>Random</w:t>
      </w:r>
      <w:proofErr w:type="spellEnd"/>
      <w:r>
        <w:t xml:space="preserve"> Forest</w:t>
      </w:r>
      <w:r w:rsidR="005A00B3">
        <w:t xml:space="preserve"> se ha buscado optimizar los siguientes </w:t>
      </w:r>
      <w:r>
        <w:t xml:space="preserve">parámetros </w:t>
      </w:r>
      <w:r>
        <w:fldChar w:fldCharType="begin"/>
      </w:r>
      <w:r w:rsidR="00F4621D">
        <w:instrText xml:space="preserve"> ADDIN ZOTERO_ITEM CSL_CITATION {"citationID":"BYM74sP4","properties":{"formattedCitation":"(Scikit-Learn, s.\\uc0\\u160{}f.-f)","plainCitation":"(Scikit-Learn, s. f.-f)","noteIndex":0},"citationItems":[{"id":222,"uris":["http://zotero.org/users/7978684/items/JS2UFQBZ"],"uri":["http://zotero.org/users/7978684/items/JS2UFQBZ"],"itemData":{"id":222,"type":"webpage","container-title":"Scikit-Learn","title":"sklearn.ensemble.RandomForestClassifier — scikit-learn 0.24.2 documentation","URL":"https://scikit-learn.org/stable/modules/generated/sklearn.ensemble.RandomForestClassifier.html","author":[{"family":"Scikit-Learn","given":""}],"accessed":{"date-parts":[["2021",9,11]]}}}],"schema":"https://github.com/citation-style-language/schema/raw/master/csl-citation.json"} </w:instrText>
      </w:r>
      <w:r>
        <w:fldChar w:fldCharType="separate"/>
      </w:r>
      <w:r w:rsidR="00F4621D" w:rsidRPr="00F4621D">
        <w:rPr>
          <w:rFonts w:cs="Arial"/>
          <w:szCs w:val="24"/>
        </w:rPr>
        <w:t>(Scikit-Learn, s. f.-f)</w:t>
      </w:r>
      <w:r>
        <w:fldChar w:fldCharType="end"/>
      </w:r>
      <w:r w:rsidR="005A00B3">
        <w:t>:</w:t>
      </w:r>
    </w:p>
    <w:p w14:paraId="23E3794A" w14:textId="5D4BD5AF" w:rsidR="0082741E" w:rsidRDefault="0082741E" w:rsidP="00642398">
      <w:pPr>
        <w:pStyle w:val="Prrafodelista"/>
        <w:numPr>
          <w:ilvl w:val="0"/>
          <w:numId w:val="11"/>
        </w:numPr>
        <w:jc w:val="both"/>
      </w:pPr>
      <w:proofErr w:type="spellStart"/>
      <w:r w:rsidRPr="0082741E">
        <w:rPr>
          <w:b/>
          <w:bCs/>
        </w:rPr>
        <w:t>n_estimators</w:t>
      </w:r>
      <w:proofErr w:type="spellEnd"/>
      <w:r w:rsidRPr="0082741E">
        <w:rPr>
          <w:b/>
          <w:bCs/>
        </w:rPr>
        <w:t>:</w:t>
      </w:r>
      <w:r>
        <w:t xml:space="preserve"> Cantidad de árboles generados.</w:t>
      </w:r>
    </w:p>
    <w:p w14:paraId="304317C4" w14:textId="5D318FB4" w:rsidR="0082741E" w:rsidRDefault="0082741E" w:rsidP="00642398">
      <w:pPr>
        <w:pStyle w:val="Prrafodelista"/>
        <w:numPr>
          <w:ilvl w:val="0"/>
          <w:numId w:val="11"/>
        </w:numPr>
        <w:jc w:val="both"/>
      </w:pPr>
      <w:proofErr w:type="spellStart"/>
      <w:r w:rsidRPr="0082741E">
        <w:rPr>
          <w:b/>
          <w:bCs/>
        </w:rPr>
        <w:t>max_features</w:t>
      </w:r>
      <w:proofErr w:type="spellEnd"/>
      <w:r w:rsidRPr="0082741E">
        <w:rPr>
          <w:b/>
          <w:bCs/>
        </w:rPr>
        <w:t>:</w:t>
      </w:r>
      <w:r>
        <w:t xml:space="preserve"> </w:t>
      </w:r>
      <w:r w:rsidRPr="0082741E">
        <w:t>La cantidad de características que se deben considerar al buscar la mejor división.</w:t>
      </w:r>
    </w:p>
    <w:p w14:paraId="18F39133" w14:textId="5D6A3BAC" w:rsidR="0082741E" w:rsidRDefault="0082741E" w:rsidP="00642398">
      <w:pPr>
        <w:pStyle w:val="Prrafodelista"/>
        <w:numPr>
          <w:ilvl w:val="0"/>
          <w:numId w:val="11"/>
        </w:numPr>
        <w:jc w:val="both"/>
      </w:pPr>
      <w:proofErr w:type="spellStart"/>
      <w:r w:rsidRPr="0082741E">
        <w:rPr>
          <w:b/>
          <w:bCs/>
        </w:rPr>
        <w:lastRenderedPageBreak/>
        <w:t>min_samples_leaf</w:t>
      </w:r>
      <w:proofErr w:type="spellEnd"/>
      <w:r w:rsidRPr="0082741E">
        <w:rPr>
          <w:b/>
          <w:bCs/>
        </w:rPr>
        <w:t>:</w:t>
      </w:r>
      <w:r>
        <w:t xml:space="preserve"> </w:t>
      </w:r>
      <w:r w:rsidRPr="0082741E">
        <w:t xml:space="preserve">El número mínimo de muestras necesarias </w:t>
      </w:r>
      <w:r w:rsidR="004E782F" w:rsidRPr="004E782F">
        <w:t>que debe haber en un nodo final (hoja)</w:t>
      </w:r>
      <w:r w:rsidRPr="0082741E">
        <w:t>.</w:t>
      </w:r>
    </w:p>
    <w:p w14:paraId="53160095" w14:textId="78B4F285" w:rsidR="0082741E" w:rsidRDefault="0082741E" w:rsidP="00642398">
      <w:pPr>
        <w:pStyle w:val="Prrafodelista"/>
        <w:numPr>
          <w:ilvl w:val="0"/>
          <w:numId w:val="11"/>
        </w:numPr>
        <w:jc w:val="both"/>
      </w:pPr>
      <w:proofErr w:type="spellStart"/>
      <w:r w:rsidRPr="0082741E">
        <w:rPr>
          <w:b/>
          <w:bCs/>
        </w:rPr>
        <w:t>min_samples_split</w:t>
      </w:r>
      <w:proofErr w:type="spellEnd"/>
      <w:r w:rsidRPr="0082741E">
        <w:rPr>
          <w:b/>
          <w:bCs/>
        </w:rPr>
        <w:t>:</w:t>
      </w:r>
      <w:r>
        <w:t xml:space="preserve"> </w:t>
      </w:r>
      <w:r w:rsidRPr="0082741E">
        <w:t>El número mínimo de muestras necesarias para dividir un nodo interno.</w:t>
      </w:r>
    </w:p>
    <w:p w14:paraId="0E2130AB" w14:textId="3E7BFBEE" w:rsidR="0082741E" w:rsidRDefault="0082741E" w:rsidP="00642398">
      <w:pPr>
        <w:pStyle w:val="Prrafodelista"/>
        <w:numPr>
          <w:ilvl w:val="0"/>
          <w:numId w:val="11"/>
        </w:numPr>
        <w:jc w:val="both"/>
      </w:pPr>
      <w:proofErr w:type="spellStart"/>
      <w:r w:rsidRPr="0082741E">
        <w:rPr>
          <w:b/>
          <w:bCs/>
        </w:rPr>
        <w:t>criterion</w:t>
      </w:r>
      <w:proofErr w:type="spellEnd"/>
      <w:r w:rsidRPr="0082741E">
        <w:rPr>
          <w:b/>
          <w:bCs/>
        </w:rPr>
        <w:t>:</w:t>
      </w:r>
      <w:r>
        <w:t xml:space="preserve"> </w:t>
      </w:r>
      <w:r w:rsidRPr="0082741E">
        <w:t>La función para medir la calidad de una división. Los criterios admitidos son "</w:t>
      </w:r>
      <w:proofErr w:type="spellStart"/>
      <w:r w:rsidRPr="0082741E">
        <w:t>gini</w:t>
      </w:r>
      <w:proofErr w:type="spellEnd"/>
      <w:r w:rsidRPr="0082741E">
        <w:t>" para la impureza de Gini y "entropía" para la ganancia de información.</w:t>
      </w:r>
    </w:p>
    <w:p w14:paraId="6C87E773" w14:textId="385F953A" w:rsidR="0082741E" w:rsidRDefault="0082741E" w:rsidP="00642398">
      <w:pPr>
        <w:pStyle w:val="Prrafodelista"/>
        <w:numPr>
          <w:ilvl w:val="0"/>
          <w:numId w:val="11"/>
        </w:numPr>
        <w:jc w:val="both"/>
      </w:pPr>
      <w:proofErr w:type="spellStart"/>
      <w:r w:rsidRPr="0082741E">
        <w:rPr>
          <w:b/>
          <w:bCs/>
        </w:rPr>
        <w:t>max_depth</w:t>
      </w:r>
      <w:proofErr w:type="spellEnd"/>
      <w:r w:rsidRPr="0082741E">
        <w:rPr>
          <w:b/>
          <w:bCs/>
        </w:rPr>
        <w:t>:</w:t>
      </w:r>
      <w:r>
        <w:t xml:space="preserve"> </w:t>
      </w:r>
      <w:r w:rsidRPr="0082741E">
        <w:t>La profundidad máxima del árbol.</w:t>
      </w:r>
    </w:p>
    <w:p w14:paraId="62E4280E" w14:textId="65E1979F" w:rsidR="00447FEC" w:rsidRDefault="00B6596C" w:rsidP="00AC0C49">
      <w:r>
        <w:t xml:space="preserve">El proceso para la generación del modelo de </w:t>
      </w:r>
      <w:proofErr w:type="spellStart"/>
      <w:r>
        <w:t>Random</w:t>
      </w:r>
      <w:proofErr w:type="spellEnd"/>
      <w:r>
        <w:t xml:space="preserve"> Forest</w:t>
      </w:r>
      <w:r w:rsidR="00235F89">
        <w:t xml:space="preserve"> tiene etapas tanto de la Regresión Logística como de </w:t>
      </w:r>
      <w:proofErr w:type="spellStart"/>
      <w:r w:rsidR="00235F89">
        <w:t>LightGBM</w:t>
      </w:r>
      <w:proofErr w:type="spellEnd"/>
      <w:r w:rsidR="00235F89">
        <w:t xml:space="preserve"> y </w:t>
      </w:r>
      <w:proofErr w:type="spellStart"/>
      <w:r w:rsidR="00235F89">
        <w:t>XGBoost</w:t>
      </w:r>
      <w:proofErr w:type="spellEnd"/>
      <w:r w:rsidR="00235F89">
        <w:t>.</w:t>
      </w:r>
    </w:p>
    <w:p w14:paraId="211E7E90" w14:textId="4DC7EE9C" w:rsidR="00493463" w:rsidRDefault="00235F89" w:rsidP="00AC0C49">
      <w:r>
        <w:t xml:space="preserve">Al igual que en el caso de la Regresión Logística es necesario dividir el </w:t>
      </w:r>
      <w:proofErr w:type="spellStart"/>
      <w:r w:rsidRPr="00235F89">
        <w:rPr>
          <w:i/>
          <w:iCs/>
        </w:rPr>
        <w:t>dataset</w:t>
      </w:r>
      <w:proofErr w:type="spellEnd"/>
      <w:r>
        <w:t xml:space="preserve"> inicial de tiros que no son de penalti en dos </w:t>
      </w:r>
      <w:proofErr w:type="spellStart"/>
      <w:r w:rsidRPr="00235F89">
        <w:rPr>
          <w:i/>
          <w:iCs/>
        </w:rPr>
        <w:t>datasets</w:t>
      </w:r>
      <w:proofErr w:type="spellEnd"/>
      <w:r>
        <w:t xml:space="preserve">, uno para tiros provenientes de un pase y otro para el resto. El motivo es el mismo, aunque </w:t>
      </w:r>
      <w:proofErr w:type="spellStart"/>
      <w:r>
        <w:t>Random</w:t>
      </w:r>
      <w:proofErr w:type="spellEnd"/>
      <w:r>
        <w:t xml:space="preserve"> Forest puede trabajar con datos faltantes su manera de hacerlo es colocando el valor medio de la variable en las filas sin valor. Como</w:t>
      </w:r>
      <w:r w:rsidR="00353A8A">
        <w:t xml:space="preserve"> en muchos casos donde faltan datos es debido a que no es posible tener ningún dato (si el gol no viene de una asistencia no es posible tener un valor del tipo de asistencia) este método para trabajar con datos faltantes no resulta positivo. </w:t>
      </w:r>
      <w:r w:rsidR="00353A8A">
        <w:fldChar w:fldCharType="begin"/>
      </w:r>
      <w:r w:rsidR="00353A8A">
        <w:instrText xml:space="preserve"> ADDIN ZOTERO_ITEM CSL_CITATION {"citationID":"VKtV7V6y","properties":{"formattedCitation":"(Breiman, 2001)","plainCitation":"(Breiman, 2001)","noteIndex":0},"citationItems":[{"id":220,"uris":["http://zotero.org/users/7978684/items/FXN6D39K"],"uri":["http://zotero.org/users/7978684/items/FXN6D39K"],"itemData":{"id":220,"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353A8A">
        <w:fldChar w:fldCharType="separate"/>
      </w:r>
      <w:r w:rsidR="00353A8A" w:rsidRPr="00353A8A">
        <w:rPr>
          <w:rFonts w:cs="Arial"/>
        </w:rPr>
        <w:t>(Breiman, 2001)</w:t>
      </w:r>
      <w:r w:rsidR="00353A8A">
        <w:fldChar w:fldCharType="end"/>
      </w:r>
      <w:r w:rsidR="00493463">
        <w:t xml:space="preserve"> También ese necesario convertir las variables categóricas en distintas variables </w:t>
      </w:r>
      <w:proofErr w:type="spellStart"/>
      <w:r w:rsidR="00493463">
        <w:rPr>
          <w:i/>
          <w:iCs/>
        </w:rPr>
        <w:t>dummies</w:t>
      </w:r>
      <w:proofErr w:type="spellEnd"/>
      <w:r w:rsidR="00493463">
        <w:rPr>
          <w:i/>
          <w:iCs/>
        </w:rPr>
        <w:t xml:space="preserve"> </w:t>
      </w:r>
      <w:r w:rsidR="00493463">
        <w:t>como ocurre en el caso de la Regresión Logística.</w:t>
      </w:r>
    </w:p>
    <w:p w14:paraId="0A19BBAE" w14:textId="1AC86288" w:rsidR="00493463" w:rsidRDefault="00493463" w:rsidP="00AC0C49">
      <w:r>
        <w:t xml:space="preserve">Una vez quedan preparados los dos </w:t>
      </w:r>
      <w:proofErr w:type="spellStart"/>
      <w:r w:rsidRPr="00493463">
        <w:rPr>
          <w:i/>
          <w:iCs/>
        </w:rPr>
        <w:t>datasets</w:t>
      </w:r>
      <w:proofErr w:type="spellEnd"/>
      <w:r>
        <w:rPr>
          <w:i/>
          <w:iCs/>
        </w:rPr>
        <w:t xml:space="preserve"> </w:t>
      </w:r>
      <w:r>
        <w:t xml:space="preserve">el procedimiento es idéntico al de </w:t>
      </w:r>
      <w:proofErr w:type="spellStart"/>
      <w:r>
        <w:t>LightGBM</w:t>
      </w:r>
      <w:proofErr w:type="spellEnd"/>
      <w:r>
        <w:t xml:space="preserve"> i </w:t>
      </w:r>
      <w:proofErr w:type="spellStart"/>
      <w:r>
        <w:t>XGBoost</w:t>
      </w:r>
      <w:proofErr w:type="spellEnd"/>
      <w:r>
        <w:t xml:space="preserve">. En este caso se utiliza la clase </w:t>
      </w:r>
      <w:proofErr w:type="spellStart"/>
      <w:r w:rsidRPr="00493463">
        <w:t>RandomForestClassifier</w:t>
      </w:r>
      <w:proofErr w:type="spellEnd"/>
      <w:r>
        <w:t xml:space="preserve"> como clasificador y se utiliza </w:t>
      </w:r>
      <w:r w:rsidRPr="00493463">
        <w:t>la optimización bayesiana de los parámetros y el calibrador del clasificador mediante una validación cruzada</w:t>
      </w:r>
      <w:r>
        <w:t>.</w:t>
      </w:r>
    </w:p>
    <w:p w14:paraId="1478BC39" w14:textId="0FC2D58D" w:rsidR="00493463" w:rsidRPr="00493463" w:rsidRDefault="00493463" w:rsidP="00AC0C49">
      <w:r>
        <w:t xml:space="preserve">Finalmente, al igual que en la Regresión Logística, se unifican los valores reales y las predicciones obtenidas en ambos </w:t>
      </w:r>
      <w:proofErr w:type="spellStart"/>
      <w:r w:rsidRPr="00493463">
        <w:rPr>
          <w:i/>
          <w:iCs/>
        </w:rPr>
        <w:t>datasets</w:t>
      </w:r>
      <w:proofErr w:type="spellEnd"/>
      <w:r>
        <w:t xml:space="preserve"> y se calculan las distintas métricas y la curva de calibración del modelo. </w:t>
      </w:r>
    </w:p>
    <w:p w14:paraId="4151B4A1" w14:textId="2CFAD819" w:rsidR="0024507B" w:rsidRPr="00991A35" w:rsidRDefault="0024507B" w:rsidP="00ED5E87">
      <w:pPr>
        <w:pStyle w:val="Prrafodelista"/>
        <w:spacing w:after="0"/>
        <w:jc w:val="both"/>
      </w:pPr>
      <w:r>
        <w:br w:type="page"/>
      </w:r>
    </w:p>
    <w:p w14:paraId="768B5DBA" w14:textId="3004F447" w:rsidR="00E464E0" w:rsidRPr="008037ED" w:rsidRDefault="008950E0" w:rsidP="007B2C11">
      <w:pPr>
        <w:pStyle w:val="Ttulo1"/>
      </w:pPr>
      <w:bookmarkStart w:id="174" w:name="_Toc82560591"/>
      <w:r>
        <w:lastRenderedPageBreak/>
        <w:t>5</w:t>
      </w:r>
      <w:r w:rsidR="00E464E0" w:rsidRPr="008037ED">
        <w:t>. Desarrollo específico de la contribución</w:t>
      </w:r>
      <w:bookmarkEnd w:id="140"/>
      <w:bookmarkEnd w:id="141"/>
      <w:bookmarkEnd w:id="142"/>
      <w:bookmarkEnd w:id="143"/>
      <w:bookmarkEnd w:id="174"/>
    </w:p>
    <w:p w14:paraId="5B978F39" w14:textId="3794550C" w:rsidR="00072E74" w:rsidRDefault="00431739" w:rsidP="00431739">
      <w:pPr>
        <w:pStyle w:val="Ttulo2"/>
        <w:rPr>
          <w:rFonts w:eastAsia="Times New Roman"/>
          <w:lang w:eastAsia="es-ES"/>
        </w:rPr>
      </w:pPr>
      <w:bookmarkStart w:id="175" w:name="_Toc82560592"/>
      <w:r>
        <w:rPr>
          <w:rFonts w:eastAsia="Times New Roman"/>
          <w:lang w:eastAsia="es-ES"/>
        </w:rPr>
        <w:t xml:space="preserve">5.1 </w:t>
      </w:r>
      <w:r w:rsidR="009732DE">
        <w:rPr>
          <w:rFonts w:eastAsia="Times New Roman"/>
          <w:lang w:eastAsia="es-ES"/>
        </w:rPr>
        <w:t>Análisis</w:t>
      </w:r>
      <w:r>
        <w:rPr>
          <w:rFonts w:eastAsia="Times New Roman"/>
          <w:lang w:eastAsia="es-ES"/>
        </w:rPr>
        <w:t xml:space="preserve"> de las nuevas variables</w:t>
      </w:r>
      <w:bookmarkEnd w:id="175"/>
    </w:p>
    <w:p w14:paraId="614F8633" w14:textId="5B048525" w:rsidR="00431739" w:rsidRDefault="00BE11EB" w:rsidP="00431739">
      <w:pPr>
        <w:rPr>
          <w:lang w:eastAsia="es-ES"/>
        </w:rPr>
      </w:pPr>
      <w:r>
        <w:rPr>
          <w:lang w:eastAsia="es-ES"/>
        </w:rPr>
        <w:t>El primer estudio que se ha realizado ha sido el de las variables añadidas en este modelo que no está en otros trabajos previos.</w:t>
      </w:r>
      <w:r w:rsidR="00F91437">
        <w:rPr>
          <w:lang w:eastAsia="es-ES"/>
        </w:rPr>
        <w:t xml:space="preserve"> La mayoría de </w:t>
      </w:r>
      <w:r w:rsidR="008E0378">
        <w:rPr>
          <w:lang w:eastAsia="es-ES"/>
        </w:rPr>
        <w:t>las variables</w:t>
      </w:r>
      <w:r w:rsidR="00F91437">
        <w:rPr>
          <w:lang w:eastAsia="es-ES"/>
        </w:rPr>
        <w:t xml:space="preserve"> estudiadas tienen un carácter psicológico y de contexto del momento en el que se realiza el disparo. Se quiere saber si variables como el momento del partido, el momento de la temporada, el factor, campo, las expulsiones o la acumulación de disparos afecta a la probabilidad de marcar.</w:t>
      </w:r>
    </w:p>
    <w:p w14:paraId="15BE2B61" w14:textId="63C274D5" w:rsidR="00431739" w:rsidRDefault="00E11F40" w:rsidP="00431739">
      <w:pPr>
        <w:rPr>
          <w:b/>
          <w:bCs/>
          <w:lang w:eastAsia="es-ES"/>
        </w:rPr>
      </w:pPr>
      <w:r w:rsidRPr="00E11F40">
        <w:rPr>
          <w:b/>
          <w:bCs/>
          <w:lang w:eastAsia="es-ES"/>
        </w:rPr>
        <w:t>Momento del partido</w:t>
      </w:r>
    </w:p>
    <w:p w14:paraId="36090159" w14:textId="5E314B64" w:rsidR="00E11F40" w:rsidRDefault="00E11F40" w:rsidP="00431739">
      <w:pPr>
        <w:rPr>
          <w:lang w:eastAsia="es-ES"/>
        </w:rPr>
      </w:pPr>
      <w:r>
        <w:rPr>
          <w:lang w:eastAsia="es-ES"/>
        </w:rPr>
        <w:t xml:space="preserve">La primera variable analizada es el momento del partido (ver </w:t>
      </w:r>
      <w:r>
        <w:rPr>
          <w:lang w:eastAsia="es-ES"/>
        </w:rPr>
        <w:fldChar w:fldCharType="begin"/>
      </w:r>
      <w:r>
        <w:rPr>
          <w:lang w:eastAsia="es-ES"/>
        </w:rPr>
        <w:instrText xml:space="preserve"> REF _Ref82429106 \h </w:instrText>
      </w:r>
      <w:r>
        <w:rPr>
          <w:lang w:eastAsia="es-ES"/>
        </w:rPr>
      </w:r>
      <w:r>
        <w:rPr>
          <w:lang w:eastAsia="es-ES"/>
        </w:rPr>
        <w:fldChar w:fldCharType="separate"/>
      </w:r>
      <w:r w:rsidRPr="00E11F40">
        <w:t xml:space="preserve">Tabla </w:t>
      </w:r>
      <w:r w:rsidRPr="00E11F40">
        <w:rPr>
          <w:noProof/>
        </w:rPr>
        <w:t>3</w:t>
      </w:r>
      <w:r>
        <w:rPr>
          <w:lang w:eastAsia="es-ES"/>
        </w:rPr>
        <w:fldChar w:fldCharType="end"/>
      </w:r>
      <w:r>
        <w:rPr>
          <w:lang w:eastAsia="es-ES"/>
        </w:rPr>
        <w:t>). En un primer momento se ha analizado el % de acierto de los tiros de campo en cada momento del partido, así como la distancia media de los mismos.</w:t>
      </w:r>
    </w:p>
    <w:p w14:paraId="656C0DEC" w14:textId="783CE8D2" w:rsidR="00E11F40" w:rsidRDefault="00E11F40" w:rsidP="00416FC6">
      <w:pPr>
        <w:jc w:val="center"/>
        <w:rPr>
          <w:lang w:eastAsia="es-ES"/>
        </w:rPr>
      </w:pPr>
      <w:r>
        <w:rPr>
          <w:noProof/>
        </w:rPr>
        <w:drawing>
          <wp:inline distT="0" distB="0" distL="0" distR="0" wp14:anchorId="25159793" wp14:editId="27EC8F9A">
            <wp:extent cx="5160333" cy="2880000"/>
            <wp:effectExtent l="0" t="0" r="0" b="0"/>
            <wp:docPr id="23" name="Imagen 23"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Gráfico, Gráfico de barras&#10;&#10;Descripción generada automáticament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60333" cy="2880000"/>
                    </a:xfrm>
                    <a:prstGeom prst="rect">
                      <a:avLst/>
                    </a:prstGeom>
                    <a:noFill/>
                    <a:ln>
                      <a:noFill/>
                    </a:ln>
                  </pic:spPr>
                </pic:pic>
              </a:graphicData>
            </a:graphic>
          </wp:inline>
        </w:drawing>
      </w:r>
    </w:p>
    <w:p w14:paraId="2C32AF95" w14:textId="12BBF283" w:rsidR="00E11F40" w:rsidRPr="00E11F40" w:rsidRDefault="00E11F40" w:rsidP="00E11F40">
      <w:pPr>
        <w:pStyle w:val="Descripcin"/>
        <w:jc w:val="center"/>
        <w:rPr>
          <w:color w:val="auto"/>
        </w:rPr>
      </w:pPr>
      <w:bookmarkStart w:id="176" w:name="_Ref82429570"/>
      <w:bookmarkStart w:id="177" w:name="_Ref82429568"/>
      <w:bookmarkStart w:id="178" w:name="_Toc82560626"/>
      <w:r w:rsidRPr="00E11F40">
        <w:rPr>
          <w:color w:val="auto"/>
        </w:rPr>
        <w:t xml:space="preserve">Ilustración </w:t>
      </w:r>
      <w:r w:rsidRPr="00E11F40">
        <w:rPr>
          <w:color w:val="auto"/>
        </w:rPr>
        <w:fldChar w:fldCharType="begin"/>
      </w:r>
      <w:r w:rsidRPr="00E11F40">
        <w:rPr>
          <w:color w:val="auto"/>
        </w:rPr>
        <w:instrText xml:space="preserve"> SEQ Ilustración \* ARABIC </w:instrText>
      </w:r>
      <w:r w:rsidRPr="00E11F40">
        <w:rPr>
          <w:color w:val="auto"/>
        </w:rPr>
        <w:fldChar w:fldCharType="separate"/>
      </w:r>
      <w:r w:rsidR="007C549F">
        <w:rPr>
          <w:noProof/>
          <w:color w:val="auto"/>
        </w:rPr>
        <w:t>18</w:t>
      </w:r>
      <w:r w:rsidRPr="00E11F40">
        <w:rPr>
          <w:color w:val="auto"/>
        </w:rPr>
        <w:fldChar w:fldCharType="end"/>
      </w:r>
      <w:bookmarkEnd w:id="176"/>
      <w:r w:rsidRPr="00E11F40">
        <w:rPr>
          <w:color w:val="auto"/>
        </w:rPr>
        <w:t>: % de acierto y distancia media de los lanzamientos en cada momento del partido.</w:t>
      </w:r>
      <w:bookmarkEnd w:id="177"/>
      <w:bookmarkEnd w:id="178"/>
    </w:p>
    <w:p w14:paraId="4B502013" w14:textId="4E382DB0" w:rsidR="00E11F40" w:rsidRDefault="00E11F40" w:rsidP="00E11F40">
      <w:r>
        <w:t xml:space="preserve">Como se puede comprobar en la </w:t>
      </w:r>
      <w:r w:rsidR="00B30C72">
        <w:fldChar w:fldCharType="begin"/>
      </w:r>
      <w:r w:rsidR="00B30C72">
        <w:instrText xml:space="preserve"> REF _Ref82429570 \h </w:instrText>
      </w:r>
      <w:r w:rsidR="00B30C72">
        <w:fldChar w:fldCharType="separate"/>
      </w:r>
      <w:r w:rsidR="00B30C72" w:rsidRPr="00E11F40">
        <w:t xml:space="preserve">Ilustración </w:t>
      </w:r>
      <w:r w:rsidR="00B30C72" w:rsidRPr="00E11F40">
        <w:rPr>
          <w:noProof/>
        </w:rPr>
        <w:t>18</w:t>
      </w:r>
      <w:r w:rsidR="00B30C72">
        <w:fldChar w:fldCharType="end"/>
      </w:r>
      <w:r w:rsidR="00B30C72">
        <w:t xml:space="preserve"> hay pequeñas variaciones en el % de acierto en cada momento (la diferencia máxima es de 1,4%) del partido, aunque es visible un aumento de este durante la segunda parte de los partidos. Esto puede ser debido tanto a las charlas por parte de los entrenadores durante el descanso como a la entrada de jugadores desde el banquillo. </w:t>
      </w:r>
      <w:r w:rsidR="008A6FD9">
        <w:t xml:space="preserve">Hay que destacar que la distancia a portería de los tiros es prácticamente la misma en los distintos momentos por lo que no es un variable clara a la hora de analizar las diferencias en el % de acierto. </w:t>
      </w:r>
      <w:r w:rsidR="00B30C72">
        <w:t xml:space="preserve">También se aprecia que en los momentos intermedios de cada parte el % de acierto es algo superior. Si bien la diferencia </w:t>
      </w:r>
      <w:r w:rsidR="00B30C72">
        <w:lastRenderedPageBreak/>
        <w:t>en este caso aún es menor podría tener cierta relación el hecho de estar algo fríos los futbolistas al empezar cada parte y al hecho de estar mas cansados al final de cada parte.</w:t>
      </w:r>
    </w:p>
    <w:p w14:paraId="22D7B335" w14:textId="33859345" w:rsidR="008A6FD9" w:rsidRDefault="00EB43E5" w:rsidP="008A6FD9">
      <w:pPr>
        <w:jc w:val="center"/>
      </w:pPr>
      <w:r>
        <w:rPr>
          <w:noProof/>
        </w:rPr>
        <w:drawing>
          <wp:inline distT="0" distB="0" distL="0" distR="0" wp14:anchorId="6B03DD2D" wp14:editId="2886F42F">
            <wp:extent cx="5362677" cy="2880000"/>
            <wp:effectExtent l="0" t="0" r="0" b="0"/>
            <wp:docPr id="32" name="Imagen 32"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Gráfico, Gráfico de barras&#10;&#10;Descripción generada automáticament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62677" cy="2880000"/>
                    </a:xfrm>
                    <a:prstGeom prst="rect">
                      <a:avLst/>
                    </a:prstGeom>
                    <a:noFill/>
                    <a:ln>
                      <a:noFill/>
                    </a:ln>
                  </pic:spPr>
                </pic:pic>
              </a:graphicData>
            </a:graphic>
          </wp:inline>
        </w:drawing>
      </w:r>
    </w:p>
    <w:p w14:paraId="30263F38" w14:textId="0E02DC22" w:rsidR="008A6FD9" w:rsidRDefault="008A6FD9" w:rsidP="00416FC6">
      <w:pPr>
        <w:pStyle w:val="Descripcin"/>
        <w:jc w:val="center"/>
        <w:rPr>
          <w:color w:val="auto"/>
        </w:rPr>
      </w:pPr>
      <w:bookmarkStart w:id="179" w:name="_Ref82434366"/>
      <w:bookmarkStart w:id="180" w:name="_Toc82560627"/>
      <w:r w:rsidRPr="00416FC6">
        <w:rPr>
          <w:color w:val="auto"/>
        </w:rPr>
        <w:t xml:space="preserve">Ilustración </w:t>
      </w:r>
      <w:r w:rsidRPr="00416FC6">
        <w:rPr>
          <w:color w:val="auto"/>
        </w:rPr>
        <w:fldChar w:fldCharType="begin"/>
      </w:r>
      <w:r w:rsidRPr="00416FC6">
        <w:rPr>
          <w:color w:val="auto"/>
        </w:rPr>
        <w:instrText xml:space="preserve"> SEQ Ilustración \* ARABIC </w:instrText>
      </w:r>
      <w:r w:rsidRPr="00416FC6">
        <w:rPr>
          <w:color w:val="auto"/>
        </w:rPr>
        <w:fldChar w:fldCharType="separate"/>
      </w:r>
      <w:r w:rsidR="007C549F">
        <w:rPr>
          <w:noProof/>
          <w:color w:val="auto"/>
        </w:rPr>
        <w:t>19</w:t>
      </w:r>
      <w:r w:rsidRPr="00416FC6">
        <w:rPr>
          <w:color w:val="auto"/>
        </w:rPr>
        <w:fldChar w:fldCharType="end"/>
      </w:r>
      <w:bookmarkEnd w:id="179"/>
      <w:r w:rsidRPr="00416FC6">
        <w:rPr>
          <w:color w:val="auto"/>
        </w:rPr>
        <w:t>: % de acierto en los lanzamientos de penaltis en cada momento del partido.</w:t>
      </w:r>
      <w:bookmarkEnd w:id="180"/>
    </w:p>
    <w:p w14:paraId="382189C0" w14:textId="301B3890" w:rsidR="00416FC6" w:rsidRDefault="00416FC6" w:rsidP="00416FC6">
      <w:r>
        <w:t xml:space="preserve">En el caso de los lanzamientos de penalti (ver </w:t>
      </w:r>
      <w:r>
        <w:fldChar w:fldCharType="begin"/>
      </w:r>
      <w:r>
        <w:instrText xml:space="preserve"> REF _Ref82434366 \h </w:instrText>
      </w:r>
      <w:r>
        <w:fldChar w:fldCharType="separate"/>
      </w:r>
      <w:r w:rsidRPr="00416FC6">
        <w:t xml:space="preserve">Ilustración </w:t>
      </w:r>
      <w:r w:rsidRPr="00416FC6">
        <w:rPr>
          <w:noProof/>
        </w:rPr>
        <w:t>19</w:t>
      </w:r>
      <w:r>
        <w:fldChar w:fldCharType="end"/>
      </w:r>
      <w:r>
        <w:t>) la tendencia cambia. Durante los primeros minutos del partido se tiene un mayor acierto que durante el resto del partido. Al empezar la segunda parte vuelve a subir</w:t>
      </w:r>
      <w:r w:rsidR="00555995">
        <w:t xml:space="preserve"> el acierto en los lanzamientos, pero vuelve a bajar este durante los siguientes minutos. Este descenso puede ser atribuido a una mayor presión y cantidad de nervios del lanzador en los momentos finales, donde un gol puede ser decisivo para el resultado final.</w:t>
      </w:r>
    </w:p>
    <w:p w14:paraId="1F55B525" w14:textId="6C7237A4" w:rsidR="008D14CA" w:rsidRPr="008D14CA" w:rsidRDefault="008D14CA" w:rsidP="00416FC6">
      <w:pPr>
        <w:rPr>
          <w:b/>
          <w:bCs/>
        </w:rPr>
      </w:pPr>
      <w:r w:rsidRPr="008D14CA">
        <w:rPr>
          <w:b/>
          <w:bCs/>
        </w:rPr>
        <w:t>Tipo de competición</w:t>
      </w:r>
    </w:p>
    <w:p w14:paraId="695F8088" w14:textId="6E906E8F" w:rsidR="00416FC6" w:rsidRDefault="00D57E8D" w:rsidP="00416FC6">
      <w:r>
        <w:t xml:space="preserve">Seguidamente se ha estudiado si hay diferencias en el % de acierto en los disparos dependiendo de si el partido es de liga regular o de torneo. En el caso de torneo son partidos de Mundial, Eurocopa o final de Champions League por lo que son partidos muy importantes. En la </w:t>
      </w:r>
      <w:r>
        <w:fldChar w:fldCharType="begin"/>
      </w:r>
      <w:r>
        <w:instrText xml:space="preserve"> REF _Ref82436290 \h </w:instrText>
      </w:r>
      <w:r>
        <w:fldChar w:fldCharType="separate"/>
      </w:r>
      <w:r w:rsidRPr="00D57E8D">
        <w:t xml:space="preserve">Ilustración </w:t>
      </w:r>
      <w:r w:rsidRPr="00D57E8D">
        <w:rPr>
          <w:noProof/>
        </w:rPr>
        <w:t>20</w:t>
      </w:r>
      <w:r>
        <w:fldChar w:fldCharType="end"/>
      </w:r>
      <w:r w:rsidR="00EB43E5">
        <w:t xml:space="preserve"> y la </w:t>
      </w:r>
      <w:r w:rsidR="00EB43E5">
        <w:fldChar w:fldCharType="begin"/>
      </w:r>
      <w:r w:rsidR="00EB43E5">
        <w:instrText xml:space="preserve"> REF _Ref82436841 \h </w:instrText>
      </w:r>
      <w:r w:rsidR="00EB43E5">
        <w:fldChar w:fldCharType="separate"/>
      </w:r>
      <w:r w:rsidR="00EB43E5" w:rsidRPr="00EB43E5">
        <w:t xml:space="preserve">Ilustración </w:t>
      </w:r>
      <w:r w:rsidR="00EB43E5" w:rsidRPr="00EB43E5">
        <w:rPr>
          <w:noProof/>
        </w:rPr>
        <w:t>21</w:t>
      </w:r>
      <w:r w:rsidR="00EB43E5">
        <w:fldChar w:fldCharType="end"/>
      </w:r>
      <w:r>
        <w:t xml:space="preserve"> se comprueba que el % de acierto es más elevado en los partidos de liga</w:t>
      </w:r>
      <w:r w:rsidR="00EB43E5">
        <w:t xml:space="preserve"> tanto en lanzamientos de penalti como en el resto</w:t>
      </w:r>
      <w:r>
        <w:t>. Además, cuanto más cercano a portería es el lanzamiento mayor es la diferencia entre ambos tipos de partido.</w:t>
      </w:r>
      <w:r w:rsidR="00EB43E5">
        <w:t xml:space="preserve"> Estas gráficas demuestran como el factor psicológico es muy importante en el juego ya que los partidos con mayor peso, donde una derrota puede significar la eliminación del equipo, el acierto de los jugadores se reduce notablemente.</w:t>
      </w:r>
    </w:p>
    <w:p w14:paraId="5967D31A" w14:textId="7F1A7797" w:rsidR="00EB43E5" w:rsidRDefault="00D57E8D" w:rsidP="00D57E8D">
      <w:pPr>
        <w:jc w:val="center"/>
      </w:pPr>
      <w:r>
        <w:rPr>
          <w:noProof/>
        </w:rPr>
        <w:lastRenderedPageBreak/>
        <w:drawing>
          <wp:inline distT="0" distB="0" distL="0" distR="0" wp14:anchorId="290CC91A" wp14:editId="4A5C9D60">
            <wp:extent cx="4825725" cy="2880000"/>
            <wp:effectExtent l="0" t="0" r="0" b="0"/>
            <wp:docPr id="26" name="Imagen 2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Gráfico, Gráfico de líneas&#10;&#10;Descripción generada automáticament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25725" cy="2880000"/>
                    </a:xfrm>
                    <a:prstGeom prst="rect">
                      <a:avLst/>
                    </a:prstGeom>
                    <a:noFill/>
                    <a:ln>
                      <a:noFill/>
                    </a:ln>
                  </pic:spPr>
                </pic:pic>
              </a:graphicData>
            </a:graphic>
          </wp:inline>
        </w:drawing>
      </w:r>
      <w:r w:rsidRPr="00D57E8D">
        <w:t xml:space="preserve"> </w:t>
      </w:r>
    </w:p>
    <w:p w14:paraId="356AD251" w14:textId="068BDDBB" w:rsidR="00EB43E5" w:rsidRDefault="00EB43E5" w:rsidP="00EB43E5">
      <w:pPr>
        <w:pStyle w:val="Descripcin"/>
        <w:jc w:val="center"/>
        <w:rPr>
          <w:color w:val="auto"/>
        </w:rPr>
      </w:pPr>
      <w:bookmarkStart w:id="181" w:name="_Ref82436290"/>
      <w:bookmarkStart w:id="182" w:name="_Toc82560628"/>
      <w:r w:rsidRPr="00D57E8D">
        <w:rPr>
          <w:color w:val="auto"/>
        </w:rPr>
        <w:t xml:space="preserve">Ilustración </w:t>
      </w:r>
      <w:r w:rsidRPr="00D57E8D">
        <w:rPr>
          <w:color w:val="auto"/>
        </w:rPr>
        <w:fldChar w:fldCharType="begin"/>
      </w:r>
      <w:r w:rsidRPr="00D57E8D">
        <w:rPr>
          <w:color w:val="auto"/>
        </w:rPr>
        <w:instrText xml:space="preserve"> SEQ Ilustración \* ARABIC </w:instrText>
      </w:r>
      <w:r w:rsidRPr="00D57E8D">
        <w:rPr>
          <w:color w:val="auto"/>
        </w:rPr>
        <w:fldChar w:fldCharType="separate"/>
      </w:r>
      <w:r w:rsidR="007C549F">
        <w:rPr>
          <w:noProof/>
          <w:color w:val="auto"/>
        </w:rPr>
        <w:t>20</w:t>
      </w:r>
      <w:r w:rsidRPr="00D57E8D">
        <w:rPr>
          <w:color w:val="auto"/>
        </w:rPr>
        <w:fldChar w:fldCharType="end"/>
      </w:r>
      <w:bookmarkEnd w:id="181"/>
      <w:r w:rsidRPr="00D57E8D">
        <w:rPr>
          <w:color w:val="auto"/>
        </w:rPr>
        <w:t>: % de acierto de los disparos según distancia a portería según tipo de competición.</w:t>
      </w:r>
      <w:bookmarkEnd w:id="182"/>
    </w:p>
    <w:p w14:paraId="440DE1C3" w14:textId="36D66184" w:rsidR="00D57E8D" w:rsidRDefault="00EB43E5" w:rsidP="00D57E8D">
      <w:pPr>
        <w:jc w:val="center"/>
      </w:pPr>
      <w:r>
        <w:rPr>
          <w:noProof/>
        </w:rPr>
        <w:drawing>
          <wp:inline distT="0" distB="0" distL="0" distR="0" wp14:anchorId="36862393" wp14:editId="3682D434">
            <wp:extent cx="2700000" cy="2487269"/>
            <wp:effectExtent l="0" t="0" r="0" b="0"/>
            <wp:docPr id="29" name="Imagen 29"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Gráfico, Gráfico de barras&#10;&#10;Descripción generada automáticament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00000" cy="2487269"/>
                    </a:xfrm>
                    <a:prstGeom prst="rect">
                      <a:avLst/>
                    </a:prstGeom>
                    <a:noFill/>
                    <a:ln>
                      <a:noFill/>
                    </a:ln>
                  </pic:spPr>
                </pic:pic>
              </a:graphicData>
            </a:graphic>
          </wp:inline>
        </w:drawing>
      </w:r>
    </w:p>
    <w:p w14:paraId="0B05FA1B" w14:textId="4CB3E17E" w:rsidR="00D57E8D" w:rsidRPr="00EB43E5" w:rsidRDefault="00EB43E5" w:rsidP="00EB43E5">
      <w:pPr>
        <w:pStyle w:val="Descripcin"/>
        <w:jc w:val="center"/>
        <w:rPr>
          <w:color w:val="auto"/>
        </w:rPr>
      </w:pPr>
      <w:bookmarkStart w:id="183" w:name="_Ref82436841"/>
      <w:bookmarkStart w:id="184" w:name="_Toc82560629"/>
      <w:r w:rsidRPr="00EB43E5">
        <w:rPr>
          <w:color w:val="auto"/>
        </w:rPr>
        <w:t xml:space="preserve">Ilustración </w:t>
      </w:r>
      <w:r w:rsidRPr="00EB43E5">
        <w:rPr>
          <w:color w:val="auto"/>
        </w:rPr>
        <w:fldChar w:fldCharType="begin"/>
      </w:r>
      <w:r w:rsidRPr="00EB43E5">
        <w:rPr>
          <w:color w:val="auto"/>
        </w:rPr>
        <w:instrText xml:space="preserve"> SEQ Ilustración \* ARABIC </w:instrText>
      </w:r>
      <w:r w:rsidRPr="00EB43E5">
        <w:rPr>
          <w:color w:val="auto"/>
        </w:rPr>
        <w:fldChar w:fldCharType="separate"/>
      </w:r>
      <w:r w:rsidR="007C549F">
        <w:rPr>
          <w:noProof/>
          <w:color w:val="auto"/>
        </w:rPr>
        <w:t>21</w:t>
      </w:r>
      <w:r w:rsidRPr="00EB43E5">
        <w:rPr>
          <w:color w:val="auto"/>
        </w:rPr>
        <w:fldChar w:fldCharType="end"/>
      </w:r>
      <w:bookmarkEnd w:id="183"/>
      <w:r w:rsidRPr="00EB43E5">
        <w:rPr>
          <w:color w:val="auto"/>
        </w:rPr>
        <w:t>: % de acierto en los lanzamientos de penalti según tipo de competición.</w:t>
      </w:r>
      <w:bookmarkEnd w:id="184"/>
    </w:p>
    <w:p w14:paraId="7C05A622" w14:textId="168D57A8" w:rsidR="00DE22AF" w:rsidRDefault="00DE22AF" w:rsidP="00D57E8D">
      <w:pPr>
        <w:rPr>
          <w:b/>
          <w:bCs/>
        </w:rPr>
      </w:pPr>
      <w:r w:rsidRPr="00DE22AF">
        <w:rPr>
          <w:b/>
          <w:bCs/>
        </w:rPr>
        <w:t>Momento de la competición</w:t>
      </w:r>
    </w:p>
    <w:p w14:paraId="2CF3BB09" w14:textId="5B48AC5E" w:rsidR="00737293" w:rsidRDefault="00DE22AF" w:rsidP="00D57E8D">
      <w:r w:rsidRPr="00DE22AF">
        <w:t>Una vez</w:t>
      </w:r>
      <w:r>
        <w:t xml:space="preserve"> conocido como afecta el tipo de competición en el % de acierto de los disparos se ha estudiado si dentro de una misma competición también hay diferencias dependiendo del momento en el que se encuentra la competición. En este caso se vuelven a apreciar las diferencias entre tipo de competición (ver </w:t>
      </w:r>
      <w:r>
        <w:fldChar w:fldCharType="begin"/>
      </w:r>
      <w:r>
        <w:instrText xml:space="preserve"> REF _Ref82438320 \h </w:instrText>
      </w:r>
      <w:r>
        <w:fldChar w:fldCharType="separate"/>
      </w:r>
      <w:r w:rsidRPr="00DE22AF">
        <w:t xml:space="preserve">Ilustración </w:t>
      </w:r>
      <w:r w:rsidRPr="00DE22AF">
        <w:rPr>
          <w:noProof/>
        </w:rPr>
        <w:t>22</w:t>
      </w:r>
      <w:r>
        <w:fldChar w:fldCharType="end"/>
      </w:r>
      <w:r>
        <w:t xml:space="preserve"> donde las barras verdes son momentos de copas y las barras azules son momento de liga). Dentro del mismo tipo de competición se aprecian diferencias </w:t>
      </w:r>
      <w:r w:rsidR="00737293">
        <w:t>menores, aunque el acierto es mayor en los momentos finales de cada competición.</w:t>
      </w:r>
    </w:p>
    <w:p w14:paraId="0E0981CC" w14:textId="77F990B4" w:rsidR="00737293" w:rsidRPr="00DE22AF" w:rsidRDefault="00737293" w:rsidP="00D57E8D">
      <w:r>
        <w:t xml:space="preserve">En el caso de los partidos de copa contradice el hecho que una mayor presión por el resultado se traduce en un menor acierto puesto que en la fase de grupos todavía tienes </w:t>
      </w:r>
      <w:r>
        <w:lastRenderedPageBreak/>
        <w:t>cierto margen para lograr pasar de ronda mientras que en las eliminatorias no es así. Por su parte en el caso de la liga, aunque puede parecer que hay mayor presión por lograr los objetivos cabe decir que algunos equipos pueden jugar más relajados si ya han conseguido sus objetivos o si saben que ya no puede cambiar la situación final del equipo. También la preparación física suele planificarse para llegar a la parte media i final de la temporada de manera óptima. En cualquier caso, la diferencia de acierto entre el inicio y final de la liga es muy pequeña (0,4%). En cuanto a la distancia a puerta se vuelve a apreciar que no hay grandes diferencias según el momento de la temporada ya que la media se sitúa entre 17,5m i 18,5m.</w:t>
      </w:r>
    </w:p>
    <w:p w14:paraId="1C1430E2" w14:textId="0D8B3797" w:rsidR="00DE22AF" w:rsidRDefault="00DE22AF" w:rsidP="00DE22AF">
      <w:pPr>
        <w:jc w:val="center"/>
      </w:pPr>
      <w:r>
        <w:rPr>
          <w:noProof/>
        </w:rPr>
        <w:drawing>
          <wp:inline distT="0" distB="0" distL="0" distR="0" wp14:anchorId="767E43D3" wp14:editId="2675F6E4">
            <wp:extent cx="5160332" cy="2880000"/>
            <wp:effectExtent l="0" t="0" r="0" b="0"/>
            <wp:docPr id="34" name="Imagen 34"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Gráfico&#10;&#10;Descripción generada automáticament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60332" cy="2880000"/>
                    </a:xfrm>
                    <a:prstGeom prst="rect">
                      <a:avLst/>
                    </a:prstGeom>
                    <a:noFill/>
                    <a:ln>
                      <a:noFill/>
                    </a:ln>
                  </pic:spPr>
                </pic:pic>
              </a:graphicData>
            </a:graphic>
          </wp:inline>
        </w:drawing>
      </w:r>
    </w:p>
    <w:p w14:paraId="2AF0F901" w14:textId="6DD03840" w:rsidR="00DE22AF" w:rsidRDefault="00DE22AF" w:rsidP="00DE22AF">
      <w:pPr>
        <w:pStyle w:val="Descripcin"/>
        <w:jc w:val="center"/>
        <w:rPr>
          <w:color w:val="auto"/>
        </w:rPr>
      </w:pPr>
      <w:bookmarkStart w:id="185" w:name="_Ref82438320"/>
      <w:bookmarkStart w:id="186" w:name="_Toc82560630"/>
      <w:r w:rsidRPr="00DE22AF">
        <w:rPr>
          <w:color w:val="auto"/>
        </w:rPr>
        <w:t xml:space="preserve">Ilustración </w:t>
      </w:r>
      <w:r w:rsidRPr="00DE22AF">
        <w:rPr>
          <w:color w:val="auto"/>
        </w:rPr>
        <w:fldChar w:fldCharType="begin"/>
      </w:r>
      <w:r w:rsidRPr="00DE22AF">
        <w:rPr>
          <w:color w:val="auto"/>
        </w:rPr>
        <w:instrText xml:space="preserve"> SEQ Ilustración \* ARABIC </w:instrText>
      </w:r>
      <w:r w:rsidRPr="00DE22AF">
        <w:rPr>
          <w:color w:val="auto"/>
        </w:rPr>
        <w:fldChar w:fldCharType="separate"/>
      </w:r>
      <w:r w:rsidR="007C549F">
        <w:rPr>
          <w:noProof/>
          <w:color w:val="auto"/>
        </w:rPr>
        <w:t>22</w:t>
      </w:r>
      <w:r w:rsidRPr="00DE22AF">
        <w:rPr>
          <w:color w:val="auto"/>
        </w:rPr>
        <w:fldChar w:fldCharType="end"/>
      </w:r>
      <w:bookmarkEnd w:id="185"/>
      <w:r w:rsidRPr="00DE22AF">
        <w:rPr>
          <w:color w:val="auto"/>
        </w:rPr>
        <w:t>: % de acierto y distancia media de los disparos según momento de la competición.</w:t>
      </w:r>
      <w:bookmarkEnd w:id="186"/>
    </w:p>
    <w:p w14:paraId="4B11D259" w14:textId="77777777" w:rsidR="001149D6" w:rsidRPr="001E41CB" w:rsidRDefault="001149D6" w:rsidP="001149D6">
      <w:pPr>
        <w:rPr>
          <w:b/>
          <w:bCs/>
        </w:rPr>
      </w:pPr>
      <w:r w:rsidRPr="001E41CB">
        <w:rPr>
          <w:b/>
          <w:bCs/>
        </w:rPr>
        <w:t>Expulsiones</w:t>
      </w:r>
    </w:p>
    <w:p w14:paraId="05BF8A96" w14:textId="77777777" w:rsidR="001149D6" w:rsidRDefault="001149D6" w:rsidP="001149D6">
      <w:r>
        <w:t>Otro factor que se ha añadido para este TFM son los jugadores que tiene cada equipo a la hora de realizar el lanzamiento. Siempre es mejor para las opciones de victoria que el equipo rival cuente con un jugador menos pues va a ser más fácil lograr llegar a la portería rival, pero se quería estudiar si una vez se realiza el disparo el hecho de contar con una diferencia de jugadores favorable o desfavorable afectaba a la eficacia del disparo y de qué manera.</w:t>
      </w:r>
    </w:p>
    <w:p w14:paraId="20343F56" w14:textId="77777777" w:rsidR="001149D6" w:rsidRDefault="001149D6" w:rsidP="001149D6">
      <w:r>
        <w:t>Al comparar los porcentajes de gol y la distancia media de los disparos cuando se está en igualdad de condiciones y cuando se tiene ventaja o desventaja numérica (</w:t>
      </w:r>
      <w:r>
        <w:fldChar w:fldCharType="begin"/>
      </w:r>
      <w:r>
        <w:instrText xml:space="preserve"> REF _Ref82452228 \h </w:instrText>
      </w:r>
      <w:r>
        <w:fldChar w:fldCharType="separate"/>
      </w:r>
      <w:r w:rsidRPr="00681F44">
        <w:t xml:space="preserve">Tabla </w:t>
      </w:r>
      <w:r w:rsidRPr="00681F44">
        <w:rPr>
          <w:noProof/>
        </w:rPr>
        <w:t>8</w:t>
      </w:r>
      <w:r>
        <w:fldChar w:fldCharType="end"/>
      </w:r>
      <w:r>
        <w:t xml:space="preserve">) podemos apreciar como la diferencia en la efectividad puede llegar a ser de un 2,4% mayor con un jugador más respecto a los tiros realizados con un jugador menos. En el caso de los disparos con un jugador menos se puede apreciar que la distancia de estos también es algo </w:t>
      </w:r>
      <w:r>
        <w:lastRenderedPageBreak/>
        <w:t>mayor. Tiene sentido pues con un jugador menos es más complicado poder generar jugadas elaboradas para poder disparar desde mejores posiciones. Lo que también se aprecia en la tabla es como no cambia apenas la distancia de los tiros con un jugador más respecto a los realizados con el mismo número de efectivos, pero la efectividad sí que es hasta un 1,4% mayor.</w:t>
      </w:r>
    </w:p>
    <w:tbl>
      <w:tblPr>
        <w:tblStyle w:val="Tabladelista4-nfasis1"/>
        <w:tblW w:w="0" w:type="auto"/>
        <w:jc w:val="center"/>
        <w:tblLook w:val="04A0" w:firstRow="1" w:lastRow="0" w:firstColumn="1" w:lastColumn="0" w:noHBand="0" w:noVBand="1"/>
      </w:tblPr>
      <w:tblGrid>
        <w:gridCol w:w="1244"/>
        <w:gridCol w:w="816"/>
        <w:gridCol w:w="1782"/>
        <w:gridCol w:w="1916"/>
      </w:tblGrid>
      <w:tr w:rsidR="001149D6" w:rsidRPr="00940BAA" w14:paraId="2266185F" w14:textId="77777777" w:rsidTr="002625D7">
        <w:trPr>
          <w:cnfStyle w:val="100000000000" w:firstRow="1" w:lastRow="0" w:firstColumn="0" w:lastColumn="0" w:oddVBand="0" w:evenVBand="0" w:oddHBand="0" w:evenHBand="0" w:firstRowFirstColumn="0" w:firstRowLastColumn="0" w:lastRowFirstColumn="0" w:lastRowLastColumn="0"/>
          <w:trHeight w:val="189"/>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F6E8B7B" w14:textId="77777777" w:rsidR="001149D6" w:rsidRPr="00940BAA" w:rsidRDefault="001149D6" w:rsidP="002625D7">
            <w:pPr>
              <w:spacing w:before="240" w:line="240" w:lineRule="auto"/>
              <w:jc w:val="center"/>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Jugadores</w:t>
            </w:r>
          </w:p>
        </w:tc>
        <w:tc>
          <w:tcPr>
            <w:tcW w:w="0" w:type="auto"/>
            <w:vAlign w:val="center"/>
            <w:hideMark/>
          </w:tcPr>
          <w:p w14:paraId="1EE99ADE" w14:textId="77777777" w:rsidR="001149D6" w:rsidRPr="00940BAA" w:rsidRDefault="001149D6" w:rsidP="002625D7">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sidRPr="00940BAA">
              <w:rPr>
                <w:rFonts w:ascii="Helvetica" w:eastAsia="Times New Roman" w:hAnsi="Helvetica" w:cs="Helvetica"/>
                <w:b w:val="0"/>
                <w:bCs w:val="0"/>
                <w:color w:val="000000"/>
                <w:lang w:eastAsia="es-ES"/>
              </w:rPr>
              <w:t>% Gol</w:t>
            </w:r>
          </w:p>
        </w:tc>
        <w:tc>
          <w:tcPr>
            <w:tcW w:w="0" w:type="auto"/>
            <w:vAlign w:val="center"/>
            <w:hideMark/>
          </w:tcPr>
          <w:p w14:paraId="02E6FE6F" w14:textId="77777777" w:rsidR="001149D6" w:rsidRPr="00940BAA" w:rsidRDefault="001149D6" w:rsidP="002625D7">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Distancia media</w:t>
            </w:r>
          </w:p>
        </w:tc>
        <w:tc>
          <w:tcPr>
            <w:tcW w:w="0" w:type="auto"/>
          </w:tcPr>
          <w:p w14:paraId="72BB9C3F" w14:textId="77777777" w:rsidR="001149D6" w:rsidRDefault="001149D6" w:rsidP="002625D7">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 Contraataques</w:t>
            </w:r>
          </w:p>
        </w:tc>
      </w:tr>
      <w:tr w:rsidR="001149D6" w:rsidRPr="00940BAA" w14:paraId="783C6DD7" w14:textId="77777777" w:rsidTr="006105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1C1CC41" w14:textId="77777777" w:rsidR="001149D6" w:rsidRPr="00940BAA" w:rsidRDefault="001149D6" w:rsidP="006105BB">
            <w:pPr>
              <w:spacing w:before="240" w:line="240" w:lineRule="auto"/>
              <w:jc w:val="center"/>
              <w:rPr>
                <w:rFonts w:ascii="Helvetica" w:eastAsia="Times New Roman" w:hAnsi="Helvetica" w:cs="Helvetica"/>
                <w:b w:val="0"/>
                <w:bCs w:val="0"/>
                <w:color w:val="000000"/>
                <w:sz w:val="20"/>
                <w:szCs w:val="20"/>
                <w:lang w:eastAsia="es-ES"/>
              </w:rPr>
            </w:pPr>
            <w:r w:rsidRPr="00940BAA">
              <w:rPr>
                <w:rFonts w:ascii="Helvetica" w:eastAsia="Times New Roman" w:hAnsi="Helvetica" w:cs="Helvetica"/>
                <w:b w:val="0"/>
                <w:bCs w:val="0"/>
                <w:color w:val="000000"/>
                <w:sz w:val="20"/>
                <w:szCs w:val="20"/>
                <w:lang w:eastAsia="es-ES"/>
              </w:rPr>
              <w:t>-1</w:t>
            </w:r>
          </w:p>
        </w:tc>
        <w:tc>
          <w:tcPr>
            <w:tcW w:w="0" w:type="auto"/>
            <w:vAlign w:val="center"/>
            <w:hideMark/>
          </w:tcPr>
          <w:p w14:paraId="42C5A7FD"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9.59</w:t>
            </w:r>
          </w:p>
        </w:tc>
        <w:tc>
          <w:tcPr>
            <w:tcW w:w="0" w:type="auto"/>
            <w:vAlign w:val="center"/>
            <w:hideMark/>
          </w:tcPr>
          <w:p w14:paraId="33CA6E9A"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9.6</w:t>
            </w:r>
          </w:p>
        </w:tc>
        <w:tc>
          <w:tcPr>
            <w:tcW w:w="0" w:type="auto"/>
            <w:vAlign w:val="center"/>
          </w:tcPr>
          <w:p w14:paraId="7801CDAD"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6,94</w:t>
            </w:r>
          </w:p>
        </w:tc>
      </w:tr>
      <w:tr w:rsidR="001149D6" w:rsidRPr="00940BAA" w14:paraId="258650E2" w14:textId="77777777" w:rsidTr="006105BB">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14EC505" w14:textId="77777777" w:rsidR="001149D6" w:rsidRPr="00940BAA" w:rsidRDefault="001149D6" w:rsidP="006105BB">
            <w:pPr>
              <w:spacing w:before="240" w:line="240" w:lineRule="auto"/>
              <w:jc w:val="center"/>
              <w:rPr>
                <w:rFonts w:ascii="Helvetica" w:eastAsia="Times New Roman" w:hAnsi="Helvetica" w:cs="Helvetica"/>
                <w:b w:val="0"/>
                <w:bCs w:val="0"/>
                <w:color w:val="000000"/>
                <w:sz w:val="20"/>
                <w:szCs w:val="20"/>
                <w:lang w:eastAsia="es-ES"/>
              </w:rPr>
            </w:pPr>
            <w:r w:rsidRPr="00940BAA">
              <w:rPr>
                <w:rFonts w:ascii="Helvetica" w:eastAsia="Times New Roman" w:hAnsi="Helvetica" w:cs="Helvetica"/>
                <w:b w:val="0"/>
                <w:bCs w:val="0"/>
                <w:color w:val="000000"/>
                <w:sz w:val="20"/>
                <w:szCs w:val="20"/>
                <w:lang w:eastAsia="es-ES"/>
              </w:rPr>
              <w:t>0</w:t>
            </w:r>
          </w:p>
        </w:tc>
        <w:tc>
          <w:tcPr>
            <w:tcW w:w="0" w:type="auto"/>
            <w:vAlign w:val="center"/>
            <w:hideMark/>
          </w:tcPr>
          <w:p w14:paraId="05E92AA9" w14:textId="77777777" w:rsidR="001149D6" w:rsidRPr="00940BAA" w:rsidRDefault="001149D6" w:rsidP="006105BB">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0.58</w:t>
            </w:r>
          </w:p>
        </w:tc>
        <w:tc>
          <w:tcPr>
            <w:tcW w:w="0" w:type="auto"/>
            <w:vAlign w:val="center"/>
            <w:hideMark/>
          </w:tcPr>
          <w:p w14:paraId="5D1640B4" w14:textId="77777777" w:rsidR="001149D6" w:rsidRPr="00940BAA" w:rsidRDefault="001149D6" w:rsidP="006105BB">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8.19</w:t>
            </w:r>
          </w:p>
        </w:tc>
        <w:tc>
          <w:tcPr>
            <w:tcW w:w="0" w:type="auto"/>
            <w:vAlign w:val="center"/>
          </w:tcPr>
          <w:p w14:paraId="39BD12C8" w14:textId="77777777" w:rsidR="001149D6" w:rsidRPr="00940BAA" w:rsidRDefault="001149D6" w:rsidP="006105BB">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5,06</w:t>
            </w:r>
          </w:p>
        </w:tc>
      </w:tr>
      <w:tr w:rsidR="001149D6" w:rsidRPr="00940BAA" w14:paraId="0E145815" w14:textId="77777777" w:rsidTr="006105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CD9B9DB" w14:textId="77777777" w:rsidR="001149D6" w:rsidRPr="00940BAA" w:rsidRDefault="001149D6" w:rsidP="006105BB">
            <w:pPr>
              <w:spacing w:before="240" w:line="240" w:lineRule="auto"/>
              <w:jc w:val="center"/>
              <w:rPr>
                <w:rFonts w:ascii="Helvetica" w:eastAsia="Times New Roman" w:hAnsi="Helvetica" w:cs="Helvetica"/>
                <w:b w:val="0"/>
                <w:bCs w:val="0"/>
                <w:color w:val="000000"/>
                <w:sz w:val="20"/>
                <w:szCs w:val="20"/>
                <w:lang w:eastAsia="es-ES"/>
              </w:rPr>
            </w:pPr>
            <w:r w:rsidRPr="00940BAA">
              <w:rPr>
                <w:rFonts w:ascii="Helvetica" w:eastAsia="Times New Roman" w:hAnsi="Helvetica" w:cs="Helvetica"/>
                <w:b w:val="0"/>
                <w:bCs w:val="0"/>
                <w:color w:val="000000"/>
                <w:sz w:val="20"/>
                <w:szCs w:val="20"/>
                <w:lang w:eastAsia="es-ES"/>
              </w:rPr>
              <w:t>+1</w:t>
            </w:r>
          </w:p>
        </w:tc>
        <w:tc>
          <w:tcPr>
            <w:tcW w:w="0" w:type="auto"/>
            <w:vAlign w:val="center"/>
            <w:hideMark/>
          </w:tcPr>
          <w:p w14:paraId="37BBD289"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1.99</w:t>
            </w:r>
          </w:p>
        </w:tc>
        <w:tc>
          <w:tcPr>
            <w:tcW w:w="0" w:type="auto"/>
            <w:vAlign w:val="center"/>
            <w:hideMark/>
          </w:tcPr>
          <w:p w14:paraId="3B88B2A7"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8.23</w:t>
            </w:r>
          </w:p>
        </w:tc>
        <w:tc>
          <w:tcPr>
            <w:tcW w:w="0" w:type="auto"/>
            <w:vAlign w:val="center"/>
          </w:tcPr>
          <w:p w14:paraId="063A8531"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3,98</w:t>
            </w:r>
          </w:p>
        </w:tc>
      </w:tr>
    </w:tbl>
    <w:p w14:paraId="3D83E8B5" w14:textId="0734C87B" w:rsidR="001149D6" w:rsidRPr="00681F44" w:rsidRDefault="001149D6" w:rsidP="001149D6">
      <w:pPr>
        <w:pStyle w:val="Descripcin"/>
        <w:jc w:val="center"/>
        <w:rPr>
          <w:color w:val="auto"/>
        </w:rPr>
      </w:pPr>
      <w:bookmarkStart w:id="187" w:name="_Ref82452228"/>
      <w:bookmarkStart w:id="188" w:name="_Ref82454711"/>
      <w:bookmarkStart w:id="189" w:name="_Toc82560606"/>
      <w:r w:rsidRPr="00681F44">
        <w:rPr>
          <w:color w:val="auto"/>
        </w:rPr>
        <w:t xml:space="preserve">Tabla </w:t>
      </w:r>
      <w:r w:rsidRPr="00681F44">
        <w:rPr>
          <w:color w:val="auto"/>
        </w:rPr>
        <w:fldChar w:fldCharType="begin"/>
      </w:r>
      <w:r w:rsidRPr="00681F44">
        <w:rPr>
          <w:color w:val="auto"/>
        </w:rPr>
        <w:instrText xml:space="preserve"> SEQ Tabla \* ARABIC </w:instrText>
      </w:r>
      <w:r w:rsidRPr="00681F44">
        <w:rPr>
          <w:color w:val="auto"/>
        </w:rPr>
        <w:fldChar w:fldCharType="separate"/>
      </w:r>
      <w:r w:rsidRPr="00681F44">
        <w:rPr>
          <w:noProof/>
          <w:color w:val="auto"/>
        </w:rPr>
        <w:t>8</w:t>
      </w:r>
      <w:r w:rsidRPr="00681F44">
        <w:rPr>
          <w:color w:val="auto"/>
        </w:rPr>
        <w:fldChar w:fldCharType="end"/>
      </w:r>
      <w:bookmarkEnd w:id="187"/>
      <w:r w:rsidRPr="00681F44">
        <w:rPr>
          <w:color w:val="auto"/>
        </w:rPr>
        <w:t>: % de acierto</w:t>
      </w:r>
      <w:r w:rsidR="00313DE6">
        <w:rPr>
          <w:color w:val="auto"/>
        </w:rPr>
        <w:t>,</w:t>
      </w:r>
      <w:r w:rsidRPr="00681F44">
        <w:rPr>
          <w:color w:val="auto"/>
        </w:rPr>
        <w:t xml:space="preserve"> distancia media de los disparos </w:t>
      </w:r>
      <w:r>
        <w:rPr>
          <w:color w:val="auto"/>
        </w:rPr>
        <w:t xml:space="preserve">y % de contraataques </w:t>
      </w:r>
      <w:r w:rsidRPr="00681F44">
        <w:rPr>
          <w:color w:val="auto"/>
        </w:rPr>
        <w:t>según diferencia de jugadores en el campo.</w:t>
      </w:r>
      <w:bookmarkEnd w:id="188"/>
      <w:bookmarkEnd w:id="189"/>
    </w:p>
    <w:p w14:paraId="4992EEC5" w14:textId="77777777" w:rsidR="001149D6" w:rsidRDefault="001149D6" w:rsidP="001149D6">
      <w:pPr>
        <w:jc w:val="center"/>
      </w:pPr>
      <w:r>
        <w:rPr>
          <w:noProof/>
        </w:rPr>
        <w:drawing>
          <wp:inline distT="0" distB="0" distL="0" distR="0" wp14:anchorId="15AD7170" wp14:editId="39E58412">
            <wp:extent cx="4825716" cy="2880000"/>
            <wp:effectExtent l="0" t="0" r="0" b="0"/>
            <wp:docPr id="56" name="Imagen 5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Gráfico, Gráfico de líneas&#10;&#10;Descripción generada automáticament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25716" cy="2880000"/>
                    </a:xfrm>
                    <a:prstGeom prst="rect">
                      <a:avLst/>
                    </a:prstGeom>
                    <a:noFill/>
                    <a:ln>
                      <a:noFill/>
                    </a:ln>
                  </pic:spPr>
                </pic:pic>
              </a:graphicData>
            </a:graphic>
          </wp:inline>
        </w:drawing>
      </w:r>
    </w:p>
    <w:p w14:paraId="24DEE2BF" w14:textId="4192C556" w:rsidR="001149D6" w:rsidRPr="00B974B8" w:rsidRDefault="001149D6" w:rsidP="001149D6">
      <w:pPr>
        <w:pStyle w:val="Descripcin"/>
        <w:jc w:val="center"/>
        <w:rPr>
          <w:color w:val="auto"/>
        </w:rPr>
      </w:pPr>
      <w:bookmarkStart w:id="190" w:name="_Ref82452603"/>
      <w:bookmarkStart w:id="191" w:name="_Toc82560631"/>
      <w:r w:rsidRPr="00B974B8">
        <w:rPr>
          <w:color w:val="auto"/>
        </w:rPr>
        <w:t xml:space="preserve">Ilustración </w:t>
      </w:r>
      <w:r w:rsidRPr="00B974B8">
        <w:rPr>
          <w:color w:val="auto"/>
        </w:rPr>
        <w:fldChar w:fldCharType="begin"/>
      </w:r>
      <w:r w:rsidRPr="00B974B8">
        <w:rPr>
          <w:color w:val="auto"/>
        </w:rPr>
        <w:instrText xml:space="preserve"> SEQ Ilustración \* ARABIC </w:instrText>
      </w:r>
      <w:r w:rsidRPr="00B974B8">
        <w:rPr>
          <w:color w:val="auto"/>
        </w:rPr>
        <w:fldChar w:fldCharType="separate"/>
      </w:r>
      <w:r w:rsidR="007C549F">
        <w:rPr>
          <w:noProof/>
          <w:color w:val="auto"/>
        </w:rPr>
        <w:t>23</w:t>
      </w:r>
      <w:r w:rsidRPr="00B974B8">
        <w:rPr>
          <w:color w:val="auto"/>
        </w:rPr>
        <w:fldChar w:fldCharType="end"/>
      </w:r>
      <w:bookmarkEnd w:id="190"/>
      <w:r w:rsidRPr="00B974B8">
        <w:rPr>
          <w:color w:val="auto"/>
        </w:rPr>
        <w:t>: % de acierto en los lanzamientos por distancia a portería y según diferencia de jugadores en el campo.</w:t>
      </w:r>
      <w:bookmarkEnd w:id="191"/>
    </w:p>
    <w:p w14:paraId="2F22B288" w14:textId="5C0162B7" w:rsidR="001149D6" w:rsidRDefault="001149D6" w:rsidP="001149D6">
      <w:r>
        <w:t xml:space="preserve">Si se analiza la efectividad de los disparos según la distancia a portería (ver </w:t>
      </w:r>
      <w:r>
        <w:fldChar w:fldCharType="begin"/>
      </w:r>
      <w:r>
        <w:instrText xml:space="preserve"> REF _Ref82452603 \h </w:instrText>
      </w:r>
      <w:r>
        <w:fldChar w:fldCharType="separate"/>
      </w:r>
      <w:r w:rsidRPr="00B974B8">
        <w:t xml:space="preserve">Ilustración </w:t>
      </w:r>
      <w:r>
        <w:rPr>
          <w:noProof/>
        </w:rPr>
        <w:t>24</w:t>
      </w:r>
      <w:r>
        <w:fldChar w:fldCharType="end"/>
      </w:r>
      <w:r>
        <w:t>) es posible apreciar que pese a que en líneas generales la efectividad es mayor cuando se tiene más jugadores que el rival en el caso de los tiros más cercanos no es así. Esto puede ser debido a la manera de defender cada equipo en las distintas situaciones. El equipo con un jugador menos suele defender mucho más atrás, acumulando jugadores cerca de la portería y no permitiendo tiros desde cerca. Por su parte el equipo con un jugador más suele ir más al ataque lo que puede permitir que el rival realice contraataques para llegar rápido a la portería rival. Por ello se ha estudiado el % de disparos provenientes de un contraataque en cada caso (</w:t>
      </w:r>
      <w:r>
        <w:fldChar w:fldCharType="begin"/>
      </w:r>
      <w:r>
        <w:instrText xml:space="preserve"> REF _Ref82452228 \h </w:instrText>
      </w:r>
      <w:r>
        <w:fldChar w:fldCharType="separate"/>
      </w:r>
      <w:r w:rsidRPr="00681F44">
        <w:t xml:space="preserve">Tabla </w:t>
      </w:r>
      <w:r w:rsidRPr="00681F44">
        <w:rPr>
          <w:noProof/>
        </w:rPr>
        <w:t>8</w:t>
      </w:r>
      <w:r>
        <w:fldChar w:fldCharType="end"/>
      </w:r>
      <w:r>
        <w:t>) y se aprecia como es mayor en caso de jugar con un jugador menos y es menor en caso de jugar con un jugador más, como se esperaba.</w:t>
      </w:r>
      <w:r>
        <w:fldChar w:fldCharType="begin"/>
      </w:r>
      <w:r>
        <w:instrText xml:space="preserve"> REF _Ref82454711 \h </w:instrText>
      </w:r>
      <w:r>
        <w:fldChar w:fldCharType="separate"/>
      </w:r>
      <w:r>
        <w:fldChar w:fldCharType="end"/>
      </w:r>
    </w:p>
    <w:p w14:paraId="6127D489" w14:textId="2197249B" w:rsidR="001149D6" w:rsidRDefault="001149D6" w:rsidP="001149D6">
      <w:r>
        <w:lastRenderedPageBreak/>
        <w:t xml:space="preserve">En el caso de los lanzamientos de penalti, donde la diferencia de jugadores no debería afectar al propio lanzamiento en sí, se aprecia como con un jugador menos en el equipo </w:t>
      </w:r>
      <w:proofErr w:type="spellStart"/>
      <w:r>
        <w:t>el</w:t>
      </w:r>
      <w:proofErr w:type="spellEnd"/>
      <w:r>
        <w:t xml:space="preserve"> % de acierto baja ligeramente, pero en caso de un jugador menos por parte del rival el % de acierto crece 8,5 puntos (</w:t>
      </w:r>
      <w:r>
        <w:fldChar w:fldCharType="begin"/>
      </w:r>
      <w:r>
        <w:instrText xml:space="preserve"> REF _Ref82454985 \h </w:instrText>
      </w:r>
      <w:r>
        <w:fldChar w:fldCharType="separate"/>
      </w:r>
      <w:r w:rsidRPr="00E8706C">
        <w:t xml:space="preserve">Ilustración </w:t>
      </w:r>
      <w:r>
        <w:rPr>
          <w:noProof/>
        </w:rPr>
        <w:t>25</w:t>
      </w:r>
      <w:r>
        <w:fldChar w:fldCharType="end"/>
      </w:r>
      <w:r>
        <w:t>). En este caso se puede apreciar como el factor emocional (negativo para el portero y positivo para el lanzador) puede llegar a afectar al lanzamiento.</w:t>
      </w:r>
    </w:p>
    <w:p w14:paraId="50117066" w14:textId="77777777" w:rsidR="001149D6" w:rsidRDefault="001149D6" w:rsidP="001149D6">
      <w:pPr>
        <w:jc w:val="center"/>
      </w:pPr>
      <w:r>
        <w:rPr>
          <w:noProof/>
        </w:rPr>
        <w:drawing>
          <wp:inline distT="0" distB="0" distL="0" distR="0" wp14:anchorId="5A632C31" wp14:editId="29A338F5">
            <wp:extent cx="2700000" cy="2487273"/>
            <wp:effectExtent l="0" t="0" r="0" b="0"/>
            <wp:docPr id="53" name="Imagen 53"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Gráfico, Gráfico de barras&#10;&#10;Descripción generada automáticament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00000" cy="2487273"/>
                    </a:xfrm>
                    <a:prstGeom prst="rect">
                      <a:avLst/>
                    </a:prstGeom>
                    <a:noFill/>
                    <a:ln>
                      <a:noFill/>
                    </a:ln>
                  </pic:spPr>
                </pic:pic>
              </a:graphicData>
            </a:graphic>
          </wp:inline>
        </w:drawing>
      </w:r>
      <w:r>
        <w:rPr>
          <w:noProof/>
        </w:rPr>
        <w:drawing>
          <wp:inline distT="0" distB="0" distL="0" distR="0" wp14:anchorId="75CCCAB8" wp14:editId="4C89EC21">
            <wp:extent cx="2700000" cy="2487273"/>
            <wp:effectExtent l="0" t="0" r="0" b="0"/>
            <wp:docPr id="44" name="Imagen 44"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Gráfico, Gráfico de barras&#10;&#10;Descripción generada automáticament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00000" cy="2487273"/>
                    </a:xfrm>
                    <a:prstGeom prst="rect">
                      <a:avLst/>
                    </a:prstGeom>
                    <a:noFill/>
                    <a:ln>
                      <a:noFill/>
                    </a:ln>
                  </pic:spPr>
                </pic:pic>
              </a:graphicData>
            </a:graphic>
          </wp:inline>
        </w:drawing>
      </w:r>
    </w:p>
    <w:p w14:paraId="3E8C3AE4" w14:textId="5E180F4D" w:rsidR="001149D6" w:rsidRDefault="001149D6" w:rsidP="001149D6">
      <w:pPr>
        <w:pStyle w:val="Descripcin"/>
        <w:jc w:val="center"/>
        <w:rPr>
          <w:color w:val="auto"/>
        </w:rPr>
      </w:pPr>
      <w:bookmarkStart w:id="192" w:name="_Ref82454985"/>
      <w:bookmarkStart w:id="193" w:name="_Toc82560632"/>
      <w:r w:rsidRPr="00E8706C">
        <w:rPr>
          <w:color w:val="auto"/>
        </w:rPr>
        <w:t xml:space="preserve">Ilustración </w:t>
      </w:r>
      <w:r w:rsidRPr="00E8706C">
        <w:rPr>
          <w:color w:val="auto"/>
        </w:rPr>
        <w:fldChar w:fldCharType="begin"/>
      </w:r>
      <w:r w:rsidRPr="00E8706C">
        <w:rPr>
          <w:color w:val="auto"/>
        </w:rPr>
        <w:instrText xml:space="preserve"> SEQ Ilustración \* ARABIC </w:instrText>
      </w:r>
      <w:r w:rsidRPr="00E8706C">
        <w:rPr>
          <w:color w:val="auto"/>
        </w:rPr>
        <w:fldChar w:fldCharType="separate"/>
      </w:r>
      <w:r w:rsidR="007C549F">
        <w:rPr>
          <w:noProof/>
          <w:color w:val="auto"/>
        </w:rPr>
        <w:t>24</w:t>
      </w:r>
      <w:r w:rsidRPr="00E8706C">
        <w:rPr>
          <w:color w:val="auto"/>
        </w:rPr>
        <w:fldChar w:fldCharType="end"/>
      </w:r>
      <w:bookmarkEnd w:id="192"/>
      <w:r w:rsidRPr="00E8706C">
        <w:rPr>
          <w:color w:val="auto"/>
        </w:rPr>
        <w:t>: % de acierto en los lanzamientos de penalti según número de jugadores del propio equipo (izquierda) o del equipo rival (derecha).</w:t>
      </w:r>
      <w:bookmarkEnd w:id="193"/>
    </w:p>
    <w:p w14:paraId="54E4D418" w14:textId="056102BB" w:rsidR="00DE22AF" w:rsidRDefault="00A81699" w:rsidP="00DE22AF">
      <w:pPr>
        <w:rPr>
          <w:b/>
          <w:bCs/>
        </w:rPr>
      </w:pPr>
      <w:r w:rsidRPr="00A81699">
        <w:rPr>
          <w:b/>
          <w:bCs/>
        </w:rPr>
        <w:t>Factor campo</w:t>
      </w:r>
    </w:p>
    <w:p w14:paraId="75B27E7F" w14:textId="4D7F5889" w:rsidR="00A81699" w:rsidRDefault="0093307D" w:rsidP="00DE22AF">
      <w:r w:rsidRPr="0093307D">
        <w:t>La variable del factor campo</w:t>
      </w:r>
      <w:r>
        <w:t xml:space="preserve"> ya ha sido estudiada en trabajos previos </w:t>
      </w:r>
      <w:r w:rsidR="00C77E0F">
        <w:fldChar w:fldCharType="begin"/>
      </w:r>
      <w:r w:rsidR="00C77E0F">
        <w:instrText xml:space="preserve"> ADDIN ZOTERO_ITEM CSL_CITATION {"citationID":"XvqZYULh","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00C77E0F">
        <w:fldChar w:fldCharType="separate"/>
      </w:r>
      <w:r w:rsidR="00C77E0F" w:rsidRPr="00C77E0F">
        <w:rPr>
          <w:rFonts w:cs="Arial"/>
        </w:rPr>
        <w:t>(Giacobbe, 2016)</w:t>
      </w:r>
      <w:r w:rsidR="00C77E0F">
        <w:fldChar w:fldCharType="end"/>
      </w:r>
      <w:r>
        <w:t xml:space="preserve"> como </w:t>
      </w:r>
      <w:r w:rsidR="00C77E0F">
        <w:t xml:space="preserve">se ha explicado en el apartado </w:t>
      </w:r>
      <w:r w:rsidR="00C77E0F">
        <w:fldChar w:fldCharType="begin"/>
      </w:r>
      <w:r w:rsidR="00C77E0F">
        <w:instrText xml:space="preserve"> REF _Ref82448260 \h </w:instrText>
      </w:r>
      <w:r w:rsidR="00C77E0F">
        <w:fldChar w:fldCharType="separate"/>
      </w:r>
      <w:r w:rsidR="00C77E0F">
        <w:t>2.2</w:t>
      </w:r>
      <w:r w:rsidR="00C77E0F">
        <w:fldChar w:fldCharType="end"/>
      </w:r>
      <w:r w:rsidR="00C77E0F">
        <w:t>. En ese trabajo se demostraba que todavía era mayor la efectividad del equipo que jugaba en casa. En este TFM se ha querido estudiar también si esa afirmación era cierta según los datos con los que se ha trabajado.</w:t>
      </w:r>
    </w:p>
    <w:p w14:paraId="297463CD" w14:textId="67992BFE" w:rsidR="00C77E0F" w:rsidRPr="0093307D" w:rsidRDefault="00C77E0F" w:rsidP="00DE22AF">
      <w:r>
        <w:t xml:space="preserve">Como se puede ver en la </w:t>
      </w:r>
      <w:r w:rsidR="00B931C2">
        <w:fldChar w:fldCharType="begin"/>
      </w:r>
      <w:r w:rsidR="00B931C2">
        <w:instrText xml:space="preserve"> REF _Ref82449008 \h </w:instrText>
      </w:r>
      <w:r w:rsidR="00B931C2">
        <w:fldChar w:fldCharType="separate"/>
      </w:r>
      <w:r w:rsidR="00B931C2" w:rsidRPr="00C77E0F">
        <w:t xml:space="preserve">Ilustración </w:t>
      </w:r>
      <w:r w:rsidR="00B931C2" w:rsidRPr="00C77E0F">
        <w:rPr>
          <w:noProof/>
        </w:rPr>
        <w:t>23</w:t>
      </w:r>
      <w:r w:rsidR="00B931C2">
        <w:fldChar w:fldCharType="end"/>
      </w:r>
      <w:r w:rsidR="00B931C2">
        <w:t xml:space="preserve"> no hay apenas diferencia para diferentes cantidades de ángulo visible e incluso para ángulos mayores el % de acierto es mayor en el equipo visitante (25,5% el equipo local y 27% el equipo visitante).</w:t>
      </w:r>
    </w:p>
    <w:p w14:paraId="2E9D1CD1" w14:textId="4A02BAD8" w:rsidR="00A81699" w:rsidRDefault="00A81699" w:rsidP="00A81699">
      <w:pPr>
        <w:jc w:val="center"/>
        <w:rPr>
          <w:b/>
          <w:bCs/>
        </w:rPr>
      </w:pPr>
      <w:r>
        <w:rPr>
          <w:b/>
          <w:bCs/>
          <w:noProof/>
        </w:rPr>
        <w:lastRenderedPageBreak/>
        <w:drawing>
          <wp:inline distT="0" distB="0" distL="0" distR="0" wp14:anchorId="0CE3A11F" wp14:editId="09CAF417">
            <wp:extent cx="4825716" cy="2880000"/>
            <wp:effectExtent l="0" t="0" r="0" b="0"/>
            <wp:docPr id="35" name="Imagen 35"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Gráfico, Gráfico de líneas&#10;&#10;Descripción generada automáticament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25716" cy="2880000"/>
                    </a:xfrm>
                    <a:prstGeom prst="rect">
                      <a:avLst/>
                    </a:prstGeom>
                    <a:noFill/>
                    <a:ln>
                      <a:noFill/>
                    </a:ln>
                  </pic:spPr>
                </pic:pic>
              </a:graphicData>
            </a:graphic>
          </wp:inline>
        </w:drawing>
      </w:r>
    </w:p>
    <w:p w14:paraId="65C6DBEA" w14:textId="45D9FD0E" w:rsidR="00A81699" w:rsidRPr="00C77E0F" w:rsidRDefault="00C77E0F" w:rsidP="00C77E0F">
      <w:pPr>
        <w:pStyle w:val="Descripcin"/>
        <w:jc w:val="center"/>
        <w:rPr>
          <w:b/>
          <w:bCs/>
          <w:color w:val="auto"/>
        </w:rPr>
      </w:pPr>
      <w:bookmarkStart w:id="194" w:name="_Ref82449008"/>
      <w:bookmarkStart w:id="195" w:name="_Ref82449000"/>
      <w:bookmarkStart w:id="196" w:name="_Toc82560633"/>
      <w:r w:rsidRPr="00C77E0F">
        <w:rPr>
          <w:color w:val="auto"/>
        </w:rPr>
        <w:t xml:space="preserve">Ilustración </w:t>
      </w:r>
      <w:r w:rsidRPr="00C77E0F">
        <w:rPr>
          <w:color w:val="auto"/>
        </w:rPr>
        <w:fldChar w:fldCharType="begin"/>
      </w:r>
      <w:r w:rsidRPr="00C77E0F">
        <w:rPr>
          <w:color w:val="auto"/>
        </w:rPr>
        <w:instrText xml:space="preserve"> SEQ Ilustración \* ARABIC </w:instrText>
      </w:r>
      <w:r w:rsidRPr="00C77E0F">
        <w:rPr>
          <w:color w:val="auto"/>
        </w:rPr>
        <w:fldChar w:fldCharType="separate"/>
      </w:r>
      <w:r w:rsidR="007C549F">
        <w:rPr>
          <w:noProof/>
          <w:color w:val="auto"/>
        </w:rPr>
        <w:t>25</w:t>
      </w:r>
      <w:r w:rsidRPr="00C77E0F">
        <w:rPr>
          <w:color w:val="auto"/>
        </w:rPr>
        <w:fldChar w:fldCharType="end"/>
      </w:r>
      <w:bookmarkEnd w:id="194"/>
      <w:r w:rsidRPr="00C77E0F">
        <w:rPr>
          <w:color w:val="auto"/>
        </w:rPr>
        <w:t>: % de acierto de los disparos según el ángulo visible y por factor campo.</w:t>
      </w:r>
      <w:bookmarkEnd w:id="195"/>
      <w:bookmarkEnd w:id="196"/>
    </w:p>
    <w:p w14:paraId="2C283A46" w14:textId="007160A4" w:rsidR="00B931C2" w:rsidRPr="00B931C2" w:rsidRDefault="00B931C2" w:rsidP="00B931C2">
      <w:r>
        <w:t>Si miramos e</w:t>
      </w:r>
      <w:r w:rsidR="00D759C8">
        <w:t>l</w:t>
      </w:r>
      <w:r>
        <w:t xml:space="preserve"> promedio de todos los disparos</w:t>
      </w:r>
      <w:r w:rsidR="00D759C8">
        <w:t xml:space="preserve"> (</w:t>
      </w:r>
      <w:r w:rsidR="00D759C8">
        <w:fldChar w:fldCharType="begin"/>
      </w:r>
      <w:r w:rsidR="00D759C8">
        <w:instrText xml:space="preserve"> REF _Ref82450454 \h </w:instrText>
      </w:r>
      <w:r w:rsidR="00D759C8">
        <w:fldChar w:fldCharType="separate"/>
      </w:r>
      <w:r w:rsidR="00D759C8" w:rsidRPr="00C77E0F">
        <w:t xml:space="preserve">Tabla </w:t>
      </w:r>
      <w:r w:rsidR="00D759C8" w:rsidRPr="00C77E0F">
        <w:rPr>
          <w:noProof/>
        </w:rPr>
        <w:t>7</w:t>
      </w:r>
      <w:r w:rsidR="00D759C8">
        <w:fldChar w:fldCharType="end"/>
      </w:r>
      <w:r w:rsidR="00D759C8">
        <w:t>)</w:t>
      </w:r>
      <w:r>
        <w:t xml:space="preserve"> </w:t>
      </w:r>
      <w:r w:rsidR="00313DE6">
        <w:t>se aprecia que sí</w:t>
      </w:r>
      <w:r w:rsidR="001149D6">
        <w:t xml:space="preserve"> que</w:t>
      </w:r>
      <w:r>
        <w:t xml:space="preserve"> hay una </w:t>
      </w:r>
      <w:r w:rsidR="00313DE6">
        <w:t>ventaja</w:t>
      </w:r>
      <w:r>
        <w:t xml:space="preserve"> para el equipo local</w:t>
      </w:r>
      <w:r w:rsidR="00740C1B">
        <w:t xml:space="preserve"> en los lanzamientos que no son de </w:t>
      </w:r>
      <w:r w:rsidR="00313DE6">
        <w:t>penalti, aunque esta diferencia es, en cualquier caso, muy pequeña (0,39%)</w:t>
      </w:r>
      <w:r w:rsidR="00740C1B">
        <w:t>. También es el equipo local el que realiza mayor número de tiros por partido</w:t>
      </w:r>
      <w:r w:rsidR="00D759C8">
        <w:t xml:space="preserve"> (1,4 tiros más) por lo que podría ser realmente </w:t>
      </w:r>
      <w:r w:rsidR="00313DE6">
        <w:t xml:space="preserve">este </w:t>
      </w:r>
      <w:r w:rsidR="00D759C8">
        <w:t>el motivo de</w:t>
      </w:r>
      <w:r w:rsidR="00313DE6">
        <w:t xml:space="preserve">l </w:t>
      </w:r>
      <w:r w:rsidR="00D759C8">
        <w:t>pequeño aumento</w:t>
      </w:r>
      <w:r w:rsidR="00313DE6">
        <w:t xml:space="preserve"> en la efectividad de los disparos</w:t>
      </w:r>
      <w:r w:rsidR="00D759C8">
        <w:t>.</w:t>
      </w:r>
    </w:p>
    <w:tbl>
      <w:tblPr>
        <w:tblStyle w:val="Tabladelista3-nfasis6"/>
        <w:tblW w:w="0" w:type="auto"/>
        <w:jc w:val="center"/>
        <w:tblLook w:val="04A0" w:firstRow="1" w:lastRow="0" w:firstColumn="1" w:lastColumn="0" w:noHBand="0" w:noVBand="1"/>
      </w:tblPr>
      <w:tblGrid>
        <w:gridCol w:w="984"/>
        <w:gridCol w:w="1268"/>
        <w:gridCol w:w="1342"/>
        <w:gridCol w:w="999"/>
      </w:tblGrid>
      <w:tr w:rsidR="00D759C8" w:rsidRPr="00940BAA" w14:paraId="31103298" w14:textId="77777777" w:rsidTr="00B52F09">
        <w:trPr>
          <w:cnfStyle w:val="100000000000" w:firstRow="1" w:lastRow="0" w:firstColumn="0" w:lastColumn="0" w:oddVBand="0" w:evenVBand="0" w:oddHBand="0" w:evenHBand="0" w:firstRowFirstColumn="0" w:firstRowLastColumn="0" w:lastRowFirstColumn="0" w:lastRowLastColumn="0"/>
          <w:trHeight w:val="57"/>
          <w:jc w:val="center"/>
        </w:trPr>
        <w:tc>
          <w:tcPr>
            <w:cnfStyle w:val="001000000100" w:firstRow="0" w:lastRow="0" w:firstColumn="1" w:lastColumn="0" w:oddVBand="0" w:evenVBand="0" w:oddHBand="0" w:evenHBand="0" w:firstRowFirstColumn="1" w:firstRowLastColumn="0" w:lastRowFirstColumn="0" w:lastRowLastColumn="0"/>
            <w:tcW w:w="0" w:type="auto"/>
            <w:vAlign w:val="center"/>
            <w:hideMark/>
          </w:tcPr>
          <w:p w14:paraId="564952D5" w14:textId="658EEB26" w:rsidR="00D759C8" w:rsidRPr="00940BAA" w:rsidRDefault="00D759C8" w:rsidP="00B931C2">
            <w:pPr>
              <w:spacing w:before="240" w:line="240" w:lineRule="auto"/>
              <w:jc w:val="center"/>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Equipo</w:t>
            </w:r>
          </w:p>
        </w:tc>
        <w:tc>
          <w:tcPr>
            <w:tcW w:w="0" w:type="auto"/>
          </w:tcPr>
          <w:p w14:paraId="7BC594CC" w14:textId="5481004B" w:rsidR="00D759C8"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color w:val="000000"/>
                <w:lang w:eastAsia="es-ES"/>
              </w:rPr>
            </w:pPr>
            <w:r>
              <w:rPr>
                <w:rFonts w:ascii="Helvetica" w:eastAsia="Times New Roman" w:hAnsi="Helvetica" w:cs="Helvetica"/>
                <w:b w:val="0"/>
                <w:bCs w:val="0"/>
                <w:color w:val="000000"/>
                <w:lang w:eastAsia="es-ES"/>
              </w:rPr>
              <w:t xml:space="preserve">Tiros </w:t>
            </w:r>
          </w:p>
          <w:p w14:paraId="5DA78B3F" w14:textId="3D68E27C" w:rsidR="00D759C8"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por partido</w:t>
            </w:r>
          </w:p>
        </w:tc>
        <w:tc>
          <w:tcPr>
            <w:tcW w:w="0" w:type="auto"/>
            <w:vAlign w:val="center"/>
          </w:tcPr>
          <w:p w14:paraId="192A91ED" w14:textId="22D843A3" w:rsidR="00D759C8"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color w:val="000000"/>
                <w:lang w:eastAsia="es-ES"/>
              </w:rPr>
            </w:pPr>
            <w:r>
              <w:rPr>
                <w:rFonts w:ascii="Helvetica" w:eastAsia="Times New Roman" w:hAnsi="Helvetica" w:cs="Helvetica"/>
                <w:b w:val="0"/>
                <w:bCs w:val="0"/>
                <w:color w:val="000000"/>
                <w:lang w:eastAsia="es-ES"/>
              </w:rPr>
              <w:t>% Gol</w:t>
            </w:r>
          </w:p>
          <w:p w14:paraId="66F7E339" w14:textId="45423CFD" w:rsidR="00D759C8" w:rsidRPr="00940BAA"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No Penaltis</w:t>
            </w:r>
          </w:p>
        </w:tc>
        <w:tc>
          <w:tcPr>
            <w:tcW w:w="0" w:type="auto"/>
            <w:vAlign w:val="center"/>
            <w:hideMark/>
          </w:tcPr>
          <w:p w14:paraId="029A2975" w14:textId="64225026" w:rsidR="00D759C8"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color w:val="000000"/>
                <w:lang w:eastAsia="es-ES"/>
              </w:rPr>
            </w:pPr>
            <w:r w:rsidRPr="00940BAA">
              <w:rPr>
                <w:rFonts w:ascii="Helvetica" w:eastAsia="Times New Roman" w:hAnsi="Helvetica" w:cs="Helvetica"/>
                <w:b w:val="0"/>
                <w:bCs w:val="0"/>
                <w:color w:val="000000"/>
                <w:lang w:eastAsia="es-ES"/>
              </w:rPr>
              <w:t>% Gol</w:t>
            </w:r>
          </w:p>
          <w:p w14:paraId="55FB92D0" w14:textId="112CE6AD" w:rsidR="00D759C8" w:rsidRPr="00940BAA"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Penaltis</w:t>
            </w:r>
          </w:p>
        </w:tc>
      </w:tr>
      <w:tr w:rsidR="00D759C8" w:rsidRPr="00940BAA" w14:paraId="11BD8C22" w14:textId="77777777" w:rsidTr="00B52F09">
        <w:trPr>
          <w:cnfStyle w:val="000000100000" w:firstRow="0" w:lastRow="0" w:firstColumn="0" w:lastColumn="0" w:oddVBand="0" w:evenVBand="0" w:oddHBand="1" w:evenHBand="0" w:firstRowFirstColumn="0" w:firstRowLastColumn="0" w:lastRowFirstColumn="0" w:lastRowLastColumn="0"/>
          <w:trHeight w:val="493"/>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571D16D" w14:textId="34A54C08" w:rsidR="00D759C8" w:rsidRPr="00940BAA" w:rsidRDefault="00D759C8" w:rsidP="00B931C2">
            <w:pPr>
              <w:spacing w:before="240" w:line="240" w:lineRule="auto"/>
              <w:jc w:val="center"/>
              <w:rPr>
                <w:rFonts w:ascii="Helvetica" w:eastAsia="Times New Roman" w:hAnsi="Helvetica" w:cs="Helvetica"/>
                <w:b w:val="0"/>
                <w:bCs w:val="0"/>
                <w:color w:val="000000"/>
                <w:sz w:val="20"/>
                <w:szCs w:val="20"/>
                <w:lang w:eastAsia="es-ES"/>
              </w:rPr>
            </w:pPr>
            <w:r>
              <w:rPr>
                <w:rFonts w:ascii="Helvetica" w:eastAsia="Times New Roman" w:hAnsi="Helvetica" w:cs="Helvetica"/>
                <w:b w:val="0"/>
                <w:bCs w:val="0"/>
                <w:color w:val="000000"/>
                <w:sz w:val="20"/>
                <w:szCs w:val="20"/>
                <w:lang w:eastAsia="es-ES"/>
              </w:rPr>
              <w:t>Local</w:t>
            </w:r>
          </w:p>
        </w:tc>
        <w:tc>
          <w:tcPr>
            <w:tcW w:w="0" w:type="auto"/>
          </w:tcPr>
          <w:p w14:paraId="31882950" w14:textId="590D15FC" w:rsidR="00D759C8" w:rsidRDefault="00D759C8" w:rsidP="00B931C2">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13,0</w:t>
            </w:r>
          </w:p>
        </w:tc>
        <w:tc>
          <w:tcPr>
            <w:tcW w:w="0" w:type="auto"/>
          </w:tcPr>
          <w:p w14:paraId="5BAEA537" w14:textId="7F95D137" w:rsidR="00D759C8" w:rsidRDefault="00D759C8" w:rsidP="00B931C2">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10,79</w:t>
            </w:r>
          </w:p>
        </w:tc>
        <w:tc>
          <w:tcPr>
            <w:tcW w:w="0" w:type="auto"/>
            <w:vAlign w:val="center"/>
            <w:hideMark/>
          </w:tcPr>
          <w:p w14:paraId="0A7C2522" w14:textId="4ED4FB04" w:rsidR="00D759C8" w:rsidRPr="00940BAA" w:rsidRDefault="00D759C8" w:rsidP="00B931C2">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73,16</w:t>
            </w:r>
          </w:p>
        </w:tc>
      </w:tr>
      <w:tr w:rsidR="00D759C8" w:rsidRPr="00940BAA" w14:paraId="54A3E119" w14:textId="77777777" w:rsidTr="00B52F09">
        <w:trPr>
          <w:trHeight w:val="493"/>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FB5A14F" w14:textId="33955B84" w:rsidR="00D759C8" w:rsidRPr="00940BAA" w:rsidRDefault="00D759C8" w:rsidP="00B931C2">
            <w:pPr>
              <w:spacing w:before="240" w:line="240" w:lineRule="auto"/>
              <w:jc w:val="center"/>
              <w:rPr>
                <w:rFonts w:ascii="Helvetica" w:eastAsia="Times New Roman" w:hAnsi="Helvetica" w:cs="Helvetica"/>
                <w:b w:val="0"/>
                <w:bCs w:val="0"/>
                <w:color w:val="000000"/>
                <w:sz w:val="20"/>
                <w:szCs w:val="20"/>
                <w:lang w:eastAsia="es-ES"/>
              </w:rPr>
            </w:pPr>
            <w:r>
              <w:rPr>
                <w:rFonts w:ascii="Helvetica" w:eastAsia="Times New Roman" w:hAnsi="Helvetica" w:cs="Helvetica"/>
                <w:b w:val="0"/>
                <w:bCs w:val="0"/>
                <w:color w:val="000000"/>
                <w:sz w:val="20"/>
                <w:szCs w:val="20"/>
                <w:lang w:eastAsia="es-ES"/>
              </w:rPr>
              <w:t>Visitante</w:t>
            </w:r>
          </w:p>
        </w:tc>
        <w:tc>
          <w:tcPr>
            <w:tcW w:w="0" w:type="auto"/>
          </w:tcPr>
          <w:p w14:paraId="1FD69041" w14:textId="1EA116B8" w:rsidR="00D759C8" w:rsidRDefault="00D759C8" w:rsidP="00B931C2">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10,6</w:t>
            </w:r>
          </w:p>
        </w:tc>
        <w:tc>
          <w:tcPr>
            <w:tcW w:w="0" w:type="auto"/>
          </w:tcPr>
          <w:p w14:paraId="19727A80" w14:textId="4FA59F21" w:rsidR="00D759C8" w:rsidRDefault="00D759C8" w:rsidP="00B931C2">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10,40</w:t>
            </w:r>
          </w:p>
        </w:tc>
        <w:tc>
          <w:tcPr>
            <w:tcW w:w="0" w:type="auto"/>
            <w:vAlign w:val="center"/>
            <w:hideMark/>
          </w:tcPr>
          <w:p w14:paraId="65FA2CF0" w14:textId="560503E0" w:rsidR="00D759C8" w:rsidRPr="00940BAA" w:rsidRDefault="00D759C8" w:rsidP="00B931C2">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75,38</w:t>
            </w:r>
          </w:p>
        </w:tc>
      </w:tr>
    </w:tbl>
    <w:p w14:paraId="7BFDE50E" w14:textId="3EEAB53D" w:rsidR="00C77E0F" w:rsidRPr="00C77E0F" w:rsidRDefault="00C77E0F" w:rsidP="00C77E0F">
      <w:pPr>
        <w:pStyle w:val="Descripcin"/>
        <w:jc w:val="center"/>
        <w:rPr>
          <w:b/>
          <w:bCs/>
          <w:color w:val="auto"/>
        </w:rPr>
      </w:pPr>
      <w:bookmarkStart w:id="197" w:name="_Ref82450454"/>
      <w:bookmarkStart w:id="198" w:name="_Toc82560607"/>
      <w:r w:rsidRPr="00C77E0F">
        <w:rPr>
          <w:color w:val="auto"/>
        </w:rPr>
        <w:t xml:space="preserve">Tabla </w:t>
      </w:r>
      <w:r w:rsidRPr="00C77E0F">
        <w:rPr>
          <w:color w:val="auto"/>
        </w:rPr>
        <w:fldChar w:fldCharType="begin"/>
      </w:r>
      <w:r w:rsidRPr="00C77E0F">
        <w:rPr>
          <w:color w:val="auto"/>
        </w:rPr>
        <w:instrText xml:space="preserve"> SEQ Tabla \* ARABIC </w:instrText>
      </w:r>
      <w:r w:rsidRPr="00C77E0F">
        <w:rPr>
          <w:color w:val="auto"/>
        </w:rPr>
        <w:fldChar w:fldCharType="separate"/>
      </w:r>
      <w:r w:rsidR="00681F44">
        <w:rPr>
          <w:noProof/>
          <w:color w:val="auto"/>
        </w:rPr>
        <w:t>7</w:t>
      </w:r>
      <w:r w:rsidRPr="00C77E0F">
        <w:rPr>
          <w:color w:val="auto"/>
        </w:rPr>
        <w:fldChar w:fldCharType="end"/>
      </w:r>
      <w:bookmarkEnd w:id="197"/>
      <w:r w:rsidRPr="00C77E0F">
        <w:rPr>
          <w:color w:val="auto"/>
        </w:rPr>
        <w:t>: % de acierto en los lanzamientos</w:t>
      </w:r>
      <w:r w:rsidR="00B931C2">
        <w:rPr>
          <w:color w:val="auto"/>
        </w:rPr>
        <w:t>, tanto de</w:t>
      </w:r>
      <w:r w:rsidRPr="00C77E0F">
        <w:rPr>
          <w:color w:val="auto"/>
        </w:rPr>
        <w:t xml:space="preserve"> penalti</w:t>
      </w:r>
      <w:r w:rsidR="00B931C2">
        <w:rPr>
          <w:color w:val="auto"/>
        </w:rPr>
        <w:t xml:space="preserve"> como el resto,</w:t>
      </w:r>
      <w:r w:rsidRPr="00C77E0F">
        <w:rPr>
          <w:color w:val="auto"/>
        </w:rPr>
        <w:t xml:space="preserve"> según factor campo.</w:t>
      </w:r>
      <w:bookmarkEnd w:id="198"/>
    </w:p>
    <w:p w14:paraId="00D551AB" w14:textId="6DC057A6" w:rsidR="00320FE7" w:rsidRPr="00E8706C" w:rsidRDefault="00D759C8" w:rsidP="00E8706C">
      <w:r w:rsidRPr="00D759C8">
        <w:t xml:space="preserve">En la misma tabla también se puede comprobar que en el caso de los lanzamientos de penalti el % de acierto es </w:t>
      </w:r>
      <w:r>
        <w:t>algo</w:t>
      </w:r>
      <w:r w:rsidRPr="00D759C8">
        <w:t xml:space="preserve"> mayor para el equipo visitante.</w:t>
      </w:r>
      <w:r>
        <w:t xml:space="preserve"> Se suele creer que lanzar ante tu propia afición es algo </w:t>
      </w:r>
      <w:r w:rsidR="00F91437">
        <w:t>positivo,</w:t>
      </w:r>
      <w:r>
        <w:t xml:space="preserve"> pero es posible que genera una mayor presión y un mayor miedo a fallar que si se dispara ante una afición rival.</w:t>
      </w:r>
    </w:p>
    <w:p w14:paraId="4DA8C6F1" w14:textId="34A44D31" w:rsidR="007A11F1" w:rsidRDefault="007A11F1" w:rsidP="007A11F1">
      <w:pPr>
        <w:rPr>
          <w:b/>
          <w:bCs/>
        </w:rPr>
      </w:pPr>
      <w:r>
        <w:rPr>
          <w:b/>
          <w:bCs/>
        </w:rPr>
        <w:t>Número de disparos y zonas del campo</w:t>
      </w:r>
    </w:p>
    <w:p w14:paraId="1E3224CC" w14:textId="6B4374D2" w:rsidR="007A11F1" w:rsidRPr="001334DF" w:rsidRDefault="00B05EC9" w:rsidP="007A11F1">
      <w:r w:rsidRPr="001334DF">
        <w:t xml:space="preserve">Por </w:t>
      </w:r>
      <w:r w:rsidR="001334DF" w:rsidRPr="001334DF">
        <w:t>último,</w:t>
      </w:r>
      <w:r w:rsidR="00313DE6">
        <w:t xml:space="preserve"> y relacionado con lo comentado sobre el factor campo,</w:t>
      </w:r>
      <w:r w:rsidRPr="001334DF">
        <w:t xml:space="preserve"> también se ha querido estudiar como afecta la cantidad de disparos realizados</w:t>
      </w:r>
      <w:r w:rsidR="001334DF" w:rsidRPr="001334DF">
        <w:t xml:space="preserve"> en la precisión de estos.</w:t>
      </w:r>
      <w:r w:rsidR="001334DF">
        <w:t xml:space="preserve"> En primer lugar, se ha comparado el nivel de acierto y la distancia media de cada número de disparo para número de disparos donde tenemos mínimo 500</w:t>
      </w:r>
      <w:r w:rsidR="00313DE6">
        <w:t xml:space="preserve"> muestras</w:t>
      </w:r>
      <w:r w:rsidR="001334DF">
        <w:t xml:space="preserve"> en nuestro </w:t>
      </w:r>
      <w:proofErr w:type="spellStart"/>
      <w:r w:rsidR="001334DF">
        <w:rPr>
          <w:i/>
          <w:iCs/>
        </w:rPr>
        <w:t>d</w:t>
      </w:r>
      <w:r w:rsidR="00F95C87">
        <w:rPr>
          <w:i/>
          <w:iCs/>
        </w:rPr>
        <w:t>ataset</w:t>
      </w:r>
      <w:proofErr w:type="spellEnd"/>
      <w:r w:rsidR="001334DF">
        <w:t xml:space="preserve">. En la </w:t>
      </w:r>
      <w:r w:rsidR="001334DF">
        <w:fldChar w:fldCharType="begin"/>
      </w:r>
      <w:r w:rsidR="001334DF">
        <w:instrText xml:space="preserve"> REF _Ref82455849 \h </w:instrText>
      </w:r>
      <w:r w:rsidR="001334DF">
        <w:fldChar w:fldCharType="separate"/>
      </w:r>
      <w:r w:rsidR="001334DF" w:rsidRPr="001334DF">
        <w:t xml:space="preserve">Ilustración </w:t>
      </w:r>
      <w:r w:rsidR="001334DF" w:rsidRPr="001334DF">
        <w:rPr>
          <w:noProof/>
        </w:rPr>
        <w:t>26</w:t>
      </w:r>
      <w:r w:rsidR="001334DF">
        <w:fldChar w:fldCharType="end"/>
      </w:r>
      <w:r w:rsidR="001334DF">
        <w:t xml:space="preserve"> se comprueba que por cada disparo realizado el nivel de acierto es mayor </w:t>
      </w:r>
      <w:r w:rsidR="001334DF">
        <w:lastRenderedPageBreak/>
        <w:t>siendo el tercer disparo el punto mínimo con 9,51% de acierto y el decimoctavo el punto máximo con un 13,58% de acierto, más de 4 puntos de diferencia.</w:t>
      </w:r>
    </w:p>
    <w:p w14:paraId="7F9AD82A" w14:textId="30511AF9" w:rsidR="007A11F1" w:rsidRDefault="00EC0A83" w:rsidP="007A11F1">
      <w:pPr>
        <w:rPr>
          <w:b/>
          <w:bCs/>
        </w:rPr>
      </w:pPr>
      <w:r>
        <w:rPr>
          <w:b/>
          <w:bCs/>
          <w:noProof/>
        </w:rPr>
        <w:drawing>
          <wp:inline distT="0" distB="0" distL="0" distR="0" wp14:anchorId="4EFFFAE1" wp14:editId="2D3D2DA0">
            <wp:extent cx="5746343" cy="3240000"/>
            <wp:effectExtent l="0" t="0" r="0" b="0"/>
            <wp:docPr id="48" name="Imagen 48"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descr="Gráfico, Histograma&#10;&#10;Descripción generada automáticament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46343" cy="3240000"/>
                    </a:xfrm>
                    <a:prstGeom prst="rect">
                      <a:avLst/>
                    </a:prstGeom>
                    <a:noFill/>
                    <a:ln>
                      <a:noFill/>
                    </a:ln>
                  </pic:spPr>
                </pic:pic>
              </a:graphicData>
            </a:graphic>
          </wp:inline>
        </w:drawing>
      </w:r>
    </w:p>
    <w:p w14:paraId="111C9F3C" w14:textId="2157F5B4" w:rsidR="001334DF" w:rsidRPr="001334DF" w:rsidRDefault="001334DF" w:rsidP="001334DF">
      <w:pPr>
        <w:pStyle w:val="Descripcin"/>
        <w:jc w:val="center"/>
        <w:rPr>
          <w:b/>
          <w:bCs/>
          <w:color w:val="auto"/>
        </w:rPr>
      </w:pPr>
      <w:bookmarkStart w:id="199" w:name="_Ref82455849"/>
      <w:bookmarkStart w:id="200" w:name="_Toc82560634"/>
      <w:r w:rsidRPr="001334DF">
        <w:rPr>
          <w:color w:val="auto"/>
        </w:rPr>
        <w:t xml:space="preserve">Ilustración </w:t>
      </w:r>
      <w:r w:rsidRPr="001334DF">
        <w:rPr>
          <w:color w:val="auto"/>
        </w:rPr>
        <w:fldChar w:fldCharType="begin"/>
      </w:r>
      <w:r w:rsidRPr="001334DF">
        <w:rPr>
          <w:color w:val="auto"/>
        </w:rPr>
        <w:instrText xml:space="preserve"> SEQ Ilustración \* ARABIC </w:instrText>
      </w:r>
      <w:r w:rsidRPr="001334DF">
        <w:rPr>
          <w:color w:val="auto"/>
        </w:rPr>
        <w:fldChar w:fldCharType="separate"/>
      </w:r>
      <w:r w:rsidR="007C549F">
        <w:rPr>
          <w:noProof/>
          <w:color w:val="auto"/>
        </w:rPr>
        <w:t>26</w:t>
      </w:r>
      <w:r w:rsidRPr="001334DF">
        <w:rPr>
          <w:color w:val="auto"/>
        </w:rPr>
        <w:fldChar w:fldCharType="end"/>
      </w:r>
      <w:bookmarkEnd w:id="199"/>
      <w:r w:rsidRPr="001334DF">
        <w:rPr>
          <w:color w:val="auto"/>
        </w:rPr>
        <w:t>: % de acierto y distancia</w:t>
      </w:r>
      <w:r w:rsidR="00313DE6">
        <w:rPr>
          <w:color w:val="auto"/>
        </w:rPr>
        <w:t xml:space="preserve"> media</w:t>
      </w:r>
      <w:r w:rsidRPr="001334DF">
        <w:rPr>
          <w:color w:val="auto"/>
        </w:rPr>
        <w:t xml:space="preserve"> de los lanzamientos por número de disparo.</w:t>
      </w:r>
      <w:bookmarkEnd w:id="200"/>
    </w:p>
    <w:p w14:paraId="6B5CAC83" w14:textId="4ED51E3E" w:rsidR="00EC0A83" w:rsidRDefault="00F95C87" w:rsidP="007A11F1">
      <w:r w:rsidRPr="00F95C87">
        <w:t>Esta gráfica puede explicar a que se debe el mayor acierto de los equipos locales puesto que son también los que más disparos realizan.</w:t>
      </w:r>
      <w:r>
        <w:t xml:space="preserve"> También resulta interesante constatar que por cada número de disparo la distancia de este, de media, es menor</w:t>
      </w:r>
      <w:r w:rsidR="006253B9">
        <w:t xml:space="preserve"> (pasa de unos 18,8m en el primer disparo a 17,3m en el decimonoveno)</w:t>
      </w:r>
      <w:r>
        <w:t>. Se puede decir entonces que los equipos que más atacan y más disparan logran cada vez hacerlo desde una posición más favorable, logrando así también que sus disparos tengan mayor posibilidad de entrar.</w:t>
      </w:r>
      <w:r w:rsidR="005C71A3">
        <w:t xml:space="preserve"> Estos datos también van de la mano con los conocidos previamente donde se apreciaba que el porcentaje de acierto era mayor en la segunda parte del partido, momento donde se realizan los últimos disparos.</w:t>
      </w:r>
    </w:p>
    <w:p w14:paraId="343515D3" w14:textId="5958F02B" w:rsidR="007F5E65" w:rsidRDefault="00F95C87" w:rsidP="007A11F1">
      <w:pPr>
        <w:rPr>
          <w:b/>
          <w:bCs/>
        </w:rPr>
      </w:pPr>
      <w:r>
        <w:t xml:space="preserve">Para comprobar si el único motivo del incremento en la precisión del tiro en cada disparo es debido a la menor distancia a la portería se ha analizado que ocurre para lanzamientos realizados desde lugares cercanos (diferenciados por las zonas de tiro explicadas en el apartado </w:t>
      </w:r>
      <w:r>
        <w:fldChar w:fldCharType="begin"/>
      </w:r>
      <w:r>
        <w:instrText xml:space="preserve"> REF _Ref82456696 \h </w:instrText>
      </w:r>
      <w:r>
        <w:fldChar w:fldCharType="separate"/>
      </w:r>
      <w:r>
        <w:t>4.2.3.).</w:t>
      </w:r>
      <w:r>
        <w:fldChar w:fldCharType="end"/>
      </w:r>
      <w:r>
        <w:t xml:space="preserve"> En la </w:t>
      </w:r>
      <w:r w:rsidR="00EC6D59">
        <w:fldChar w:fldCharType="begin"/>
      </w:r>
      <w:r w:rsidR="00EC6D59">
        <w:instrText xml:space="preserve"> REF _Ref82457802 \h </w:instrText>
      </w:r>
      <w:r w:rsidR="00EC6D59">
        <w:fldChar w:fldCharType="separate"/>
      </w:r>
      <w:r w:rsidR="00EC6D59" w:rsidRPr="00EC6D59">
        <w:t xml:space="preserve">Ilustración </w:t>
      </w:r>
      <w:r w:rsidR="00EC6D59" w:rsidRPr="00EC6D59">
        <w:rPr>
          <w:noProof/>
        </w:rPr>
        <w:t>27</w:t>
      </w:r>
      <w:r w:rsidR="00EC6D59">
        <w:fldChar w:fldCharType="end"/>
      </w:r>
      <w:r w:rsidR="00EC6D59">
        <w:t xml:space="preserve"> </w:t>
      </w:r>
      <w:r>
        <w:t xml:space="preserve">se puede comprobar como en las dos zonas donde más disparos se realizan en líneas generales para cada disparo aumenta el % de acierto. En la Zona 2 (justo delante de la </w:t>
      </w:r>
      <w:r w:rsidR="00DD494E">
        <w:t>portería</w:t>
      </w:r>
      <w:r>
        <w:t>) el % de acierto pasa de un 21,52% en el primer disparo realizado a un 25,30% en el octavo</w:t>
      </w:r>
      <w:r w:rsidR="00DD494E">
        <w:t xml:space="preserve">. En la Zona 3 (la mitad más alejada dentro del área en la parte central) el % de acierto por su parte pasa de un 10,79% en el primer disparo a un 16,50% en el octavo. Son diferencias bastante elevadas en ambos casos demostrando </w:t>
      </w:r>
      <w:r w:rsidR="00DD494E">
        <w:lastRenderedPageBreak/>
        <w:t>que un mayor número de lanzamientos no solo da más opciones de marcar debido a la probabilidad acumulada de cada uno sino también al aumento en la probabilidad individual de cada tiro cada vez que aumenta nuestra cantidad de disparos.</w:t>
      </w:r>
    </w:p>
    <w:p w14:paraId="6923F809" w14:textId="5AAB1AE7" w:rsidR="007F5E65" w:rsidRDefault="007F5E65" w:rsidP="007F5E65">
      <w:pPr>
        <w:jc w:val="center"/>
        <w:rPr>
          <w:b/>
          <w:bCs/>
        </w:rPr>
      </w:pPr>
      <w:r>
        <w:rPr>
          <w:b/>
          <w:bCs/>
          <w:noProof/>
        </w:rPr>
        <w:drawing>
          <wp:inline distT="0" distB="0" distL="0" distR="0" wp14:anchorId="43280218" wp14:editId="12D0CA7D">
            <wp:extent cx="4825716" cy="2880000"/>
            <wp:effectExtent l="0" t="0" r="0" b="0"/>
            <wp:docPr id="51" name="Imagen 5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Gráfico, Gráfico de líneas&#10;&#10;Descripción generada automáticament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25716" cy="2880000"/>
                    </a:xfrm>
                    <a:prstGeom prst="rect">
                      <a:avLst/>
                    </a:prstGeom>
                    <a:noFill/>
                    <a:ln>
                      <a:noFill/>
                    </a:ln>
                  </pic:spPr>
                </pic:pic>
              </a:graphicData>
            </a:graphic>
          </wp:inline>
        </w:drawing>
      </w:r>
    </w:p>
    <w:p w14:paraId="7133E795" w14:textId="269CEBAB" w:rsidR="00F95C87" w:rsidRDefault="00EC6D59" w:rsidP="00EC6D59">
      <w:pPr>
        <w:pStyle w:val="Descripcin"/>
        <w:jc w:val="center"/>
        <w:rPr>
          <w:color w:val="auto"/>
        </w:rPr>
      </w:pPr>
      <w:bookmarkStart w:id="201" w:name="_Ref82457802"/>
      <w:bookmarkStart w:id="202" w:name="_Toc82560635"/>
      <w:r w:rsidRPr="00EC6D59">
        <w:rPr>
          <w:color w:val="auto"/>
        </w:rPr>
        <w:t xml:space="preserve">Ilustración </w:t>
      </w:r>
      <w:r w:rsidRPr="00EC6D59">
        <w:rPr>
          <w:color w:val="auto"/>
        </w:rPr>
        <w:fldChar w:fldCharType="begin"/>
      </w:r>
      <w:r w:rsidRPr="00EC6D59">
        <w:rPr>
          <w:color w:val="auto"/>
        </w:rPr>
        <w:instrText xml:space="preserve"> SEQ Ilustración \* ARABIC </w:instrText>
      </w:r>
      <w:r w:rsidRPr="00EC6D59">
        <w:rPr>
          <w:color w:val="auto"/>
        </w:rPr>
        <w:fldChar w:fldCharType="separate"/>
      </w:r>
      <w:r w:rsidR="007C549F">
        <w:rPr>
          <w:noProof/>
          <w:color w:val="auto"/>
        </w:rPr>
        <w:t>27</w:t>
      </w:r>
      <w:r w:rsidRPr="00EC6D59">
        <w:rPr>
          <w:color w:val="auto"/>
        </w:rPr>
        <w:fldChar w:fldCharType="end"/>
      </w:r>
      <w:bookmarkEnd w:id="201"/>
      <w:r w:rsidRPr="00EC6D59">
        <w:rPr>
          <w:color w:val="auto"/>
        </w:rPr>
        <w:t>: % de acierto según número de lanzamiento para disparos en dos zonas del campo distintas.</w:t>
      </w:r>
      <w:bookmarkEnd w:id="202"/>
    </w:p>
    <w:p w14:paraId="03132D8B" w14:textId="77777777" w:rsidR="009533F3" w:rsidRDefault="00EC6D59" w:rsidP="00F95C87">
      <w:r w:rsidRPr="00EC6D59">
        <w:t>El análisis previo es a nivel de equipo, pero también es importante conocer a nivel de un jugador si ocurre lo mismo o incluso si la mejora en los % de acierto son aún mayores.</w:t>
      </w:r>
    </w:p>
    <w:p w14:paraId="3EEF5171" w14:textId="4C1A9BD4" w:rsidR="00F95C87" w:rsidRPr="00EC6D59" w:rsidRDefault="0055287A" w:rsidP="00F95C87">
      <w:r>
        <w:t>En el caso individual de un futbolista podemos ver (</w:t>
      </w:r>
      <w:r w:rsidR="009533F3">
        <w:fldChar w:fldCharType="begin"/>
      </w:r>
      <w:r w:rsidR="009533F3">
        <w:instrText xml:space="preserve"> REF _Ref82511405 \h </w:instrText>
      </w:r>
      <w:r w:rsidR="009533F3">
        <w:fldChar w:fldCharType="separate"/>
      </w:r>
      <w:r w:rsidR="009533F3" w:rsidRPr="009533F3">
        <w:t xml:space="preserve">Ilustración </w:t>
      </w:r>
      <w:r w:rsidR="009533F3" w:rsidRPr="009533F3">
        <w:rPr>
          <w:noProof/>
        </w:rPr>
        <w:t>28</w:t>
      </w:r>
      <w:r w:rsidR="009533F3">
        <w:fldChar w:fldCharType="end"/>
      </w:r>
      <w:r>
        <w:t xml:space="preserve">) como </w:t>
      </w:r>
      <w:proofErr w:type="spellStart"/>
      <w:r>
        <w:t>el</w:t>
      </w:r>
      <w:proofErr w:type="spellEnd"/>
      <w:r>
        <w:t xml:space="preserve"> % de acierto pasa de un 9,48% en el primer disparo al 15,82% en el sexto. </w:t>
      </w:r>
      <w:r w:rsidR="009533F3">
        <w:t>A su vez, la distancia se reduce de 18,7m a 16,3m. En este caso el incremento es todavía mayor si se analiza de manera individual y además con una diferencia de menos disparos por lo que se puede suscribir lo dicho a nivel de equipo e incluso se puede afirmar que en el caso individual de un futbolista la mejora en la precisión de los tiros es incluso mayor.</w:t>
      </w:r>
    </w:p>
    <w:p w14:paraId="66141824" w14:textId="77777777" w:rsidR="00F95C87" w:rsidRDefault="00F95C87" w:rsidP="007F5E65">
      <w:pPr>
        <w:jc w:val="center"/>
        <w:rPr>
          <w:b/>
          <w:bCs/>
        </w:rPr>
      </w:pPr>
    </w:p>
    <w:p w14:paraId="423FA9B3" w14:textId="776E3A88" w:rsidR="007F5E65" w:rsidRDefault="00F95C87" w:rsidP="00E16DF0">
      <w:pPr>
        <w:jc w:val="center"/>
        <w:rPr>
          <w:b/>
          <w:bCs/>
        </w:rPr>
      </w:pPr>
      <w:r>
        <w:rPr>
          <w:b/>
          <w:bCs/>
          <w:noProof/>
        </w:rPr>
        <w:lastRenderedPageBreak/>
        <w:drawing>
          <wp:inline distT="0" distB="0" distL="0" distR="0" wp14:anchorId="5AC87B06" wp14:editId="0FA4BD2A">
            <wp:extent cx="5107861" cy="2880000"/>
            <wp:effectExtent l="0" t="0" r="0" b="0"/>
            <wp:docPr id="49" name="Imagen 49"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07861" cy="2880000"/>
                    </a:xfrm>
                    <a:prstGeom prst="rect">
                      <a:avLst/>
                    </a:prstGeom>
                    <a:noFill/>
                    <a:ln>
                      <a:noFill/>
                    </a:ln>
                  </pic:spPr>
                </pic:pic>
              </a:graphicData>
            </a:graphic>
          </wp:inline>
        </w:drawing>
      </w:r>
    </w:p>
    <w:p w14:paraId="004EB8E4" w14:textId="0BFB629F" w:rsidR="007F5E65" w:rsidRPr="009533F3" w:rsidRDefault="009533F3" w:rsidP="009533F3">
      <w:pPr>
        <w:pStyle w:val="Descripcin"/>
        <w:jc w:val="center"/>
        <w:rPr>
          <w:b/>
          <w:bCs/>
          <w:color w:val="auto"/>
        </w:rPr>
      </w:pPr>
      <w:bookmarkStart w:id="203" w:name="_Ref82511405"/>
      <w:bookmarkStart w:id="204" w:name="_Toc82560636"/>
      <w:r w:rsidRPr="009533F3">
        <w:rPr>
          <w:color w:val="auto"/>
        </w:rPr>
        <w:t xml:space="preserve">Ilustración </w:t>
      </w:r>
      <w:r w:rsidRPr="009533F3">
        <w:rPr>
          <w:color w:val="auto"/>
        </w:rPr>
        <w:fldChar w:fldCharType="begin"/>
      </w:r>
      <w:r w:rsidRPr="009533F3">
        <w:rPr>
          <w:color w:val="auto"/>
        </w:rPr>
        <w:instrText xml:space="preserve"> SEQ Ilustración \* ARABIC </w:instrText>
      </w:r>
      <w:r w:rsidRPr="009533F3">
        <w:rPr>
          <w:color w:val="auto"/>
        </w:rPr>
        <w:fldChar w:fldCharType="separate"/>
      </w:r>
      <w:r w:rsidR="007C549F">
        <w:rPr>
          <w:noProof/>
          <w:color w:val="auto"/>
        </w:rPr>
        <w:t>28</w:t>
      </w:r>
      <w:r w:rsidRPr="009533F3">
        <w:rPr>
          <w:color w:val="auto"/>
        </w:rPr>
        <w:fldChar w:fldCharType="end"/>
      </w:r>
      <w:bookmarkEnd w:id="203"/>
      <w:r w:rsidRPr="009533F3">
        <w:rPr>
          <w:color w:val="auto"/>
        </w:rPr>
        <w:t>: % de acierto y distancia</w:t>
      </w:r>
      <w:r w:rsidR="00313DE6">
        <w:rPr>
          <w:color w:val="auto"/>
        </w:rPr>
        <w:t xml:space="preserve"> media</w:t>
      </w:r>
      <w:r w:rsidRPr="009533F3">
        <w:rPr>
          <w:color w:val="auto"/>
        </w:rPr>
        <w:t xml:space="preserve"> de los lanzamientos por número de disparo de</w:t>
      </w:r>
      <w:r w:rsidR="00E16DF0" w:rsidRPr="00E16DF0">
        <w:rPr>
          <w:color w:val="auto"/>
        </w:rPr>
        <w:t xml:space="preserve"> un mismo futbolista</w:t>
      </w:r>
      <w:r w:rsidRPr="009533F3">
        <w:rPr>
          <w:color w:val="auto"/>
        </w:rPr>
        <w:t>.</w:t>
      </w:r>
      <w:bookmarkEnd w:id="204"/>
    </w:p>
    <w:p w14:paraId="0156F7E5" w14:textId="46A3D551" w:rsidR="009533F3" w:rsidRPr="009533F3" w:rsidRDefault="009533F3" w:rsidP="007A11F1">
      <w:r w:rsidRPr="009533F3">
        <w:t>Para terminar de confirmar</w:t>
      </w:r>
      <w:r>
        <w:t xml:space="preserve"> la hipótesis se ha analizado la mejora para mismas zonas del campo como ya se ha hecho previamente a nivel de equipo. De nuevo se aprecia () como en la misma zona los valores crecen para cada disparo realizado pasando de un % de acierto en la Zona 2 del 21,59% en el primer disparo a un 31,47% en el cuarto, una mejoría muy notable. En el caso de la Zona 3, algo más alejada, la mejora es del 11,01% al 15,58%.</w:t>
      </w:r>
    </w:p>
    <w:p w14:paraId="146E75D1" w14:textId="163B65FC" w:rsidR="007F5E65" w:rsidRDefault="007F5E65" w:rsidP="007F5E65">
      <w:pPr>
        <w:jc w:val="center"/>
        <w:rPr>
          <w:b/>
          <w:bCs/>
        </w:rPr>
      </w:pPr>
      <w:r w:rsidRPr="007F5E65">
        <w:rPr>
          <w:b/>
          <w:bCs/>
          <w:noProof/>
        </w:rPr>
        <w:drawing>
          <wp:inline distT="0" distB="0" distL="0" distR="0" wp14:anchorId="60A10412" wp14:editId="0018DE9A">
            <wp:extent cx="4825716" cy="2880000"/>
            <wp:effectExtent l="0" t="0" r="0" b="0"/>
            <wp:docPr id="50" name="Imagen 50"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0" descr="Gráfico, Gráfico de líneas&#10;&#10;Descripción generada automáticament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25716" cy="2880000"/>
                    </a:xfrm>
                    <a:prstGeom prst="rect">
                      <a:avLst/>
                    </a:prstGeom>
                    <a:noFill/>
                    <a:ln>
                      <a:noFill/>
                    </a:ln>
                  </pic:spPr>
                </pic:pic>
              </a:graphicData>
            </a:graphic>
          </wp:inline>
        </w:drawing>
      </w:r>
    </w:p>
    <w:p w14:paraId="3F7B1E0C" w14:textId="05F5CC44" w:rsidR="00EC0A83" w:rsidRPr="00313DE6" w:rsidRDefault="00E16DF0" w:rsidP="00313DE6">
      <w:pPr>
        <w:pStyle w:val="Descripcin"/>
        <w:jc w:val="center"/>
        <w:rPr>
          <w:b/>
          <w:bCs/>
          <w:color w:val="auto"/>
        </w:rPr>
      </w:pPr>
      <w:bookmarkStart w:id="205" w:name="_Toc82560637"/>
      <w:r w:rsidRPr="00E16DF0">
        <w:rPr>
          <w:color w:val="auto"/>
        </w:rPr>
        <w:t xml:space="preserve">Ilustración </w:t>
      </w:r>
      <w:r w:rsidRPr="00E16DF0">
        <w:rPr>
          <w:color w:val="auto"/>
        </w:rPr>
        <w:fldChar w:fldCharType="begin"/>
      </w:r>
      <w:r w:rsidRPr="00E16DF0">
        <w:rPr>
          <w:color w:val="auto"/>
        </w:rPr>
        <w:instrText xml:space="preserve"> SEQ Ilustración \* ARABIC </w:instrText>
      </w:r>
      <w:r w:rsidRPr="00E16DF0">
        <w:rPr>
          <w:color w:val="auto"/>
        </w:rPr>
        <w:fldChar w:fldCharType="separate"/>
      </w:r>
      <w:r w:rsidR="007C549F">
        <w:rPr>
          <w:noProof/>
          <w:color w:val="auto"/>
        </w:rPr>
        <w:t>29</w:t>
      </w:r>
      <w:r w:rsidRPr="00E16DF0">
        <w:rPr>
          <w:color w:val="auto"/>
        </w:rPr>
        <w:fldChar w:fldCharType="end"/>
      </w:r>
      <w:r w:rsidRPr="00E16DF0">
        <w:rPr>
          <w:color w:val="auto"/>
        </w:rPr>
        <w:t>: % de acierto según número de lanzamiento para disparos en dos zonas del campo distintas para disparos de un mismo futbolista.</w:t>
      </w:r>
      <w:bookmarkEnd w:id="205"/>
    </w:p>
    <w:p w14:paraId="2410E56C" w14:textId="3B7A0E11" w:rsidR="00E16DF0" w:rsidRPr="001341A8" w:rsidRDefault="001341A8" w:rsidP="007A11F1">
      <w:r w:rsidRPr="001341A8">
        <w:t>Si pasamos el análisis del número de lanzamiento a los lanzamientos de penalti (</w:t>
      </w:r>
      <w:r w:rsidR="00E97025">
        <w:fldChar w:fldCharType="begin"/>
      </w:r>
      <w:r w:rsidR="00E97025">
        <w:instrText xml:space="preserve"> REF _Ref82514128 \h </w:instrText>
      </w:r>
      <w:r w:rsidR="00E97025">
        <w:fldChar w:fldCharType="separate"/>
      </w:r>
      <w:r w:rsidR="00E97025" w:rsidRPr="00F5126B">
        <w:t xml:space="preserve">Ilustración </w:t>
      </w:r>
      <w:r w:rsidR="00E97025" w:rsidRPr="00F5126B">
        <w:rPr>
          <w:noProof/>
        </w:rPr>
        <w:t>30</w:t>
      </w:r>
      <w:r w:rsidR="00E97025">
        <w:fldChar w:fldCharType="end"/>
      </w:r>
      <w:r w:rsidRPr="001341A8">
        <w:t>)</w:t>
      </w:r>
      <w:r>
        <w:t xml:space="preserve"> se comprueba que en este caso no ocurre lo mismo. Al tener menos disparo se han unificado el número de disparo en distintos paquetes. En el caso de los lanzamientos de </w:t>
      </w:r>
      <w:r>
        <w:lastRenderedPageBreak/>
        <w:t>penalti se aprecia que el % de acierto es mayor si el penalti es uno de los 10 primeros disparos del equipo que si es en los siguientes disparos.</w:t>
      </w:r>
      <w:r w:rsidR="0034655C">
        <w:t xml:space="preserve"> Este dato tiene relación con el hecho que el % de acierto también es menor durante la segunda mitad del partido como se ha explicado previamente.</w:t>
      </w:r>
    </w:p>
    <w:p w14:paraId="552CFB46" w14:textId="58A63B33" w:rsidR="007F5E65" w:rsidRDefault="00E16DF0" w:rsidP="007F5E65">
      <w:pPr>
        <w:jc w:val="center"/>
        <w:rPr>
          <w:b/>
          <w:bCs/>
        </w:rPr>
      </w:pPr>
      <w:r>
        <w:rPr>
          <w:b/>
          <w:bCs/>
          <w:noProof/>
        </w:rPr>
        <w:drawing>
          <wp:inline distT="0" distB="0" distL="0" distR="0" wp14:anchorId="17F1D86C" wp14:editId="340875AF">
            <wp:extent cx="2842643" cy="2664000"/>
            <wp:effectExtent l="0" t="0" r="0" b="0"/>
            <wp:docPr id="54" name="Imagen 54"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Gráfico, Gráfico de barras&#10;&#10;Descripción generada automáticament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42643" cy="2664000"/>
                    </a:xfrm>
                    <a:prstGeom prst="rect">
                      <a:avLst/>
                    </a:prstGeom>
                    <a:noFill/>
                    <a:ln>
                      <a:noFill/>
                    </a:ln>
                  </pic:spPr>
                </pic:pic>
              </a:graphicData>
            </a:graphic>
          </wp:inline>
        </w:drawing>
      </w:r>
      <w:r w:rsidR="007F5E65">
        <w:rPr>
          <w:b/>
          <w:bCs/>
          <w:noProof/>
        </w:rPr>
        <w:drawing>
          <wp:inline distT="0" distB="0" distL="0" distR="0" wp14:anchorId="0A30BFC3" wp14:editId="452DA907">
            <wp:extent cx="2806977" cy="2664000"/>
            <wp:effectExtent l="0" t="0" r="0" b="0"/>
            <wp:docPr id="52" name="Imagen 52"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Gráfico, Gráfico de barras&#10;&#10;Descripción generada automáticament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06977" cy="2664000"/>
                    </a:xfrm>
                    <a:prstGeom prst="rect">
                      <a:avLst/>
                    </a:prstGeom>
                    <a:noFill/>
                    <a:ln>
                      <a:noFill/>
                    </a:ln>
                  </pic:spPr>
                </pic:pic>
              </a:graphicData>
            </a:graphic>
          </wp:inline>
        </w:drawing>
      </w:r>
      <w:r w:rsidR="007F5E65" w:rsidRPr="007F5E65">
        <w:rPr>
          <w:b/>
          <w:bCs/>
        </w:rPr>
        <w:t xml:space="preserve"> </w:t>
      </w:r>
    </w:p>
    <w:p w14:paraId="7C3A06EA" w14:textId="2AA3F302" w:rsidR="00F5126B" w:rsidRPr="00F5126B" w:rsidRDefault="00F5126B" w:rsidP="00F5126B">
      <w:pPr>
        <w:pStyle w:val="Descripcin"/>
        <w:jc w:val="center"/>
        <w:rPr>
          <w:b/>
          <w:bCs/>
          <w:color w:val="auto"/>
        </w:rPr>
      </w:pPr>
      <w:bookmarkStart w:id="206" w:name="_Ref82514128"/>
      <w:bookmarkStart w:id="207" w:name="_Toc82560638"/>
      <w:r w:rsidRPr="00F5126B">
        <w:rPr>
          <w:color w:val="auto"/>
        </w:rPr>
        <w:t xml:space="preserve">Ilustración </w:t>
      </w:r>
      <w:r w:rsidRPr="00F5126B">
        <w:rPr>
          <w:color w:val="auto"/>
        </w:rPr>
        <w:fldChar w:fldCharType="begin"/>
      </w:r>
      <w:r w:rsidRPr="00F5126B">
        <w:rPr>
          <w:color w:val="auto"/>
        </w:rPr>
        <w:instrText xml:space="preserve"> SEQ Ilustración \* ARABIC </w:instrText>
      </w:r>
      <w:r w:rsidRPr="00F5126B">
        <w:rPr>
          <w:color w:val="auto"/>
        </w:rPr>
        <w:fldChar w:fldCharType="separate"/>
      </w:r>
      <w:r w:rsidR="007C549F">
        <w:rPr>
          <w:noProof/>
          <w:color w:val="auto"/>
        </w:rPr>
        <w:t>30</w:t>
      </w:r>
      <w:r w:rsidRPr="00F5126B">
        <w:rPr>
          <w:color w:val="auto"/>
        </w:rPr>
        <w:fldChar w:fldCharType="end"/>
      </w:r>
      <w:bookmarkEnd w:id="206"/>
      <w:r w:rsidRPr="00F5126B">
        <w:rPr>
          <w:color w:val="auto"/>
        </w:rPr>
        <w:t>: % de acierto en los lanzamientos de penalti según número de lanzamiento del equipo (izquierda) o del futbolista (derecha).</w:t>
      </w:r>
      <w:bookmarkEnd w:id="207"/>
    </w:p>
    <w:p w14:paraId="02409EBF" w14:textId="3C0E1FA4" w:rsidR="00EC0A83" w:rsidRDefault="0034655C" w:rsidP="007A11F1">
      <w:r w:rsidRPr="0034655C">
        <w:t>A nivel de jugador (</w:t>
      </w:r>
      <w:r w:rsidR="00E97025">
        <w:fldChar w:fldCharType="begin"/>
      </w:r>
      <w:r w:rsidR="00E97025">
        <w:instrText xml:space="preserve"> REF _Ref82514128 \h </w:instrText>
      </w:r>
      <w:r w:rsidR="00E97025">
        <w:fldChar w:fldCharType="separate"/>
      </w:r>
      <w:r w:rsidR="00E97025" w:rsidRPr="00F5126B">
        <w:t xml:space="preserve">Ilustración </w:t>
      </w:r>
      <w:r w:rsidR="00E97025" w:rsidRPr="00F5126B">
        <w:rPr>
          <w:noProof/>
        </w:rPr>
        <w:t>30</w:t>
      </w:r>
      <w:r w:rsidR="00E97025">
        <w:fldChar w:fldCharType="end"/>
      </w:r>
      <w:r w:rsidRPr="0034655C">
        <w:t xml:space="preserve">) se aprecia como el mayor acierto lo tienen los futbolistas cuyo </w:t>
      </w:r>
      <w:r>
        <w:t>lanzamiento</w:t>
      </w:r>
      <w:r w:rsidRPr="0034655C">
        <w:t xml:space="preserve"> de penalti es su primer disparo.</w:t>
      </w:r>
      <w:r>
        <w:t xml:space="preserve"> Este hecho tiene relación con que los primeros disparos del equipo tienen mayor acierto. Por otro lado, es interesante contrastarlo con el hecho que en el caso de ser el segundo disparo del futbolista es precisamente el momento donde menor % de acierto tienen. </w:t>
      </w:r>
      <w:r w:rsidR="005C71A3">
        <w:t>A partir del segundo tiro este porcentaje va creciendo. No hay ningún motivo aparente para que entender la razón de esta ventaja cuando el lanzamiento de penalti es el primer disparo, incluso popularmente se cree que hay más opciones de fallarlo cuando el futbolista acaba de salir al campo.</w:t>
      </w:r>
    </w:p>
    <w:p w14:paraId="04E0979F" w14:textId="2550AA99" w:rsidR="005C71A3" w:rsidRPr="005C71A3" w:rsidRDefault="005C71A3" w:rsidP="007A11F1">
      <w:pPr>
        <w:rPr>
          <w:b/>
          <w:bCs/>
        </w:rPr>
      </w:pPr>
      <w:r w:rsidRPr="005C71A3">
        <w:rPr>
          <w:b/>
          <w:bCs/>
        </w:rPr>
        <w:t>Resumen del análisis de las variables</w:t>
      </w:r>
    </w:p>
    <w:p w14:paraId="02DD1017" w14:textId="77777777" w:rsidR="008E0378" w:rsidRDefault="005C71A3" w:rsidP="00A81699">
      <w:r w:rsidRPr="005C71A3">
        <w:t>Con</w:t>
      </w:r>
      <w:r>
        <w:t xml:space="preserve"> este último análisis se da por concluida la etapa de análisis de nuevas variables. </w:t>
      </w:r>
    </w:p>
    <w:p w14:paraId="6469D4F5" w14:textId="75BF057D" w:rsidR="00A81699" w:rsidRDefault="005C71A3" w:rsidP="00A81699">
      <w:r>
        <w:t>Los resultados obtenidos demuestran principalmente que el % de acierto mejora durante las</w:t>
      </w:r>
      <w:r w:rsidR="008E0378">
        <w:t xml:space="preserve"> segundas partes de los partidos, especialmente debido a un aumento en la precisión de los disparos a medida que se realizan más disparos. En el caso de los lanzamientos de penalti, por el contrario, ocurre el efecto inverso.</w:t>
      </w:r>
    </w:p>
    <w:p w14:paraId="3C428306" w14:textId="7719D715" w:rsidR="008E0378" w:rsidRDefault="008E0378" w:rsidP="00A81699">
      <w:r>
        <w:t xml:space="preserve">También se ha apreciado un mayor acierto en los partidos de liga respecto a los torneos con eliminación (Mundial, </w:t>
      </w:r>
      <w:proofErr w:type="gramStart"/>
      <w:r>
        <w:t>Europeo</w:t>
      </w:r>
      <w:proofErr w:type="gramEnd"/>
      <w:r>
        <w:t xml:space="preserve">…) donde hay una mayor presión al no tener más </w:t>
      </w:r>
      <w:r>
        <w:lastRenderedPageBreak/>
        <w:t>oportunidades para lograr los objetivos. Dentro de una misma competición el % de acierto es superior a medida que avanza la temporada o el torneo.</w:t>
      </w:r>
    </w:p>
    <w:p w14:paraId="355D49D3" w14:textId="52AB0242" w:rsidR="001149D6" w:rsidRDefault="006105BB" w:rsidP="00A81699">
      <w:r>
        <w:t>En cuanto a</w:t>
      </w:r>
      <w:r w:rsidR="002539BD">
        <w:t xml:space="preserve"> las expulsiones comprobado que se tiene una mayor precisión cuando el equipo atacante tiene un jugador más y se tiene una menor precisión cuando es el caso contrario. Los equipos</w:t>
      </w:r>
    </w:p>
    <w:p w14:paraId="3D86CAEA" w14:textId="77777777" w:rsidR="008E0378" w:rsidRDefault="008E0378" w:rsidP="00A81699">
      <w:r>
        <w:t xml:space="preserve">El factor campo, popularmente otorgado al equipo local respecto al visitante, es muy pequeño e incluso es favorable al equipo visitante en el caso de los lanzamientos de penalti. </w:t>
      </w:r>
    </w:p>
    <w:p w14:paraId="423D5624" w14:textId="1995E1F3" w:rsidR="008E0378" w:rsidRDefault="008E0378" w:rsidP="00A81699">
      <w:r>
        <w:t xml:space="preserve">Esta pequeña ventaja para el equipo local puede ser fruto de un mayor número de disparos por partido respecto al visitante dado que se ha comprobado que </w:t>
      </w:r>
      <w:r w:rsidR="001149D6">
        <w:t>cuanto mayor es el número de disparos realizados mayor es la precisión media de estos</w:t>
      </w:r>
      <w:r>
        <w:t>.</w:t>
      </w:r>
      <w:r w:rsidR="001149D6">
        <w:t xml:space="preserve"> Esto ocurre por dos motivos; por un </w:t>
      </w:r>
      <w:r w:rsidR="00313DE6">
        <w:t>lado,</w:t>
      </w:r>
      <w:r w:rsidR="001149D6">
        <w:t xml:space="preserve"> cada vez se realizan disparos más cercanos durante el partido y a partir de las Zonas de disparo se ha visto que para disparos desde ubicaciones cercanas cada disparo tiene una mayor precisión que los anteriores. A nivel de un futbolista individualmente ocurre lo mismo e incluso la mejora en la precisión es mayor.</w:t>
      </w:r>
    </w:p>
    <w:p w14:paraId="2609E1F3" w14:textId="77777777" w:rsidR="00313DE6" w:rsidRPr="005C71A3" w:rsidRDefault="00313DE6" w:rsidP="00A81699"/>
    <w:p w14:paraId="29E3F6AC" w14:textId="4D2B46A7" w:rsidR="00431739" w:rsidRDefault="00431739" w:rsidP="00431739">
      <w:pPr>
        <w:pStyle w:val="Ttulo2"/>
        <w:rPr>
          <w:rFonts w:eastAsia="Times New Roman"/>
          <w:lang w:eastAsia="es-ES"/>
        </w:rPr>
      </w:pPr>
      <w:bookmarkStart w:id="208" w:name="_Toc82560593"/>
      <w:r>
        <w:rPr>
          <w:rFonts w:eastAsia="Times New Roman"/>
          <w:lang w:eastAsia="es-ES"/>
        </w:rPr>
        <w:t>5.2 Análisis de los modelos obtenidos</w:t>
      </w:r>
      <w:bookmarkEnd w:id="208"/>
    </w:p>
    <w:p w14:paraId="6BECBCFF" w14:textId="77777777" w:rsidR="007A4D92" w:rsidRDefault="007A4D92" w:rsidP="007A4D92">
      <w:pPr>
        <w:rPr>
          <w:lang w:eastAsia="es-ES"/>
        </w:rPr>
      </w:pPr>
      <w:r>
        <w:rPr>
          <w:lang w:eastAsia="es-ES"/>
        </w:rPr>
        <w:t>Una vez analizadas las variables añadidas se ha analizado los distintos modelos elaborados.</w:t>
      </w:r>
    </w:p>
    <w:p w14:paraId="741B7ABE" w14:textId="77777777" w:rsidR="007A4D92" w:rsidRPr="00F66CBA" w:rsidRDefault="007A4D92" w:rsidP="007A4D92">
      <w:pPr>
        <w:rPr>
          <w:b/>
          <w:bCs/>
          <w:lang w:eastAsia="es-ES"/>
        </w:rPr>
      </w:pPr>
      <w:r w:rsidRPr="00F66CBA">
        <w:rPr>
          <w:b/>
          <w:bCs/>
          <w:lang w:eastAsia="es-ES"/>
        </w:rPr>
        <w:t>Modelos generado</w:t>
      </w:r>
      <w:r>
        <w:rPr>
          <w:b/>
          <w:bCs/>
          <w:lang w:eastAsia="es-ES"/>
        </w:rPr>
        <w:t>s</w:t>
      </w:r>
      <w:r w:rsidRPr="00F66CBA">
        <w:rPr>
          <w:b/>
          <w:bCs/>
          <w:lang w:eastAsia="es-ES"/>
        </w:rPr>
        <w:t xml:space="preserve"> para lanzamientos que no son de penalti</w:t>
      </w:r>
    </w:p>
    <w:p w14:paraId="5D40D1D1" w14:textId="77777777" w:rsidR="007A4D92" w:rsidRDefault="007A4D92" w:rsidP="007A4D92">
      <w:pPr>
        <w:rPr>
          <w:lang w:eastAsia="es-ES"/>
        </w:rPr>
      </w:pPr>
      <w:r>
        <w:rPr>
          <w:lang w:eastAsia="es-ES"/>
        </w:rPr>
        <w:t xml:space="preserve">Primero de todo se comparan las distintas métricas (ver el apartado </w:t>
      </w:r>
      <w:r>
        <w:rPr>
          <w:lang w:eastAsia="es-ES"/>
        </w:rPr>
        <w:fldChar w:fldCharType="begin"/>
      </w:r>
      <w:r>
        <w:rPr>
          <w:lang w:eastAsia="es-ES"/>
        </w:rPr>
        <w:instrText xml:space="preserve"> REF _Ref82192678 \h </w:instrText>
      </w:r>
      <w:r>
        <w:rPr>
          <w:lang w:eastAsia="es-ES"/>
        </w:rPr>
      </w:r>
      <w:r>
        <w:rPr>
          <w:lang w:eastAsia="es-ES"/>
        </w:rPr>
        <w:fldChar w:fldCharType="separate"/>
      </w:r>
      <w:r>
        <w:t>4.4.1</w:t>
      </w:r>
      <w:r>
        <w:rPr>
          <w:lang w:eastAsia="es-ES"/>
        </w:rPr>
        <w:fldChar w:fldCharType="end"/>
      </w:r>
      <w:r>
        <w:rPr>
          <w:lang w:eastAsia="es-ES"/>
        </w:rPr>
        <w:t>) de cada modelo para decidir cuál de todos ellos es mejor. A continuación (</w:t>
      </w:r>
      <w:r>
        <w:rPr>
          <w:lang w:eastAsia="es-ES"/>
        </w:rPr>
        <w:fldChar w:fldCharType="begin"/>
      </w:r>
      <w:r>
        <w:rPr>
          <w:lang w:eastAsia="es-ES"/>
        </w:rPr>
        <w:instrText xml:space="preserve"> REF _Ref82527629 \h </w:instrText>
      </w:r>
      <w:r>
        <w:rPr>
          <w:lang w:eastAsia="es-ES"/>
        </w:rPr>
      </w:r>
      <w:r>
        <w:rPr>
          <w:lang w:eastAsia="es-ES"/>
        </w:rPr>
        <w:fldChar w:fldCharType="separate"/>
      </w:r>
      <w:r w:rsidRPr="007C25EA">
        <w:t xml:space="preserve">Tabla </w:t>
      </w:r>
      <w:r w:rsidRPr="007C25EA">
        <w:rPr>
          <w:noProof/>
        </w:rPr>
        <w:t>9</w:t>
      </w:r>
      <w:r>
        <w:rPr>
          <w:lang w:eastAsia="es-ES"/>
        </w:rPr>
        <w:fldChar w:fldCharType="end"/>
      </w:r>
      <w:r>
        <w:rPr>
          <w:lang w:eastAsia="es-ES"/>
        </w:rPr>
        <w:t>) se muestran los resultados obtenidos:</w:t>
      </w:r>
    </w:p>
    <w:tbl>
      <w:tblPr>
        <w:tblStyle w:val="Tablaconcuadrcula5oscura-nfasis2"/>
        <w:tblW w:w="4964" w:type="pct"/>
        <w:tblLook w:val="04A0" w:firstRow="1" w:lastRow="0" w:firstColumn="1" w:lastColumn="0" w:noHBand="0" w:noVBand="1"/>
      </w:tblPr>
      <w:tblGrid>
        <w:gridCol w:w="2193"/>
        <w:gridCol w:w="1757"/>
        <w:gridCol w:w="1757"/>
        <w:gridCol w:w="1757"/>
        <w:gridCol w:w="1755"/>
      </w:tblGrid>
      <w:tr w:rsidR="007A4D92" w14:paraId="2C552FA2" w14:textId="77777777" w:rsidTr="007A4D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pct"/>
          </w:tcPr>
          <w:p w14:paraId="12D4E7BA" w14:textId="77777777" w:rsidR="007A4D92" w:rsidRDefault="007A4D92" w:rsidP="002625D7">
            <w:pPr>
              <w:jc w:val="center"/>
              <w:rPr>
                <w:lang w:eastAsia="es-ES"/>
              </w:rPr>
            </w:pPr>
          </w:p>
        </w:tc>
        <w:tc>
          <w:tcPr>
            <w:tcW w:w="953" w:type="pct"/>
            <w:vAlign w:val="center"/>
          </w:tcPr>
          <w:p w14:paraId="0CCA88D7" w14:textId="77777777" w:rsidR="007A4D92" w:rsidRDefault="007A4D92" w:rsidP="002625D7">
            <w:pPr>
              <w:jc w:val="center"/>
              <w:cnfStyle w:val="100000000000" w:firstRow="1" w:lastRow="0" w:firstColumn="0" w:lastColumn="0" w:oddVBand="0" w:evenVBand="0" w:oddHBand="0" w:evenHBand="0" w:firstRowFirstColumn="0" w:firstRowLastColumn="0" w:lastRowFirstColumn="0" w:lastRowLastColumn="0"/>
              <w:rPr>
                <w:lang w:eastAsia="es-ES"/>
              </w:rPr>
            </w:pPr>
            <w:r>
              <w:rPr>
                <w:lang w:eastAsia="es-ES"/>
              </w:rPr>
              <w:t>Regresión Log.</w:t>
            </w:r>
          </w:p>
        </w:tc>
        <w:tc>
          <w:tcPr>
            <w:tcW w:w="953" w:type="pct"/>
            <w:vAlign w:val="center"/>
          </w:tcPr>
          <w:p w14:paraId="50F05168" w14:textId="77777777" w:rsidR="007A4D92" w:rsidRDefault="007A4D92" w:rsidP="002625D7">
            <w:pPr>
              <w:jc w:val="center"/>
              <w:cnfStyle w:val="100000000000" w:firstRow="1" w:lastRow="0" w:firstColumn="0" w:lastColumn="0" w:oddVBand="0" w:evenVBand="0" w:oddHBand="0" w:evenHBand="0" w:firstRowFirstColumn="0" w:firstRowLastColumn="0" w:lastRowFirstColumn="0" w:lastRowLastColumn="0"/>
              <w:rPr>
                <w:lang w:eastAsia="es-ES"/>
              </w:rPr>
            </w:pPr>
            <w:proofErr w:type="spellStart"/>
            <w:r>
              <w:rPr>
                <w:lang w:eastAsia="es-ES"/>
              </w:rPr>
              <w:t>LightGBM</w:t>
            </w:r>
            <w:proofErr w:type="spellEnd"/>
          </w:p>
        </w:tc>
        <w:tc>
          <w:tcPr>
            <w:tcW w:w="953" w:type="pct"/>
            <w:vAlign w:val="center"/>
          </w:tcPr>
          <w:p w14:paraId="2E6FF08D" w14:textId="77777777" w:rsidR="007A4D92" w:rsidRDefault="007A4D92" w:rsidP="002625D7">
            <w:pPr>
              <w:jc w:val="center"/>
              <w:cnfStyle w:val="100000000000" w:firstRow="1" w:lastRow="0" w:firstColumn="0" w:lastColumn="0" w:oddVBand="0" w:evenVBand="0" w:oddHBand="0" w:evenHBand="0" w:firstRowFirstColumn="0" w:firstRowLastColumn="0" w:lastRowFirstColumn="0" w:lastRowLastColumn="0"/>
              <w:rPr>
                <w:lang w:eastAsia="es-ES"/>
              </w:rPr>
            </w:pPr>
            <w:proofErr w:type="spellStart"/>
            <w:r>
              <w:rPr>
                <w:lang w:eastAsia="es-ES"/>
              </w:rPr>
              <w:t>XGBoost</w:t>
            </w:r>
            <w:proofErr w:type="spellEnd"/>
          </w:p>
        </w:tc>
        <w:tc>
          <w:tcPr>
            <w:tcW w:w="952" w:type="pct"/>
            <w:vAlign w:val="center"/>
          </w:tcPr>
          <w:p w14:paraId="176C2F09" w14:textId="77777777" w:rsidR="007A4D92" w:rsidRDefault="007A4D92" w:rsidP="002625D7">
            <w:pPr>
              <w:jc w:val="center"/>
              <w:cnfStyle w:val="100000000000" w:firstRow="1" w:lastRow="0" w:firstColumn="0" w:lastColumn="0" w:oddVBand="0" w:evenVBand="0" w:oddHBand="0" w:evenHBand="0" w:firstRowFirstColumn="0" w:firstRowLastColumn="0" w:lastRowFirstColumn="0" w:lastRowLastColumn="0"/>
              <w:rPr>
                <w:lang w:eastAsia="es-ES"/>
              </w:rPr>
            </w:pPr>
            <w:proofErr w:type="spellStart"/>
            <w:r>
              <w:rPr>
                <w:lang w:eastAsia="es-ES"/>
              </w:rPr>
              <w:t>Random</w:t>
            </w:r>
            <w:proofErr w:type="spellEnd"/>
            <w:r>
              <w:rPr>
                <w:lang w:eastAsia="es-ES"/>
              </w:rPr>
              <w:t xml:space="preserve"> Forest</w:t>
            </w:r>
          </w:p>
        </w:tc>
      </w:tr>
      <w:tr w:rsidR="007A4D92" w14:paraId="495872A4" w14:textId="77777777" w:rsidTr="007A4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pct"/>
          </w:tcPr>
          <w:p w14:paraId="5B1118A4" w14:textId="77777777" w:rsidR="007A4D92" w:rsidRPr="00134C3A" w:rsidRDefault="007A4D92" w:rsidP="002625D7">
            <w:pPr>
              <w:rPr>
                <w:lang w:eastAsia="es-ES"/>
              </w:rPr>
            </w:pPr>
            <w:r w:rsidRPr="00134C3A">
              <w:rPr>
                <w:lang w:eastAsia="es-ES"/>
              </w:rPr>
              <w:t>Log-</w:t>
            </w:r>
            <w:proofErr w:type="spellStart"/>
            <w:r w:rsidRPr="00134C3A">
              <w:rPr>
                <w:lang w:eastAsia="es-ES"/>
              </w:rPr>
              <w:t>loss</w:t>
            </w:r>
            <w:proofErr w:type="spellEnd"/>
            <w:r w:rsidRPr="00134C3A">
              <w:rPr>
                <w:lang w:eastAsia="es-ES"/>
              </w:rPr>
              <w:t xml:space="preserve"> (</w:t>
            </w:r>
            <w:r w:rsidRPr="00134C3A">
              <w:rPr>
                <w:rFonts w:cs="Arial"/>
                <w:lang w:eastAsia="es-ES"/>
              </w:rPr>
              <w:t>↓)</w:t>
            </w:r>
          </w:p>
        </w:tc>
        <w:tc>
          <w:tcPr>
            <w:tcW w:w="953" w:type="pct"/>
          </w:tcPr>
          <w:p w14:paraId="39EB2DA9" w14:textId="77777777" w:rsidR="007A4D92" w:rsidRDefault="007A4D92" w:rsidP="002625D7">
            <w:pPr>
              <w:jc w:val="center"/>
              <w:cnfStyle w:val="000000100000" w:firstRow="0" w:lastRow="0" w:firstColumn="0" w:lastColumn="0" w:oddVBand="0" w:evenVBand="0" w:oddHBand="1" w:evenHBand="0" w:firstRowFirstColumn="0" w:firstRowLastColumn="0" w:lastRowFirstColumn="0" w:lastRowLastColumn="0"/>
              <w:rPr>
                <w:lang w:eastAsia="es-ES"/>
              </w:rPr>
            </w:pPr>
            <w:r w:rsidRPr="00481178">
              <w:rPr>
                <w:lang w:eastAsia="es-ES"/>
              </w:rPr>
              <w:t>0</w:t>
            </w:r>
            <w:r>
              <w:rPr>
                <w:lang w:eastAsia="es-ES"/>
              </w:rPr>
              <w:t>,</w:t>
            </w:r>
            <w:r w:rsidRPr="00481178">
              <w:rPr>
                <w:lang w:eastAsia="es-ES"/>
              </w:rPr>
              <w:t>2847</w:t>
            </w:r>
          </w:p>
        </w:tc>
        <w:tc>
          <w:tcPr>
            <w:tcW w:w="953" w:type="pct"/>
          </w:tcPr>
          <w:p w14:paraId="0E437D52" w14:textId="77777777" w:rsidR="007A4D92" w:rsidRDefault="007A4D92" w:rsidP="002625D7">
            <w:pPr>
              <w:jc w:val="center"/>
              <w:cnfStyle w:val="000000100000" w:firstRow="0" w:lastRow="0" w:firstColumn="0" w:lastColumn="0" w:oddVBand="0" w:evenVBand="0" w:oddHBand="1"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2854</w:t>
            </w:r>
          </w:p>
        </w:tc>
        <w:tc>
          <w:tcPr>
            <w:tcW w:w="953" w:type="pct"/>
          </w:tcPr>
          <w:p w14:paraId="4E2B6CDC" w14:textId="77777777" w:rsidR="007A4D92" w:rsidRPr="00531E5A" w:rsidRDefault="007A4D92" w:rsidP="002625D7">
            <w:pPr>
              <w:jc w:val="center"/>
              <w:cnfStyle w:val="000000100000" w:firstRow="0" w:lastRow="0" w:firstColumn="0" w:lastColumn="0" w:oddVBand="0" w:evenVBand="0" w:oddHBand="1" w:evenHBand="0" w:firstRowFirstColumn="0" w:firstRowLastColumn="0" w:lastRowFirstColumn="0" w:lastRowLastColumn="0"/>
              <w:rPr>
                <w:b/>
                <w:bCs/>
                <w:lang w:eastAsia="es-ES"/>
              </w:rPr>
            </w:pPr>
            <w:r w:rsidRPr="00531E5A">
              <w:rPr>
                <w:b/>
                <w:bCs/>
                <w:lang w:eastAsia="es-ES"/>
              </w:rPr>
              <w:t>0,2810</w:t>
            </w:r>
          </w:p>
        </w:tc>
        <w:tc>
          <w:tcPr>
            <w:tcW w:w="952" w:type="pct"/>
          </w:tcPr>
          <w:p w14:paraId="72FC04FE" w14:textId="77777777" w:rsidR="007A4D92" w:rsidRDefault="007A4D92" w:rsidP="002625D7">
            <w:pPr>
              <w:jc w:val="center"/>
              <w:cnfStyle w:val="000000100000" w:firstRow="0" w:lastRow="0" w:firstColumn="0" w:lastColumn="0" w:oddVBand="0" w:evenVBand="0" w:oddHBand="1"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285</w:t>
            </w:r>
            <w:r>
              <w:rPr>
                <w:lang w:eastAsia="es-ES"/>
              </w:rPr>
              <w:t>8</w:t>
            </w:r>
          </w:p>
        </w:tc>
      </w:tr>
      <w:tr w:rsidR="007A4D92" w14:paraId="15DF2033" w14:textId="77777777" w:rsidTr="007A4D92">
        <w:tc>
          <w:tcPr>
            <w:cnfStyle w:val="001000000000" w:firstRow="0" w:lastRow="0" w:firstColumn="1" w:lastColumn="0" w:oddVBand="0" w:evenVBand="0" w:oddHBand="0" w:evenHBand="0" w:firstRowFirstColumn="0" w:firstRowLastColumn="0" w:lastRowFirstColumn="0" w:lastRowLastColumn="0"/>
            <w:tcW w:w="1189" w:type="pct"/>
          </w:tcPr>
          <w:p w14:paraId="6132ECD8" w14:textId="77777777" w:rsidR="007A4D92" w:rsidRDefault="007A4D92" w:rsidP="002625D7">
            <w:pPr>
              <w:rPr>
                <w:lang w:eastAsia="es-ES"/>
              </w:rPr>
            </w:pPr>
            <w:r>
              <w:rPr>
                <w:lang w:eastAsia="es-ES"/>
              </w:rPr>
              <w:t>ROC AUC (</w:t>
            </w:r>
            <w:r>
              <w:rPr>
                <w:rFonts w:cs="Arial"/>
                <w:lang w:eastAsia="es-ES"/>
              </w:rPr>
              <w:t>↑)</w:t>
            </w:r>
          </w:p>
        </w:tc>
        <w:tc>
          <w:tcPr>
            <w:tcW w:w="953" w:type="pct"/>
          </w:tcPr>
          <w:p w14:paraId="79B5108D" w14:textId="77777777" w:rsidR="007A4D92" w:rsidRDefault="007A4D92" w:rsidP="002625D7">
            <w:pPr>
              <w:jc w:val="center"/>
              <w:cnfStyle w:val="000000000000" w:firstRow="0" w:lastRow="0" w:firstColumn="0" w:lastColumn="0" w:oddVBand="0" w:evenVBand="0" w:oddHBand="0" w:evenHBand="0" w:firstRowFirstColumn="0" w:firstRowLastColumn="0" w:lastRowFirstColumn="0" w:lastRowLastColumn="0"/>
              <w:rPr>
                <w:lang w:eastAsia="es-ES"/>
              </w:rPr>
            </w:pPr>
            <w:r w:rsidRPr="00481178">
              <w:rPr>
                <w:lang w:eastAsia="es-ES"/>
              </w:rPr>
              <w:t>0</w:t>
            </w:r>
            <w:r>
              <w:rPr>
                <w:lang w:eastAsia="es-ES"/>
              </w:rPr>
              <w:t>,</w:t>
            </w:r>
            <w:r w:rsidRPr="00481178">
              <w:rPr>
                <w:lang w:eastAsia="es-ES"/>
              </w:rPr>
              <w:t>781</w:t>
            </w:r>
            <w:r>
              <w:rPr>
                <w:lang w:eastAsia="es-ES"/>
              </w:rPr>
              <w:t>7</w:t>
            </w:r>
          </w:p>
        </w:tc>
        <w:tc>
          <w:tcPr>
            <w:tcW w:w="953" w:type="pct"/>
          </w:tcPr>
          <w:p w14:paraId="3248FB9E" w14:textId="77777777" w:rsidR="007A4D92" w:rsidRDefault="007A4D92" w:rsidP="002625D7">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785</w:t>
            </w:r>
            <w:r>
              <w:rPr>
                <w:lang w:eastAsia="es-ES"/>
              </w:rPr>
              <w:t>5</w:t>
            </w:r>
          </w:p>
        </w:tc>
        <w:tc>
          <w:tcPr>
            <w:tcW w:w="953" w:type="pct"/>
          </w:tcPr>
          <w:p w14:paraId="34E9A2C2" w14:textId="77777777" w:rsidR="007A4D92" w:rsidRPr="00531E5A" w:rsidRDefault="007A4D92" w:rsidP="002625D7">
            <w:pPr>
              <w:jc w:val="center"/>
              <w:cnfStyle w:val="000000000000" w:firstRow="0" w:lastRow="0" w:firstColumn="0" w:lastColumn="0" w:oddVBand="0" w:evenVBand="0" w:oddHBand="0" w:evenHBand="0" w:firstRowFirstColumn="0" w:firstRowLastColumn="0" w:lastRowFirstColumn="0" w:lastRowLastColumn="0"/>
              <w:rPr>
                <w:b/>
                <w:bCs/>
                <w:lang w:eastAsia="es-ES"/>
              </w:rPr>
            </w:pPr>
            <w:r w:rsidRPr="00531E5A">
              <w:rPr>
                <w:b/>
                <w:bCs/>
                <w:lang w:eastAsia="es-ES"/>
              </w:rPr>
              <w:t>0,7912</w:t>
            </w:r>
          </w:p>
        </w:tc>
        <w:tc>
          <w:tcPr>
            <w:tcW w:w="952" w:type="pct"/>
          </w:tcPr>
          <w:p w14:paraId="0215B576" w14:textId="77777777" w:rsidR="007A4D92" w:rsidRDefault="007A4D92" w:rsidP="002625D7">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778</w:t>
            </w:r>
            <w:r>
              <w:rPr>
                <w:lang w:eastAsia="es-ES"/>
              </w:rPr>
              <w:t>8</w:t>
            </w:r>
          </w:p>
        </w:tc>
      </w:tr>
      <w:tr w:rsidR="007A4D92" w14:paraId="5987BBA2" w14:textId="77777777" w:rsidTr="007A4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pct"/>
          </w:tcPr>
          <w:p w14:paraId="2BE2FE13" w14:textId="77777777" w:rsidR="007A4D92" w:rsidRPr="00134C3A" w:rsidRDefault="007A4D92" w:rsidP="002625D7">
            <w:pPr>
              <w:rPr>
                <w:lang w:eastAsia="es-ES"/>
              </w:rPr>
            </w:pPr>
            <w:proofErr w:type="spellStart"/>
            <w:r>
              <w:rPr>
                <w:lang w:eastAsia="es-ES"/>
              </w:rPr>
              <w:t>McFadden’s</w:t>
            </w:r>
            <w:proofErr w:type="spellEnd"/>
            <w:r>
              <w:rPr>
                <w:lang w:eastAsia="es-ES"/>
              </w:rPr>
              <w:t xml:space="preserve"> R</w:t>
            </w:r>
            <w:r>
              <w:rPr>
                <w:vertAlign w:val="superscript"/>
                <w:lang w:eastAsia="es-ES"/>
              </w:rPr>
              <w:t>2</w:t>
            </w:r>
            <w:r>
              <w:rPr>
                <w:lang w:eastAsia="es-ES"/>
              </w:rPr>
              <w:t xml:space="preserve"> (</w:t>
            </w:r>
            <w:r>
              <w:rPr>
                <w:rFonts w:cs="Arial"/>
                <w:lang w:eastAsia="es-ES"/>
              </w:rPr>
              <w:t>↑)</w:t>
            </w:r>
          </w:p>
        </w:tc>
        <w:tc>
          <w:tcPr>
            <w:tcW w:w="953" w:type="pct"/>
          </w:tcPr>
          <w:p w14:paraId="3E39FC90" w14:textId="77777777" w:rsidR="007A4D92" w:rsidRDefault="007A4D92" w:rsidP="002625D7">
            <w:pPr>
              <w:jc w:val="center"/>
              <w:cnfStyle w:val="000000100000" w:firstRow="0" w:lastRow="0" w:firstColumn="0" w:lastColumn="0" w:oddVBand="0" w:evenVBand="0" w:oddHBand="1" w:evenHBand="0" w:firstRowFirstColumn="0" w:firstRowLastColumn="0" w:lastRowFirstColumn="0" w:lastRowLastColumn="0"/>
              <w:rPr>
                <w:lang w:eastAsia="es-ES"/>
              </w:rPr>
            </w:pPr>
            <w:r w:rsidRPr="00481178">
              <w:rPr>
                <w:lang w:eastAsia="es-ES"/>
              </w:rPr>
              <w:t>0</w:t>
            </w:r>
            <w:r>
              <w:rPr>
                <w:lang w:eastAsia="es-ES"/>
              </w:rPr>
              <w:t>,</w:t>
            </w:r>
            <w:r w:rsidRPr="00481178">
              <w:rPr>
                <w:lang w:eastAsia="es-ES"/>
              </w:rPr>
              <w:t>158</w:t>
            </w:r>
            <w:r>
              <w:rPr>
                <w:lang w:eastAsia="es-ES"/>
              </w:rPr>
              <w:t>4</w:t>
            </w:r>
          </w:p>
        </w:tc>
        <w:tc>
          <w:tcPr>
            <w:tcW w:w="953" w:type="pct"/>
          </w:tcPr>
          <w:p w14:paraId="519AFC19" w14:textId="77777777" w:rsidR="007A4D92" w:rsidRDefault="007A4D92" w:rsidP="002625D7">
            <w:pPr>
              <w:jc w:val="center"/>
              <w:cnfStyle w:val="000000100000" w:firstRow="0" w:lastRow="0" w:firstColumn="0" w:lastColumn="0" w:oddVBand="0" w:evenVBand="0" w:oddHBand="1"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156</w:t>
            </w:r>
            <w:r>
              <w:rPr>
                <w:lang w:eastAsia="es-ES"/>
              </w:rPr>
              <w:t>3</w:t>
            </w:r>
          </w:p>
        </w:tc>
        <w:tc>
          <w:tcPr>
            <w:tcW w:w="953" w:type="pct"/>
          </w:tcPr>
          <w:p w14:paraId="41C6387A" w14:textId="77777777" w:rsidR="007A4D92" w:rsidRPr="00531E5A" w:rsidRDefault="007A4D92" w:rsidP="002625D7">
            <w:pPr>
              <w:jc w:val="center"/>
              <w:cnfStyle w:val="000000100000" w:firstRow="0" w:lastRow="0" w:firstColumn="0" w:lastColumn="0" w:oddVBand="0" w:evenVBand="0" w:oddHBand="1" w:evenHBand="0" w:firstRowFirstColumn="0" w:firstRowLastColumn="0" w:lastRowFirstColumn="0" w:lastRowLastColumn="0"/>
              <w:rPr>
                <w:b/>
                <w:bCs/>
                <w:lang w:eastAsia="es-ES"/>
              </w:rPr>
            </w:pPr>
            <w:r w:rsidRPr="00531E5A">
              <w:rPr>
                <w:b/>
                <w:bCs/>
                <w:lang w:eastAsia="es-ES"/>
              </w:rPr>
              <w:t>0,1694</w:t>
            </w:r>
          </w:p>
        </w:tc>
        <w:tc>
          <w:tcPr>
            <w:tcW w:w="952" w:type="pct"/>
          </w:tcPr>
          <w:p w14:paraId="6C7181A6" w14:textId="77777777" w:rsidR="007A4D92" w:rsidRDefault="007A4D92" w:rsidP="002625D7">
            <w:pPr>
              <w:jc w:val="center"/>
              <w:cnfStyle w:val="000000100000" w:firstRow="0" w:lastRow="0" w:firstColumn="0" w:lastColumn="0" w:oddVBand="0" w:evenVBand="0" w:oddHBand="1"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1553</w:t>
            </w:r>
          </w:p>
        </w:tc>
      </w:tr>
      <w:tr w:rsidR="007A4D92" w14:paraId="4E1897FA" w14:textId="77777777" w:rsidTr="007A4D92">
        <w:tc>
          <w:tcPr>
            <w:cnfStyle w:val="001000000000" w:firstRow="0" w:lastRow="0" w:firstColumn="1" w:lastColumn="0" w:oddVBand="0" w:evenVBand="0" w:oddHBand="0" w:evenHBand="0" w:firstRowFirstColumn="0" w:firstRowLastColumn="0" w:lastRowFirstColumn="0" w:lastRowLastColumn="0"/>
            <w:tcW w:w="1189" w:type="pct"/>
          </w:tcPr>
          <w:p w14:paraId="47361948" w14:textId="77777777" w:rsidR="007A4D92" w:rsidRDefault="007A4D92" w:rsidP="002625D7">
            <w:pPr>
              <w:rPr>
                <w:lang w:eastAsia="es-ES"/>
              </w:rPr>
            </w:pPr>
            <w:proofErr w:type="spellStart"/>
            <w:r>
              <w:rPr>
                <w:lang w:eastAsia="es-ES"/>
              </w:rPr>
              <w:t>Brier</w:t>
            </w:r>
            <w:proofErr w:type="spellEnd"/>
            <w:r>
              <w:rPr>
                <w:lang w:eastAsia="es-ES"/>
              </w:rPr>
              <w:t xml:space="preserve"> score</w:t>
            </w:r>
            <w:r w:rsidRPr="00134C3A">
              <w:rPr>
                <w:lang w:eastAsia="es-ES"/>
              </w:rPr>
              <w:t xml:space="preserve"> (</w:t>
            </w:r>
            <w:r w:rsidRPr="00134C3A">
              <w:rPr>
                <w:rFonts w:cs="Arial"/>
                <w:lang w:eastAsia="es-ES"/>
              </w:rPr>
              <w:t>↓)</w:t>
            </w:r>
          </w:p>
        </w:tc>
        <w:tc>
          <w:tcPr>
            <w:tcW w:w="953" w:type="pct"/>
          </w:tcPr>
          <w:p w14:paraId="0174BA6C" w14:textId="77777777" w:rsidR="007A4D92" w:rsidRDefault="007A4D92" w:rsidP="002625D7">
            <w:pPr>
              <w:jc w:val="center"/>
              <w:cnfStyle w:val="000000000000" w:firstRow="0" w:lastRow="0" w:firstColumn="0" w:lastColumn="0" w:oddVBand="0" w:evenVBand="0" w:oddHBand="0" w:evenHBand="0" w:firstRowFirstColumn="0" w:firstRowLastColumn="0" w:lastRowFirstColumn="0" w:lastRowLastColumn="0"/>
              <w:rPr>
                <w:lang w:eastAsia="es-ES"/>
              </w:rPr>
            </w:pPr>
            <w:r w:rsidRPr="00481178">
              <w:rPr>
                <w:lang w:eastAsia="es-ES"/>
              </w:rPr>
              <w:t>0</w:t>
            </w:r>
            <w:r>
              <w:rPr>
                <w:lang w:eastAsia="es-ES"/>
              </w:rPr>
              <w:t>,</w:t>
            </w:r>
            <w:r w:rsidRPr="00481178">
              <w:rPr>
                <w:lang w:eastAsia="es-ES"/>
              </w:rPr>
              <w:t>082</w:t>
            </w:r>
            <w:r>
              <w:rPr>
                <w:lang w:eastAsia="es-ES"/>
              </w:rPr>
              <w:t>2</w:t>
            </w:r>
          </w:p>
        </w:tc>
        <w:tc>
          <w:tcPr>
            <w:tcW w:w="953" w:type="pct"/>
          </w:tcPr>
          <w:p w14:paraId="76207DD9" w14:textId="77777777" w:rsidR="007A4D92" w:rsidRDefault="007A4D92" w:rsidP="002625D7">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081</w:t>
            </w:r>
            <w:r>
              <w:rPr>
                <w:lang w:eastAsia="es-ES"/>
              </w:rPr>
              <w:t>8</w:t>
            </w:r>
          </w:p>
        </w:tc>
        <w:tc>
          <w:tcPr>
            <w:tcW w:w="953" w:type="pct"/>
          </w:tcPr>
          <w:p w14:paraId="5788EC03" w14:textId="77777777" w:rsidR="007A4D92" w:rsidRPr="00531E5A" w:rsidRDefault="007A4D92" w:rsidP="002625D7">
            <w:pPr>
              <w:jc w:val="center"/>
              <w:cnfStyle w:val="000000000000" w:firstRow="0" w:lastRow="0" w:firstColumn="0" w:lastColumn="0" w:oddVBand="0" w:evenVBand="0" w:oddHBand="0" w:evenHBand="0" w:firstRowFirstColumn="0" w:firstRowLastColumn="0" w:lastRowFirstColumn="0" w:lastRowLastColumn="0"/>
              <w:rPr>
                <w:b/>
                <w:bCs/>
                <w:lang w:eastAsia="es-ES"/>
              </w:rPr>
            </w:pPr>
            <w:r w:rsidRPr="00531E5A">
              <w:rPr>
                <w:b/>
                <w:bCs/>
                <w:lang w:eastAsia="es-ES"/>
              </w:rPr>
              <w:t>0,0814</w:t>
            </w:r>
          </w:p>
        </w:tc>
        <w:tc>
          <w:tcPr>
            <w:tcW w:w="952" w:type="pct"/>
          </w:tcPr>
          <w:p w14:paraId="3AD30FF9" w14:textId="77777777" w:rsidR="007A4D92" w:rsidRDefault="007A4D92" w:rsidP="002625D7">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082</w:t>
            </w:r>
            <w:r>
              <w:rPr>
                <w:lang w:eastAsia="es-ES"/>
              </w:rPr>
              <w:t>4</w:t>
            </w:r>
          </w:p>
        </w:tc>
      </w:tr>
      <w:tr w:rsidR="007A4D92" w14:paraId="71C2D9B3" w14:textId="77777777" w:rsidTr="007A4D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pct"/>
          </w:tcPr>
          <w:p w14:paraId="208B2777" w14:textId="77777777" w:rsidR="007A4D92" w:rsidRDefault="007A4D92" w:rsidP="002625D7">
            <w:pPr>
              <w:rPr>
                <w:lang w:eastAsia="es-ES"/>
              </w:rPr>
            </w:pPr>
            <w:r>
              <w:rPr>
                <w:lang w:eastAsia="es-ES"/>
              </w:rPr>
              <w:t>Tiempo</w:t>
            </w:r>
            <w:r w:rsidRPr="00134C3A">
              <w:rPr>
                <w:lang w:eastAsia="es-ES"/>
              </w:rPr>
              <w:t xml:space="preserve"> (</w:t>
            </w:r>
            <w:r w:rsidRPr="00134C3A">
              <w:rPr>
                <w:rFonts w:cs="Arial"/>
                <w:lang w:eastAsia="es-ES"/>
              </w:rPr>
              <w:t>↓)</w:t>
            </w:r>
          </w:p>
        </w:tc>
        <w:tc>
          <w:tcPr>
            <w:tcW w:w="953" w:type="pct"/>
          </w:tcPr>
          <w:p w14:paraId="1575CB50" w14:textId="77777777" w:rsidR="007A4D92" w:rsidRPr="00531E5A" w:rsidRDefault="007A4D92" w:rsidP="002625D7">
            <w:pPr>
              <w:jc w:val="center"/>
              <w:cnfStyle w:val="000000100000" w:firstRow="0" w:lastRow="0" w:firstColumn="0" w:lastColumn="0" w:oddVBand="0" w:evenVBand="0" w:oddHBand="1" w:evenHBand="0" w:firstRowFirstColumn="0" w:firstRowLastColumn="0" w:lastRowFirstColumn="0" w:lastRowLastColumn="0"/>
              <w:rPr>
                <w:b/>
                <w:bCs/>
                <w:lang w:eastAsia="es-ES"/>
              </w:rPr>
            </w:pPr>
            <w:r w:rsidRPr="00531E5A">
              <w:rPr>
                <w:b/>
                <w:bCs/>
                <w:lang w:eastAsia="es-ES"/>
              </w:rPr>
              <w:t>00:00:04</w:t>
            </w:r>
          </w:p>
        </w:tc>
        <w:tc>
          <w:tcPr>
            <w:tcW w:w="953" w:type="pct"/>
          </w:tcPr>
          <w:p w14:paraId="63056FB0" w14:textId="77777777" w:rsidR="007A4D92" w:rsidRDefault="007A4D92" w:rsidP="002625D7">
            <w:pPr>
              <w:jc w:val="center"/>
              <w:cnfStyle w:val="000000100000" w:firstRow="0" w:lastRow="0" w:firstColumn="0" w:lastColumn="0" w:oddVBand="0" w:evenVBand="0" w:oddHBand="1" w:evenHBand="0" w:firstRowFirstColumn="0" w:firstRowLastColumn="0" w:lastRowFirstColumn="0" w:lastRowLastColumn="0"/>
              <w:rPr>
                <w:lang w:eastAsia="es-ES"/>
              </w:rPr>
            </w:pPr>
            <w:r>
              <w:rPr>
                <w:lang w:eastAsia="es-ES"/>
              </w:rPr>
              <w:t>00:30:13</w:t>
            </w:r>
          </w:p>
        </w:tc>
        <w:tc>
          <w:tcPr>
            <w:tcW w:w="953" w:type="pct"/>
          </w:tcPr>
          <w:p w14:paraId="629A928B" w14:textId="77777777" w:rsidR="007A4D92" w:rsidRDefault="007A4D92" w:rsidP="002625D7">
            <w:pPr>
              <w:jc w:val="center"/>
              <w:cnfStyle w:val="000000100000" w:firstRow="0" w:lastRow="0" w:firstColumn="0" w:lastColumn="0" w:oddVBand="0" w:evenVBand="0" w:oddHBand="1" w:evenHBand="0" w:firstRowFirstColumn="0" w:firstRowLastColumn="0" w:lastRowFirstColumn="0" w:lastRowLastColumn="0"/>
              <w:rPr>
                <w:lang w:eastAsia="es-ES"/>
              </w:rPr>
            </w:pPr>
            <w:r>
              <w:rPr>
                <w:lang w:eastAsia="es-ES"/>
              </w:rPr>
              <w:t>1:03:48</w:t>
            </w:r>
          </w:p>
        </w:tc>
        <w:tc>
          <w:tcPr>
            <w:tcW w:w="952" w:type="pct"/>
          </w:tcPr>
          <w:p w14:paraId="5EF4D601" w14:textId="77777777" w:rsidR="007A4D92" w:rsidRDefault="007A4D92" w:rsidP="002625D7">
            <w:pPr>
              <w:jc w:val="center"/>
              <w:cnfStyle w:val="000000100000" w:firstRow="0" w:lastRow="0" w:firstColumn="0" w:lastColumn="0" w:oddVBand="0" w:evenVBand="0" w:oddHBand="1" w:evenHBand="0" w:firstRowFirstColumn="0" w:firstRowLastColumn="0" w:lastRowFirstColumn="0" w:lastRowLastColumn="0"/>
              <w:rPr>
                <w:lang w:eastAsia="es-ES"/>
              </w:rPr>
            </w:pPr>
            <w:r>
              <w:rPr>
                <w:lang w:eastAsia="es-ES"/>
              </w:rPr>
              <w:t>01:33:46</w:t>
            </w:r>
          </w:p>
        </w:tc>
      </w:tr>
    </w:tbl>
    <w:p w14:paraId="5B269319" w14:textId="3968EBEC" w:rsidR="007A4D92" w:rsidRPr="007C25EA" w:rsidRDefault="007A4D92" w:rsidP="007A4D92">
      <w:pPr>
        <w:pStyle w:val="Descripcin"/>
        <w:jc w:val="center"/>
        <w:rPr>
          <w:color w:val="auto"/>
          <w:lang w:eastAsia="es-ES"/>
        </w:rPr>
      </w:pPr>
      <w:bookmarkStart w:id="209" w:name="_Ref82527629"/>
      <w:bookmarkStart w:id="210" w:name="_Toc82560608"/>
      <w:r w:rsidRPr="007C25EA">
        <w:rPr>
          <w:color w:val="auto"/>
        </w:rPr>
        <w:t xml:space="preserve">Tabla </w:t>
      </w:r>
      <w:r w:rsidRPr="007C25EA">
        <w:rPr>
          <w:color w:val="auto"/>
        </w:rPr>
        <w:fldChar w:fldCharType="begin"/>
      </w:r>
      <w:r w:rsidRPr="007C25EA">
        <w:rPr>
          <w:color w:val="auto"/>
        </w:rPr>
        <w:instrText xml:space="preserve"> SEQ Tabla \* ARABIC </w:instrText>
      </w:r>
      <w:r w:rsidRPr="007C25EA">
        <w:rPr>
          <w:color w:val="auto"/>
        </w:rPr>
        <w:fldChar w:fldCharType="separate"/>
      </w:r>
      <w:r w:rsidRPr="007C25EA">
        <w:rPr>
          <w:noProof/>
          <w:color w:val="auto"/>
        </w:rPr>
        <w:t>9</w:t>
      </w:r>
      <w:r w:rsidRPr="007C25EA">
        <w:rPr>
          <w:color w:val="auto"/>
        </w:rPr>
        <w:fldChar w:fldCharType="end"/>
      </w:r>
      <w:bookmarkEnd w:id="209"/>
      <w:r w:rsidRPr="007C25EA">
        <w:rPr>
          <w:color w:val="auto"/>
        </w:rPr>
        <w:t>: Tabla de métricas para cada modelo generado.</w:t>
      </w:r>
      <w:r w:rsidR="00BD524F">
        <w:rPr>
          <w:color w:val="auto"/>
        </w:rPr>
        <w:t xml:space="preserve"> La flecha indica si es positivo que sea mayor o menor el valor obtenido.</w:t>
      </w:r>
      <w:bookmarkEnd w:id="210"/>
    </w:p>
    <w:p w14:paraId="22D96CE7" w14:textId="18FA565C" w:rsidR="007A4D92" w:rsidRDefault="007A4D92" w:rsidP="007A4D92">
      <w:pPr>
        <w:rPr>
          <w:lang w:eastAsia="es-ES"/>
        </w:rPr>
      </w:pPr>
      <w:r>
        <w:rPr>
          <w:lang w:eastAsia="es-ES"/>
        </w:rPr>
        <w:lastRenderedPageBreak/>
        <w:t xml:space="preserve">Como se puede comprobar en el caso de este TFM ha sido el modelo </w:t>
      </w:r>
      <w:proofErr w:type="spellStart"/>
      <w:r>
        <w:rPr>
          <w:lang w:eastAsia="es-ES"/>
        </w:rPr>
        <w:t>XGBoost</w:t>
      </w:r>
      <w:proofErr w:type="spellEnd"/>
      <w:r>
        <w:rPr>
          <w:lang w:eastAsia="es-ES"/>
        </w:rPr>
        <w:t xml:space="preserve"> el que ha obtenido mejores resultados en todas las métricas. La diferencia entre ellos ha sido bastante pequeña, en cualquier caso. Como contrapunto, el tiempo de ejecución del método </w:t>
      </w:r>
      <w:proofErr w:type="spellStart"/>
      <w:r>
        <w:rPr>
          <w:lang w:eastAsia="es-ES"/>
        </w:rPr>
        <w:t>XGBoost</w:t>
      </w:r>
      <w:proofErr w:type="spellEnd"/>
      <w:r>
        <w:rPr>
          <w:lang w:eastAsia="es-ES"/>
        </w:rPr>
        <w:t xml:space="preserve"> ha sido el doble del método </w:t>
      </w:r>
      <w:proofErr w:type="spellStart"/>
      <w:r>
        <w:rPr>
          <w:lang w:eastAsia="es-ES"/>
        </w:rPr>
        <w:t>LightGBM</w:t>
      </w:r>
      <w:proofErr w:type="spellEnd"/>
      <w:r>
        <w:rPr>
          <w:lang w:eastAsia="es-ES"/>
        </w:rPr>
        <w:t xml:space="preserve"> mientras que la Regresión Logística (el único modelo no calibrado) ha sido la que menos ha tardado</w:t>
      </w:r>
      <w:r w:rsidR="00BD524F">
        <w:rPr>
          <w:lang w:eastAsia="es-ES"/>
        </w:rPr>
        <w:t>,</w:t>
      </w:r>
      <w:r>
        <w:rPr>
          <w:lang w:eastAsia="es-ES"/>
        </w:rPr>
        <w:t xml:space="preserve"> ejecutándose al momento. En el caso del método de </w:t>
      </w:r>
      <w:proofErr w:type="spellStart"/>
      <w:r>
        <w:rPr>
          <w:lang w:eastAsia="es-ES"/>
        </w:rPr>
        <w:t>Random</w:t>
      </w:r>
      <w:proofErr w:type="spellEnd"/>
      <w:r>
        <w:rPr>
          <w:lang w:eastAsia="es-ES"/>
        </w:rPr>
        <w:t xml:space="preserve"> Forest ha sido tanto el que peores valores ha dado además de ser el que mayor tiempo de ejecución ha necesitado.</w:t>
      </w:r>
    </w:p>
    <w:p w14:paraId="7C78BFAC" w14:textId="07DC2E74" w:rsidR="00BD524F" w:rsidRDefault="00BD524F" w:rsidP="007A4D92">
      <w:pPr>
        <w:rPr>
          <w:lang w:eastAsia="es-ES"/>
        </w:rPr>
      </w:pPr>
      <w:r>
        <w:rPr>
          <w:lang w:eastAsia="es-ES"/>
        </w:rPr>
        <w:t xml:space="preserve">El paso posterior es comprobar como de calibrados los distintos modelos de </w:t>
      </w:r>
      <w:proofErr w:type="spellStart"/>
      <w:r>
        <w:rPr>
          <w:lang w:eastAsia="es-ES"/>
        </w:rPr>
        <w:t>xG</w:t>
      </w:r>
      <w:proofErr w:type="spellEnd"/>
      <w:r>
        <w:rPr>
          <w:lang w:eastAsia="es-ES"/>
        </w:rPr>
        <w:t xml:space="preserve">. En la </w:t>
      </w:r>
      <w:r>
        <w:rPr>
          <w:lang w:eastAsia="es-ES"/>
        </w:rPr>
        <w:fldChar w:fldCharType="begin"/>
      </w:r>
      <w:r>
        <w:rPr>
          <w:lang w:eastAsia="es-ES"/>
        </w:rPr>
        <w:instrText xml:space="preserve"> REF _Ref82538011 \h </w:instrText>
      </w:r>
      <w:r>
        <w:rPr>
          <w:lang w:eastAsia="es-ES"/>
        </w:rPr>
      </w:r>
      <w:r>
        <w:rPr>
          <w:lang w:eastAsia="es-ES"/>
        </w:rPr>
        <w:fldChar w:fldCharType="separate"/>
      </w:r>
      <w:r w:rsidRPr="00BD524F">
        <w:t xml:space="preserve">Ilustración </w:t>
      </w:r>
      <w:r w:rsidRPr="00BD524F">
        <w:rPr>
          <w:noProof/>
        </w:rPr>
        <w:t>31</w:t>
      </w:r>
      <w:r>
        <w:rPr>
          <w:lang w:eastAsia="es-ES"/>
        </w:rPr>
        <w:fldChar w:fldCharType="end"/>
      </w:r>
      <w:r>
        <w:rPr>
          <w:lang w:eastAsia="es-ES"/>
        </w:rPr>
        <w:t xml:space="preserve"> se puede comprobar</w:t>
      </w:r>
      <w:r w:rsidR="007C549F">
        <w:rPr>
          <w:lang w:eastAsia="es-ES"/>
        </w:rPr>
        <w:t xml:space="preserve"> mediante las curvas de calibración por cuantiles</w:t>
      </w:r>
      <w:r>
        <w:rPr>
          <w:lang w:eastAsia="es-ES"/>
        </w:rPr>
        <w:t xml:space="preserve"> como todos los modelos tienen una buena calibración y solo para valores más altos </w:t>
      </w:r>
      <w:r w:rsidR="007A73FF">
        <w:rPr>
          <w:lang w:eastAsia="es-ES"/>
        </w:rPr>
        <w:t>hay una mayor diferencia entre las predicciones dadas y el % de goles reales. Esta diferencia no es muy preocupante puesto que son muy pocos los disparos que obtienen probabilidades por encima del 30%.</w:t>
      </w:r>
      <w:r w:rsidR="007C549F">
        <w:rPr>
          <w:lang w:eastAsia="es-ES"/>
        </w:rPr>
        <w:t xml:space="preserve"> En los apéndices también se puede ver como es cada curva de calibración de manera uniforme en la </w:t>
      </w:r>
      <w:r w:rsidR="007C549F">
        <w:rPr>
          <w:lang w:eastAsia="es-ES"/>
        </w:rPr>
        <w:fldChar w:fldCharType="begin"/>
      </w:r>
      <w:r w:rsidR="007C549F">
        <w:rPr>
          <w:lang w:eastAsia="es-ES"/>
        </w:rPr>
        <w:instrText xml:space="preserve"> REF _Ref82539199 \h </w:instrText>
      </w:r>
      <w:r w:rsidR="007C549F">
        <w:rPr>
          <w:lang w:eastAsia="es-ES"/>
        </w:rPr>
      </w:r>
      <w:r w:rsidR="007C549F">
        <w:rPr>
          <w:lang w:eastAsia="es-ES"/>
        </w:rPr>
        <w:fldChar w:fldCharType="separate"/>
      </w:r>
      <w:r w:rsidR="007C549F" w:rsidRPr="007C549F">
        <w:t xml:space="preserve">Ilustración </w:t>
      </w:r>
      <w:r w:rsidR="007C549F" w:rsidRPr="007C549F">
        <w:rPr>
          <w:noProof/>
        </w:rPr>
        <w:t>32</w:t>
      </w:r>
      <w:r w:rsidR="007C549F">
        <w:rPr>
          <w:lang w:eastAsia="es-ES"/>
        </w:rPr>
        <w:fldChar w:fldCharType="end"/>
      </w:r>
      <w:r w:rsidR="007C549F">
        <w:rPr>
          <w:lang w:eastAsia="es-ES"/>
        </w:rPr>
        <w:t>.</w:t>
      </w:r>
    </w:p>
    <w:p w14:paraId="1810B21B" w14:textId="538D671C" w:rsidR="00BD524F" w:rsidRDefault="00BD524F" w:rsidP="00BD524F">
      <w:pPr>
        <w:jc w:val="center"/>
        <w:rPr>
          <w:lang w:eastAsia="es-ES"/>
        </w:rPr>
      </w:pPr>
      <w:r>
        <w:rPr>
          <w:noProof/>
        </w:rPr>
        <w:drawing>
          <wp:inline distT="0" distB="0" distL="0" distR="0" wp14:anchorId="72B98AF0" wp14:editId="7B0117C0">
            <wp:extent cx="4715776" cy="4500000"/>
            <wp:effectExtent l="0" t="0" r="0" b="0"/>
            <wp:docPr id="39" name="Imagen 39" descr="Gráf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Gráfico&#10;&#10;Descripción generada automáticamente con confianza baja"/>
                    <pic:cNvPicPr>
                      <a:picLocks noChangeAspect="1" noChangeArrowheads="1"/>
                    </pic:cNvPicPr>
                  </pic:nvPicPr>
                  <pic:blipFill rotWithShape="1">
                    <a:blip r:embed="rId43">
                      <a:extLst>
                        <a:ext uri="{28A0092B-C50C-407E-A947-70E740481C1C}">
                          <a14:useLocalDpi xmlns:a14="http://schemas.microsoft.com/office/drawing/2010/main" val="0"/>
                        </a:ext>
                      </a:extLst>
                    </a:blip>
                    <a:srcRect b="36145"/>
                    <a:stretch/>
                  </pic:blipFill>
                  <pic:spPr bwMode="auto">
                    <a:xfrm>
                      <a:off x="0" y="0"/>
                      <a:ext cx="4715776" cy="4500000"/>
                    </a:xfrm>
                    <a:prstGeom prst="rect">
                      <a:avLst/>
                    </a:prstGeom>
                    <a:noFill/>
                    <a:ln>
                      <a:noFill/>
                    </a:ln>
                    <a:extLst>
                      <a:ext uri="{53640926-AAD7-44D8-BBD7-CCE9431645EC}">
                        <a14:shadowObscured xmlns:a14="http://schemas.microsoft.com/office/drawing/2010/main"/>
                      </a:ext>
                    </a:extLst>
                  </pic:spPr>
                </pic:pic>
              </a:graphicData>
            </a:graphic>
          </wp:inline>
        </w:drawing>
      </w:r>
    </w:p>
    <w:p w14:paraId="40DCE5CD" w14:textId="24EED728" w:rsidR="007A73FF" w:rsidRDefault="00BD524F" w:rsidP="007A73FF">
      <w:pPr>
        <w:pStyle w:val="Descripcin"/>
        <w:jc w:val="center"/>
        <w:rPr>
          <w:color w:val="auto"/>
        </w:rPr>
      </w:pPr>
      <w:bookmarkStart w:id="211" w:name="_Ref82538011"/>
      <w:bookmarkStart w:id="212" w:name="_Toc82560639"/>
      <w:r w:rsidRPr="00BD524F">
        <w:rPr>
          <w:color w:val="auto"/>
        </w:rPr>
        <w:t xml:space="preserve">Ilustración </w:t>
      </w:r>
      <w:r w:rsidRPr="00BD524F">
        <w:rPr>
          <w:color w:val="auto"/>
        </w:rPr>
        <w:fldChar w:fldCharType="begin"/>
      </w:r>
      <w:r w:rsidRPr="00BD524F">
        <w:rPr>
          <w:color w:val="auto"/>
        </w:rPr>
        <w:instrText xml:space="preserve"> SEQ Ilustración \* ARABIC </w:instrText>
      </w:r>
      <w:r w:rsidRPr="00BD524F">
        <w:rPr>
          <w:color w:val="auto"/>
        </w:rPr>
        <w:fldChar w:fldCharType="separate"/>
      </w:r>
      <w:r w:rsidR="007C549F">
        <w:rPr>
          <w:noProof/>
          <w:color w:val="auto"/>
        </w:rPr>
        <w:t>31</w:t>
      </w:r>
      <w:r w:rsidRPr="00BD524F">
        <w:rPr>
          <w:color w:val="auto"/>
        </w:rPr>
        <w:fldChar w:fldCharType="end"/>
      </w:r>
      <w:bookmarkEnd w:id="211"/>
      <w:r w:rsidRPr="00BD524F">
        <w:rPr>
          <w:color w:val="auto"/>
        </w:rPr>
        <w:t xml:space="preserve">: Curvas de calibración para cada modelo de </w:t>
      </w:r>
      <w:proofErr w:type="spellStart"/>
      <w:r w:rsidRPr="00BD524F">
        <w:rPr>
          <w:color w:val="auto"/>
        </w:rPr>
        <w:t>xG</w:t>
      </w:r>
      <w:proofErr w:type="spellEnd"/>
      <w:r w:rsidR="007C549F">
        <w:rPr>
          <w:color w:val="auto"/>
        </w:rPr>
        <w:t xml:space="preserve"> por cuantiles</w:t>
      </w:r>
      <w:r w:rsidRPr="00BD524F">
        <w:rPr>
          <w:color w:val="auto"/>
        </w:rPr>
        <w:t>.</w:t>
      </w:r>
      <w:bookmarkEnd w:id="212"/>
    </w:p>
    <w:p w14:paraId="79C0EA27" w14:textId="2E88D1EC" w:rsidR="007C549F" w:rsidRDefault="007C549F" w:rsidP="007C549F">
      <w:r>
        <w:lastRenderedPageBreak/>
        <w:t xml:space="preserve">Puesto que el modelo de </w:t>
      </w:r>
      <w:proofErr w:type="spellStart"/>
      <w:r>
        <w:t>XGBoost</w:t>
      </w:r>
      <w:proofErr w:type="spellEnd"/>
      <w:r>
        <w:t xml:space="preserve"> es el que mejor resultados ha dado se ha estudiado más a fondo este.</w:t>
      </w:r>
    </w:p>
    <w:p w14:paraId="51EA27A5" w14:textId="374C2878" w:rsidR="007C549F" w:rsidRDefault="007C549F" w:rsidP="007C549F">
      <w:r>
        <w:t xml:space="preserve">Primero de todo se ha querido conocer como es la curva ROC con los datos tanto de entrenamiento como los de prueba para ver si las diferencias son importantes. </w:t>
      </w:r>
    </w:p>
    <w:p w14:paraId="7FB9612D" w14:textId="05D1F689" w:rsidR="007C549F" w:rsidRPr="00501872" w:rsidRDefault="007C549F" w:rsidP="007C549F">
      <w:pPr>
        <w:rPr>
          <w:lang w:val="en-US"/>
        </w:rPr>
      </w:pPr>
    </w:p>
    <w:p w14:paraId="62EB8A8F" w14:textId="012F70E9" w:rsidR="007C549F" w:rsidRPr="00501872" w:rsidRDefault="007C549F" w:rsidP="007C549F">
      <w:pPr>
        <w:rPr>
          <w:lang w:val="en-US"/>
        </w:rPr>
      </w:pPr>
    </w:p>
    <w:p w14:paraId="140B4FC6" w14:textId="20094143" w:rsidR="007C549F" w:rsidRPr="007C549F" w:rsidRDefault="00971D7F" w:rsidP="007C549F">
      <w:r>
        <w:t xml:space="preserve">Posteriormente se ha querido conocer la importancia de cada variable dentro del modelo, en </w:t>
      </w:r>
      <w:r w:rsidR="00501872">
        <w:t xml:space="preserve">la se puede comprobar como las dos principales variables son el </w:t>
      </w:r>
      <w:proofErr w:type="spellStart"/>
      <w:r w:rsidR="00501872">
        <w:t>angulo</w:t>
      </w:r>
      <w:proofErr w:type="spellEnd"/>
      <w:r w:rsidR="00501872">
        <w:t xml:space="preserve"> visible y la distancia a portería. De las variables añadidas la que mayor importancia tiene dentro del modelo es el número de lanzamiento. Por otro </w:t>
      </w:r>
      <w:r w:rsidR="00D27B0B">
        <w:t>lado,</w:t>
      </w:r>
      <w:r w:rsidR="00501872">
        <w:t xml:space="preserve"> hay variables que tienen muy poca o ninguna importancia como son </w:t>
      </w:r>
    </w:p>
    <w:p w14:paraId="7CAE39E1" w14:textId="52964A0F" w:rsidR="00431739" w:rsidRDefault="00A81699" w:rsidP="00431739">
      <w:pPr>
        <w:rPr>
          <w:lang w:eastAsia="es-ES"/>
        </w:rPr>
      </w:pPr>
      <w:r>
        <w:rPr>
          <w:noProof/>
        </w:rPr>
        <w:drawing>
          <wp:inline distT="0" distB="0" distL="0" distR="0" wp14:anchorId="220B293D" wp14:editId="1AF560FB">
            <wp:extent cx="5759450" cy="2922905"/>
            <wp:effectExtent l="0" t="0" r="0" b="0"/>
            <wp:docPr id="38" name="Imagen 38"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Gráfico&#10;&#10;Descripción generada automáticamente"/>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59450" cy="2922905"/>
                    </a:xfrm>
                    <a:prstGeom prst="rect">
                      <a:avLst/>
                    </a:prstGeom>
                    <a:noFill/>
                    <a:ln>
                      <a:noFill/>
                    </a:ln>
                  </pic:spPr>
                </pic:pic>
              </a:graphicData>
            </a:graphic>
          </wp:inline>
        </w:drawing>
      </w:r>
    </w:p>
    <w:p w14:paraId="6AA40939" w14:textId="3202BF80" w:rsidR="00A81699" w:rsidRDefault="00A81699" w:rsidP="00431739">
      <w:pPr>
        <w:rPr>
          <w:lang w:eastAsia="es-ES"/>
        </w:rPr>
      </w:pPr>
    </w:p>
    <w:p w14:paraId="2E796BA4" w14:textId="085D6098" w:rsidR="00A81699" w:rsidRDefault="00D27B0B" w:rsidP="00A81699">
      <w:pPr>
        <w:jc w:val="center"/>
        <w:rPr>
          <w:lang w:eastAsia="es-ES"/>
        </w:rPr>
      </w:pPr>
      <w:r>
        <w:rPr>
          <w:noProof/>
        </w:rPr>
        <w:lastRenderedPageBreak/>
        <w:drawing>
          <wp:inline distT="0" distB="0" distL="0" distR="0" wp14:anchorId="03F9A3DF" wp14:editId="7591E68E">
            <wp:extent cx="5673725" cy="3648075"/>
            <wp:effectExtent l="0" t="0" r="0" b="0"/>
            <wp:docPr id="22" name="Imagen 22"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magen que contiene Texto&#10;&#10;Descripción generada automáticamente"/>
                    <pic:cNvPicPr>
                      <a:picLocks noChangeAspect="1" noChangeArrowheads="1"/>
                    </pic:cNvPicPr>
                  </pic:nvPicPr>
                  <pic:blipFill rotWithShape="1">
                    <a:blip r:embed="rId45">
                      <a:extLst>
                        <a:ext uri="{28A0092B-C50C-407E-A947-70E740481C1C}">
                          <a14:useLocalDpi xmlns:a14="http://schemas.microsoft.com/office/drawing/2010/main" val="0"/>
                        </a:ext>
                      </a:extLst>
                    </a:blip>
                    <a:srcRect l="1488" b="57773"/>
                    <a:stretch/>
                  </pic:blipFill>
                  <pic:spPr bwMode="auto">
                    <a:xfrm>
                      <a:off x="0" y="0"/>
                      <a:ext cx="5673725" cy="3648075"/>
                    </a:xfrm>
                    <a:prstGeom prst="rect">
                      <a:avLst/>
                    </a:prstGeom>
                    <a:noFill/>
                    <a:ln>
                      <a:noFill/>
                    </a:ln>
                    <a:extLst>
                      <a:ext uri="{53640926-AAD7-44D8-BBD7-CCE9431645EC}">
                        <a14:shadowObscured xmlns:a14="http://schemas.microsoft.com/office/drawing/2010/main"/>
                      </a:ext>
                    </a:extLst>
                  </pic:spPr>
                </pic:pic>
              </a:graphicData>
            </a:graphic>
          </wp:inline>
        </w:drawing>
      </w:r>
    </w:p>
    <w:p w14:paraId="2631D3A4" w14:textId="2B48B669" w:rsidR="00A81699" w:rsidRDefault="00A81699" w:rsidP="00431739">
      <w:pPr>
        <w:rPr>
          <w:lang w:eastAsia="es-ES"/>
        </w:rPr>
      </w:pPr>
    </w:p>
    <w:p w14:paraId="1F8AA4DA" w14:textId="694E3BE7" w:rsidR="00A81699" w:rsidRDefault="00A81699" w:rsidP="00A81699">
      <w:pPr>
        <w:jc w:val="center"/>
        <w:rPr>
          <w:lang w:eastAsia="es-ES"/>
        </w:rPr>
      </w:pPr>
    </w:p>
    <w:p w14:paraId="5DBF2A97" w14:textId="1D0A0BAF" w:rsidR="00B75D79" w:rsidRDefault="00B75D79" w:rsidP="00A81699">
      <w:pPr>
        <w:jc w:val="center"/>
        <w:rPr>
          <w:lang w:eastAsia="es-ES"/>
        </w:rPr>
      </w:pPr>
    </w:p>
    <w:p w14:paraId="2E0BC1BF" w14:textId="77777777" w:rsidR="007A4D92" w:rsidRPr="00F66CBA" w:rsidRDefault="007A4D92" w:rsidP="007A4D92">
      <w:pPr>
        <w:rPr>
          <w:b/>
          <w:bCs/>
          <w:lang w:eastAsia="es-ES"/>
        </w:rPr>
      </w:pPr>
      <w:r w:rsidRPr="00F66CBA">
        <w:rPr>
          <w:b/>
          <w:bCs/>
          <w:lang w:eastAsia="es-ES"/>
        </w:rPr>
        <w:t>Modelos generado</w:t>
      </w:r>
      <w:r>
        <w:rPr>
          <w:b/>
          <w:bCs/>
          <w:lang w:eastAsia="es-ES"/>
        </w:rPr>
        <w:t>s</w:t>
      </w:r>
      <w:r w:rsidRPr="00F66CBA">
        <w:rPr>
          <w:b/>
          <w:bCs/>
          <w:lang w:eastAsia="es-ES"/>
        </w:rPr>
        <w:t xml:space="preserve"> para lanzamientos que son de penalti</w:t>
      </w:r>
    </w:p>
    <w:p w14:paraId="1414842C" w14:textId="77777777" w:rsidR="007A4D92" w:rsidRDefault="007A4D92" w:rsidP="007A4D92">
      <w:pPr>
        <w:rPr>
          <w:lang w:eastAsia="es-ES"/>
        </w:rPr>
      </w:pPr>
      <w:r>
        <w:rPr>
          <w:lang w:eastAsia="es-ES"/>
        </w:rPr>
        <w:t>En el caso de los lanzamientos de penalti también se ha estudiado los valores obtenidos de los distintos modelos</w:t>
      </w:r>
    </w:p>
    <w:tbl>
      <w:tblPr>
        <w:tblStyle w:val="Tablaconcuadrcula5oscura-nfasis2"/>
        <w:tblW w:w="5000" w:type="pct"/>
        <w:tblLook w:val="04A0" w:firstRow="1" w:lastRow="0" w:firstColumn="1" w:lastColumn="0" w:noHBand="0" w:noVBand="1"/>
      </w:tblPr>
      <w:tblGrid>
        <w:gridCol w:w="2042"/>
        <w:gridCol w:w="1811"/>
        <w:gridCol w:w="1811"/>
        <w:gridCol w:w="1811"/>
        <w:gridCol w:w="1811"/>
      </w:tblGrid>
      <w:tr w:rsidR="00B75D79" w14:paraId="75C50571" w14:textId="77777777" w:rsidTr="00B756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pct"/>
          </w:tcPr>
          <w:p w14:paraId="20CEA7FD" w14:textId="77777777" w:rsidR="00B75D79" w:rsidRDefault="00B75D79" w:rsidP="00F55A3B">
            <w:pPr>
              <w:jc w:val="center"/>
              <w:rPr>
                <w:lang w:eastAsia="es-ES"/>
              </w:rPr>
            </w:pPr>
          </w:p>
        </w:tc>
        <w:tc>
          <w:tcPr>
            <w:tcW w:w="975" w:type="pct"/>
          </w:tcPr>
          <w:p w14:paraId="330F63D0" w14:textId="26E0305A" w:rsidR="00B75D79" w:rsidRDefault="00B75D79" w:rsidP="00F55A3B">
            <w:pPr>
              <w:jc w:val="center"/>
              <w:cnfStyle w:val="100000000000" w:firstRow="1" w:lastRow="0" w:firstColumn="0" w:lastColumn="0" w:oddVBand="0" w:evenVBand="0" w:oddHBand="0" w:evenHBand="0" w:firstRowFirstColumn="0" w:firstRowLastColumn="0" w:lastRowFirstColumn="0" w:lastRowLastColumn="0"/>
              <w:rPr>
                <w:lang w:eastAsia="es-ES"/>
              </w:rPr>
            </w:pPr>
            <w:r>
              <w:rPr>
                <w:lang w:eastAsia="es-ES"/>
              </w:rPr>
              <w:t>Regresión Log</w:t>
            </w:r>
            <w:r w:rsidR="00B75606">
              <w:rPr>
                <w:lang w:eastAsia="es-ES"/>
              </w:rPr>
              <w:t>.</w:t>
            </w:r>
          </w:p>
        </w:tc>
        <w:tc>
          <w:tcPr>
            <w:tcW w:w="975" w:type="pct"/>
          </w:tcPr>
          <w:p w14:paraId="7074E04D" w14:textId="77777777" w:rsidR="00B75D79" w:rsidRDefault="00B75D79" w:rsidP="00F55A3B">
            <w:pPr>
              <w:jc w:val="center"/>
              <w:cnfStyle w:val="100000000000" w:firstRow="1" w:lastRow="0" w:firstColumn="0" w:lastColumn="0" w:oddVBand="0" w:evenVBand="0" w:oddHBand="0" w:evenHBand="0" w:firstRowFirstColumn="0" w:firstRowLastColumn="0" w:lastRowFirstColumn="0" w:lastRowLastColumn="0"/>
              <w:rPr>
                <w:lang w:eastAsia="es-ES"/>
              </w:rPr>
            </w:pPr>
            <w:proofErr w:type="spellStart"/>
            <w:r>
              <w:rPr>
                <w:lang w:eastAsia="es-ES"/>
              </w:rPr>
              <w:t>LightGBM</w:t>
            </w:r>
            <w:proofErr w:type="spellEnd"/>
          </w:p>
        </w:tc>
        <w:tc>
          <w:tcPr>
            <w:tcW w:w="975" w:type="pct"/>
          </w:tcPr>
          <w:p w14:paraId="4ECDDD96" w14:textId="77777777" w:rsidR="00B75D79" w:rsidRDefault="00B75D79" w:rsidP="00F55A3B">
            <w:pPr>
              <w:jc w:val="center"/>
              <w:cnfStyle w:val="100000000000" w:firstRow="1" w:lastRow="0" w:firstColumn="0" w:lastColumn="0" w:oddVBand="0" w:evenVBand="0" w:oddHBand="0" w:evenHBand="0" w:firstRowFirstColumn="0" w:firstRowLastColumn="0" w:lastRowFirstColumn="0" w:lastRowLastColumn="0"/>
              <w:rPr>
                <w:lang w:eastAsia="es-ES"/>
              </w:rPr>
            </w:pPr>
            <w:proofErr w:type="spellStart"/>
            <w:r>
              <w:rPr>
                <w:lang w:eastAsia="es-ES"/>
              </w:rPr>
              <w:t>XGBoost</w:t>
            </w:r>
            <w:proofErr w:type="spellEnd"/>
          </w:p>
        </w:tc>
        <w:tc>
          <w:tcPr>
            <w:tcW w:w="975" w:type="pct"/>
          </w:tcPr>
          <w:p w14:paraId="4ABAA7D2" w14:textId="77777777" w:rsidR="00B75D79" w:rsidRDefault="00B75D79" w:rsidP="00F55A3B">
            <w:pPr>
              <w:jc w:val="center"/>
              <w:cnfStyle w:val="100000000000" w:firstRow="1" w:lastRow="0" w:firstColumn="0" w:lastColumn="0" w:oddVBand="0" w:evenVBand="0" w:oddHBand="0" w:evenHBand="0" w:firstRowFirstColumn="0" w:firstRowLastColumn="0" w:lastRowFirstColumn="0" w:lastRowLastColumn="0"/>
              <w:rPr>
                <w:lang w:eastAsia="es-ES"/>
              </w:rPr>
            </w:pPr>
            <w:proofErr w:type="spellStart"/>
            <w:r>
              <w:rPr>
                <w:lang w:eastAsia="es-ES"/>
              </w:rPr>
              <w:t>Random</w:t>
            </w:r>
            <w:proofErr w:type="spellEnd"/>
            <w:r>
              <w:rPr>
                <w:lang w:eastAsia="es-ES"/>
              </w:rPr>
              <w:t xml:space="preserve"> Forest</w:t>
            </w:r>
          </w:p>
        </w:tc>
      </w:tr>
      <w:tr w:rsidR="00B75606" w14:paraId="6C7FB8FB" w14:textId="77777777" w:rsidTr="00B756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pct"/>
          </w:tcPr>
          <w:p w14:paraId="226EBE4F" w14:textId="7F2C011D" w:rsidR="00B75606" w:rsidRDefault="00B75606" w:rsidP="00B75606">
            <w:pPr>
              <w:rPr>
                <w:lang w:eastAsia="es-ES"/>
              </w:rPr>
            </w:pPr>
            <w:r w:rsidRPr="00134C3A">
              <w:rPr>
                <w:lang w:eastAsia="es-ES"/>
              </w:rPr>
              <w:t>Log-</w:t>
            </w:r>
            <w:proofErr w:type="spellStart"/>
            <w:r w:rsidRPr="00134C3A">
              <w:rPr>
                <w:lang w:eastAsia="es-ES"/>
              </w:rPr>
              <w:t>loss</w:t>
            </w:r>
            <w:proofErr w:type="spellEnd"/>
            <w:r w:rsidRPr="00134C3A">
              <w:rPr>
                <w:lang w:eastAsia="es-ES"/>
              </w:rPr>
              <w:t xml:space="preserve"> (</w:t>
            </w:r>
            <w:r w:rsidRPr="00134C3A">
              <w:rPr>
                <w:rFonts w:cs="Arial"/>
                <w:lang w:eastAsia="es-ES"/>
              </w:rPr>
              <w:t>↓)</w:t>
            </w:r>
          </w:p>
        </w:tc>
        <w:tc>
          <w:tcPr>
            <w:tcW w:w="975" w:type="pct"/>
          </w:tcPr>
          <w:p w14:paraId="0D8792BA" w14:textId="0046E3CB" w:rsidR="00B75606" w:rsidRDefault="00B75606" w:rsidP="00B75606">
            <w:pPr>
              <w:jc w:val="center"/>
              <w:cnfStyle w:val="000000100000" w:firstRow="0" w:lastRow="0" w:firstColumn="0" w:lastColumn="0" w:oddVBand="0" w:evenVBand="0" w:oddHBand="1" w:evenHBand="0" w:firstRowFirstColumn="0" w:firstRowLastColumn="0" w:lastRowFirstColumn="0" w:lastRowLastColumn="0"/>
              <w:rPr>
                <w:lang w:eastAsia="es-ES"/>
              </w:rPr>
            </w:pPr>
            <w:r w:rsidRPr="00481178">
              <w:rPr>
                <w:lang w:eastAsia="es-ES"/>
              </w:rPr>
              <w:t>0</w:t>
            </w:r>
            <w:r>
              <w:rPr>
                <w:lang w:eastAsia="es-ES"/>
              </w:rPr>
              <w:t>,5727</w:t>
            </w:r>
          </w:p>
        </w:tc>
        <w:tc>
          <w:tcPr>
            <w:tcW w:w="975" w:type="pct"/>
          </w:tcPr>
          <w:p w14:paraId="25149BA0" w14:textId="7F426AB0" w:rsidR="00B75606" w:rsidRPr="00B75D79" w:rsidRDefault="00B75606" w:rsidP="00B75606">
            <w:pPr>
              <w:jc w:val="center"/>
              <w:cnfStyle w:val="000000100000" w:firstRow="0" w:lastRow="0" w:firstColumn="0" w:lastColumn="0" w:oddVBand="0" w:evenVBand="0" w:oddHBand="1" w:evenHBand="0" w:firstRowFirstColumn="0" w:firstRowLastColumn="0" w:lastRowFirstColumn="0" w:lastRowLastColumn="0"/>
              <w:rPr>
                <w:b/>
                <w:bCs/>
                <w:lang w:eastAsia="es-ES"/>
              </w:rPr>
            </w:pPr>
            <w:r w:rsidRPr="00B75D79">
              <w:rPr>
                <w:b/>
                <w:bCs/>
                <w:lang w:eastAsia="es-ES"/>
              </w:rPr>
              <w:t>0,5692</w:t>
            </w:r>
          </w:p>
        </w:tc>
        <w:tc>
          <w:tcPr>
            <w:tcW w:w="975" w:type="pct"/>
          </w:tcPr>
          <w:p w14:paraId="22A3097E" w14:textId="28754D28" w:rsidR="00B75606" w:rsidRPr="00B75D79" w:rsidRDefault="00B75606" w:rsidP="00B75606">
            <w:pPr>
              <w:jc w:val="center"/>
              <w:cnfStyle w:val="000000100000" w:firstRow="0" w:lastRow="0" w:firstColumn="0" w:lastColumn="0" w:oddVBand="0" w:evenVBand="0" w:oddHBand="1" w:evenHBand="0" w:firstRowFirstColumn="0" w:firstRowLastColumn="0" w:lastRowFirstColumn="0" w:lastRowLastColumn="0"/>
              <w:rPr>
                <w:lang w:eastAsia="es-ES"/>
              </w:rPr>
            </w:pPr>
            <w:r w:rsidRPr="00B75D79">
              <w:rPr>
                <w:lang w:eastAsia="es-ES"/>
              </w:rPr>
              <w:t>0,5796</w:t>
            </w:r>
          </w:p>
        </w:tc>
        <w:tc>
          <w:tcPr>
            <w:tcW w:w="975" w:type="pct"/>
          </w:tcPr>
          <w:p w14:paraId="63AFDB5F" w14:textId="24CBA75A" w:rsidR="00B75606" w:rsidRDefault="00B75606" w:rsidP="00B75606">
            <w:pPr>
              <w:jc w:val="center"/>
              <w:cnfStyle w:val="000000100000" w:firstRow="0" w:lastRow="0" w:firstColumn="0" w:lastColumn="0" w:oddVBand="0" w:evenVBand="0" w:oddHBand="1" w:evenHBand="0" w:firstRowFirstColumn="0" w:firstRowLastColumn="0" w:lastRowFirstColumn="0" w:lastRowLastColumn="0"/>
              <w:rPr>
                <w:lang w:eastAsia="es-ES"/>
              </w:rPr>
            </w:pPr>
            <w:r w:rsidRPr="00D239AA">
              <w:rPr>
                <w:lang w:eastAsia="es-ES"/>
              </w:rPr>
              <w:t>0</w:t>
            </w:r>
            <w:r>
              <w:rPr>
                <w:lang w:eastAsia="es-ES"/>
              </w:rPr>
              <w:t>,5733</w:t>
            </w:r>
          </w:p>
        </w:tc>
      </w:tr>
      <w:tr w:rsidR="00B75606" w14:paraId="14EE46B5" w14:textId="77777777" w:rsidTr="00B75606">
        <w:tc>
          <w:tcPr>
            <w:cnfStyle w:val="001000000000" w:firstRow="0" w:lastRow="0" w:firstColumn="1" w:lastColumn="0" w:oddVBand="0" w:evenVBand="0" w:oddHBand="0" w:evenHBand="0" w:firstRowFirstColumn="0" w:firstRowLastColumn="0" w:lastRowFirstColumn="0" w:lastRowLastColumn="0"/>
            <w:tcW w:w="1100" w:type="pct"/>
          </w:tcPr>
          <w:p w14:paraId="7AE85D7B" w14:textId="19A77BC9" w:rsidR="00B75606" w:rsidRDefault="00B75606" w:rsidP="00B75606">
            <w:pPr>
              <w:rPr>
                <w:lang w:eastAsia="es-ES"/>
              </w:rPr>
            </w:pPr>
            <w:r>
              <w:rPr>
                <w:lang w:eastAsia="es-ES"/>
              </w:rPr>
              <w:t>ROC AUC (</w:t>
            </w:r>
            <w:r>
              <w:rPr>
                <w:rFonts w:cs="Arial"/>
                <w:lang w:eastAsia="es-ES"/>
              </w:rPr>
              <w:t>↑)</w:t>
            </w:r>
          </w:p>
        </w:tc>
        <w:tc>
          <w:tcPr>
            <w:tcW w:w="975" w:type="pct"/>
          </w:tcPr>
          <w:p w14:paraId="3F5731E4" w14:textId="2A2F86B8" w:rsidR="00B75606" w:rsidRPr="00B75D79" w:rsidRDefault="00B75606" w:rsidP="00B75606">
            <w:pPr>
              <w:jc w:val="center"/>
              <w:cnfStyle w:val="000000000000" w:firstRow="0" w:lastRow="0" w:firstColumn="0" w:lastColumn="0" w:oddVBand="0" w:evenVBand="0" w:oddHBand="0" w:evenHBand="0" w:firstRowFirstColumn="0" w:firstRowLastColumn="0" w:lastRowFirstColumn="0" w:lastRowLastColumn="0"/>
              <w:rPr>
                <w:lang w:eastAsia="es-ES"/>
              </w:rPr>
            </w:pPr>
            <w:r w:rsidRPr="00B75D79">
              <w:rPr>
                <w:lang w:eastAsia="es-ES"/>
              </w:rPr>
              <w:t>0,5143</w:t>
            </w:r>
          </w:p>
        </w:tc>
        <w:tc>
          <w:tcPr>
            <w:tcW w:w="975" w:type="pct"/>
          </w:tcPr>
          <w:p w14:paraId="0F21DB90" w14:textId="2585FAF2" w:rsidR="00B75606" w:rsidRDefault="00B75606" w:rsidP="00B75606">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5139</w:t>
            </w:r>
          </w:p>
        </w:tc>
        <w:tc>
          <w:tcPr>
            <w:tcW w:w="975" w:type="pct"/>
          </w:tcPr>
          <w:p w14:paraId="20F0CDB9" w14:textId="341AD50A" w:rsidR="00B75606" w:rsidRPr="00B75D79" w:rsidRDefault="00B75606" w:rsidP="00B75606">
            <w:pPr>
              <w:jc w:val="center"/>
              <w:cnfStyle w:val="000000000000" w:firstRow="0" w:lastRow="0" w:firstColumn="0" w:lastColumn="0" w:oddVBand="0" w:evenVBand="0" w:oddHBand="0" w:evenHBand="0" w:firstRowFirstColumn="0" w:firstRowLastColumn="0" w:lastRowFirstColumn="0" w:lastRowLastColumn="0"/>
              <w:rPr>
                <w:lang w:eastAsia="es-ES"/>
              </w:rPr>
            </w:pPr>
            <w:r w:rsidRPr="00B75D79">
              <w:rPr>
                <w:lang w:eastAsia="es-ES"/>
              </w:rPr>
              <w:t>0,4718</w:t>
            </w:r>
          </w:p>
        </w:tc>
        <w:tc>
          <w:tcPr>
            <w:tcW w:w="975" w:type="pct"/>
          </w:tcPr>
          <w:p w14:paraId="511104B4" w14:textId="2EDF7679" w:rsidR="00B75606" w:rsidRPr="00B75D79" w:rsidRDefault="00B75606" w:rsidP="00B75606">
            <w:pPr>
              <w:jc w:val="center"/>
              <w:cnfStyle w:val="000000000000" w:firstRow="0" w:lastRow="0" w:firstColumn="0" w:lastColumn="0" w:oddVBand="0" w:evenVBand="0" w:oddHBand="0" w:evenHBand="0" w:firstRowFirstColumn="0" w:firstRowLastColumn="0" w:lastRowFirstColumn="0" w:lastRowLastColumn="0"/>
              <w:rPr>
                <w:b/>
                <w:bCs/>
                <w:lang w:eastAsia="es-ES"/>
              </w:rPr>
            </w:pPr>
            <w:r w:rsidRPr="00B75D79">
              <w:rPr>
                <w:b/>
                <w:bCs/>
                <w:lang w:eastAsia="es-ES"/>
              </w:rPr>
              <w:t>0,5273</w:t>
            </w:r>
          </w:p>
        </w:tc>
      </w:tr>
      <w:tr w:rsidR="00B75606" w14:paraId="675415D1" w14:textId="77777777" w:rsidTr="00B756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pct"/>
          </w:tcPr>
          <w:p w14:paraId="141B5504" w14:textId="65DAC347" w:rsidR="00B75606" w:rsidRPr="00481178" w:rsidRDefault="00B75606" w:rsidP="00B75606">
            <w:pPr>
              <w:rPr>
                <w:vertAlign w:val="superscript"/>
                <w:lang w:eastAsia="es-ES"/>
              </w:rPr>
            </w:pPr>
            <w:proofErr w:type="spellStart"/>
            <w:r>
              <w:rPr>
                <w:lang w:eastAsia="es-ES"/>
              </w:rPr>
              <w:t>McFadden’s</w:t>
            </w:r>
            <w:proofErr w:type="spellEnd"/>
            <w:r>
              <w:rPr>
                <w:lang w:eastAsia="es-ES"/>
              </w:rPr>
              <w:t xml:space="preserve"> R</w:t>
            </w:r>
            <w:r>
              <w:rPr>
                <w:vertAlign w:val="superscript"/>
                <w:lang w:eastAsia="es-ES"/>
              </w:rPr>
              <w:t>2</w:t>
            </w:r>
            <w:r>
              <w:rPr>
                <w:lang w:eastAsia="es-ES"/>
              </w:rPr>
              <w:t xml:space="preserve"> (</w:t>
            </w:r>
            <w:r>
              <w:rPr>
                <w:rFonts w:cs="Arial"/>
                <w:lang w:eastAsia="es-ES"/>
              </w:rPr>
              <w:t>↑)</w:t>
            </w:r>
          </w:p>
        </w:tc>
        <w:tc>
          <w:tcPr>
            <w:tcW w:w="975" w:type="pct"/>
          </w:tcPr>
          <w:p w14:paraId="779923F6" w14:textId="6D9C1E5F" w:rsidR="00B75606" w:rsidRDefault="00B75606" w:rsidP="00B75606">
            <w:pPr>
              <w:jc w:val="center"/>
              <w:cnfStyle w:val="000000100000" w:firstRow="0" w:lastRow="0" w:firstColumn="0" w:lastColumn="0" w:oddVBand="0" w:evenVBand="0" w:oddHBand="1" w:evenHBand="0" w:firstRowFirstColumn="0" w:firstRowLastColumn="0" w:lastRowFirstColumn="0" w:lastRowLastColumn="0"/>
              <w:rPr>
                <w:lang w:eastAsia="es-ES"/>
              </w:rPr>
            </w:pPr>
            <w:r w:rsidRPr="00481178">
              <w:rPr>
                <w:lang w:eastAsia="es-ES"/>
              </w:rPr>
              <w:t>0</w:t>
            </w:r>
            <w:r>
              <w:rPr>
                <w:lang w:eastAsia="es-ES"/>
              </w:rPr>
              <w:t>,0017</w:t>
            </w:r>
          </w:p>
        </w:tc>
        <w:tc>
          <w:tcPr>
            <w:tcW w:w="975" w:type="pct"/>
          </w:tcPr>
          <w:p w14:paraId="49058655" w14:textId="15DF9554" w:rsidR="00B75606" w:rsidRPr="00B75D79" w:rsidRDefault="00B75606" w:rsidP="00B75606">
            <w:pPr>
              <w:jc w:val="center"/>
              <w:cnfStyle w:val="000000100000" w:firstRow="0" w:lastRow="0" w:firstColumn="0" w:lastColumn="0" w:oddVBand="0" w:evenVBand="0" w:oddHBand="1" w:evenHBand="0" w:firstRowFirstColumn="0" w:firstRowLastColumn="0" w:lastRowFirstColumn="0" w:lastRowLastColumn="0"/>
              <w:rPr>
                <w:b/>
                <w:bCs/>
                <w:lang w:eastAsia="es-ES"/>
              </w:rPr>
            </w:pPr>
            <w:r w:rsidRPr="00B75D79">
              <w:rPr>
                <w:b/>
                <w:bCs/>
                <w:lang w:eastAsia="es-ES"/>
              </w:rPr>
              <w:t>0,0079</w:t>
            </w:r>
          </w:p>
        </w:tc>
        <w:tc>
          <w:tcPr>
            <w:tcW w:w="975" w:type="pct"/>
          </w:tcPr>
          <w:p w14:paraId="73FF4F5B" w14:textId="3F2A8CE7" w:rsidR="00B75606" w:rsidRPr="00B75D79" w:rsidRDefault="00B75606" w:rsidP="00B75606">
            <w:pPr>
              <w:jc w:val="center"/>
              <w:cnfStyle w:val="000000100000" w:firstRow="0" w:lastRow="0" w:firstColumn="0" w:lastColumn="0" w:oddVBand="0" w:evenVBand="0" w:oddHBand="1" w:evenHBand="0" w:firstRowFirstColumn="0" w:firstRowLastColumn="0" w:lastRowFirstColumn="0" w:lastRowLastColumn="0"/>
              <w:rPr>
                <w:lang w:eastAsia="es-ES"/>
              </w:rPr>
            </w:pPr>
            <w:r w:rsidRPr="00B75D79">
              <w:rPr>
                <w:lang w:eastAsia="es-ES"/>
              </w:rPr>
              <w:t>-0,010</w:t>
            </w:r>
          </w:p>
        </w:tc>
        <w:tc>
          <w:tcPr>
            <w:tcW w:w="975" w:type="pct"/>
          </w:tcPr>
          <w:p w14:paraId="24944627" w14:textId="6C24A704" w:rsidR="00B75606" w:rsidRDefault="00B75606" w:rsidP="00B75606">
            <w:pPr>
              <w:jc w:val="center"/>
              <w:cnfStyle w:val="000000100000" w:firstRow="0" w:lastRow="0" w:firstColumn="0" w:lastColumn="0" w:oddVBand="0" w:evenVBand="0" w:oddHBand="1" w:evenHBand="0" w:firstRowFirstColumn="0" w:firstRowLastColumn="0" w:lastRowFirstColumn="0" w:lastRowLastColumn="0"/>
              <w:rPr>
                <w:lang w:eastAsia="es-ES"/>
              </w:rPr>
            </w:pPr>
            <w:r w:rsidRPr="00D239AA">
              <w:rPr>
                <w:lang w:eastAsia="es-ES"/>
              </w:rPr>
              <w:t>0</w:t>
            </w:r>
            <w:r>
              <w:rPr>
                <w:lang w:eastAsia="es-ES"/>
              </w:rPr>
              <w:t>,006</w:t>
            </w:r>
          </w:p>
        </w:tc>
      </w:tr>
      <w:tr w:rsidR="00B75606" w14:paraId="730FB36F" w14:textId="77777777" w:rsidTr="00B75606">
        <w:tc>
          <w:tcPr>
            <w:cnfStyle w:val="001000000000" w:firstRow="0" w:lastRow="0" w:firstColumn="1" w:lastColumn="0" w:oddVBand="0" w:evenVBand="0" w:oddHBand="0" w:evenHBand="0" w:firstRowFirstColumn="0" w:firstRowLastColumn="0" w:lastRowFirstColumn="0" w:lastRowLastColumn="0"/>
            <w:tcW w:w="1100" w:type="pct"/>
          </w:tcPr>
          <w:p w14:paraId="1FD5CFFD" w14:textId="6B5F49B2" w:rsidR="00B75606" w:rsidRDefault="00B75606" w:rsidP="00B75606">
            <w:pPr>
              <w:rPr>
                <w:lang w:eastAsia="es-ES"/>
              </w:rPr>
            </w:pPr>
            <w:proofErr w:type="spellStart"/>
            <w:r>
              <w:rPr>
                <w:lang w:eastAsia="es-ES"/>
              </w:rPr>
              <w:t>Brier</w:t>
            </w:r>
            <w:proofErr w:type="spellEnd"/>
            <w:r>
              <w:rPr>
                <w:lang w:eastAsia="es-ES"/>
              </w:rPr>
              <w:t xml:space="preserve"> score</w:t>
            </w:r>
            <w:r w:rsidRPr="00134C3A">
              <w:rPr>
                <w:lang w:eastAsia="es-ES"/>
              </w:rPr>
              <w:t xml:space="preserve"> (</w:t>
            </w:r>
            <w:r w:rsidRPr="00134C3A">
              <w:rPr>
                <w:rFonts w:cs="Arial"/>
                <w:lang w:eastAsia="es-ES"/>
              </w:rPr>
              <w:t>↓)</w:t>
            </w:r>
          </w:p>
        </w:tc>
        <w:tc>
          <w:tcPr>
            <w:tcW w:w="975" w:type="pct"/>
          </w:tcPr>
          <w:p w14:paraId="6898E750" w14:textId="7406C007" w:rsidR="00B75606" w:rsidRDefault="00B75606" w:rsidP="00B75606">
            <w:pPr>
              <w:jc w:val="center"/>
              <w:cnfStyle w:val="000000000000" w:firstRow="0" w:lastRow="0" w:firstColumn="0" w:lastColumn="0" w:oddVBand="0" w:evenVBand="0" w:oddHBand="0" w:evenHBand="0" w:firstRowFirstColumn="0" w:firstRowLastColumn="0" w:lastRowFirstColumn="0" w:lastRowLastColumn="0"/>
              <w:rPr>
                <w:lang w:eastAsia="es-ES"/>
              </w:rPr>
            </w:pPr>
            <w:r w:rsidRPr="00481178">
              <w:rPr>
                <w:lang w:eastAsia="es-ES"/>
              </w:rPr>
              <w:t>0</w:t>
            </w:r>
            <w:r>
              <w:rPr>
                <w:lang w:eastAsia="es-ES"/>
              </w:rPr>
              <w:t>,1923</w:t>
            </w:r>
          </w:p>
        </w:tc>
        <w:tc>
          <w:tcPr>
            <w:tcW w:w="975" w:type="pct"/>
          </w:tcPr>
          <w:p w14:paraId="4CEED010" w14:textId="41522D04" w:rsidR="00B75606" w:rsidRPr="00B75D79" w:rsidRDefault="00B75606" w:rsidP="00B75606">
            <w:pPr>
              <w:jc w:val="center"/>
              <w:cnfStyle w:val="000000000000" w:firstRow="0" w:lastRow="0" w:firstColumn="0" w:lastColumn="0" w:oddVBand="0" w:evenVBand="0" w:oddHBand="0" w:evenHBand="0" w:firstRowFirstColumn="0" w:firstRowLastColumn="0" w:lastRowFirstColumn="0" w:lastRowLastColumn="0"/>
              <w:rPr>
                <w:b/>
                <w:bCs/>
                <w:lang w:eastAsia="es-ES"/>
              </w:rPr>
            </w:pPr>
            <w:r w:rsidRPr="00B75D79">
              <w:rPr>
                <w:b/>
                <w:bCs/>
                <w:lang w:eastAsia="es-ES"/>
              </w:rPr>
              <w:t>0,1916</w:t>
            </w:r>
          </w:p>
        </w:tc>
        <w:tc>
          <w:tcPr>
            <w:tcW w:w="975" w:type="pct"/>
          </w:tcPr>
          <w:p w14:paraId="00B0D427" w14:textId="443ADCA3" w:rsidR="00B75606" w:rsidRPr="00B75D79" w:rsidRDefault="00B75606" w:rsidP="00B75606">
            <w:pPr>
              <w:jc w:val="center"/>
              <w:cnfStyle w:val="000000000000" w:firstRow="0" w:lastRow="0" w:firstColumn="0" w:lastColumn="0" w:oddVBand="0" w:evenVBand="0" w:oddHBand="0" w:evenHBand="0" w:firstRowFirstColumn="0" w:firstRowLastColumn="0" w:lastRowFirstColumn="0" w:lastRowLastColumn="0"/>
              <w:rPr>
                <w:lang w:eastAsia="es-ES"/>
              </w:rPr>
            </w:pPr>
            <w:r w:rsidRPr="00B75D79">
              <w:rPr>
                <w:lang w:eastAsia="es-ES"/>
              </w:rPr>
              <w:t>0,1959</w:t>
            </w:r>
          </w:p>
        </w:tc>
        <w:tc>
          <w:tcPr>
            <w:tcW w:w="975" w:type="pct"/>
          </w:tcPr>
          <w:p w14:paraId="1AC78395" w14:textId="6CFE32A9" w:rsidR="00B75606" w:rsidRDefault="00B75606" w:rsidP="00B75606">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1932</w:t>
            </w:r>
          </w:p>
        </w:tc>
      </w:tr>
      <w:tr w:rsidR="00B75606" w14:paraId="18EB8A05" w14:textId="77777777" w:rsidTr="00B756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0" w:type="pct"/>
          </w:tcPr>
          <w:p w14:paraId="3C639988" w14:textId="78849299" w:rsidR="00B75606" w:rsidRDefault="00B75606" w:rsidP="00B75606">
            <w:pPr>
              <w:rPr>
                <w:lang w:eastAsia="es-ES"/>
              </w:rPr>
            </w:pPr>
            <w:r>
              <w:rPr>
                <w:lang w:eastAsia="es-ES"/>
              </w:rPr>
              <w:t>Tiempo</w:t>
            </w:r>
            <w:r w:rsidRPr="00134C3A">
              <w:rPr>
                <w:lang w:eastAsia="es-ES"/>
              </w:rPr>
              <w:t xml:space="preserve"> (</w:t>
            </w:r>
            <w:r w:rsidRPr="00134C3A">
              <w:rPr>
                <w:rFonts w:cs="Arial"/>
                <w:lang w:eastAsia="es-ES"/>
              </w:rPr>
              <w:t>↓)</w:t>
            </w:r>
          </w:p>
        </w:tc>
        <w:tc>
          <w:tcPr>
            <w:tcW w:w="975" w:type="pct"/>
          </w:tcPr>
          <w:p w14:paraId="5405BD5D" w14:textId="31F5E0E2" w:rsidR="00B75606" w:rsidRPr="00531E5A" w:rsidRDefault="00B75606" w:rsidP="00B75606">
            <w:pPr>
              <w:jc w:val="center"/>
              <w:cnfStyle w:val="000000100000" w:firstRow="0" w:lastRow="0" w:firstColumn="0" w:lastColumn="0" w:oddVBand="0" w:evenVBand="0" w:oddHBand="1" w:evenHBand="0" w:firstRowFirstColumn="0" w:firstRowLastColumn="0" w:lastRowFirstColumn="0" w:lastRowLastColumn="0"/>
              <w:rPr>
                <w:b/>
                <w:bCs/>
                <w:lang w:eastAsia="es-ES"/>
              </w:rPr>
            </w:pPr>
            <w:r w:rsidRPr="00531E5A">
              <w:rPr>
                <w:b/>
                <w:bCs/>
                <w:lang w:eastAsia="es-ES"/>
              </w:rPr>
              <w:t>00:00:0</w:t>
            </w:r>
            <w:r>
              <w:rPr>
                <w:b/>
                <w:bCs/>
                <w:lang w:eastAsia="es-ES"/>
              </w:rPr>
              <w:t>0</w:t>
            </w:r>
          </w:p>
        </w:tc>
        <w:tc>
          <w:tcPr>
            <w:tcW w:w="975" w:type="pct"/>
          </w:tcPr>
          <w:p w14:paraId="7B3E7325" w14:textId="43CBC446" w:rsidR="00B75606" w:rsidRDefault="00B75606" w:rsidP="00B75606">
            <w:pPr>
              <w:jc w:val="center"/>
              <w:cnfStyle w:val="000000100000" w:firstRow="0" w:lastRow="0" w:firstColumn="0" w:lastColumn="0" w:oddVBand="0" w:evenVBand="0" w:oddHBand="1" w:evenHBand="0" w:firstRowFirstColumn="0" w:firstRowLastColumn="0" w:lastRowFirstColumn="0" w:lastRowLastColumn="0"/>
              <w:rPr>
                <w:lang w:eastAsia="es-ES"/>
              </w:rPr>
            </w:pPr>
            <w:r>
              <w:rPr>
                <w:lang w:eastAsia="es-ES"/>
              </w:rPr>
              <w:t>00:06:10</w:t>
            </w:r>
          </w:p>
        </w:tc>
        <w:tc>
          <w:tcPr>
            <w:tcW w:w="975" w:type="pct"/>
          </w:tcPr>
          <w:p w14:paraId="25D454E5" w14:textId="482DFC1D" w:rsidR="00B75606" w:rsidRDefault="00B75606" w:rsidP="00B75606">
            <w:pPr>
              <w:jc w:val="center"/>
              <w:cnfStyle w:val="000000100000" w:firstRow="0" w:lastRow="0" w:firstColumn="0" w:lastColumn="0" w:oddVBand="0" w:evenVBand="0" w:oddHBand="1" w:evenHBand="0" w:firstRowFirstColumn="0" w:firstRowLastColumn="0" w:lastRowFirstColumn="0" w:lastRowLastColumn="0"/>
              <w:rPr>
                <w:lang w:eastAsia="es-ES"/>
              </w:rPr>
            </w:pPr>
            <w:r>
              <w:rPr>
                <w:lang w:eastAsia="es-ES"/>
              </w:rPr>
              <w:t>0:04:54</w:t>
            </w:r>
          </w:p>
        </w:tc>
        <w:tc>
          <w:tcPr>
            <w:tcW w:w="975" w:type="pct"/>
          </w:tcPr>
          <w:p w14:paraId="5DC991CF" w14:textId="25C9D426" w:rsidR="00B75606" w:rsidRDefault="00B75606" w:rsidP="00B75606">
            <w:pPr>
              <w:jc w:val="center"/>
              <w:cnfStyle w:val="000000100000" w:firstRow="0" w:lastRow="0" w:firstColumn="0" w:lastColumn="0" w:oddVBand="0" w:evenVBand="0" w:oddHBand="1" w:evenHBand="0" w:firstRowFirstColumn="0" w:firstRowLastColumn="0" w:lastRowFirstColumn="0" w:lastRowLastColumn="0"/>
              <w:rPr>
                <w:lang w:eastAsia="es-ES"/>
              </w:rPr>
            </w:pPr>
            <w:r>
              <w:rPr>
                <w:lang w:eastAsia="es-ES"/>
              </w:rPr>
              <w:t>00:11:18</w:t>
            </w:r>
          </w:p>
        </w:tc>
      </w:tr>
    </w:tbl>
    <w:p w14:paraId="6F3CEC96" w14:textId="31B1B398" w:rsidR="00B75D79" w:rsidRDefault="00B75D79" w:rsidP="00A81699">
      <w:pPr>
        <w:jc w:val="center"/>
        <w:rPr>
          <w:lang w:eastAsia="es-ES"/>
        </w:rPr>
      </w:pPr>
    </w:p>
    <w:p w14:paraId="09438AFD" w14:textId="3EE7F9DE" w:rsidR="00B75D79" w:rsidRDefault="00B75D79" w:rsidP="00A81699">
      <w:pPr>
        <w:jc w:val="center"/>
        <w:rPr>
          <w:lang w:eastAsia="es-ES"/>
        </w:rPr>
      </w:pPr>
      <w:r>
        <w:rPr>
          <w:noProof/>
        </w:rPr>
        <w:lastRenderedPageBreak/>
        <w:drawing>
          <wp:inline distT="0" distB="0" distL="0" distR="0" wp14:anchorId="450E3C9B" wp14:editId="73D6A4F5">
            <wp:extent cx="5290833" cy="5040000"/>
            <wp:effectExtent l="0" t="0" r="0" b="0"/>
            <wp:docPr id="41" name="Imagen 41"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Gráfico&#10;&#10;Descripción generada automáticamente con confianza media"/>
                    <pic:cNvPicPr>
                      <a:picLocks noChangeAspect="1" noChangeArrowheads="1"/>
                    </pic:cNvPicPr>
                  </pic:nvPicPr>
                  <pic:blipFill rotWithShape="1">
                    <a:blip r:embed="rId46">
                      <a:extLst>
                        <a:ext uri="{28A0092B-C50C-407E-A947-70E740481C1C}">
                          <a14:useLocalDpi xmlns:a14="http://schemas.microsoft.com/office/drawing/2010/main" val="0"/>
                        </a:ext>
                      </a:extLst>
                    </a:blip>
                    <a:srcRect b="36255"/>
                    <a:stretch/>
                  </pic:blipFill>
                  <pic:spPr bwMode="auto">
                    <a:xfrm>
                      <a:off x="0" y="0"/>
                      <a:ext cx="5290833" cy="5040000"/>
                    </a:xfrm>
                    <a:prstGeom prst="rect">
                      <a:avLst/>
                    </a:prstGeom>
                    <a:noFill/>
                    <a:ln>
                      <a:noFill/>
                    </a:ln>
                    <a:extLst>
                      <a:ext uri="{53640926-AAD7-44D8-BBD7-CCE9431645EC}">
                        <a14:shadowObscured xmlns:a14="http://schemas.microsoft.com/office/drawing/2010/main"/>
                      </a:ext>
                    </a:extLst>
                  </pic:spPr>
                </pic:pic>
              </a:graphicData>
            </a:graphic>
          </wp:inline>
        </w:drawing>
      </w:r>
    </w:p>
    <w:p w14:paraId="64698A1F" w14:textId="3FE4A440" w:rsidR="007A4D92" w:rsidRDefault="007A4D92" w:rsidP="00A81699">
      <w:pPr>
        <w:jc w:val="center"/>
        <w:rPr>
          <w:lang w:eastAsia="es-ES"/>
        </w:rPr>
      </w:pPr>
    </w:p>
    <w:p w14:paraId="417DEEB0" w14:textId="77777777" w:rsidR="007A4D92" w:rsidRPr="00431739" w:rsidRDefault="007A4D92" w:rsidP="00A81699">
      <w:pPr>
        <w:jc w:val="center"/>
        <w:rPr>
          <w:lang w:eastAsia="es-ES"/>
        </w:rPr>
      </w:pPr>
    </w:p>
    <w:p w14:paraId="54D954AB" w14:textId="682C731C" w:rsidR="00431739" w:rsidRDefault="00431739" w:rsidP="00431739">
      <w:pPr>
        <w:pStyle w:val="Ttulo2"/>
        <w:rPr>
          <w:rFonts w:eastAsia="Times New Roman"/>
          <w:lang w:eastAsia="es-ES"/>
        </w:rPr>
      </w:pPr>
      <w:bookmarkStart w:id="213" w:name="_Toc82560594"/>
      <w:r>
        <w:rPr>
          <w:rFonts w:eastAsia="Times New Roman"/>
          <w:lang w:eastAsia="es-ES"/>
        </w:rPr>
        <w:t>5.3 Comparación con otros modelos</w:t>
      </w:r>
      <w:bookmarkEnd w:id="213"/>
    </w:p>
    <w:p w14:paraId="6633D415" w14:textId="1141D513" w:rsidR="006A6A78" w:rsidRDefault="006A6A78" w:rsidP="00112650">
      <w:pPr>
        <w:tabs>
          <w:tab w:val="right" w:pos="9498"/>
        </w:tabs>
        <w:spacing w:after="0"/>
        <w:rPr>
          <w:rFonts w:eastAsia="Times New Roman" w:cs="Arial"/>
          <w:lang w:eastAsia="es-ES"/>
        </w:rPr>
      </w:pPr>
    </w:p>
    <w:p w14:paraId="2597FDDD" w14:textId="77777777" w:rsidR="00431739" w:rsidRDefault="00431739" w:rsidP="00112650">
      <w:pPr>
        <w:tabs>
          <w:tab w:val="right" w:pos="9498"/>
        </w:tabs>
        <w:spacing w:after="0"/>
        <w:rPr>
          <w:rFonts w:eastAsia="Times New Roman" w:cs="Arial"/>
          <w:lang w:eastAsia="es-ES"/>
        </w:rPr>
      </w:pPr>
    </w:p>
    <w:p w14:paraId="6D5C2017" w14:textId="77777777" w:rsidR="00112650" w:rsidRDefault="00112650">
      <w:pPr>
        <w:spacing w:line="276" w:lineRule="auto"/>
        <w:jc w:val="left"/>
        <w:rPr>
          <w:rFonts w:eastAsia="Times New Roman" w:cs="Arial"/>
          <w:b/>
          <w:bCs/>
          <w:iCs/>
          <w:sz w:val="36"/>
          <w:szCs w:val="32"/>
          <w:lang w:bidi="en-US"/>
        </w:rPr>
      </w:pPr>
      <w:bookmarkStart w:id="214" w:name="_Toc432240309"/>
      <w:bookmarkStart w:id="215" w:name="_Toc432504698"/>
      <w:bookmarkStart w:id="216" w:name="_Toc435459317"/>
      <w:bookmarkStart w:id="217" w:name="_Toc435460091"/>
      <w:bookmarkStart w:id="218" w:name="_Toc435460324"/>
      <w:bookmarkStart w:id="219" w:name="_Toc435460389"/>
      <w:bookmarkStart w:id="220" w:name="_Toc435460653"/>
      <w:bookmarkStart w:id="221" w:name="_Toc435460772"/>
      <w:bookmarkStart w:id="222" w:name="_Toc435462179"/>
      <w:bookmarkStart w:id="223" w:name="_Toc437557504"/>
      <w:bookmarkStart w:id="224" w:name="_Toc439968623"/>
      <w:bookmarkStart w:id="225" w:name="_Toc439969758"/>
      <w:bookmarkStart w:id="226" w:name="_Toc441233912"/>
      <w:r>
        <w:br w:type="page"/>
      </w:r>
    </w:p>
    <w:p w14:paraId="0247F2DE" w14:textId="5717F776" w:rsidR="00E464E0" w:rsidRPr="008037ED" w:rsidRDefault="008950E0" w:rsidP="007B2C11">
      <w:pPr>
        <w:pStyle w:val="Ttulo1"/>
      </w:pPr>
      <w:bookmarkStart w:id="227" w:name="_Toc82560595"/>
      <w:r>
        <w:lastRenderedPageBreak/>
        <w:t>6</w:t>
      </w:r>
      <w:r w:rsidR="00E464E0" w:rsidRPr="008037ED">
        <w:t>. Conclusiones</w:t>
      </w:r>
      <w:bookmarkEnd w:id="214"/>
      <w:bookmarkEnd w:id="215"/>
      <w:bookmarkEnd w:id="216"/>
      <w:bookmarkEnd w:id="217"/>
      <w:bookmarkEnd w:id="218"/>
      <w:bookmarkEnd w:id="219"/>
      <w:bookmarkEnd w:id="220"/>
      <w:bookmarkEnd w:id="221"/>
      <w:bookmarkEnd w:id="222"/>
      <w:bookmarkEnd w:id="223"/>
      <w:bookmarkEnd w:id="224"/>
      <w:bookmarkEnd w:id="225"/>
      <w:bookmarkEnd w:id="226"/>
      <w:r w:rsidR="00572843">
        <w:t xml:space="preserve"> y trabajo futuro</w:t>
      </w:r>
      <w:bookmarkEnd w:id="227"/>
    </w:p>
    <w:p w14:paraId="1D3CE054" w14:textId="5D0DC0B9" w:rsidR="00572843" w:rsidRPr="00572843" w:rsidRDefault="008950E0" w:rsidP="00572843">
      <w:pPr>
        <w:pStyle w:val="Ttulo2"/>
        <w:rPr>
          <w:rFonts w:eastAsia="Times New Roman"/>
          <w:lang w:eastAsia="es-ES"/>
        </w:rPr>
      </w:pPr>
      <w:bookmarkStart w:id="228" w:name="_Toc82560596"/>
      <w:r>
        <w:rPr>
          <w:rFonts w:eastAsia="Times New Roman"/>
          <w:lang w:eastAsia="es-ES"/>
        </w:rPr>
        <w:t>6</w:t>
      </w:r>
      <w:r w:rsidR="00572843" w:rsidRPr="00572843">
        <w:rPr>
          <w:rFonts w:eastAsia="Times New Roman"/>
          <w:lang w:eastAsia="es-ES"/>
        </w:rPr>
        <w:t>.1. Conclusiones</w:t>
      </w:r>
      <w:bookmarkEnd w:id="228"/>
    </w:p>
    <w:p w14:paraId="3CD9E1A0" w14:textId="6AFE38F0" w:rsidR="00572843" w:rsidRDefault="00572843" w:rsidP="00572843">
      <w:pPr>
        <w:tabs>
          <w:tab w:val="right" w:pos="9498"/>
        </w:tabs>
        <w:spacing w:after="0"/>
        <w:rPr>
          <w:rFonts w:eastAsia="Times New Roman" w:cs="Arial"/>
          <w:lang w:eastAsia="es-ES"/>
        </w:rPr>
      </w:pPr>
    </w:p>
    <w:p w14:paraId="1AFE8E66" w14:textId="77777777" w:rsidR="003D34FC" w:rsidRPr="00572843" w:rsidRDefault="003D34FC" w:rsidP="00572843">
      <w:pPr>
        <w:tabs>
          <w:tab w:val="right" w:pos="9498"/>
        </w:tabs>
        <w:spacing w:after="0"/>
        <w:rPr>
          <w:rFonts w:eastAsia="Times New Roman" w:cs="Arial"/>
          <w:lang w:eastAsia="es-ES"/>
        </w:rPr>
      </w:pPr>
    </w:p>
    <w:p w14:paraId="620F6005" w14:textId="75382462" w:rsidR="00572843" w:rsidRPr="00572843" w:rsidRDefault="008950E0" w:rsidP="00572843">
      <w:pPr>
        <w:pStyle w:val="Ttulo2"/>
        <w:rPr>
          <w:rFonts w:eastAsia="Times New Roman"/>
          <w:lang w:eastAsia="es-ES"/>
        </w:rPr>
      </w:pPr>
      <w:bookmarkStart w:id="229" w:name="_Toc82560597"/>
      <w:r>
        <w:rPr>
          <w:rFonts w:eastAsia="Times New Roman"/>
          <w:lang w:eastAsia="es-ES"/>
        </w:rPr>
        <w:t>6</w:t>
      </w:r>
      <w:r w:rsidR="00572843" w:rsidRPr="00572843">
        <w:rPr>
          <w:rFonts w:eastAsia="Times New Roman"/>
          <w:lang w:eastAsia="es-ES"/>
        </w:rPr>
        <w:t>.2. Líneas de trabajo futuro</w:t>
      </w:r>
      <w:bookmarkEnd w:id="229"/>
    </w:p>
    <w:p w14:paraId="59789431" w14:textId="5CA250D9" w:rsidR="00E464E0" w:rsidRPr="00E67AB1" w:rsidRDefault="00E464E0" w:rsidP="00E67AB1">
      <w:pPr>
        <w:spacing w:after="0" w:line="240" w:lineRule="auto"/>
        <w:jc w:val="left"/>
        <w:rPr>
          <w:rFonts w:eastAsia="Times New Roman" w:cs="Arial"/>
          <w:b/>
          <w:bCs/>
          <w:iCs/>
          <w:sz w:val="36"/>
          <w:szCs w:val="32"/>
          <w:lang w:bidi="en-US"/>
        </w:rPr>
      </w:pPr>
      <w:bookmarkStart w:id="230" w:name="_Toc441233913"/>
      <w:r>
        <w:rPr>
          <w:rFonts w:cs="Arial"/>
        </w:rPr>
        <w:br w:type="page"/>
      </w:r>
      <w:bookmarkEnd w:id="230"/>
    </w:p>
    <w:bookmarkStart w:id="231" w:name="_Toc82560598" w:displacedByCustomXml="next"/>
    <w:sdt>
      <w:sdtPr>
        <w:rPr>
          <w:rFonts w:eastAsiaTheme="minorHAnsi" w:cstheme="minorBidi"/>
          <w:b w:val="0"/>
          <w:bCs w:val="0"/>
          <w:iCs w:val="0"/>
          <w:sz w:val="22"/>
          <w:szCs w:val="22"/>
          <w:lang w:val="es-ES_tradnl" w:bidi="ar-SA"/>
        </w:rPr>
        <w:id w:val="-198159038"/>
        <w:docPartObj>
          <w:docPartGallery w:val="Bibliographies"/>
          <w:docPartUnique/>
        </w:docPartObj>
      </w:sdtPr>
      <w:sdtEndPr>
        <w:rPr>
          <w:lang w:val="es-ES"/>
        </w:rPr>
      </w:sdtEndPr>
      <w:sdtContent>
        <w:p w14:paraId="3D8275EC" w14:textId="64B7ABCB" w:rsidR="00E67AB1" w:rsidRPr="009F5F19" w:rsidRDefault="008950E0">
          <w:pPr>
            <w:pStyle w:val="Ttulo1"/>
          </w:pPr>
          <w:r w:rsidRPr="009F5F19">
            <w:t>7</w:t>
          </w:r>
          <w:r w:rsidR="00E67AB1" w:rsidRPr="009F5F19">
            <w:t>. Bibliografía</w:t>
          </w:r>
          <w:bookmarkEnd w:id="231"/>
        </w:p>
        <w:sdt>
          <w:sdtPr>
            <w:rPr>
              <w:rFonts w:eastAsiaTheme="minorHAnsi" w:cstheme="minorBidi"/>
              <w:lang w:val="es-ES_tradnl"/>
            </w:rPr>
            <w:id w:val="111145805"/>
            <w:bibliography/>
          </w:sdtPr>
          <w:sdtEndPr>
            <w:rPr>
              <w:lang w:val="es-ES"/>
            </w:rPr>
          </w:sdtEndPr>
          <w:sdtContent>
            <w:p w14:paraId="4522984B" w14:textId="77777777" w:rsidR="00C77E0F" w:rsidRPr="009533F3" w:rsidRDefault="00D97405" w:rsidP="00C77E0F">
              <w:pPr>
                <w:pStyle w:val="Bibliografa"/>
                <w:rPr>
                  <w:lang w:val="en-US"/>
                </w:rPr>
              </w:pPr>
              <w:r w:rsidRPr="00D97405">
                <w:rPr>
                  <w:b/>
                  <w:bCs/>
                </w:rPr>
                <w:fldChar w:fldCharType="begin"/>
              </w:r>
              <w:r w:rsidR="0082741E" w:rsidRPr="009533F3">
                <w:rPr>
                  <w:b/>
                  <w:bCs/>
                  <w:lang w:val="en-US"/>
                </w:rPr>
                <w:instrText xml:space="preserve"> ADDIN ZOTERO_BIBL {"uncited":[],"omitted":[],"custom":[]} CSL_BIBLIOGRAPHY </w:instrText>
              </w:r>
              <w:r w:rsidRPr="00D97405">
                <w:rPr>
                  <w:b/>
                  <w:bCs/>
                </w:rPr>
                <w:fldChar w:fldCharType="separate"/>
              </w:r>
              <w:r w:rsidR="00C77E0F" w:rsidRPr="009533F3">
                <w:rPr>
                  <w:lang w:val="en-US"/>
                </w:rPr>
                <w:t xml:space="preserve">11tegen11. </w:t>
              </w:r>
              <w:r w:rsidR="00C77E0F" w:rsidRPr="00C77E0F">
                <w:rPr>
                  <w:lang w:val="en-US"/>
                </w:rPr>
                <w:t xml:space="preserve">(2015, octubre 31). Arsenal pulled away in the 2nd half. Their defensive numbers look very impressive again. But what’s up with Swansea? Https://t.co/LKXVcvCaRT [Tweet]. </w:t>
              </w:r>
              <w:r w:rsidR="00C77E0F" w:rsidRPr="009533F3">
                <w:rPr>
                  <w:i/>
                  <w:iCs/>
                  <w:lang w:val="en-US"/>
                </w:rPr>
                <w:t>@11tegen11</w:t>
              </w:r>
              <w:r w:rsidR="00C77E0F" w:rsidRPr="009533F3">
                <w:rPr>
                  <w:lang w:val="en-US"/>
                </w:rPr>
                <w:t>. https://twitter.com/11tegen11/status/660510093365129216/photo/1</w:t>
              </w:r>
            </w:p>
            <w:p w14:paraId="5B3961F7" w14:textId="77777777" w:rsidR="00C77E0F" w:rsidRDefault="00C77E0F" w:rsidP="00C77E0F">
              <w:pPr>
                <w:pStyle w:val="Bibliografa"/>
              </w:pPr>
              <w:r>
                <w:t xml:space="preserve">Alonso Fernández, A. M. (2006). </w:t>
              </w:r>
              <w:r>
                <w:rPr>
                  <w:i/>
                  <w:iCs/>
                </w:rPr>
                <w:t>Introducción a la regresión logística</w:t>
              </w:r>
              <w:r>
                <w:t>. http://halweb.uc3m.es/esp/Personal/personas/amalonso/esp/bstat-tema9.pdf</w:t>
              </w:r>
            </w:p>
            <w:p w14:paraId="43703013" w14:textId="77777777" w:rsidR="00C77E0F" w:rsidRDefault="00C77E0F" w:rsidP="00C77E0F">
              <w:pPr>
                <w:pStyle w:val="Bibliografa"/>
              </w:pPr>
              <w:r>
                <w:t xml:space="preserve">Amat Rodrigo, J. (2016, agosto). </w:t>
              </w:r>
              <w:r>
                <w:rPr>
                  <w:i/>
                  <w:iCs/>
                </w:rPr>
                <w:t>Regresión logística simple y múltiple</w:t>
              </w:r>
              <w:r>
                <w:t>. https://www.cienciadedatos.net/documentos/27_regresion_logistica_simple_y_multiple</w:t>
              </w:r>
            </w:p>
            <w:p w14:paraId="41F11F98" w14:textId="77777777" w:rsidR="00C77E0F" w:rsidRDefault="00C77E0F" w:rsidP="00C77E0F">
              <w:pPr>
                <w:pStyle w:val="Bibliografa"/>
              </w:pPr>
              <w:r>
                <w:t xml:space="preserve">Amat Rodrigo, J. (2020, abril). </w:t>
              </w:r>
              <w:r>
                <w:rPr>
                  <w:i/>
                  <w:iCs/>
                </w:rPr>
                <w:t>Optimización bayesiana de hiperparámetros</w:t>
              </w:r>
              <w:r>
                <w:t>. https://www.cienciadedatos.net/documentos/62_optimizacion_bayesiana_hiperparametros.html</w:t>
              </w:r>
            </w:p>
            <w:p w14:paraId="5A55EA20" w14:textId="77777777" w:rsidR="00C77E0F" w:rsidRPr="00C77E0F" w:rsidRDefault="00C77E0F" w:rsidP="00C77E0F">
              <w:pPr>
                <w:pStyle w:val="Bibliografa"/>
                <w:rPr>
                  <w:lang w:val="en-US"/>
                </w:rPr>
              </w:pPr>
              <w:r w:rsidRPr="00C77E0F">
                <w:rPr>
                  <w:lang w:val="en-US"/>
                </w:rPr>
                <w:t xml:space="preserve">Analytics Vidhya. (2016, abril 11). Tree Based Algorithms | Implementation In Python &amp; R. </w:t>
              </w:r>
              <w:r w:rsidRPr="00C77E0F">
                <w:rPr>
                  <w:i/>
                  <w:iCs/>
                  <w:lang w:val="en-US"/>
                </w:rPr>
                <w:t>Analytics Vidhya</w:t>
              </w:r>
              <w:r w:rsidRPr="00C77E0F">
                <w:rPr>
                  <w:lang w:val="en-US"/>
                </w:rPr>
                <w:t>. https://www.analyticsvidhya.com/blog/2016/04/tree-based-algorithms-complete-tutorial-scratch-in-python/</w:t>
              </w:r>
            </w:p>
            <w:p w14:paraId="2D03BAA6" w14:textId="77777777" w:rsidR="00C77E0F" w:rsidRPr="00C77E0F" w:rsidRDefault="00C77E0F" w:rsidP="00C77E0F">
              <w:pPr>
                <w:pStyle w:val="Bibliografa"/>
                <w:rPr>
                  <w:lang w:val="en-US"/>
                </w:rPr>
              </w:pPr>
              <w:r w:rsidRPr="00C77E0F">
                <w:rPr>
                  <w:lang w:val="en-US"/>
                </w:rPr>
                <w:t xml:space="preserve">Andersen, K. (2021, marzo 13). Interview: The creator of OptaJoe and how xG came about. </w:t>
              </w:r>
              <w:r w:rsidRPr="00C77E0F">
                <w:rPr>
                  <w:i/>
                  <w:iCs/>
                  <w:lang w:val="en-US"/>
                </w:rPr>
                <w:t>A Word of Arsenal</w:t>
              </w:r>
              <w:r w:rsidRPr="00C77E0F">
                <w:rPr>
                  <w:lang w:val="en-US"/>
                </w:rPr>
                <w:t>. https://awordofarsenal.com/2021/03/13/interview-the-creator-of-optajoe-and-how-xg-came-about/</w:t>
              </w:r>
            </w:p>
            <w:p w14:paraId="031C30CD" w14:textId="77777777" w:rsidR="00C77E0F" w:rsidRPr="00C77E0F" w:rsidRDefault="00C77E0F" w:rsidP="00C77E0F">
              <w:pPr>
                <w:pStyle w:val="Bibliografa"/>
                <w:rPr>
                  <w:lang w:val="en-US"/>
                </w:rPr>
              </w:pPr>
              <w:r w:rsidRPr="00C77E0F">
                <w:rPr>
                  <w:lang w:val="en-US"/>
                </w:rPr>
                <w:t xml:space="preserve">Banerjee. (2020a, diciembre 8). </w:t>
              </w:r>
              <w:r w:rsidRPr="00C77E0F">
                <w:rPr>
                  <w:i/>
                  <w:iCs/>
                  <w:lang w:val="en-US"/>
                </w:rPr>
                <w:t>XGBoost + k-fold CV + Feature Importance</w:t>
              </w:r>
              <w:r w:rsidRPr="00C77E0F">
                <w:rPr>
                  <w:lang w:val="en-US"/>
                </w:rPr>
                <w:t xml:space="preserve"> [Kaggle]. https://kaggle.com/prashant111/xgboost-k-fold-cv-feature-importance</w:t>
              </w:r>
            </w:p>
            <w:p w14:paraId="6B88C851" w14:textId="77777777" w:rsidR="00C77E0F" w:rsidRPr="00C77E0F" w:rsidRDefault="00C77E0F" w:rsidP="00C77E0F">
              <w:pPr>
                <w:pStyle w:val="Bibliografa"/>
                <w:rPr>
                  <w:lang w:val="en-US"/>
                </w:rPr>
              </w:pPr>
              <w:r w:rsidRPr="00C77E0F">
                <w:rPr>
                  <w:lang w:val="en-US"/>
                </w:rPr>
                <w:t xml:space="preserve">Banerjee, P. (2020b, julio 15). </w:t>
              </w:r>
              <w:r w:rsidRPr="00C77E0F">
                <w:rPr>
                  <w:i/>
                  <w:iCs/>
                  <w:lang w:val="en-US"/>
                </w:rPr>
                <w:t>A Guide on XGBoost hyperparameters tuning</w:t>
              </w:r>
              <w:r w:rsidRPr="00C77E0F">
                <w:rPr>
                  <w:lang w:val="en-US"/>
                </w:rPr>
                <w:t xml:space="preserve"> [Kaggle]. https://kaggle.com/prashant111/a-guide-on-xgboost-hyperparameters-tuning</w:t>
              </w:r>
            </w:p>
            <w:p w14:paraId="7979ACD5" w14:textId="77777777" w:rsidR="00C77E0F" w:rsidRPr="00C77E0F" w:rsidRDefault="00C77E0F" w:rsidP="00C77E0F">
              <w:pPr>
                <w:pStyle w:val="Bibliografa"/>
                <w:rPr>
                  <w:lang w:val="en-US"/>
                </w:rPr>
              </w:pPr>
              <w:r w:rsidRPr="00C77E0F">
                <w:rPr>
                  <w:lang w:val="en-US"/>
                </w:rPr>
                <w:t xml:space="preserve">Banerjee, P. (2020c, julio 21). </w:t>
              </w:r>
              <w:r w:rsidRPr="00C77E0F">
                <w:rPr>
                  <w:i/>
                  <w:iCs/>
                  <w:lang w:val="en-US"/>
                </w:rPr>
                <w:t>LightGBM Classifier in Python</w:t>
              </w:r>
              <w:r w:rsidRPr="00C77E0F">
                <w:rPr>
                  <w:lang w:val="en-US"/>
                </w:rPr>
                <w:t>. Kaggle. https://kaggle.com/prashant111/lightgbm-classifier-in-python</w:t>
              </w:r>
            </w:p>
            <w:p w14:paraId="4BE85D64" w14:textId="77777777" w:rsidR="00C77E0F" w:rsidRPr="00C77E0F" w:rsidRDefault="00C77E0F" w:rsidP="00C77E0F">
              <w:pPr>
                <w:pStyle w:val="Bibliografa"/>
                <w:rPr>
                  <w:lang w:val="en-US"/>
                </w:rPr>
              </w:pPr>
              <w:r w:rsidRPr="00C77E0F">
                <w:rPr>
                  <w:lang w:val="en-US"/>
                </w:rPr>
                <w:lastRenderedPageBreak/>
                <w:t xml:space="preserve">Barnett, V., &amp; Hilditch, S. (1993). The Effect of an Artificial Pitch Surface on Home Team Performance in Football (Soccer). </w:t>
              </w:r>
              <w:r w:rsidRPr="00C77E0F">
                <w:rPr>
                  <w:i/>
                  <w:iCs/>
                  <w:lang w:val="en-US"/>
                </w:rPr>
                <w:t>Journal of the Royal Statistical Society. Series A (Statistics in Society)</w:t>
              </w:r>
              <w:r w:rsidRPr="00C77E0F">
                <w:rPr>
                  <w:lang w:val="en-US"/>
                </w:rPr>
                <w:t xml:space="preserve">, </w:t>
              </w:r>
              <w:r w:rsidRPr="00C77E0F">
                <w:rPr>
                  <w:i/>
                  <w:iCs/>
                  <w:lang w:val="en-US"/>
                </w:rPr>
                <w:t>156</w:t>
              </w:r>
              <w:r w:rsidRPr="00C77E0F">
                <w:rPr>
                  <w:lang w:val="en-US"/>
                </w:rPr>
                <w:t>(1), 39-50. https://doi.org/10.2307/2982859</w:t>
              </w:r>
            </w:p>
            <w:p w14:paraId="2C53A277" w14:textId="77777777" w:rsidR="00C77E0F" w:rsidRPr="00C77E0F" w:rsidRDefault="00C77E0F" w:rsidP="00C77E0F">
              <w:pPr>
                <w:pStyle w:val="Bibliografa"/>
                <w:rPr>
                  <w:lang w:val="en-US"/>
                </w:rPr>
              </w:pPr>
              <w:r w:rsidRPr="00C77E0F">
                <w:rPr>
                  <w:lang w:val="en-US"/>
                </w:rPr>
                <w:t xml:space="preserve">Becker, D. (2018). </w:t>
              </w:r>
              <w:r w:rsidRPr="00C77E0F">
                <w:rPr>
                  <w:i/>
                  <w:iCs/>
                  <w:lang w:val="en-US"/>
                </w:rPr>
                <w:t>What is Log Loss?</w:t>
              </w:r>
              <w:r w:rsidRPr="00C77E0F">
                <w:rPr>
                  <w:lang w:val="en-US"/>
                </w:rPr>
                <w:t xml:space="preserve"> Kaggle. https://kaggle.com/dansbecker/what-is-log-loss</w:t>
              </w:r>
            </w:p>
            <w:p w14:paraId="1F8C809B" w14:textId="77777777" w:rsidR="00C77E0F" w:rsidRPr="00C77E0F" w:rsidRDefault="00C77E0F" w:rsidP="00C77E0F">
              <w:pPr>
                <w:pStyle w:val="Bibliografa"/>
                <w:rPr>
                  <w:lang w:val="en-US"/>
                </w:rPr>
              </w:pPr>
              <w:r w:rsidRPr="00C77E0F">
                <w:rPr>
                  <w:lang w:val="en-US"/>
                </w:rPr>
                <w:t xml:space="preserve">Blum, J. (2017, octubre 27). Using Neural Networks to calculate Expected Goals. </w:t>
              </w:r>
              <w:r w:rsidRPr="00C77E0F">
                <w:rPr>
                  <w:i/>
                  <w:iCs/>
                  <w:lang w:val="en-US"/>
                </w:rPr>
                <w:t>Jon Blum</w:t>
              </w:r>
              <w:r w:rsidRPr="00C77E0F">
                <w:rPr>
                  <w:lang w:val="en-US"/>
                </w:rPr>
                <w:t>. https://jonblum.wordpress.com/2017/10/27/using-neural-networks-to-calculate-expected-goals/</w:t>
              </w:r>
            </w:p>
            <w:p w14:paraId="6C2E77D3" w14:textId="77777777" w:rsidR="00C77E0F" w:rsidRPr="00C77E0F" w:rsidRDefault="00C77E0F" w:rsidP="00C77E0F">
              <w:pPr>
                <w:pStyle w:val="Bibliografa"/>
                <w:rPr>
                  <w:lang w:val="en-US"/>
                </w:rPr>
              </w:pPr>
              <w:r w:rsidRPr="00C77E0F">
                <w:rPr>
                  <w:lang w:val="en-US"/>
                </w:rPr>
                <w:t xml:space="preserve">Breiman, L. (2001). Random Forests. </w:t>
              </w:r>
              <w:r w:rsidRPr="00C77E0F">
                <w:rPr>
                  <w:i/>
                  <w:iCs/>
                  <w:lang w:val="en-US"/>
                </w:rPr>
                <w:t>Machine Learning</w:t>
              </w:r>
              <w:r w:rsidRPr="00C77E0F">
                <w:rPr>
                  <w:lang w:val="en-US"/>
                </w:rPr>
                <w:t xml:space="preserve">, </w:t>
              </w:r>
              <w:r w:rsidRPr="00C77E0F">
                <w:rPr>
                  <w:i/>
                  <w:iCs/>
                  <w:lang w:val="en-US"/>
                </w:rPr>
                <w:t>45</w:t>
              </w:r>
              <w:r w:rsidRPr="00C77E0F">
                <w:rPr>
                  <w:lang w:val="en-US"/>
                </w:rPr>
                <w:t>(1), 5-32. https://doi.org/10.1023/A:1010933404324</w:t>
              </w:r>
            </w:p>
            <w:p w14:paraId="4DB7B85C" w14:textId="77777777" w:rsidR="00C77E0F" w:rsidRPr="00C77E0F" w:rsidRDefault="00C77E0F" w:rsidP="00C77E0F">
              <w:pPr>
                <w:pStyle w:val="Bibliografa"/>
                <w:rPr>
                  <w:lang w:val="en-US"/>
                </w:rPr>
              </w:pPr>
              <w:r w:rsidRPr="00C77E0F">
                <w:rPr>
                  <w:lang w:val="en-US"/>
                </w:rPr>
                <w:t xml:space="preserve">Brener, A. (2017). </w:t>
              </w:r>
              <w:r w:rsidRPr="00C77E0F">
                <w:rPr>
                  <w:i/>
                  <w:iCs/>
                  <w:lang w:val="en-US"/>
                </w:rPr>
                <w:t>Expected Goals Model</w:t>
              </w:r>
              <w:r w:rsidRPr="00C77E0F">
                <w:rPr>
                  <w:lang w:val="en-US"/>
                </w:rPr>
                <w:t xml:space="preserve"> [Python]. https://github.com/andrebrener/expected_goals</w:t>
              </w:r>
            </w:p>
            <w:p w14:paraId="1C28920B" w14:textId="77777777" w:rsidR="00C77E0F" w:rsidRPr="00C77E0F" w:rsidRDefault="00C77E0F" w:rsidP="00C77E0F">
              <w:pPr>
                <w:pStyle w:val="Bibliografa"/>
                <w:rPr>
                  <w:lang w:val="en-US"/>
                </w:rPr>
              </w:pPr>
              <w:r w:rsidRPr="00C77E0F">
                <w:rPr>
                  <w:lang w:val="en-US"/>
                </w:rPr>
                <w:t xml:space="preserve">Buitinck, L., Louppe, G., Blondel, M., Pedregosa, F., Mueller, A., Grisel, O., Niculae, V., Prettenhofer, P., Gramfort, A., Grobler, J., Layton, R., Vanderplas, J., Joly, A., Holt, B., &amp; Varoquaux, G. (2013). API design for machine learning software: Experiences from the scikit-learn project. </w:t>
              </w:r>
              <w:r w:rsidRPr="00C77E0F">
                <w:rPr>
                  <w:i/>
                  <w:iCs/>
                  <w:lang w:val="en-US"/>
                </w:rPr>
                <w:t>arXiv:1309.0238 [cs]</w:t>
              </w:r>
              <w:r w:rsidRPr="00C77E0F">
                <w:rPr>
                  <w:lang w:val="en-US"/>
                </w:rPr>
                <w:t>, 108--122.</w:t>
              </w:r>
            </w:p>
            <w:p w14:paraId="5B7763B2" w14:textId="77777777" w:rsidR="00C77E0F" w:rsidRPr="00C77E0F" w:rsidRDefault="00C77E0F" w:rsidP="00C77E0F">
              <w:pPr>
                <w:pStyle w:val="Bibliografa"/>
                <w:rPr>
                  <w:lang w:val="en-US"/>
                </w:rPr>
              </w:pPr>
              <w:r w:rsidRPr="00C77E0F">
                <w:rPr>
                  <w:lang w:val="en-US"/>
                </w:rPr>
                <w:t xml:space="preserve">Chen, T., &amp; Guestrin, C. (2016). XGBoost: A Scalable Tree Boosting System. </w:t>
              </w:r>
              <w:r w:rsidRPr="00C77E0F">
                <w:rPr>
                  <w:i/>
                  <w:iCs/>
                  <w:lang w:val="en-US"/>
                </w:rPr>
                <w:t>Proceedings of the 22nd ACM SIGKDD International Conference on Knowledge Discovery and Data Mining</w:t>
              </w:r>
              <w:r w:rsidRPr="00C77E0F">
                <w:rPr>
                  <w:lang w:val="en-US"/>
                </w:rPr>
                <w:t>, 785-794. https://doi.org/10.1145/2939672.2939785</w:t>
              </w:r>
            </w:p>
            <w:p w14:paraId="0E388A3F" w14:textId="77777777" w:rsidR="00C77E0F" w:rsidRDefault="00C77E0F" w:rsidP="00C77E0F">
              <w:pPr>
                <w:pStyle w:val="Bibliografa"/>
              </w:pPr>
              <w:r>
                <w:t xml:space="preserve">Coronis, A. (2021, mayo 3). Los “expected goals”, la métrica de moda del análisis big data. </w:t>
              </w:r>
              <w:r>
                <w:rPr>
                  <w:i/>
                  <w:iCs/>
                </w:rPr>
                <w:t>Futbol Sapiens</w:t>
              </w:r>
              <w:r>
                <w:t>. https://www.futbolsapiens.com/mas-sapiens/los-expected-goals-la-metrica-de-moda-del-analisis-big-data/</w:t>
              </w:r>
            </w:p>
            <w:p w14:paraId="2A1C398D" w14:textId="77777777" w:rsidR="00C77E0F" w:rsidRDefault="00C77E0F" w:rsidP="00C77E0F">
              <w:pPr>
                <w:pStyle w:val="Bibliografa"/>
              </w:pPr>
              <w:r>
                <w:t xml:space="preserve">De Torres, A. (2021, enero). </w:t>
              </w:r>
              <w:r>
                <w:rPr>
                  <w:i/>
                  <w:iCs/>
                </w:rPr>
                <w:t>¿Cómo funciona el Big Data en fútbol?</w:t>
              </w:r>
              <w:r>
                <w:t xml:space="preserve"> [Educativa]. ESIC. https://www.esic.edu/rethink/tecnologia/big-data-en-futbol</w:t>
              </w:r>
            </w:p>
            <w:p w14:paraId="17D8A593" w14:textId="77777777" w:rsidR="00C77E0F" w:rsidRPr="00C77E0F" w:rsidRDefault="00C77E0F" w:rsidP="00C77E0F">
              <w:pPr>
                <w:pStyle w:val="Bibliografa"/>
                <w:rPr>
                  <w:lang w:val="en-US"/>
                </w:rPr>
              </w:pPr>
              <w:r w:rsidRPr="00C77E0F">
                <w:rPr>
                  <w:lang w:val="en-US"/>
                </w:rPr>
                <w:t xml:space="preserve">Dembla, G. (2020, noviembre 17). </w:t>
              </w:r>
              <w:r w:rsidRPr="00C77E0F">
                <w:rPr>
                  <w:i/>
                  <w:iCs/>
                  <w:lang w:val="en-US"/>
                </w:rPr>
                <w:t>Intuition behind Log-loss Score</w:t>
              </w:r>
              <w:r w:rsidRPr="00C77E0F">
                <w:rPr>
                  <w:lang w:val="en-US"/>
                </w:rPr>
                <w:t>. Medium. https://towardsdatascience.com/intuition-behind-log-loss-score-4e0c9979680a</w:t>
              </w:r>
            </w:p>
            <w:p w14:paraId="6D54B996" w14:textId="77777777" w:rsidR="00C77E0F" w:rsidRPr="00C77E0F" w:rsidRDefault="00C77E0F" w:rsidP="00C77E0F">
              <w:pPr>
                <w:pStyle w:val="Bibliografa"/>
                <w:rPr>
                  <w:lang w:val="en-US"/>
                </w:rPr>
              </w:pPr>
              <w:r w:rsidRPr="00C77E0F">
                <w:rPr>
                  <w:lang w:val="en-US"/>
                </w:rPr>
                <w:t xml:space="preserve">Durgapal, A., &amp; Rowlinson, A. (2021). </w:t>
              </w:r>
              <w:r w:rsidRPr="00C77E0F">
                <w:rPr>
                  <w:i/>
                  <w:iCs/>
                  <w:lang w:val="en-US"/>
                </w:rPr>
                <w:t>Quick start—Mplsoccer 1.0.5 documentation</w:t>
              </w:r>
              <w:r w:rsidRPr="00C77E0F">
                <w:rPr>
                  <w:lang w:val="en-US"/>
                </w:rPr>
                <w:t>. mplsoccer. https://mplsoccer.readthedocs.io/en/latest/#</w:t>
              </w:r>
            </w:p>
            <w:p w14:paraId="6660B0BE" w14:textId="77777777" w:rsidR="00C77E0F" w:rsidRPr="00C77E0F" w:rsidRDefault="00C77E0F" w:rsidP="00C77E0F">
              <w:pPr>
                <w:pStyle w:val="Bibliografa"/>
                <w:rPr>
                  <w:lang w:val="en-US"/>
                </w:rPr>
              </w:pPr>
              <w:r w:rsidRPr="00C77E0F">
                <w:rPr>
                  <w:lang w:val="en-US"/>
                </w:rPr>
                <w:lastRenderedPageBreak/>
                <w:t xml:space="preserve">Eggels, H. P. H. (2016). </w:t>
              </w:r>
              <w:r w:rsidRPr="00C77E0F">
                <w:rPr>
                  <w:i/>
                  <w:iCs/>
                  <w:lang w:val="en-US"/>
                </w:rPr>
                <w:t>Expected Goals in Soccer: Explaining Match Results using Predictive Analytic</w:t>
              </w:r>
              <w:r w:rsidRPr="00C77E0F">
                <w:rPr>
                  <w:lang w:val="en-US"/>
                </w:rPr>
                <w:t xml:space="preserve"> [Eindhoven University of Technology]. https://pure.tue.nl/ws/portalfiles/portal/46945853</w:t>
              </w:r>
            </w:p>
            <w:p w14:paraId="26694F9A" w14:textId="77777777" w:rsidR="00C77E0F" w:rsidRPr="00C77E0F" w:rsidRDefault="00C77E0F" w:rsidP="00C77E0F">
              <w:pPr>
                <w:pStyle w:val="Bibliografa"/>
                <w:rPr>
                  <w:lang w:val="en-US"/>
                </w:rPr>
              </w:pPr>
              <w:r w:rsidRPr="00C77E0F">
                <w:rPr>
                  <w:lang w:val="en-US"/>
                </w:rPr>
                <w:t xml:space="preserve">Friends of Tracking. (2020, mayo 8). </w:t>
              </w:r>
              <w:r w:rsidRPr="00C77E0F">
                <w:rPr>
                  <w:i/>
                  <w:iCs/>
                  <w:lang w:val="en-US"/>
                </w:rPr>
                <w:t>The Ultimate Guide to Expected Goals</w:t>
              </w:r>
              <w:r w:rsidRPr="00C77E0F">
                <w:rPr>
                  <w:lang w:val="en-US"/>
                </w:rPr>
                <w:t>. https://www.youtube.com/watch?v=310_eW0hUqQ&amp;t=1101s</w:t>
              </w:r>
            </w:p>
            <w:p w14:paraId="311F93F9" w14:textId="77777777" w:rsidR="00C77E0F" w:rsidRDefault="00C77E0F" w:rsidP="00C77E0F">
              <w:pPr>
                <w:pStyle w:val="Bibliografa"/>
              </w:pPr>
              <w:r>
                <w:t xml:space="preserve">Giacobbe. (2016, septiembre 8). Un nuovo modello di Expected Goals. </w:t>
              </w:r>
              <w:r>
                <w:rPr>
                  <w:i/>
                  <w:iCs/>
                </w:rPr>
                <w:t>L’Ultimo Uomo</w:t>
              </w:r>
              <w:r>
                <w:t>. https://www.ultimouomo.com/un-nuovo-modello-di-expected-goals/</w:t>
              </w:r>
            </w:p>
            <w:p w14:paraId="237C86CF" w14:textId="77777777" w:rsidR="00C77E0F" w:rsidRPr="00C77E0F" w:rsidRDefault="00C77E0F" w:rsidP="00C77E0F">
              <w:pPr>
                <w:pStyle w:val="Bibliografa"/>
                <w:rPr>
                  <w:lang w:val="en-US"/>
                </w:rPr>
              </w:pPr>
              <w:r w:rsidRPr="00C77E0F">
                <w:rPr>
                  <w:lang w:val="en-US"/>
                </w:rPr>
                <w:t xml:space="preserve">Godoy, D. (2019, febrero 7). </w:t>
              </w:r>
              <w:r w:rsidRPr="00C77E0F">
                <w:rPr>
                  <w:i/>
                  <w:iCs/>
                  <w:lang w:val="en-US"/>
                </w:rPr>
                <w:t>Understanding binary cross-entropy / log loss: A visual explanation</w:t>
              </w:r>
              <w:r w:rsidRPr="00C77E0F">
                <w:rPr>
                  <w:lang w:val="en-US"/>
                </w:rPr>
                <w:t>. Medium. https://towardsdatascience.com/understanding-binary-cross-entropy-log-loss-a-visual-explanation-a3ac6025181a</w:t>
              </w:r>
            </w:p>
            <w:p w14:paraId="7B4C7462" w14:textId="77777777" w:rsidR="00C77E0F" w:rsidRPr="00C77E0F" w:rsidRDefault="00C77E0F" w:rsidP="00C77E0F">
              <w:pPr>
                <w:pStyle w:val="Bibliografa"/>
                <w:rPr>
                  <w:lang w:val="en-US"/>
                </w:rPr>
              </w:pPr>
              <w:r w:rsidRPr="00C77E0F">
                <w:rPr>
                  <w:lang w:val="en-US"/>
                </w:rPr>
                <w:t xml:space="preserve">Goodman. (2018a, noviembre 12). </w:t>
              </w:r>
              <w:r w:rsidRPr="00C77E0F">
                <w:rPr>
                  <w:i/>
                  <w:iCs/>
                  <w:lang w:val="en-US"/>
                </w:rPr>
                <w:t>A New Way to Measure Keepers’ Shot Stopping: Post-Shot Expected Goals</w:t>
              </w:r>
              <w:r w:rsidRPr="00C77E0F">
                <w:rPr>
                  <w:lang w:val="en-US"/>
                </w:rPr>
                <w:t>. StatsBomb. https://statsbomb.com/2018/11/a-new-way-to-measure-keepers-shot-stopping-post-shot-expected-goals/</w:t>
              </w:r>
            </w:p>
            <w:p w14:paraId="3F19D4DA" w14:textId="77777777" w:rsidR="00C77E0F" w:rsidRPr="00C77E0F" w:rsidRDefault="00C77E0F" w:rsidP="00C77E0F">
              <w:pPr>
                <w:pStyle w:val="Bibliografa"/>
                <w:rPr>
                  <w:lang w:val="en-US"/>
                </w:rPr>
              </w:pPr>
              <w:r w:rsidRPr="00C77E0F">
                <w:rPr>
                  <w:lang w:val="en-US"/>
                </w:rPr>
                <w:t xml:space="preserve">Goodman, M. (2018b, mayo 18). The Dual Life of Expected Goals (Part 2). </w:t>
              </w:r>
              <w:r w:rsidRPr="00C77E0F">
                <w:rPr>
                  <w:i/>
                  <w:iCs/>
                  <w:lang w:val="en-US"/>
                </w:rPr>
                <w:t>StatsBomb</w:t>
              </w:r>
              <w:r w:rsidRPr="00C77E0F">
                <w:rPr>
                  <w:lang w:val="en-US"/>
                </w:rPr>
                <w:t>. https://statsbomb.com/2018/05/the-dual-life-of-expected-goals-part-2/</w:t>
              </w:r>
            </w:p>
            <w:p w14:paraId="5D0795C5" w14:textId="77777777" w:rsidR="00C77E0F" w:rsidRPr="00C77E0F" w:rsidRDefault="00C77E0F" w:rsidP="00C77E0F">
              <w:pPr>
                <w:pStyle w:val="Bibliografa"/>
                <w:rPr>
                  <w:lang w:val="en-US"/>
                </w:rPr>
              </w:pPr>
              <w:r w:rsidRPr="00C77E0F">
                <w:rPr>
                  <w:lang w:val="en-US"/>
                </w:rPr>
                <w:t xml:space="preserve">Green, S. (2012, abril 9). </w:t>
              </w:r>
              <w:r w:rsidRPr="00C77E0F">
                <w:rPr>
                  <w:i/>
                  <w:iCs/>
                  <w:lang w:val="en-US"/>
                </w:rPr>
                <w:t>Assessing The Performance of Premier League Goalscorers</w:t>
              </w:r>
              <w:r w:rsidRPr="00C77E0F">
                <w:rPr>
                  <w:lang w:val="en-US"/>
                </w:rPr>
                <w:t>. Stats Perform. https://www.statsperform.com/resource/assessing-the-performance-of-premier-league-goalscorers/</w:t>
              </w:r>
            </w:p>
            <w:p w14:paraId="070999F6" w14:textId="77777777" w:rsidR="00C77E0F" w:rsidRPr="00C77E0F" w:rsidRDefault="00C77E0F" w:rsidP="00C77E0F">
              <w:pPr>
                <w:pStyle w:val="Bibliografa"/>
                <w:rPr>
                  <w:lang w:val="en-US"/>
                </w:rPr>
              </w:pPr>
              <w:r w:rsidRPr="00C77E0F">
                <w:rPr>
                  <w:lang w:val="en-US"/>
                </w:rPr>
                <w:t xml:space="preserve">Gregory, S. (2017, enero 30). </w:t>
              </w:r>
              <w:r w:rsidRPr="00C77E0F">
                <w:rPr>
                  <w:i/>
                  <w:iCs/>
                  <w:lang w:val="en-US"/>
                </w:rPr>
                <w:t>Expected Goals in Context</w:t>
              </w:r>
              <w:r w:rsidRPr="00C77E0F">
                <w:rPr>
                  <w:lang w:val="en-US"/>
                </w:rPr>
                <w:t>. Stats Perform. https://www.statsperform.com/resource/expected-goals-in-context/</w:t>
              </w:r>
            </w:p>
            <w:p w14:paraId="16641B5B" w14:textId="77777777" w:rsidR="00C77E0F" w:rsidRPr="00C77E0F" w:rsidRDefault="00C77E0F" w:rsidP="00C77E0F">
              <w:pPr>
                <w:pStyle w:val="Bibliografa"/>
                <w:rPr>
                  <w:lang w:val="en-US"/>
                </w:rPr>
              </w:pPr>
              <w:r w:rsidRPr="00C77E0F">
                <w:rPr>
                  <w:lang w:val="en-US"/>
                </w:rPr>
                <w:t xml:space="preserve">Gursky, J. (2020, marzo 30). </w:t>
              </w:r>
              <w:r w:rsidRPr="00C77E0F">
                <w:rPr>
                  <w:i/>
                  <w:iCs/>
                  <w:lang w:val="en-US"/>
                </w:rPr>
                <w:t>Boosting Showdown: Scikit-Learn vs XGBoost vs LightGBM vs CatBoost in Sentiment Classification</w:t>
              </w:r>
              <w:r w:rsidRPr="00C77E0F">
                <w:rPr>
                  <w:lang w:val="en-US"/>
                </w:rPr>
                <w:t>. Medium. https://towardsdatascience.com/boosting-showdown-scikit-learn-vs-xgboost-vs-lightgbm-vs-catboost-in-sentiment-classification-f7c7f46fd956</w:t>
              </w:r>
            </w:p>
            <w:p w14:paraId="197A3340" w14:textId="77777777" w:rsidR="00C77E0F" w:rsidRPr="00C77E0F" w:rsidRDefault="00C77E0F" w:rsidP="00C77E0F">
              <w:pPr>
                <w:pStyle w:val="Bibliografa"/>
                <w:rPr>
                  <w:lang w:val="en-US"/>
                </w:rPr>
              </w:pPr>
              <w:r w:rsidRPr="00C77E0F">
                <w:rPr>
                  <w:lang w:val="en-US"/>
                </w:rPr>
                <w:t xml:space="preserve">Harris, C. R., Millman, K. J., van der Walt, S. J., Gommers, R., Virtanen, P., Cournapeau, D., Wieser, E., Taylor, J., Berg, S., Smith, N. J., Kern, R., Picus, M., Hoyer, S., van Kerkwijk, M. H., Brett, M., Haldane, A., del Río, J. F., Wiebe, M., Peterson, P., … </w:t>
              </w:r>
              <w:r w:rsidRPr="00C77E0F">
                <w:rPr>
                  <w:lang w:val="en-US"/>
                </w:rPr>
                <w:lastRenderedPageBreak/>
                <w:t xml:space="preserve">Oliphant, T. E. (2020). Array programming with NumPy. </w:t>
              </w:r>
              <w:r w:rsidRPr="00C77E0F">
                <w:rPr>
                  <w:i/>
                  <w:iCs/>
                  <w:lang w:val="en-US"/>
                </w:rPr>
                <w:t>Nature</w:t>
              </w:r>
              <w:r w:rsidRPr="00C77E0F">
                <w:rPr>
                  <w:lang w:val="en-US"/>
                </w:rPr>
                <w:t xml:space="preserve">, </w:t>
              </w:r>
              <w:r w:rsidRPr="00C77E0F">
                <w:rPr>
                  <w:i/>
                  <w:iCs/>
                  <w:lang w:val="en-US"/>
                </w:rPr>
                <w:t>585</w:t>
              </w:r>
              <w:r w:rsidRPr="00C77E0F">
                <w:rPr>
                  <w:lang w:val="en-US"/>
                </w:rPr>
                <w:t>(7825), 357-362. https://doi.org/10.1038/s41586-020-2649-2</w:t>
              </w:r>
            </w:p>
            <w:p w14:paraId="000CD2C7" w14:textId="77777777" w:rsidR="00C77E0F" w:rsidRPr="00C77E0F" w:rsidRDefault="00C77E0F" w:rsidP="00C77E0F">
              <w:pPr>
                <w:pStyle w:val="Bibliografa"/>
                <w:rPr>
                  <w:lang w:val="en-US"/>
                </w:rPr>
              </w:pPr>
              <w:r w:rsidRPr="00C77E0F">
                <w:rPr>
                  <w:lang w:val="en-US"/>
                </w:rPr>
                <w:t xml:space="preserve">Hedar, S. (2020). </w:t>
              </w:r>
              <w:r w:rsidRPr="00C77E0F">
                <w:rPr>
                  <w:i/>
                  <w:iCs/>
                  <w:lang w:val="en-US"/>
                </w:rPr>
                <w:t>Applying Machine Learning Methods to Predict the Outcome of Shots in Football</w:t>
              </w:r>
              <w:r w:rsidRPr="00C77E0F">
                <w:rPr>
                  <w:lang w:val="en-US"/>
                </w:rPr>
                <w:t xml:space="preserve"> [Uppsala University]. https://www.diva-portal.org/smash/get/diva2:1448482/FULLTEXT01.pdf</w:t>
              </w:r>
            </w:p>
            <w:p w14:paraId="06FEDC6F" w14:textId="77777777" w:rsidR="00C77E0F" w:rsidRPr="00C77E0F" w:rsidRDefault="00C77E0F" w:rsidP="00C77E0F">
              <w:pPr>
                <w:pStyle w:val="Bibliografa"/>
                <w:rPr>
                  <w:lang w:val="en-US"/>
                </w:rPr>
              </w:pPr>
              <w:r w:rsidRPr="00C77E0F">
                <w:rPr>
                  <w:lang w:val="en-US"/>
                </w:rPr>
                <w:t xml:space="preserve">Hunter, J. D. (2007). Matplotlib: A 2D Graphics Environment. </w:t>
              </w:r>
              <w:r w:rsidRPr="00C77E0F">
                <w:rPr>
                  <w:i/>
                  <w:iCs/>
                  <w:lang w:val="en-US"/>
                </w:rPr>
                <w:t>Computing in Science Engineering</w:t>
              </w:r>
              <w:r w:rsidRPr="00C77E0F">
                <w:rPr>
                  <w:lang w:val="en-US"/>
                </w:rPr>
                <w:t xml:space="preserve">, </w:t>
              </w:r>
              <w:r w:rsidRPr="00C77E0F">
                <w:rPr>
                  <w:i/>
                  <w:iCs/>
                  <w:lang w:val="en-US"/>
                </w:rPr>
                <w:t>9</w:t>
              </w:r>
              <w:r w:rsidRPr="00C77E0F">
                <w:rPr>
                  <w:lang w:val="en-US"/>
                </w:rPr>
                <w:t>(3), 90-95. https://doi.org/10.1109/MCSE.2007.55</w:t>
              </w:r>
            </w:p>
            <w:p w14:paraId="7A5B5461" w14:textId="77777777" w:rsidR="00C77E0F" w:rsidRPr="00C77E0F" w:rsidRDefault="00C77E0F" w:rsidP="00C77E0F">
              <w:pPr>
                <w:pStyle w:val="Bibliografa"/>
                <w:rPr>
                  <w:lang w:val="en-US"/>
                </w:rPr>
              </w:pPr>
              <w:r w:rsidRPr="00C77E0F">
                <w:rPr>
                  <w:lang w:val="en-US"/>
                </w:rPr>
                <w:t xml:space="preserve">Kasturi, S. N. (2019, julio 11). </w:t>
              </w:r>
              <w:r w:rsidRPr="00C77E0F">
                <w:rPr>
                  <w:i/>
                  <w:iCs/>
                  <w:lang w:val="en-US"/>
                </w:rPr>
                <w:t>LightGBM vs XGBOOST: Which algorithm win the race !!!</w:t>
              </w:r>
              <w:r w:rsidRPr="00C77E0F">
                <w:rPr>
                  <w:lang w:val="en-US"/>
                </w:rPr>
                <w:t xml:space="preserve"> Medium. https://towardsdatascience.com/lightgbm-vs-xgboost-which-algorithm-win-the-race-1ff7dd4917d</w:t>
              </w:r>
            </w:p>
            <w:p w14:paraId="1CC114BB" w14:textId="77777777" w:rsidR="00C77E0F" w:rsidRPr="00C77E0F" w:rsidRDefault="00C77E0F" w:rsidP="00C77E0F">
              <w:pPr>
                <w:pStyle w:val="Bibliografa"/>
                <w:rPr>
                  <w:lang w:val="en-US"/>
                </w:rPr>
              </w:pPr>
              <w:r w:rsidRPr="00C77E0F">
                <w:rPr>
                  <w:lang w:val="en-US"/>
                </w:rPr>
                <w:t xml:space="preserve">Ke, G., Meng, Q., Finley, T., Wang, T., Chen, W., Ma, W., Ye, Q., &amp; Liu, T.-Y. (2017). LightGBM: A Highly Efficient Gradient Boosting Decision Tree. </w:t>
              </w:r>
              <w:r w:rsidRPr="00C77E0F">
                <w:rPr>
                  <w:i/>
                  <w:iCs/>
                  <w:lang w:val="en-US"/>
                </w:rPr>
                <w:t>Advances in Neural Information Processing Systems</w:t>
              </w:r>
              <w:r w:rsidRPr="00C77E0F">
                <w:rPr>
                  <w:lang w:val="en-US"/>
                </w:rPr>
                <w:t>, 3149-3157.</w:t>
              </w:r>
            </w:p>
            <w:p w14:paraId="36450534" w14:textId="77777777" w:rsidR="00C77E0F" w:rsidRPr="00C77E0F" w:rsidRDefault="00C77E0F" w:rsidP="00C77E0F">
              <w:pPr>
                <w:pStyle w:val="Bibliografa"/>
                <w:rPr>
                  <w:lang w:val="en-US"/>
                </w:rPr>
              </w:pPr>
              <w:r w:rsidRPr="00C77E0F">
                <w:rPr>
                  <w:lang w:val="en-US"/>
                </w:rPr>
                <w:t xml:space="preserve">Knutson, T. (2020, julio 31). StatsBomb Release Expected Goals with Shot Impact Height. </w:t>
              </w:r>
              <w:r w:rsidRPr="00C77E0F">
                <w:rPr>
                  <w:i/>
                  <w:iCs/>
                  <w:lang w:val="en-US"/>
                </w:rPr>
                <w:t>StatsBomb</w:t>
              </w:r>
              <w:r w:rsidRPr="00C77E0F">
                <w:rPr>
                  <w:lang w:val="en-US"/>
                </w:rPr>
                <w:t>. https://statsbomb.com/2020/07/statsbomb-release-expected-goals-with-shot-impact-height/</w:t>
              </w:r>
            </w:p>
            <w:p w14:paraId="10E5695F" w14:textId="77777777" w:rsidR="00C77E0F" w:rsidRPr="00C77E0F" w:rsidRDefault="00C77E0F" w:rsidP="00C77E0F">
              <w:pPr>
                <w:pStyle w:val="Bibliografa"/>
                <w:rPr>
                  <w:lang w:val="en-US"/>
                </w:rPr>
              </w:pPr>
              <w:r w:rsidRPr="00C77E0F">
                <w:rPr>
                  <w:lang w:val="en-US"/>
                </w:rPr>
                <w:t xml:space="preserve">Krishni. (2018, diciembre 16). </w:t>
              </w:r>
              <w:r w:rsidRPr="00C77E0F">
                <w:rPr>
                  <w:i/>
                  <w:iCs/>
                  <w:lang w:val="en-US"/>
                </w:rPr>
                <w:t>K-Fold Cross Validation. Evaluating a Machine Learning model can… | by Krishni | DataDrivenInvestor</w:t>
              </w:r>
              <w:r w:rsidRPr="00C77E0F">
                <w:rPr>
                  <w:lang w:val="en-US"/>
                </w:rPr>
                <w:t>. Medium. https://medium.datadriveninvestor.com/k-fold-cross-validation-6b8518070833</w:t>
              </w:r>
            </w:p>
            <w:p w14:paraId="4C080DF2" w14:textId="77777777" w:rsidR="00C77E0F" w:rsidRPr="00C77E0F" w:rsidRDefault="00C77E0F" w:rsidP="00C77E0F">
              <w:pPr>
                <w:pStyle w:val="Bibliografa"/>
                <w:rPr>
                  <w:lang w:val="en-US"/>
                </w:rPr>
              </w:pPr>
              <w:r w:rsidRPr="00C77E0F">
                <w:rPr>
                  <w:lang w:val="en-US"/>
                </w:rPr>
                <w:t xml:space="preserve">Kurnia, R. (2021, abril 15). Tree-Based Machine Learning Algorithms | Compare and Contrast. </w:t>
              </w:r>
              <w:r w:rsidRPr="00C77E0F">
                <w:rPr>
                  <w:i/>
                  <w:iCs/>
                  <w:lang w:val="en-US"/>
                </w:rPr>
                <w:t>Analytics Vidhya</w:t>
              </w:r>
              <w:r w:rsidRPr="00C77E0F">
                <w:rPr>
                  <w:lang w:val="en-US"/>
                </w:rPr>
                <w:t>. https://www.analyticsvidhya.com/blog/2021/04/distinguish-between-tree-based-machine-learning-algorithms/</w:t>
              </w:r>
            </w:p>
            <w:p w14:paraId="6C0BCBBC" w14:textId="77777777" w:rsidR="00C77E0F" w:rsidRPr="00C77E0F" w:rsidRDefault="00C77E0F" w:rsidP="00C77E0F">
              <w:pPr>
                <w:pStyle w:val="Bibliografa"/>
                <w:rPr>
                  <w:lang w:val="en-US"/>
                </w:rPr>
              </w:pPr>
              <w:r w:rsidRPr="00C77E0F">
                <w:rPr>
                  <w:lang w:val="en-US"/>
                </w:rPr>
                <w:t xml:space="preserve">Langford, R. (2017, marzo 24). </w:t>
              </w:r>
              <w:r w:rsidRPr="00C77E0F">
                <w:rPr>
                  <w:i/>
                  <w:iCs/>
                  <w:lang w:val="en-US"/>
                </w:rPr>
                <w:t>The Dummy’s Guide to Creating Dummy Variables</w:t>
              </w:r>
              <w:r w:rsidRPr="00C77E0F">
                <w:rPr>
                  <w:lang w:val="en-US"/>
                </w:rPr>
                <w:t>. Medium. https://towardsdatascience.com/the-dummys-guide-to-creating-dummy-variables-f21faddb1d40</w:t>
              </w:r>
            </w:p>
            <w:p w14:paraId="1B93EECC" w14:textId="77777777" w:rsidR="00C77E0F" w:rsidRPr="00C77E0F" w:rsidRDefault="00C77E0F" w:rsidP="00C77E0F">
              <w:pPr>
                <w:pStyle w:val="Bibliografa"/>
                <w:rPr>
                  <w:lang w:val="en-US"/>
                </w:rPr>
              </w:pPr>
              <w:r w:rsidRPr="00C77E0F">
                <w:rPr>
                  <w:lang w:val="en-US"/>
                </w:rPr>
                <w:t xml:space="preserve">Lawrence, T., Yorke, J., &amp; haghanim. (2021). </w:t>
              </w:r>
              <w:r w:rsidRPr="00C77E0F">
                <w:rPr>
                  <w:i/>
                  <w:iCs/>
                  <w:lang w:val="en-US"/>
                </w:rPr>
                <w:t>StatsBomb Open Data</w:t>
              </w:r>
              <w:r w:rsidRPr="00C77E0F">
                <w:rPr>
                  <w:lang w:val="en-US"/>
                </w:rPr>
                <w:t>. StatsBomb. https://github.com/statsbomb/open-data (Original work published 2018)</w:t>
              </w:r>
            </w:p>
            <w:p w14:paraId="153CD98F" w14:textId="77777777" w:rsidR="00C77E0F" w:rsidRPr="00C77E0F" w:rsidRDefault="00C77E0F" w:rsidP="00C77E0F">
              <w:pPr>
                <w:pStyle w:val="Bibliografa"/>
                <w:rPr>
                  <w:lang w:val="en-US"/>
                </w:rPr>
              </w:pPr>
              <w:r w:rsidRPr="00C77E0F">
                <w:rPr>
                  <w:lang w:val="en-US"/>
                </w:rPr>
                <w:lastRenderedPageBreak/>
                <w:t xml:space="preserve">Lewis, M. (2004). </w:t>
              </w:r>
              <w:r w:rsidRPr="00C77E0F">
                <w:rPr>
                  <w:i/>
                  <w:iCs/>
                  <w:lang w:val="en-US"/>
                </w:rPr>
                <w:t>Moneyball: The Art of Winning an Unfair Game</w:t>
              </w:r>
              <w:r w:rsidRPr="00C77E0F">
                <w:rPr>
                  <w:lang w:val="en-US"/>
                </w:rPr>
                <w:t>.</w:t>
              </w:r>
            </w:p>
            <w:p w14:paraId="5A73076F" w14:textId="77777777" w:rsidR="00C77E0F" w:rsidRPr="00C77E0F" w:rsidRDefault="00C77E0F" w:rsidP="00C77E0F">
              <w:pPr>
                <w:pStyle w:val="Bibliografa"/>
                <w:rPr>
                  <w:lang w:val="en-US"/>
                </w:rPr>
              </w:pPr>
              <w:r w:rsidRPr="00C77E0F">
                <w:rPr>
                  <w:lang w:val="en-US"/>
                </w:rPr>
                <w:t xml:space="preserve">Li, S. (2017, septiembre 29). </w:t>
              </w:r>
              <w:r w:rsidRPr="00C77E0F">
                <w:rPr>
                  <w:i/>
                  <w:iCs/>
                  <w:lang w:val="en-US"/>
                </w:rPr>
                <w:t>Building A Logistic Regression in Python, Step by Step</w:t>
              </w:r>
              <w:r w:rsidRPr="00C77E0F">
                <w:rPr>
                  <w:lang w:val="en-US"/>
                </w:rPr>
                <w:t>. Medium. https://towardsdatascience.com/building-a-logistic-regression-in-python-step-by-step-becd4d56c9c8</w:t>
              </w:r>
            </w:p>
            <w:p w14:paraId="09F107EB" w14:textId="77777777" w:rsidR="00C77E0F" w:rsidRDefault="00C77E0F" w:rsidP="00C77E0F">
              <w:pPr>
                <w:pStyle w:val="Bibliografa"/>
              </w:pPr>
              <w:r w:rsidRPr="00C77E0F">
                <w:rPr>
                  <w:lang w:val="en-US"/>
                </w:rPr>
                <w:t xml:space="preserve">LightGBM. (s. f.). </w:t>
              </w:r>
              <w:r w:rsidRPr="00C77E0F">
                <w:rPr>
                  <w:i/>
                  <w:iCs/>
                  <w:lang w:val="en-US"/>
                </w:rPr>
                <w:t>lightgbm.LGBMClassifier—LightGBM 3.2.1.99 documentation</w:t>
              </w:r>
              <w:r w:rsidRPr="00C77E0F">
                <w:rPr>
                  <w:lang w:val="en-US"/>
                </w:rPr>
                <w:t xml:space="preserve">. </w:t>
              </w:r>
              <w:r>
                <w:t>LightGBM. Recuperado 9 de septiembre de 2021, de https://lightgbm.readthedocs.io/en/latest/pythonapi/lightgbm.LGBMClassifier.html#lightgbm.LGBMClassifier</w:t>
              </w:r>
            </w:p>
            <w:p w14:paraId="7EC966A2" w14:textId="77777777" w:rsidR="00C77E0F" w:rsidRPr="00C77E0F" w:rsidRDefault="00C77E0F" w:rsidP="00C77E0F">
              <w:pPr>
                <w:pStyle w:val="Bibliografa"/>
                <w:rPr>
                  <w:lang w:val="en-US"/>
                </w:rPr>
              </w:pPr>
              <w:r w:rsidRPr="00C77E0F">
                <w:rPr>
                  <w:lang w:val="en-US"/>
                </w:rPr>
                <w:t xml:space="preserve">Linacre, R. (2017). </w:t>
              </w:r>
              <w:r w:rsidRPr="00C77E0F">
                <w:rPr>
                  <w:i/>
                  <w:iCs/>
                  <w:lang w:val="en-US"/>
                </w:rPr>
                <w:t>RobinL/fuzzymatcher</w:t>
              </w:r>
              <w:r w:rsidRPr="00C77E0F">
                <w:rPr>
                  <w:lang w:val="en-US"/>
                </w:rPr>
                <w:t xml:space="preserve"> [Python]. https://github.com/RobinL/fuzzymatcher (Original work published 2017)</w:t>
              </w:r>
            </w:p>
            <w:p w14:paraId="0F7351C3" w14:textId="77777777" w:rsidR="00C77E0F" w:rsidRPr="00C77E0F" w:rsidRDefault="00C77E0F" w:rsidP="00C77E0F">
              <w:pPr>
                <w:pStyle w:val="Bibliografa"/>
                <w:rPr>
                  <w:lang w:val="en-US"/>
                </w:rPr>
              </w:pPr>
              <w:r w:rsidRPr="00C77E0F">
                <w:rPr>
                  <w:lang w:val="en-US"/>
                </w:rPr>
                <w:t xml:space="preserve">Lundberg, S. M., &amp; Lee, S.-I. (2017). A Unified Approach to Interpreting Model Predictions. </w:t>
              </w:r>
              <w:r w:rsidRPr="00C77E0F">
                <w:rPr>
                  <w:i/>
                  <w:iCs/>
                  <w:lang w:val="en-US"/>
                </w:rPr>
                <w:t>Advances in Neural Information Processing Systems</w:t>
              </w:r>
              <w:r w:rsidRPr="00C77E0F">
                <w:rPr>
                  <w:lang w:val="en-US"/>
                </w:rPr>
                <w:t xml:space="preserve">, </w:t>
              </w:r>
              <w:r w:rsidRPr="00C77E0F">
                <w:rPr>
                  <w:i/>
                  <w:iCs/>
                  <w:lang w:val="en-US"/>
                </w:rPr>
                <w:t>30</w:t>
              </w:r>
              <w:r w:rsidRPr="00C77E0F">
                <w:rPr>
                  <w:lang w:val="en-US"/>
                </w:rPr>
                <w:t>. https://proceedings.neurips.cc/paper/2017/hash/8a20a8621978632d76c43dfd28b67767-Abstract.html</w:t>
              </w:r>
            </w:p>
            <w:p w14:paraId="56145186" w14:textId="77777777" w:rsidR="00C77E0F" w:rsidRPr="00C77E0F" w:rsidRDefault="00C77E0F" w:rsidP="00C77E0F">
              <w:pPr>
                <w:pStyle w:val="Bibliografa"/>
                <w:rPr>
                  <w:lang w:val="en-US"/>
                </w:rPr>
              </w:pPr>
              <w:r w:rsidRPr="00C77E0F">
                <w:rPr>
                  <w:lang w:val="en-US"/>
                </w:rPr>
                <w:t xml:space="preserve">Mackay, N. (2017, junio 19). How accurate are xG models II: the ‘Big Chance’ Dilemma. </w:t>
              </w:r>
              <w:r w:rsidRPr="00C77E0F">
                <w:rPr>
                  <w:i/>
                  <w:iCs/>
                  <w:lang w:val="en-US"/>
                </w:rPr>
                <w:t>Mackay Analytics</w:t>
              </w:r>
              <w:r w:rsidRPr="00C77E0F">
                <w:rPr>
                  <w:lang w:val="en-US"/>
                </w:rPr>
                <w:t>. https://mackayanalytics.nl/2017/06/19/how-accurate-are-xg-models-ii-the-big-chance-dilemma/</w:t>
              </w:r>
            </w:p>
            <w:p w14:paraId="6488578C" w14:textId="77777777" w:rsidR="00C77E0F" w:rsidRPr="00C77E0F" w:rsidRDefault="00C77E0F" w:rsidP="00C77E0F">
              <w:pPr>
                <w:pStyle w:val="Bibliografa"/>
                <w:rPr>
                  <w:lang w:val="en-US"/>
                </w:rPr>
              </w:pPr>
              <w:r w:rsidRPr="00C77E0F">
                <w:rPr>
                  <w:lang w:val="en-US"/>
                </w:rPr>
                <w:t xml:space="preserve">Madrero, P. (2020). </w:t>
              </w:r>
              <w:r w:rsidRPr="00C77E0F">
                <w:rPr>
                  <w:i/>
                  <w:iCs/>
                  <w:lang w:val="en-US"/>
                </w:rPr>
                <w:t>Creating a Model for Expected Goals in Football using Qualitative Player Information</w:t>
              </w:r>
              <w:r w:rsidRPr="00C77E0F">
                <w:rPr>
                  <w:lang w:val="en-US"/>
                </w:rPr>
                <w:t xml:space="preserve"> [Universitat Politècnica de Catalunya]. https://upcommons.upc.edu/bitstream/handle/2117/328922/147841.pdf</w:t>
              </w:r>
            </w:p>
            <w:p w14:paraId="5D9375D7" w14:textId="77777777" w:rsidR="00C77E0F" w:rsidRPr="00C77E0F" w:rsidRDefault="00C77E0F" w:rsidP="00C77E0F">
              <w:pPr>
                <w:pStyle w:val="Bibliografa"/>
                <w:rPr>
                  <w:lang w:val="en-US"/>
                </w:rPr>
              </w:pPr>
              <w:r w:rsidRPr="00C77E0F">
                <w:rPr>
                  <w:lang w:val="en-US"/>
                </w:rPr>
                <w:t xml:space="preserve">Mandot, P. (2017, agosto 17). </w:t>
              </w:r>
              <w:r w:rsidRPr="00C77E0F">
                <w:rPr>
                  <w:i/>
                  <w:iCs/>
                  <w:lang w:val="en-US"/>
                </w:rPr>
                <w:t>What is LightGBM, How to implement it? How to fine tune the parameters?</w:t>
              </w:r>
              <w:r w:rsidRPr="00C77E0F">
                <w:rPr>
                  <w:lang w:val="en-US"/>
                </w:rPr>
                <w:t xml:space="preserve"> Medium. https://medium.com/@pushkarmandot/https-medium-com-pushkarmandot-what-is-lightgbm-how-to-implement-it-how-to-fine-tune-the-parameters-60347819b7fc</w:t>
              </w:r>
            </w:p>
            <w:p w14:paraId="7D1CAD17" w14:textId="77777777" w:rsidR="00C77E0F" w:rsidRPr="00C77E0F" w:rsidRDefault="00C77E0F" w:rsidP="00C77E0F">
              <w:pPr>
                <w:pStyle w:val="Bibliografa"/>
                <w:rPr>
                  <w:lang w:val="en-US"/>
                </w:rPr>
              </w:pPr>
              <w:r w:rsidRPr="00C77E0F">
                <w:rPr>
                  <w:lang w:val="en-US"/>
                </w:rPr>
                <w:t xml:space="preserve">Manna, S. (2020, marzo 20). K-Fold Cross Validation for Deep Learning using Keras. </w:t>
              </w:r>
              <w:r w:rsidRPr="00C77E0F">
                <w:rPr>
                  <w:i/>
                  <w:iCs/>
                  <w:lang w:val="en-US"/>
                </w:rPr>
                <w:t>The Owl</w:t>
              </w:r>
              <w:r w:rsidRPr="00C77E0F">
                <w:rPr>
                  <w:lang w:val="en-US"/>
                </w:rPr>
                <w:t>. https://medium.com/the-owl/k-fold-cross-validation-in-keras-3ec4a3a00538</w:t>
              </w:r>
            </w:p>
            <w:p w14:paraId="50295273" w14:textId="77777777" w:rsidR="00C77E0F" w:rsidRPr="00C77E0F" w:rsidRDefault="00C77E0F" w:rsidP="00C77E0F">
              <w:pPr>
                <w:pStyle w:val="Bibliografa"/>
                <w:rPr>
                  <w:lang w:val="en-US"/>
                </w:rPr>
              </w:pPr>
              <w:r w:rsidRPr="00C77E0F">
                <w:rPr>
                  <w:lang w:val="en-US"/>
                </w:rPr>
                <w:lastRenderedPageBreak/>
                <w:t xml:space="preserve">Martinez Arastrey, G. (2018, mayo 22). </w:t>
              </w:r>
              <w:r w:rsidRPr="00C77E0F">
                <w:rPr>
                  <w:i/>
                  <w:iCs/>
                  <w:lang w:val="en-US"/>
                </w:rPr>
                <w:t>What are Expected Goals (xG)?</w:t>
              </w:r>
              <w:r w:rsidRPr="00C77E0F">
                <w:rPr>
                  <w:lang w:val="en-US"/>
                </w:rPr>
                <w:t xml:space="preserve"> Sport Performance Analysis. https://www.sportperformanceanalysis.com/article/what-are-expected-goals-xg</w:t>
              </w:r>
            </w:p>
            <w:p w14:paraId="5C4CF2CC" w14:textId="77777777" w:rsidR="00C77E0F" w:rsidRDefault="00C77E0F" w:rsidP="00C77E0F">
              <w:pPr>
                <w:pStyle w:val="Bibliografa"/>
              </w:pPr>
              <w:r>
                <w:t xml:space="preserve">Martinez Heras, J. (2019, junio 10). Random Forest (Bosque Aleatorio): Combinando árboles. </w:t>
              </w:r>
              <w:r>
                <w:rPr>
                  <w:i/>
                  <w:iCs/>
                </w:rPr>
                <w:t>IArtificial.net</w:t>
              </w:r>
              <w:r>
                <w:t>. https://www.iartificial.net/random-forest-bosque-aleatorio/</w:t>
              </w:r>
            </w:p>
            <w:p w14:paraId="0F0B60F7" w14:textId="77777777" w:rsidR="00C77E0F" w:rsidRPr="00C77E0F" w:rsidRDefault="00C77E0F" w:rsidP="00C77E0F">
              <w:pPr>
                <w:pStyle w:val="Bibliografa"/>
                <w:rPr>
                  <w:lang w:val="en-US"/>
                </w:rPr>
              </w:pPr>
              <w:r w:rsidRPr="00C77E0F">
                <w:rPr>
                  <w:lang w:val="en-US"/>
                </w:rPr>
                <w:t xml:space="preserve">Mbaabu, O. (2020, diciembre 11). </w:t>
              </w:r>
              <w:r w:rsidRPr="00C77E0F">
                <w:rPr>
                  <w:i/>
                  <w:iCs/>
                  <w:lang w:val="en-US"/>
                </w:rPr>
                <w:t>Introduction to Random Forest in Machine Learning</w:t>
              </w:r>
              <w:r w:rsidRPr="00C77E0F">
                <w:rPr>
                  <w:lang w:val="en-US"/>
                </w:rPr>
                <w:t>. Section. https://www.section.io/engineering-education/introduction-to-random-forest-in-machine-learning/</w:t>
              </w:r>
            </w:p>
            <w:p w14:paraId="4293A9F0" w14:textId="77777777" w:rsidR="00C77E0F" w:rsidRDefault="00C77E0F" w:rsidP="00C77E0F">
              <w:pPr>
                <w:pStyle w:val="Bibliografa"/>
              </w:pPr>
              <w:r w:rsidRPr="00C77E0F">
                <w:rPr>
                  <w:lang w:val="en-US"/>
                </w:rPr>
                <w:t xml:space="preserve">McKinney, W. (2010). </w:t>
              </w:r>
              <w:r w:rsidRPr="00C77E0F">
                <w:rPr>
                  <w:i/>
                  <w:iCs/>
                  <w:lang w:val="en-US"/>
                </w:rPr>
                <w:t>Data Structures for Statistical Computing in Python</w:t>
              </w:r>
              <w:r w:rsidRPr="00C77E0F">
                <w:rPr>
                  <w:lang w:val="en-US"/>
                </w:rPr>
                <w:t xml:space="preserve">. </w:t>
              </w:r>
              <w:r>
                <w:t>56-61. https://doi.org/10.25080/Majora-92bf1922-00a</w:t>
              </w:r>
            </w:p>
            <w:p w14:paraId="35EB3D98" w14:textId="77777777" w:rsidR="00C77E0F" w:rsidRPr="00C77E0F" w:rsidRDefault="00C77E0F" w:rsidP="00C77E0F">
              <w:pPr>
                <w:pStyle w:val="Bibliografa"/>
                <w:rPr>
                  <w:lang w:val="en-US"/>
                </w:rPr>
              </w:pPr>
              <w:r>
                <w:t xml:space="preserve">Mena Camino, L. (2021). </w:t>
              </w:r>
              <w:r>
                <w:rPr>
                  <w:i/>
                  <w:iCs/>
                </w:rPr>
                <w:t>Buscando el recambio perfecto para Fernando</w:t>
              </w:r>
              <w:r>
                <w:t xml:space="preserve">. </w:t>
              </w:r>
              <w:r w:rsidRPr="00C77E0F">
                <w:rPr>
                  <w:lang w:val="en-US"/>
                </w:rPr>
                <w:t>Big Data International Campus. https://www.campusbigdata.com/difusion/Futuro_Recambio_Fernando.pdf</w:t>
              </w:r>
            </w:p>
            <w:p w14:paraId="1CA6CF28" w14:textId="77777777" w:rsidR="00C77E0F" w:rsidRPr="00C77E0F" w:rsidRDefault="00C77E0F" w:rsidP="00C77E0F">
              <w:pPr>
                <w:pStyle w:val="Bibliografa"/>
                <w:rPr>
                  <w:lang w:val="en-US"/>
                </w:rPr>
              </w:pPr>
              <w:r w:rsidRPr="00C77E0F">
                <w:rPr>
                  <w:lang w:val="en-US"/>
                </w:rPr>
                <w:t xml:space="preserve">Miller, B. (2011). </w:t>
              </w:r>
              <w:r w:rsidRPr="00C77E0F">
                <w:rPr>
                  <w:i/>
                  <w:iCs/>
                  <w:lang w:val="en-US"/>
                </w:rPr>
                <w:t>Moneyball</w:t>
              </w:r>
              <w:r w:rsidRPr="00C77E0F">
                <w:rPr>
                  <w:lang w:val="en-US"/>
                </w:rPr>
                <w:t xml:space="preserve"> [Drama]. https://www.filmaffinity.com/es/film974637.html</w:t>
              </w:r>
            </w:p>
            <w:p w14:paraId="4665EA54" w14:textId="77777777" w:rsidR="00C77E0F" w:rsidRDefault="00C77E0F" w:rsidP="00C77E0F">
              <w:pPr>
                <w:pStyle w:val="Bibliografa"/>
              </w:pPr>
              <w:r w:rsidRPr="00C77E0F">
                <w:rPr>
                  <w:lang w:val="en-US"/>
                </w:rPr>
                <w:t xml:space="preserve">ML Glossary. (s. f.). </w:t>
              </w:r>
              <w:r w:rsidRPr="00C77E0F">
                <w:rPr>
                  <w:i/>
                  <w:iCs/>
                  <w:lang w:val="en-US"/>
                </w:rPr>
                <w:t>Loss Functions—ML Glossary documentation</w:t>
              </w:r>
              <w:r w:rsidRPr="00C77E0F">
                <w:rPr>
                  <w:lang w:val="en-US"/>
                </w:rPr>
                <w:t xml:space="preserve">. </w:t>
              </w:r>
              <w:r>
                <w:t>Recuperado 10 de septiembre de 2021, de https://ml-cheatsheet.readthedocs.io/en/latest/loss_functions.html</w:t>
              </w:r>
            </w:p>
            <w:p w14:paraId="4EDB6637" w14:textId="77777777" w:rsidR="00C77E0F" w:rsidRPr="00C77E0F" w:rsidRDefault="00C77E0F" w:rsidP="00C77E0F">
              <w:pPr>
                <w:pStyle w:val="Bibliografa"/>
                <w:rPr>
                  <w:lang w:val="en-US"/>
                </w:rPr>
              </w:pPr>
              <w:r w:rsidRPr="00C77E0F">
                <w:rPr>
                  <w:lang w:val="en-US"/>
                </w:rPr>
                <w:t xml:space="preserve">Morde, V. (2019, abril 8). </w:t>
              </w:r>
              <w:r w:rsidRPr="00C77E0F">
                <w:rPr>
                  <w:i/>
                  <w:iCs/>
                  <w:lang w:val="en-US"/>
                </w:rPr>
                <w:t>XGBoost Algorithm: Long May She Reign!</w:t>
              </w:r>
              <w:r w:rsidRPr="00C77E0F">
                <w:rPr>
                  <w:lang w:val="en-US"/>
                </w:rPr>
                <w:t xml:space="preserve"> Medium. https://towardsdatascience.com/https-medium-com-vishalmorde-xgboost-algorithm-long-she-may-rein-edd9f99be63d</w:t>
              </w:r>
            </w:p>
            <w:p w14:paraId="51ED33AE" w14:textId="77777777" w:rsidR="00C77E0F" w:rsidRPr="00C77E0F" w:rsidRDefault="00C77E0F" w:rsidP="00C77E0F">
              <w:pPr>
                <w:pStyle w:val="Bibliografa"/>
                <w:rPr>
                  <w:lang w:val="en-US"/>
                </w:rPr>
              </w:pPr>
              <w:r w:rsidRPr="00C77E0F">
                <w:rPr>
                  <w:lang w:val="en-US"/>
                </w:rPr>
                <w:t xml:space="preserve">Mullenberg, J. (2016, octubre 14). </w:t>
              </w:r>
              <w:r w:rsidRPr="00C77E0F">
                <w:rPr>
                  <w:i/>
                  <w:iCs/>
                  <w:lang w:val="en-US"/>
                </w:rPr>
                <w:t>Expected Goals: Wat is het en hoe berekenen we het? - Tussen de linies</w:t>
              </w:r>
              <w:r w:rsidRPr="00C77E0F">
                <w:rPr>
                  <w:lang w:val="en-US"/>
                </w:rPr>
                <w:t xml:space="preserve"> [TussenDeLinies]. https://www.tussendelinies.nl/expected-goals-uitgelegd/</w:t>
              </w:r>
            </w:p>
            <w:p w14:paraId="13E4830A" w14:textId="77777777" w:rsidR="00C77E0F" w:rsidRPr="00C77E0F" w:rsidRDefault="00C77E0F" w:rsidP="00C77E0F">
              <w:pPr>
                <w:pStyle w:val="Bibliografa"/>
                <w:rPr>
                  <w:lang w:val="en-US"/>
                </w:rPr>
              </w:pPr>
              <w:r w:rsidRPr="00C77E0F">
                <w:rPr>
                  <w:lang w:val="en-US"/>
                </w:rPr>
                <w:t xml:space="preserve">Narkhede, S. (2018, junio 26). </w:t>
              </w:r>
              <w:r w:rsidRPr="00C77E0F">
                <w:rPr>
                  <w:i/>
                  <w:iCs/>
                  <w:lang w:val="en-US"/>
                </w:rPr>
                <w:t>Understanding AUC - ROC Curve</w:t>
              </w:r>
              <w:r w:rsidRPr="00C77E0F">
                <w:rPr>
                  <w:lang w:val="en-US"/>
                </w:rPr>
                <w:t>. Medium. https://towardsdatascience.com/understanding-auc-roc-curve-68b2303cc9c5</w:t>
              </w:r>
            </w:p>
            <w:p w14:paraId="4083CE88" w14:textId="77777777" w:rsidR="00C77E0F" w:rsidRPr="00C77E0F" w:rsidRDefault="00C77E0F" w:rsidP="00C77E0F">
              <w:pPr>
                <w:pStyle w:val="Bibliografa"/>
                <w:rPr>
                  <w:lang w:val="en-US"/>
                </w:rPr>
              </w:pPr>
              <w:r w:rsidRPr="00C77E0F">
                <w:rPr>
                  <w:lang w:val="en-US"/>
                </w:rPr>
                <w:t xml:space="preserve">Noordman, R. (2019). </w:t>
              </w:r>
              <w:r w:rsidRPr="00C77E0F">
                <w:rPr>
                  <w:i/>
                  <w:iCs/>
                  <w:lang w:val="en-US"/>
                </w:rPr>
                <w:t>Improving the estimation of outcome probabilities of football matches using in-game information</w:t>
              </w:r>
              <w:r w:rsidRPr="00C77E0F">
                <w:rPr>
                  <w:lang w:val="en-US"/>
                </w:rPr>
                <w:t xml:space="preserve"> [Amsterdam School of Economics]. https://www.scisports.com/wp-content/uploads/2019/10/Noordman-Rogier-12366315-</w:t>
              </w:r>
              <w:r w:rsidRPr="00C77E0F">
                <w:rPr>
                  <w:lang w:val="en-US"/>
                </w:rPr>
                <w:lastRenderedPageBreak/>
                <w:t>MSc-ETRICS.pdf. https://www.scisports.com/wp-content/uploads/2019/10/Noordman-Rogier-12366315-MSc-ETRICS.pdf</w:t>
              </w:r>
            </w:p>
            <w:p w14:paraId="1B96FE37" w14:textId="77777777" w:rsidR="00C77E0F" w:rsidRPr="00C77E0F" w:rsidRDefault="00C77E0F" w:rsidP="00C77E0F">
              <w:pPr>
                <w:pStyle w:val="Bibliografa"/>
                <w:rPr>
                  <w:lang w:val="en-US"/>
                </w:rPr>
              </w:pPr>
              <w:r w:rsidRPr="00C77E0F">
                <w:rPr>
                  <w:lang w:val="en-US"/>
                </w:rPr>
                <w:t xml:space="preserve">Oliphant, T. (2006). </w:t>
              </w:r>
              <w:r w:rsidRPr="00C77E0F">
                <w:rPr>
                  <w:i/>
                  <w:iCs/>
                  <w:lang w:val="en-US"/>
                </w:rPr>
                <w:t>Guide to NumPy</w:t>
              </w:r>
              <w:r w:rsidRPr="00C77E0F">
                <w:rPr>
                  <w:lang w:val="en-US"/>
                </w:rPr>
                <w:t>. Trelgol Publishing USA,. https://web.mit.edu/dvp/Public/numpybook.pdf</w:t>
              </w:r>
            </w:p>
            <w:p w14:paraId="0AA35069" w14:textId="77777777" w:rsidR="00C77E0F" w:rsidRPr="00C77E0F" w:rsidRDefault="00C77E0F" w:rsidP="00C77E0F">
              <w:pPr>
                <w:pStyle w:val="Bibliografa"/>
                <w:rPr>
                  <w:lang w:val="en-US"/>
                </w:rPr>
              </w:pPr>
              <w:r w:rsidRPr="00C77E0F">
                <w:rPr>
                  <w:lang w:val="en-US"/>
                </w:rPr>
                <w:t xml:space="preserve">Pappalardo, L., Cintia, P., Rossi, A., Massucco, E., Ferragina, P., Pedreschi, D., &amp; Giannotti, F. (2019). A public data set of spatio-temporal match events in soccer competitions. </w:t>
              </w:r>
              <w:r w:rsidRPr="00C77E0F">
                <w:rPr>
                  <w:i/>
                  <w:iCs/>
                  <w:lang w:val="en-US"/>
                </w:rPr>
                <w:t>Scientific Data</w:t>
              </w:r>
              <w:r w:rsidRPr="00C77E0F">
                <w:rPr>
                  <w:lang w:val="en-US"/>
                </w:rPr>
                <w:t xml:space="preserve">, </w:t>
              </w:r>
              <w:r w:rsidRPr="00C77E0F">
                <w:rPr>
                  <w:i/>
                  <w:iCs/>
                  <w:lang w:val="en-US"/>
                </w:rPr>
                <w:t>6</w:t>
              </w:r>
              <w:r w:rsidRPr="00C77E0F">
                <w:rPr>
                  <w:lang w:val="en-US"/>
                </w:rPr>
                <w:t>(1), 236. https://doi.org/10.1038/s41597-019-0247-7</w:t>
              </w:r>
            </w:p>
            <w:p w14:paraId="36508A1C" w14:textId="77777777" w:rsidR="00C77E0F" w:rsidRPr="00C77E0F" w:rsidRDefault="00C77E0F" w:rsidP="00C77E0F">
              <w:pPr>
                <w:pStyle w:val="Bibliografa"/>
                <w:rPr>
                  <w:lang w:val="en-US"/>
                </w:rPr>
              </w:pPr>
              <w:r w:rsidRPr="00C77E0F">
                <w:rPr>
                  <w:lang w:val="en-US"/>
                </w:rPr>
                <w:t xml:space="preserve">Pappalardo, L., &amp; Massuco, E. (2019). </w:t>
              </w:r>
              <w:r w:rsidRPr="00C77E0F">
                <w:rPr>
                  <w:i/>
                  <w:iCs/>
                  <w:lang w:val="en-US"/>
                </w:rPr>
                <w:t>Soccer match event dataset</w:t>
              </w:r>
              <w:r w:rsidRPr="00C77E0F">
                <w:rPr>
                  <w:lang w:val="en-US"/>
                </w:rPr>
                <w:t>. https://doi.org/10.6084/m9.figshare.c.4415000</w:t>
              </w:r>
            </w:p>
            <w:p w14:paraId="4ACF3654" w14:textId="77777777" w:rsidR="00C77E0F" w:rsidRPr="00C77E0F" w:rsidRDefault="00C77E0F" w:rsidP="00C77E0F">
              <w:pPr>
                <w:pStyle w:val="Bibliografa"/>
                <w:rPr>
                  <w:lang w:val="en-US"/>
                </w:rPr>
              </w:pPr>
              <w:r w:rsidRPr="00C77E0F">
                <w:rPr>
                  <w:lang w:val="en-US"/>
                </w:rPr>
                <w:t xml:space="preserve">Pedregosa, F., Varoquaux, G., Gramfort, A., Michel, V., Thirion, B., Grisel, O., Blondel, M., Prettenhofer, P., Weiss, R., Dubourg, V., Vanderplas, J., Passos, A., &amp; Cournapeau, D. (2011). Scikit-learn: Machine Learning in Python. </w:t>
              </w:r>
              <w:r w:rsidRPr="00C77E0F">
                <w:rPr>
                  <w:i/>
                  <w:iCs/>
                  <w:lang w:val="en-US"/>
                </w:rPr>
                <w:t>Journal of Machine Learning Research</w:t>
              </w:r>
              <w:r w:rsidRPr="00C77E0F">
                <w:rPr>
                  <w:lang w:val="en-US"/>
                </w:rPr>
                <w:t xml:space="preserve">, </w:t>
              </w:r>
              <w:r w:rsidRPr="00C77E0F">
                <w:rPr>
                  <w:i/>
                  <w:iCs/>
                  <w:lang w:val="en-US"/>
                </w:rPr>
                <w:t>12</w:t>
              </w:r>
              <w:r w:rsidRPr="00C77E0F">
                <w:rPr>
                  <w:lang w:val="en-US"/>
                </w:rPr>
                <w:t>, 2825-2830.</w:t>
              </w:r>
            </w:p>
            <w:p w14:paraId="0A640C69" w14:textId="77777777" w:rsidR="00C77E0F" w:rsidRDefault="00C77E0F" w:rsidP="00C77E0F">
              <w:pPr>
                <w:pStyle w:val="Bibliografa"/>
              </w:pPr>
              <w:r>
                <w:t xml:space="preserve">Pérez, D. (2017, junio 12). Big Data en el fútbol [Deportiva]. </w:t>
              </w:r>
              <w:r>
                <w:rPr>
                  <w:i/>
                  <w:iCs/>
                </w:rPr>
                <w:t>Objetivo Analista</w:t>
              </w:r>
              <w:r>
                <w:t>. https://objetivoanalista.com/big-data-futbol/</w:t>
              </w:r>
            </w:p>
            <w:p w14:paraId="3B3CCE18" w14:textId="77777777" w:rsidR="00C77E0F" w:rsidRPr="00C77E0F" w:rsidRDefault="00C77E0F" w:rsidP="00C77E0F">
              <w:pPr>
                <w:pStyle w:val="Bibliografa"/>
                <w:rPr>
                  <w:lang w:val="en-US"/>
                </w:rPr>
              </w:pPr>
              <w:r w:rsidRPr="00C77E0F">
                <w:rPr>
                  <w:lang w:val="en-US"/>
                </w:rPr>
                <w:t xml:space="preserve">Pollard, R., &amp; Reep, C. (1997). Measuring the Effectiveness of Playing Strategies at Soccer. </w:t>
              </w:r>
              <w:r w:rsidRPr="00C77E0F">
                <w:rPr>
                  <w:i/>
                  <w:iCs/>
                  <w:lang w:val="en-US"/>
                </w:rPr>
                <w:t>Journal of the Royal Statistical Society. Series D (The Statistician)</w:t>
              </w:r>
              <w:r w:rsidRPr="00C77E0F">
                <w:rPr>
                  <w:lang w:val="en-US"/>
                </w:rPr>
                <w:t xml:space="preserve">, </w:t>
              </w:r>
              <w:r w:rsidRPr="00C77E0F">
                <w:rPr>
                  <w:i/>
                  <w:iCs/>
                  <w:lang w:val="en-US"/>
                </w:rPr>
                <w:t>46</w:t>
              </w:r>
              <w:r w:rsidRPr="00C77E0F">
                <w:rPr>
                  <w:lang w:val="en-US"/>
                </w:rPr>
                <w:t>(4), 541-550.</w:t>
              </w:r>
            </w:p>
            <w:p w14:paraId="26BB402B" w14:textId="77777777" w:rsidR="00C77E0F" w:rsidRPr="00C77E0F" w:rsidRDefault="00C77E0F" w:rsidP="00C77E0F">
              <w:pPr>
                <w:pStyle w:val="Bibliografa"/>
                <w:rPr>
                  <w:lang w:val="en-US"/>
                </w:rPr>
              </w:pPr>
              <w:r w:rsidRPr="00C77E0F">
                <w:rPr>
                  <w:lang w:val="en-US"/>
                </w:rPr>
                <w:t xml:space="preserve">Reback, J., McKinney, W., jbrockmendel, Bossche, J. V. den, Augspurger, T., Cloud, P., gfyoung, Sinhrks, Klein, A., Roeschke, M., Hawkins, S., Tratner, J., She, C., Ayd, W., Petersen, T., Garcia, M., Schendel, J., Hayden, A., MomIsBestFriend, … Mehyar, M. (2020). </w:t>
              </w:r>
              <w:r w:rsidRPr="00C77E0F">
                <w:rPr>
                  <w:i/>
                  <w:iCs/>
                  <w:lang w:val="en-US"/>
                </w:rPr>
                <w:t>pandas-dev/pandas: Pandas</w:t>
              </w:r>
              <w:r w:rsidRPr="00C77E0F">
                <w:rPr>
                  <w:lang w:val="en-US"/>
                </w:rPr>
                <w:t xml:space="preserve"> (1.0.3) [Computer software]. Zenodo. https://doi.org/10.5281/zenodo.3715232</w:t>
              </w:r>
            </w:p>
            <w:p w14:paraId="7899761A" w14:textId="77777777" w:rsidR="00C77E0F" w:rsidRPr="00C77E0F" w:rsidRDefault="00C77E0F" w:rsidP="00C77E0F">
              <w:pPr>
                <w:pStyle w:val="Bibliografa"/>
                <w:rPr>
                  <w:lang w:val="en-US"/>
                </w:rPr>
              </w:pPr>
              <w:r w:rsidRPr="00C77E0F">
                <w:rPr>
                  <w:lang w:val="en-US"/>
                </w:rPr>
                <w:t xml:space="preserve">Reep, C., Pollard, R., &amp; Benjamin, B. (1971). Skill and Chance in Ball Games. </w:t>
              </w:r>
              <w:r w:rsidRPr="00C77E0F">
                <w:rPr>
                  <w:i/>
                  <w:iCs/>
                  <w:lang w:val="en-US"/>
                </w:rPr>
                <w:t>Journal of the Royal Statistical Society. Series A (General)</w:t>
              </w:r>
              <w:r w:rsidRPr="00C77E0F">
                <w:rPr>
                  <w:lang w:val="en-US"/>
                </w:rPr>
                <w:t xml:space="preserve">, </w:t>
              </w:r>
              <w:r w:rsidRPr="00C77E0F">
                <w:rPr>
                  <w:i/>
                  <w:iCs/>
                  <w:lang w:val="en-US"/>
                </w:rPr>
                <w:t>134</w:t>
              </w:r>
              <w:r w:rsidRPr="00C77E0F">
                <w:rPr>
                  <w:lang w:val="en-US"/>
                </w:rPr>
                <w:t>(4), 623-629. https://doi.org/10.2307/2343657</w:t>
              </w:r>
            </w:p>
            <w:p w14:paraId="3254C466" w14:textId="77777777" w:rsidR="00C77E0F" w:rsidRPr="00C77E0F" w:rsidRDefault="00C77E0F" w:rsidP="00C77E0F">
              <w:pPr>
                <w:pStyle w:val="Bibliografa"/>
                <w:rPr>
                  <w:lang w:val="en-US"/>
                </w:rPr>
              </w:pPr>
              <w:r w:rsidRPr="00C77E0F">
                <w:rPr>
                  <w:lang w:val="en-US"/>
                </w:rPr>
                <w:t xml:space="preserve">Rowlinson, A. (2020a). </w:t>
              </w:r>
              <w:r w:rsidRPr="00C77E0F">
                <w:rPr>
                  <w:i/>
                  <w:iCs/>
                  <w:lang w:val="en-US"/>
                </w:rPr>
                <w:t>Expected-goals-thesis</w:t>
              </w:r>
              <w:r w:rsidRPr="00C77E0F">
                <w:rPr>
                  <w:lang w:val="en-US"/>
                </w:rPr>
                <w:t xml:space="preserve"> [Jupyter Notebook]. https://github.com/andrewRowlinson/expected-goals-thesis</w:t>
              </w:r>
            </w:p>
            <w:p w14:paraId="78FF47C1" w14:textId="77777777" w:rsidR="00C77E0F" w:rsidRPr="00C77E0F" w:rsidRDefault="00C77E0F" w:rsidP="00C77E0F">
              <w:pPr>
                <w:pStyle w:val="Bibliografa"/>
                <w:rPr>
                  <w:lang w:val="en-US"/>
                </w:rPr>
              </w:pPr>
              <w:r w:rsidRPr="00C77E0F">
                <w:rPr>
                  <w:lang w:val="en-US"/>
                </w:rPr>
                <w:lastRenderedPageBreak/>
                <w:t xml:space="preserve">Rowlinson, A. (2020b). </w:t>
              </w:r>
              <w:r w:rsidRPr="00C77E0F">
                <w:rPr>
                  <w:i/>
                  <w:iCs/>
                  <w:lang w:val="en-US"/>
                </w:rPr>
                <w:t>Football Shot Quality: Visualizing the Quality of Soccer/ Football Shots</w:t>
              </w:r>
              <w:r w:rsidRPr="00C77E0F">
                <w:rPr>
                  <w:lang w:val="en-US"/>
                </w:rPr>
                <w:t xml:space="preserve"> [Aalto University]. https://aaltodoc.aalto.fi/bitstream/handle/123456789/45953/master_Rowlinson_Andrew_2020.pdf</w:t>
              </w:r>
            </w:p>
            <w:p w14:paraId="7470BAFC" w14:textId="77777777" w:rsidR="00C77E0F" w:rsidRDefault="00C77E0F" w:rsidP="00C77E0F">
              <w:pPr>
                <w:pStyle w:val="Bibliografa"/>
              </w:pPr>
              <w:r w:rsidRPr="00C77E0F">
                <w:rPr>
                  <w:lang w:val="en-US"/>
                </w:rPr>
                <w:t xml:space="preserve">Scikit-Learn. (s. f.-a). </w:t>
              </w:r>
              <w:r w:rsidRPr="00C77E0F">
                <w:rPr>
                  <w:i/>
                  <w:iCs/>
                  <w:lang w:val="en-US"/>
                </w:rPr>
                <w:t>1.11. Ensemble methods—Scikit-learn 0.24.2 documentation</w:t>
              </w:r>
              <w:r w:rsidRPr="00C77E0F">
                <w:rPr>
                  <w:lang w:val="en-US"/>
                </w:rPr>
                <w:t xml:space="preserve">. </w:t>
              </w:r>
              <w:r>
                <w:t>Scikit-Learn. Recuperado 23 de agosto de 2021, de https://scikit-learn.org/stable/modules/ensemble.html#forest</w:t>
              </w:r>
            </w:p>
            <w:p w14:paraId="23C249C3" w14:textId="77777777" w:rsidR="00C77E0F" w:rsidRDefault="00C77E0F" w:rsidP="00C77E0F">
              <w:pPr>
                <w:pStyle w:val="Bibliografa"/>
              </w:pPr>
              <w:r w:rsidRPr="00C77E0F">
                <w:rPr>
                  <w:lang w:val="en-US"/>
                </w:rPr>
                <w:t xml:space="preserve">Scikit-Learn. (s. f.-b). </w:t>
              </w:r>
              <w:r w:rsidRPr="00C77E0F">
                <w:rPr>
                  <w:i/>
                  <w:iCs/>
                  <w:lang w:val="en-US"/>
                </w:rPr>
                <w:t xml:space="preserve">1.16. </w:t>
              </w:r>
              <w:r>
                <w:rPr>
                  <w:i/>
                  <w:iCs/>
                </w:rPr>
                <w:t>Probability calibration</w:t>
              </w:r>
              <w:r>
                <w:t xml:space="preserve"> [Scikit-Learn]. Recuperado 9 de mayo de 2021, de https://scikit-learn.org/stable/modules/calibration.html</w:t>
              </w:r>
            </w:p>
            <w:p w14:paraId="6F948D30" w14:textId="77777777" w:rsidR="00C77E0F" w:rsidRDefault="00C77E0F" w:rsidP="00C77E0F">
              <w:pPr>
                <w:pStyle w:val="Bibliografa"/>
              </w:pPr>
              <w:r w:rsidRPr="00C77E0F">
                <w:rPr>
                  <w:lang w:val="en-US"/>
                </w:rPr>
                <w:t xml:space="preserve">Scikit-Learn. (s. f.-c). </w:t>
              </w:r>
              <w:r w:rsidRPr="00C77E0F">
                <w:rPr>
                  <w:i/>
                  <w:iCs/>
                  <w:lang w:val="en-US"/>
                </w:rPr>
                <w:t>6.3. Preprocessing data—Scikit-learn 0.24.2 documentation</w:t>
              </w:r>
              <w:r w:rsidRPr="00C77E0F">
                <w:rPr>
                  <w:lang w:val="en-US"/>
                </w:rPr>
                <w:t xml:space="preserve">. </w:t>
              </w:r>
              <w:r>
                <w:t>Recuperado 9 de mayo de 2021, de https://scikit-learn.org/stable/modules/preprocessing.html</w:t>
              </w:r>
            </w:p>
            <w:p w14:paraId="30F951FD" w14:textId="77777777" w:rsidR="00C77E0F" w:rsidRDefault="00C77E0F" w:rsidP="00C77E0F">
              <w:pPr>
                <w:pStyle w:val="Bibliografa"/>
              </w:pPr>
              <w:r w:rsidRPr="00C77E0F">
                <w:rPr>
                  <w:lang w:val="en-US"/>
                </w:rPr>
                <w:t xml:space="preserve">Scikit-Learn. (s. f.-d). </w:t>
              </w:r>
              <w:r w:rsidRPr="00C77E0F">
                <w:rPr>
                  <w:i/>
                  <w:iCs/>
                  <w:lang w:val="en-US"/>
                </w:rPr>
                <w:t>Sklearn.calibration.CalibratedClassifierCV — scikit-learn 0.24.2 documentation</w:t>
              </w:r>
              <w:r w:rsidRPr="00C77E0F">
                <w:rPr>
                  <w:lang w:val="en-US"/>
                </w:rPr>
                <w:t xml:space="preserve">. </w:t>
              </w:r>
              <w:r>
                <w:t>Scikit-Learn. Recuperado 9 de mayo de 2021, de https://scikit-learn.org/stable/modules/generated/sklearn.calibration.CalibratedClassifierCV.html</w:t>
              </w:r>
            </w:p>
            <w:p w14:paraId="67CB31F2" w14:textId="77777777" w:rsidR="00C77E0F" w:rsidRDefault="00C77E0F" w:rsidP="00C77E0F">
              <w:pPr>
                <w:pStyle w:val="Bibliografa"/>
              </w:pPr>
              <w:r w:rsidRPr="00C77E0F">
                <w:rPr>
                  <w:lang w:val="en-US"/>
                </w:rPr>
                <w:t xml:space="preserve">Scikit-Learn. (s. f.-e). </w:t>
              </w:r>
              <w:r w:rsidRPr="00C77E0F">
                <w:rPr>
                  <w:i/>
                  <w:iCs/>
                  <w:lang w:val="en-US"/>
                </w:rPr>
                <w:t>sklearn.calibration.calibration_curve—Scikit-learn 0.24.2 documentation</w:t>
              </w:r>
              <w:r w:rsidRPr="00C77E0F">
                <w:rPr>
                  <w:lang w:val="en-US"/>
                </w:rPr>
                <w:t xml:space="preserve">. </w:t>
              </w:r>
              <w:r>
                <w:t>Scikit-Learn. Recuperado 10 de julio de 2021, de https://scikit-learn.org/stable/modules/generated/sklearn.calibration.calibration_curve.html</w:t>
              </w:r>
            </w:p>
            <w:p w14:paraId="79480559" w14:textId="77777777" w:rsidR="00C77E0F" w:rsidRDefault="00C77E0F" w:rsidP="00C77E0F">
              <w:pPr>
                <w:pStyle w:val="Bibliografa"/>
              </w:pPr>
              <w:r w:rsidRPr="00C77E0F">
                <w:rPr>
                  <w:lang w:val="en-US"/>
                </w:rPr>
                <w:t xml:space="preserve">Scikit-Learn. (s. f.-f). </w:t>
              </w:r>
              <w:r w:rsidRPr="00C77E0F">
                <w:rPr>
                  <w:i/>
                  <w:iCs/>
                  <w:lang w:val="en-US"/>
                </w:rPr>
                <w:t>sklearn.ensemble.RandomForestClassifier—Scikit-learn 0.24.2 documentation</w:t>
              </w:r>
              <w:r w:rsidRPr="00C77E0F">
                <w:rPr>
                  <w:lang w:val="en-US"/>
                </w:rPr>
                <w:t xml:space="preserve">. </w:t>
              </w:r>
              <w:r>
                <w:t>Scikit-Learn. Recuperado 11 de septiembre de 2021, de https://scikit-learn.org/stable/modules/generated/sklearn.ensemble.RandomForestClassifier.html</w:t>
              </w:r>
            </w:p>
            <w:p w14:paraId="5B0231E0" w14:textId="77777777" w:rsidR="00C77E0F" w:rsidRDefault="00C77E0F" w:rsidP="00C77E0F">
              <w:pPr>
                <w:pStyle w:val="Bibliografa"/>
              </w:pPr>
              <w:r w:rsidRPr="00C77E0F">
                <w:rPr>
                  <w:lang w:val="en-US"/>
                </w:rPr>
                <w:t xml:space="preserve">Scikit-Learn. (s. f.-g). </w:t>
              </w:r>
              <w:r w:rsidRPr="00C77E0F">
                <w:rPr>
                  <w:i/>
                  <w:iCs/>
                  <w:lang w:val="en-US"/>
                </w:rPr>
                <w:t>sklearn.metrics.brier_score_loss—Scikit-learn 0.24.2 documentation</w:t>
              </w:r>
              <w:r w:rsidRPr="00C77E0F">
                <w:rPr>
                  <w:lang w:val="en-US"/>
                </w:rPr>
                <w:t xml:space="preserve">. </w:t>
              </w:r>
              <w:r>
                <w:t>Scikit-Learn. Recuperado 10 de mayo de 2021, de https://scikit-learn.org/stable/modules/generated/sklearn.metrics.brier_score_loss.html</w:t>
              </w:r>
            </w:p>
            <w:p w14:paraId="7E4032AA" w14:textId="77777777" w:rsidR="00C77E0F" w:rsidRDefault="00C77E0F" w:rsidP="00C77E0F">
              <w:pPr>
                <w:pStyle w:val="Bibliografa"/>
              </w:pPr>
              <w:r w:rsidRPr="00C77E0F">
                <w:rPr>
                  <w:lang w:val="en-US"/>
                </w:rPr>
                <w:t xml:space="preserve">Scikit-Optimize. (s. f.). </w:t>
              </w:r>
              <w:r w:rsidRPr="00C77E0F">
                <w:rPr>
                  <w:i/>
                  <w:iCs/>
                  <w:lang w:val="en-US"/>
                </w:rPr>
                <w:t>Skopt.BayesSearchCV — scikit-optimize 0.8.1 documentation</w:t>
              </w:r>
              <w:r w:rsidRPr="00C77E0F">
                <w:rPr>
                  <w:lang w:val="en-US"/>
                </w:rPr>
                <w:t xml:space="preserve">. </w:t>
              </w:r>
              <w:r>
                <w:t>Recuperado 9 de mayo de 2021, de https://scikit-optimize.github.io/stable/modules/generated/skopt.BayesSearchCV.html</w:t>
              </w:r>
            </w:p>
            <w:p w14:paraId="7FE4B138" w14:textId="77777777" w:rsidR="00C77E0F" w:rsidRPr="00C77E0F" w:rsidRDefault="00C77E0F" w:rsidP="00C77E0F">
              <w:pPr>
                <w:pStyle w:val="Bibliografa"/>
                <w:rPr>
                  <w:lang w:val="en-US"/>
                </w:rPr>
              </w:pPr>
              <w:r w:rsidRPr="00C77E0F">
                <w:rPr>
                  <w:lang w:val="en-US"/>
                </w:rPr>
                <w:lastRenderedPageBreak/>
                <w:t xml:space="preserve">Scikit-Optimize. (2016). </w:t>
              </w:r>
              <w:r w:rsidRPr="00C77E0F">
                <w:rPr>
                  <w:i/>
                  <w:iCs/>
                  <w:lang w:val="en-US"/>
                </w:rPr>
                <w:t>Scikit-optimize: Sequential model-based optimization in Python—Scikit-optimize 0.8.1 documentation</w:t>
              </w:r>
              <w:r w:rsidRPr="00C77E0F">
                <w:rPr>
                  <w:lang w:val="en-US"/>
                </w:rPr>
                <w:t>. https://scikit-optimize.github.io/stable/</w:t>
              </w:r>
            </w:p>
            <w:p w14:paraId="036FAF27" w14:textId="77777777" w:rsidR="00C77E0F" w:rsidRPr="00C77E0F" w:rsidRDefault="00C77E0F" w:rsidP="00C77E0F">
              <w:pPr>
                <w:pStyle w:val="Bibliografa"/>
                <w:rPr>
                  <w:lang w:val="en-US"/>
                </w:rPr>
              </w:pPr>
              <w:r w:rsidRPr="00C77E0F">
                <w:rPr>
                  <w:lang w:val="en-US"/>
                </w:rPr>
                <w:t xml:space="preserve">Sharma, M. (2020, marzo 20). </w:t>
              </w:r>
              <w:r w:rsidRPr="00C77E0F">
                <w:rPr>
                  <w:i/>
                  <w:iCs/>
                  <w:lang w:val="en-US"/>
                </w:rPr>
                <w:t>Grid Search for Hyperparameter Tuning</w:t>
              </w:r>
              <w:r w:rsidRPr="00C77E0F">
                <w:rPr>
                  <w:lang w:val="en-US"/>
                </w:rPr>
                <w:t>. Medium. https://towardsdatascience.com/grid-search-for-hyperparameter-tuning-9f63945e8fec</w:t>
              </w:r>
            </w:p>
            <w:p w14:paraId="6E9F1DBE" w14:textId="77777777" w:rsidR="00C77E0F" w:rsidRPr="00C77E0F" w:rsidRDefault="00C77E0F" w:rsidP="00C77E0F">
              <w:pPr>
                <w:pStyle w:val="Bibliografa"/>
                <w:rPr>
                  <w:lang w:val="en-US"/>
                </w:rPr>
              </w:pPr>
              <w:r w:rsidRPr="00C77E0F">
                <w:rPr>
                  <w:lang w:val="en-US"/>
                </w:rPr>
                <w:t xml:space="preserve">StatsBomb. (2019). </w:t>
              </w:r>
              <w:r w:rsidRPr="00C77E0F">
                <w:rPr>
                  <w:i/>
                  <w:iCs/>
                  <w:lang w:val="en-US"/>
                </w:rPr>
                <w:t>StatsBomb Open Events Structure and Data Specification v4.0.0</w:t>
              </w:r>
              <w:r w:rsidRPr="00C77E0F">
                <w:rPr>
                  <w:lang w:val="en-US"/>
                </w:rPr>
                <w:t>.</w:t>
              </w:r>
            </w:p>
            <w:p w14:paraId="6944F32A" w14:textId="77777777" w:rsidR="00C77E0F" w:rsidRPr="00C77E0F" w:rsidRDefault="00C77E0F" w:rsidP="00C77E0F">
              <w:pPr>
                <w:pStyle w:val="Bibliografa"/>
                <w:rPr>
                  <w:lang w:val="en-US"/>
                </w:rPr>
              </w:pPr>
              <w:r>
                <w:t xml:space="preserve">StatsBomb. (2021, marzo 4). </w:t>
              </w:r>
              <w:r>
                <w:rPr>
                  <w:i/>
                  <w:iCs/>
                </w:rPr>
                <w:t>El Freeze Frame de StatsBomb y la cantidad de defensores entre balón y portería</w:t>
              </w:r>
              <w:r>
                <w:t xml:space="preserve">. </w:t>
              </w:r>
              <w:r w:rsidRPr="00C77E0F">
                <w:rPr>
                  <w:lang w:val="en-US"/>
                </w:rPr>
                <w:t>StatsBomb. http://statsbomb.com/es/2021/03/el-freeze-frame-de-statsbomb-y-los-defensores-entre-balon-y-porteria/</w:t>
              </w:r>
            </w:p>
            <w:p w14:paraId="153176E4" w14:textId="77777777" w:rsidR="00C77E0F" w:rsidRPr="00C77E0F" w:rsidRDefault="00C77E0F" w:rsidP="00C77E0F">
              <w:pPr>
                <w:pStyle w:val="Bibliografa"/>
                <w:rPr>
                  <w:lang w:val="en-US"/>
                </w:rPr>
              </w:pPr>
              <w:r w:rsidRPr="00C77E0F">
                <w:rPr>
                  <w:lang w:val="en-US"/>
                </w:rPr>
                <w:t xml:space="preserve">Sumpter, D. (2020, mayo 13). @903124S @andrew_puopolo @the_spearman The point of the fake data is two-fold. It allows you to include things you know that are impossible (put players never do because its impossible) and then you can push the non-linear terms to really understand how the probability of success is shaped. [Tweet]. </w:t>
              </w:r>
              <w:r w:rsidRPr="00C77E0F">
                <w:rPr>
                  <w:i/>
                  <w:iCs/>
                  <w:lang w:val="en-US"/>
                </w:rPr>
                <w:t>@Soccermatics</w:t>
              </w:r>
              <w:r w:rsidRPr="00C77E0F">
                <w:rPr>
                  <w:lang w:val="en-US"/>
                </w:rPr>
                <w:t>. https://twitter.com/Soccermatics/status/1260598182624575490</w:t>
              </w:r>
            </w:p>
            <w:p w14:paraId="25AABA22" w14:textId="77777777" w:rsidR="00C77E0F" w:rsidRPr="00C77E0F" w:rsidRDefault="00C77E0F" w:rsidP="00C77E0F">
              <w:pPr>
                <w:pStyle w:val="Bibliografa"/>
                <w:rPr>
                  <w:lang w:val="en-US"/>
                </w:rPr>
              </w:pPr>
              <w:r w:rsidRPr="00C77E0F">
                <w:rPr>
                  <w:lang w:val="en-US"/>
                </w:rPr>
                <w:t xml:space="preserve">Tucker, B. (2020, febrero 15). </w:t>
              </w:r>
              <w:r w:rsidRPr="00C77E0F">
                <w:rPr>
                  <w:i/>
                  <w:iCs/>
                  <w:lang w:val="en-US"/>
                </w:rPr>
                <w:t>Random Forest is not a Calibrated Classifier</w:t>
              </w:r>
              <w:r w:rsidRPr="00C77E0F">
                <w:rPr>
                  <w:lang w:val="en-US"/>
                </w:rPr>
                <w:t>. Home. https://dataisblue.io/python/data_science/2020/02/15/random-forest-is-not-calibrated.html</w:t>
              </w:r>
            </w:p>
            <w:p w14:paraId="21B371C3" w14:textId="77777777" w:rsidR="00C77E0F" w:rsidRPr="00C77E0F" w:rsidRDefault="00C77E0F" w:rsidP="00C77E0F">
              <w:pPr>
                <w:pStyle w:val="Bibliografa"/>
                <w:rPr>
                  <w:lang w:val="en-US"/>
                </w:rPr>
              </w:pPr>
              <w:r w:rsidRPr="00C77E0F">
                <w:rPr>
                  <w:lang w:val="en-US"/>
                </w:rPr>
                <w:t xml:space="preserve">Waskom, M. (2021). seaborn: Statistical data visualization. </w:t>
              </w:r>
              <w:r w:rsidRPr="00C77E0F">
                <w:rPr>
                  <w:i/>
                  <w:iCs/>
                  <w:lang w:val="en-US"/>
                </w:rPr>
                <w:t>Journal of Open Source Software</w:t>
              </w:r>
              <w:r w:rsidRPr="00C77E0F">
                <w:rPr>
                  <w:lang w:val="en-US"/>
                </w:rPr>
                <w:t xml:space="preserve">, </w:t>
              </w:r>
              <w:r w:rsidRPr="00C77E0F">
                <w:rPr>
                  <w:i/>
                  <w:iCs/>
                  <w:lang w:val="en-US"/>
                </w:rPr>
                <w:t>6</w:t>
              </w:r>
              <w:r w:rsidRPr="00C77E0F">
                <w:rPr>
                  <w:lang w:val="en-US"/>
                </w:rPr>
                <w:t>(60), 3021. https://doi.org/10.21105/joss.03021</w:t>
              </w:r>
            </w:p>
            <w:p w14:paraId="7C1FFD49" w14:textId="77777777" w:rsidR="00C77E0F" w:rsidRDefault="00C77E0F" w:rsidP="00C77E0F">
              <w:pPr>
                <w:pStyle w:val="Bibliografa"/>
              </w:pPr>
              <w:r>
                <w:t xml:space="preserve">Weiss, A. (2020, septiembre 7). </w:t>
              </w:r>
              <w:r>
                <w:rPr>
                  <w:i/>
                  <w:iCs/>
                </w:rPr>
                <w:t>Charles Reep, la modernidad del pasado</w:t>
              </w:r>
              <w:r>
                <w:t xml:space="preserve"> [Deportiva]. La Media Inglesa. http://www.lamediainglesa.com/articulo/charles-reep-la-modernidad-del-pasado</w:t>
              </w:r>
            </w:p>
            <w:p w14:paraId="7244C33E" w14:textId="77777777" w:rsidR="00C77E0F" w:rsidRPr="00C77E0F" w:rsidRDefault="00C77E0F" w:rsidP="00C77E0F">
              <w:pPr>
                <w:pStyle w:val="Bibliografa"/>
                <w:rPr>
                  <w:lang w:val="en-US"/>
                </w:rPr>
              </w:pPr>
              <w:r w:rsidRPr="00C77E0F">
                <w:rPr>
                  <w:lang w:val="en-US"/>
                </w:rPr>
                <w:t xml:space="preserve">Whitmore, J. (2021, marzo 24). What Are Expected Goals on Target (xGOT)? </w:t>
              </w:r>
              <w:r w:rsidRPr="00C77E0F">
                <w:rPr>
                  <w:i/>
                  <w:iCs/>
                  <w:lang w:val="en-US"/>
                </w:rPr>
                <w:t>The Analyst</w:t>
              </w:r>
              <w:r w:rsidRPr="00C77E0F">
                <w:rPr>
                  <w:lang w:val="en-US"/>
                </w:rPr>
                <w:t>. https://www.statsperform.com/resource/introducing-expected-goals-on-target-xgot/</w:t>
              </w:r>
            </w:p>
            <w:p w14:paraId="530306C0" w14:textId="77777777" w:rsidR="00C77E0F" w:rsidRDefault="00C77E0F" w:rsidP="00C77E0F">
              <w:pPr>
                <w:pStyle w:val="Bibliografa"/>
              </w:pPr>
              <w:r w:rsidRPr="00C77E0F">
                <w:rPr>
                  <w:lang w:val="en-US"/>
                </w:rPr>
                <w:t xml:space="preserve">Wikipedia. (s. f.). LightGBM - Wikipedia. En </w:t>
              </w:r>
              <w:r w:rsidRPr="00C77E0F">
                <w:rPr>
                  <w:i/>
                  <w:iCs/>
                  <w:lang w:val="en-US"/>
                </w:rPr>
                <w:t>Wikipedia, the free encyclopedia</w:t>
              </w:r>
              <w:r w:rsidRPr="00C77E0F">
                <w:rPr>
                  <w:lang w:val="en-US"/>
                </w:rPr>
                <w:t xml:space="preserve">. </w:t>
              </w:r>
              <w:r>
                <w:t>Recuperado 9 de mayo de 2021, de https://en.wikipedia.org/wiki/LightGBM</w:t>
              </w:r>
            </w:p>
            <w:p w14:paraId="3626DCE0" w14:textId="77777777" w:rsidR="00C77E0F" w:rsidRDefault="00C77E0F" w:rsidP="00C77E0F">
              <w:pPr>
                <w:pStyle w:val="Bibliografa"/>
              </w:pPr>
              <w:r>
                <w:t xml:space="preserve">Wikipedia. (2021). Curva ROC. En </w:t>
              </w:r>
              <w:r>
                <w:rPr>
                  <w:i/>
                  <w:iCs/>
                </w:rPr>
                <w:t>Wikipedia, la enciclopedia libre</w:t>
              </w:r>
              <w:r>
                <w:t>. https://es.wikipedia.org/w/index.php?title=Curva_ROC&amp;oldid=138203905</w:t>
              </w:r>
            </w:p>
            <w:p w14:paraId="0BF45126" w14:textId="77777777" w:rsidR="00C77E0F" w:rsidRPr="00C77E0F" w:rsidRDefault="00C77E0F" w:rsidP="00C77E0F">
              <w:pPr>
                <w:pStyle w:val="Bibliografa"/>
                <w:rPr>
                  <w:lang w:val="en-US"/>
                </w:rPr>
              </w:pPr>
              <w:r w:rsidRPr="00C77E0F">
                <w:rPr>
                  <w:lang w:val="en-US"/>
                </w:rPr>
                <w:lastRenderedPageBreak/>
                <w:t xml:space="preserve">Williams, A. (2020, abril 7). The roots of Expected Goals (xG) and its journey from «nerd nonsense» to the mainstream. </w:t>
              </w:r>
              <w:r w:rsidRPr="00C77E0F">
                <w:rPr>
                  <w:i/>
                  <w:iCs/>
                  <w:lang w:val="en-US"/>
                </w:rPr>
                <w:t>These Football Times</w:t>
              </w:r>
              <w:r w:rsidRPr="00C77E0F">
                <w:rPr>
                  <w:lang w:val="en-US"/>
                </w:rPr>
                <w:t>. https://thesefootballtimes.co/2020/04/08/the-roots-of-expected-goals-xg-and-its-journey-from-nerd-nonsense-to-the-mainstream/</w:t>
              </w:r>
            </w:p>
            <w:p w14:paraId="36D9D521" w14:textId="77777777" w:rsidR="00C77E0F" w:rsidRPr="00C77E0F" w:rsidRDefault="00C77E0F" w:rsidP="00C77E0F">
              <w:pPr>
                <w:pStyle w:val="Bibliografa"/>
                <w:rPr>
                  <w:lang w:val="en-US"/>
                </w:rPr>
              </w:pPr>
              <w:r w:rsidRPr="00C77E0F">
                <w:rPr>
                  <w:lang w:val="en-US"/>
                </w:rPr>
                <w:t xml:space="preserve">WyScout. (2018, marzo 26). Wyscout main events description. </w:t>
              </w:r>
              <w:r w:rsidRPr="00C77E0F">
                <w:rPr>
                  <w:i/>
                  <w:iCs/>
                  <w:lang w:val="en-US"/>
                </w:rPr>
                <w:t>Wyscout FootballData</w:t>
              </w:r>
              <w:r w:rsidRPr="00C77E0F">
                <w:rPr>
                  <w:lang w:val="en-US"/>
                </w:rPr>
                <w:t>. https://footballdata.wyscout.com/events-manual/</w:t>
              </w:r>
            </w:p>
            <w:p w14:paraId="5DD220EA" w14:textId="77777777" w:rsidR="00C77E0F" w:rsidRDefault="00C77E0F" w:rsidP="00C77E0F">
              <w:pPr>
                <w:pStyle w:val="Bibliografa"/>
              </w:pPr>
              <w:r w:rsidRPr="00C77E0F">
                <w:rPr>
                  <w:lang w:val="en-US"/>
                </w:rPr>
                <w:t xml:space="preserve">XGBoost. (s. f.). </w:t>
              </w:r>
              <w:r w:rsidRPr="00C77E0F">
                <w:rPr>
                  <w:i/>
                  <w:iCs/>
                  <w:lang w:val="en-US"/>
                </w:rPr>
                <w:t>Python API Reference—Xgboost 1.5.0-dev documentation</w:t>
              </w:r>
              <w:r w:rsidRPr="00C77E0F">
                <w:rPr>
                  <w:lang w:val="en-US"/>
                </w:rPr>
                <w:t xml:space="preserve">. </w:t>
              </w:r>
              <w:r>
                <w:t>Recuperado 11 de septiembre de 2021, de https://xgboost.readthedocs.io/en/latest/python/python_api.html</w:t>
              </w:r>
            </w:p>
            <w:p w14:paraId="61458740" w14:textId="77777777" w:rsidR="00C77E0F" w:rsidRPr="00C77E0F" w:rsidRDefault="00C77E0F" w:rsidP="00C77E0F">
              <w:pPr>
                <w:pStyle w:val="Bibliografa"/>
                <w:rPr>
                  <w:lang w:val="en-US"/>
                </w:rPr>
              </w:pPr>
              <w:r w:rsidRPr="00C77E0F">
                <w:rPr>
                  <w:lang w:val="en-US"/>
                </w:rPr>
                <w:t xml:space="preserve">Yadav, D. (2019, diciembre 6). </w:t>
              </w:r>
              <w:r w:rsidRPr="00C77E0F">
                <w:rPr>
                  <w:i/>
                  <w:iCs/>
                  <w:lang w:val="en-US"/>
                </w:rPr>
                <w:t>Categorical encoding using Label-Encoding and One-Hot-Encoder</w:t>
              </w:r>
              <w:r w:rsidRPr="00C77E0F">
                <w:rPr>
                  <w:lang w:val="en-US"/>
                </w:rPr>
                <w:t>. Medium. https://towardsdatascience.com/categorical-encoding-using-label-encoding-and-one-hot-encoder-911ef77fb5bd</w:t>
              </w:r>
            </w:p>
            <w:p w14:paraId="50F2ABD6" w14:textId="0F8E701C" w:rsidR="00E67AB1" w:rsidRDefault="00D97405" w:rsidP="00D97405">
              <w:r w:rsidRPr="00D97405">
                <w:rPr>
                  <w:b/>
                  <w:bCs/>
                </w:rPr>
                <w:fldChar w:fldCharType="end"/>
              </w:r>
            </w:p>
          </w:sdtContent>
        </w:sdt>
      </w:sdtContent>
    </w:sdt>
    <w:p w14:paraId="6ADB9F4D" w14:textId="77777777" w:rsidR="009A6CEB" w:rsidRDefault="009A6CEB" w:rsidP="00FC7E7B">
      <w:pPr>
        <w:tabs>
          <w:tab w:val="right" w:pos="9498"/>
        </w:tabs>
        <w:spacing w:after="0"/>
        <w:rPr>
          <w:rFonts w:eastAsia="Times New Roman" w:cs="Arial"/>
          <w:lang w:eastAsia="es-ES"/>
        </w:rPr>
      </w:pPr>
    </w:p>
    <w:p w14:paraId="067B4B61" w14:textId="77777777" w:rsidR="009A6CEB" w:rsidRDefault="009A6CEB">
      <w:pPr>
        <w:spacing w:line="276" w:lineRule="auto"/>
        <w:jc w:val="left"/>
        <w:rPr>
          <w:rFonts w:eastAsia="Times New Roman" w:cs="Arial"/>
          <w:b/>
          <w:bCs/>
          <w:iCs/>
          <w:sz w:val="36"/>
          <w:szCs w:val="32"/>
          <w:lang w:eastAsia="es-ES" w:bidi="en-US"/>
        </w:rPr>
      </w:pPr>
      <w:r>
        <w:rPr>
          <w:lang w:eastAsia="es-ES"/>
        </w:rPr>
        <w:br w:type="page"/>
      </w:r>
    </w:p>
    <w:p w14:paraId="43078C33" w14:textId="77777777" w:rsidR="00320A2D" w:rsidRPr="005A2BF1" w:rsidRDefault="005A2BF1" w:rsidP="005A2BF1">
      <w:pPr>
        <w:pStyle w:val="Ttulo1"/>
        <w:rPr>
          <w:lang w:eastAsia="es-ES"/>
        </w:rPr>
      </w:pPr>
      <w:bookmarkStart w:id="232" w:name="_Toc82560599"/>
      <w:r w:rsidRPr="005A2BF1">
        <w:rPr>
          <w:lang w:eastAsia="es-ES"/>
        </w:rPr>
        <w:lastRenderedPageBreak/>
        <w:t>Anexos</w:t>
      </w:r>
      <w:bookmarkEnd w:id="232"/>
    </w:p>
    <w:p w14:paraId="293A8C53" w14:textId="132AA715" w:rsidR="004B65A1" w:rsidRDefault="007A73FF" w:rsidP="007C549F">
      <w:pPr>
        <w:spacing w:line="276" w:lineRule="auto"/>
        <w:jc w:val="center"/>
      </w:pPr>
      <w:r>
        <w:rPr>
          <w:noProof/>
        </w:rPr>
        <w:drawing>
          <wp:inline distT="0" distB="0" distL="0" distR="0" wp14:anchorId="4BD1ABE4" wp14:editId="03E2141F">
            <wp:extent cx="4699480" cy="4500000"/>
            <wp:effectExtent l="0" t="0" r="0" b="0"/>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Diagrama&#10;&#10;Descripción generada automáticamente"/>
                    <pic:cNvPicPr>
                      <a:picLocks noChangeAspect="1" noChangeArrowheads="1"/>
                    </pic:cNvPicPr>
                  </pic:nvPicPr>
                  <pic:blipFill rotWithShape="1">
                    <a:blip r:embed="rId47">
                      <a:extLst>
                        <a:ext uri="{28A0092B-C50C-407E-A947-70E740481C1C}">
                          <a14:useLocalDpi xmlns:a14="http://schemas.microsoft.com/office/drawing/2010/main" val="0"/>
                        </a:ext>
                      </a:extLst>
                    </a:blip>
                    <a:srcRect b="35923"/>
                    <a:stretch/>
                  </pic:blipFill>
                  <pic:spPr bwMode="auto">
                    <a:xfrm>
                      <a:off x="0" y="0"/>
                      <a:ext cx="4699480" cy="4500000"/>
                    </a:xfrm>
                    <a:prstGeom prst="rect">
                      <a:avLst/>
                    </a:prstGeom>
                    <a:noFill/>
                    <a:ln>
                      <a:noFill/>
                    </a:ln>
                    <a:extLst>
                      <a:ext uri="{53640926-AAD7-44D8-BBD7-CCE9431645EC}">
                        <a14:shadowObscured xmlns:a14="http://schemas.microsoft.com/office/drawing/2010/main"/>
                      </a:ext>
                    </a:extLst>
                  </pic:spPr>
                </pic:pic>
              </a:graphicData>
            </a:graphic>
          </wp:inline>
        </w:drawing>
      </w:r>
    </w:p>
    <w:p w14:paraId="66587E7C" w14:textId="7B81A91E" w:rsidR="007C549F" w:rsidRPr="007C549F" w:rsidRDefault="007C549F" w:rsidP="007C549F">
      <w:pPr>
        <w:pStyle w:val="Descripcin"/>
        <w:jc w:val="center"/>
        <w:rPr>
          <w:color w:val="auto"/>
        </w:rPr>
      </w:pPr>
      <w:bookmarkStart w:id="233" w:name="_Ref82539199"/>
      <w:bookmarkStart w:id="234" w:name="_Toc82560640"/>
      <w:r w:rsidRPr="007C549F">
        <w:rPr>
          <w:color w:val="auto"/>
        </w:rPr>
        <w:t xml:space="preserve">Ilustración </w:t>
      </w:r>
      <w:r w:rsidRPr="007C549F">
        <w:rPr>
          <w:color w:val="auto"/>
        </w:rPr>
        <w:fldChar w:fldCharType="begin"/>
      </w:r>
      <w:r w:rsidRPr="007C549F">
        <w:rPr>
          <w:color w:val="auto"/>
        </w:rPr>
        <w:instrText xml:space="preserve"> SEQ Ilustración \* ARABIC </w:instrText>
      </w:r>
      <w:r w:rsidRPr="007C549F">
        <w:rPr>
          <w:color w:val="auto"/>
        </w:rPr>
        <w:fldChar w:fldCharType="separate"/>
      </w:r>
      <w:r w:rsidRPr="007C549F">
        <w:rPr>
          <w:noProof/>
          <w:color w:val="auto"/>
        </w:rPr>
        <w:t>32</w:t>
      </w:r>
      <w:r w:rsidRPr="007C549F">
        <w:rPr>
          <w:color w:val="auto"/>
        </w:rPr>
        <w:fldChar w:fldCharType="end"/>
      </w:r>
      <w:bookmarkEnd w:id="233"/>
      <w:r w:rsidRPr="007C549F">
        <w:rPr>
          <w:color w:val="auto"/>
        </w:rPr>
        <w:t xml:space="preserve">: Curvas de calibración para cada modelo de </w:t>
      </w:r>
      <w:proofErr w:type="spellStart"/>
      <w:r w:rsidRPr="007C549F">
        <w:rPr>
          <w:color w:val="auto"/>
        </w:rPr>
        <w:t>xG</w:t>
      </w:r>
      <w:proofErr w:type="spellEnd"/>
      <w:r w:rsidRPr="007C549F">
        <w:rPr>
          <w:color w:val="auto"/>
        </w:rPr>
        <w:t xml:space="preserve"> de manera uniforme.</w:t>
      </w:r>
      <w:bookmarkEnd w:id="234"/>
    </w:p>
    <w:p w14:paraId="65F646A5" w14:textId="77777777" w:rsidR="0046398F" w:rsidRPr="00320A2D" w:rsidRDefault="0046398F" w:rsidP="0046398F"/>
    <w:sectPr w:rsidR="0046398F" w:rsidRPr="00320A2D" w:rsidSect="00FD5C4E">
      <w:headerReference w:type="default" r:id="rId48"/>
      <w:footerReference w:type="default" r:id="rId49"/>
      <w:pgSz w:w="11906" w:h="16838"/>
      <w:pgMar w:top="1418" w:right="851" w:bottom="1418" w:left="1985"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A2110A" w14:textId="77777777" w:rsidR="00771554" w:rsidRDefault="00771554" w:rsidP="00320A2D">
      <w:pPr>
        <w:spacing w:after="0" w:line="240" w:lineRule="auto"/>
      </w:pPr>
      <w:r>
        <w:separator/>
      </w:r>
    </w:p>
  </w:endnote>
  <w:endnote w:type="continuationSeparator" w:id="0">
    <w:p w14:paraId="290D3C03" w14:textId="77777777" w:rsidR="00771554" w:rsidRDefault="00771554"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MT">
    <w:altName w:val="MS Gothic"/>
    <w:panose1 w:val="00000000000000000000"/>
    <w:charset w:val="00"/>
    <w:family w:val="roman"/>
    <w:notTrueType/>
    <w:pitch w:val="default"/>
    <w:sig w:usb0="00000001" w:usb1="08070000" w:usb2="00000010" w:usb3="00000000" w:csb0="0002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370857"/>
      <w:docPartObj>
        <w:docPartGallery w:val="Page Numbers (Bottom of Page)"/>
        <w:docPartUnique/>
      </w:docPartObj>
    </w:sdtPr>
    <w:sdtEndPr>
      <w:rPr>
        <w:sz w:val="18"/>
        <w:szCs w:val="18"/>
      </w:rPr>
    </w:sdtEndPr>
    <w:sdtContent>
      <w:p w14:paraId="5796F464" w14:textId="77777777" w:rsidR="00356D64" w:rsidRPr="00EB510A" w:rsidRDefault="00356D64">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003E011C">
          <w:rPr>
            <w:noProof/>
            <w:sz w:val="18"/>
            <w:szCs w:val="18"/>
          </w:rPr>
          <w:t>13</w:t>
        </w:r>
        <w:r w:rsidRPr="00EB510A">
          <w:rPr>
            <w:sz w:val="18"/>
            <w:szCs w:val="18"/>
          </w:rPr>
          <w:fldChar w:fldCharType="end"/>
        </w:r>
      </w:p>
    </w:sdtContent>
  </w:sdt>
  <w:p w14:paraId="69B1AC09" w14:textId="77777777" w:rsidR="007877D3" w:rsidRPr="007877D3" w:rsidRDefault="007877D3" w:rsidP="007877D3">
    <w:pPr>
      <w:pStyle w:val="Piedepgina"/>
      <w:contextualSpacing/>
      <w:rPr>
        <w:sz w:val="18"/>
        <w:szCs w:val="18"/>
      </w:rPr>
    </w:pPr>
    <w:r w:rsidRPr="007877D3">
      <w:rPr>
        <w:sz w:val="18"/>
        <w:szCs w:val="18"/>
      </w:rPr>
      <w:t>Estudio de nuevas variables para el cálculo de goles esperado en un partido</w:t>
    </w:r>
  </w:p>
  <w:p w14:paraId="552A8FBF" w14:textId="6021BAA5" w:rsidR="00356D64" w:rsidRPr="00EB510A" w:rsidRDefault="007877D3" w:rsidP="007877D3">
    <w:pPr>
      <w:pStyle w:val="Piedepgina"/>
      <w:contextualSpacing/>
      <w:rPr>
        <w:sz w:val="18"/>
        <w:szCs w:val="18"/>
      </w:rPr>
    </w:pPr>
    <w:r w:rsidRPr="007877D3">
      <w:rPr>
        <w:sz w:val="18"/>
        <w:szCs w:val="18"/>
      </w:rPr>
      <w:t>de futbo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5A987A" w14:textId="77777777" w:rsidR="00771554" w:rsidRDefault="00771554" w:rsidP="00320A2D">
      <w:pPr>
        <w:spacing w:after="0" w:line="240" w:lineRule="auto"/>
      </w:pPr>
      <w:r>
        <w:separator/>
      </w:r>
    </w:p>
  </w:footnote>
  <w:footnote w:type="continuationSeparator" w:id="0">
    <w:p w14:paraId="65CC8EC1" w14:textId="77777777" w:rsidR="00771554" w:rsidRDefault="00771554" w:rsidP="00320A2D">
      <w:pPr>
        <w:spacing w:after="0" w:line="240" w:lineRule="auto"/>
      </w:pPr>
      <w:r>
        <w:continuationSeparator/>
      </w:r>
    </w:p>
  </w:footnote>
  <w:footnote w:id="1">
    <w:p w14:paraId="1981EC67" w14:textId="7C597A61" w:rsidR="00593D71" w:rsidRDefault="00593D71">
      <w:pPr>
        <w:pStyle w:val="Textonotapie"/>
      </w:pPr>
      <w:r>
        <w:rPr>
          <w:rStyle w:val="Refdenotaalpie"/>
        </w:rPr>
        <w:footnoteRef/>
      </w:r>
      <w:r>
        <w:t xml:space="preserve"> </w:t>
      </w:r>
      <w:r w:rsidRPr="00593D71">
        <w:t>https://github.com/SergiRuizUNIR/TF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74E12" w14:textId="352F0A58" w:rsidR="00356D64" w:rsidRDefault="00BE5C3B" w:rsidP="001259FB">
    <w:pPr>
      <w:pStyle w:val="Encabezado"/>
      <w:contextualSpacing/>
      <w:jc w:val="right"/>
      <w:rPr>
        <w:sz w:val="18"/>
        <w:szCs w:val="18"/>
      </w:rPr>
    </w:pPr>
    <w:r>
      <w:rPr>
        <w:sz w:val="18"/>
        <w:szCs w:val="18"/>
      </w:rPr>
      <w:t>Sergio Ruiz Guevara</w:t>
    </w:r>
    <w:r w:rsidR="00356D64" w:rsidRPr="00EB510A">
      <w:rPr>
        <w:sz w:val="18"/>
        <w:szCs w:val="18"/>
      </w:rPr>
      <w:ptab w:relativeTo="margin" w:alignment="center" w:leader="none"/>
    </w:r>
    <w:r w:rsidR="00356D64" w:rsidRPr="00EB510A">
      <w:rPr>
        <w:sz w:val="18"/>
        <w:szCs w:val="18"/>
      </w:rPr>
      <w:ptab w:relativeTo="margin" w:alignment="right" w:leader="none"/>
    </w:r>
    <w:r w:rsidR="00356D64" w:rsidRPr="00EB510A">
      <w:rPr>
        <w:sz w:val="18"/>
        <w:szCs w:val="18"/>
      </w:rPr>
      <w:t xml:space="preserve">Máster Universitario en </w:t>
    </w:r>
    <w:r w:rsidR="00BC659E">
      <w:rPr>
        <w:sz w:val="18"/>
        <w:szCs w:val="18"/>
      </w:rPr>
      <w:t>Análisis y Visualización de Datos Masivos</w:t>
    </w:r>
  </w:p>
  <w:p w14:paraId="3CC7D297" w14:textId="77777777" w:rsidR="00BC659E" w:rsidRPr="00EB510A" w:rsidRDefault="00BC659E" w:rsidP="001259FB">
    <w:pPr>
      <w:pStyle w:val="Encabezado"/>
      <w:contextualSpacing/>
      <w:jc w:val="right"/>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52FA7"/>
    <w:multiLevelType w:val="hybridMultilevel"/>
    <w:tmpl w:val="A5EE37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D40E50"/>
    <w:multiLevelType w:val="hybridMultilevel"/>
    <w:tmpl w:val="840EA8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4030BD3"/>
    <w:multiLevelType w:val="hybridMultilevel"/>
    <w:tmpl w:val="DD722320"/>
    <w:lvl w:ilvl="0" w:tplc="F6E8CCB6">
      <w:numFmt w:val="bullet"/>
      <w:lvlText w:val="-"/>
      <w:lvlJc w:val="left"/>
      <w:pPr>
        <w:ind w:left="720" w:hanging="360"/>
      </w:pPr>
      <w:rPr>
        <w:rFonts w:ascii="Arial" w:eastAsia="Calibr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2B85211"/>
    <w:multiLevelType w:val="hybridMultilevel"/>
    <w:tmpl w:val="153CE2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5D24768"/>
    <w:multiLevelType w:val="hybridMultilevel"/>
    <w:tmpl w:val="5396F1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66E2029"/>
    <w:multiLevelType w:val="hybridMultilevel"/>
    <w:tmpl w:val="D91A7B04"/>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B525717"/>
    <w:multiLevelType w:val="hybridMultilevel"/>
    <w:tmpl w:val="A67A43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3A4ACF"/>
    <w:multiLevelType w:val="hybridMultilevel"/>
    <w:tmpl w:val="7258FF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E397ACE"/>
    <w:multiLevelType w:val="hybridMultilevel"/>
    <w:tmpl w:val="E5F6A5C0"/>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65917E3"/>
    <w:multiLevelType w:val="hybridMultilevel"/>
    <w:tmpl w:val="10B087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2CD3B07"/>
    <w:multiLevelType w:val="hybridMultilevel"/>
    <w:tmpl w:val="8EA8584C"/>
    <w:lvl w:ilvl="0" w:tplc="14F6889E">
      <w:numFmt w:val="bullet"/>
      <w:lvlText w:val=""/>
      <w:lvlJc w:val="left"/>
      <w:pPr>
        <w:ind w:left="720" w:hanging="360"/>
      </w:pPr>
      <w:rPr>
        <w:rFonts w:ascii="Wingdings" w:eastAsiaTheme="minorHAnsi" w:hAnsi="Wingdings"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86902EE"/>
    <w:multiLevelType w:val="hybridMultilevel"/>
    <w:tmpl w:val="CB145B96"/>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CE762A5"/>
    <w:multiLevelType w:val="hybridMultilevel"/>
    <w:tmpl w:val="63701B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6A40552B"/>
    <w:multiLevelType w:val="hybridMultilevel"/>
    <w:tmpl w:val="46D85C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6CC381A"/>
    <w:multiLevelType w:val="hybridMultilevel"/>
    <w:tmpl w:val="F0E2D2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7BEB366D"/>
    <w:multiLevelType w:val="hybridMultilevel"/>
    <w:tmpl w:val="3F423B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7F28660F"/>
    <w:multiLevelType w:val="hybridMultilevel"/>
    <w:tmpl w:val="5AA290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15"/>
  </w:num>
  <w:num w:numId="3">
    <w:abstractNumId w:val="4"/>
  </w:num>
  <w:num w:numId="4">
    <w:abstractNumId w:val="13"/>
  </w:num>
  <w:num w:numId="5">
    <w:abstractNumId w:val="17"/>
  </w:num>
  <w:num w:numId="6">
    <w:abstractNumId w:val="6"/>
  </w:num>
  <w:num w:numId="7">
    <w:abstractNumId w:val="3"/>
  </w:num>
  <w:num w:numId="8">
    <w:abstractNumId w:val="8"/>
  </w:num>
  <w:num w:numId="9">
    <w:abstractNumId w:val="12"/>
  </w:num>
  <w:num w:numId="10">
    <w:abstractNumId w:val="9"/>
  </w:num>
  <w:num w:numId="11">
    <w:abstractNumId w:val="2"/>
  </w:num>
  <w:num w:numId="12">
    <w:abstractNumId w:val="10"/>
  </w:num>
  <w:num w:numId="13">
    <w:abstractNumId w:val="7"/>
  </w:num>
  <w:num w:numId="14">
    <w:abstractNumId w:val="1"/>
  </w:num>
  <w:num w:numId="15">
    <w:abstractNumId w:val="16"/>
  </w:num>
  <w:num w:numId="16">
    <w:abstractNumId w:val="0"/>
  </w:num>
  <w:num w:numId="17">
    <w:abstractNumId w:val="14"/>
  </w:num>
  <w:num w:numId="18">
    <w:abstractNumId w:val="1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20A2D"/>
    <w:rsid w:val="00000D3D"/>
    <w:rsid w:val="00001AD4"/>
    <w:rsid w:val="00011F61"/>
    <w:rsid w:val="0001321C"/>
    <w:rsid w:val="00021372"/>
    <w:rsid w:val="0002434F"/>
    <w:rsid w:val="000307D0"/>
    <w:rsid w:val="00033248"/>
    <w:rsid w:val="00033F4C"/>
    <w:rsid w:val="00036BA5"/>
    <w:rsid w:val="00036CBA"/>
    <w:rsid w:val="0004162A"/>
    <w:rsid w:val="0004227B"/>
    <w:rsid w:val="00043510"/>
    <w:rsid w:val="00044E71"/>
    <w:rsid w:val="00045464"/>
    <w:rsid w:val="0004572C"/>
    <w:rsid w:val="00045D26"/>
    <w:rsid w:val="00046393"/>
    <w:rsid w:val="00051AF9"/>
    <w:rsid w:val="00053135"/>
    <w:rsid w:val="00053D53"/>
    <w:rsid w:val="00062A35"/>
    <w:rsid w:val="000669DA"/>
    <w:rsid w:val="0006763A"/>
    <w:rsid w:val="00072E74"/>
    <w:rsid w:val="0008239D"/>
    <w:rsid w:val="00085D98"/>
    <w:rsid w:val="00097151"/>
    <w:rsid w:val="000A5B01"/>
    <w:rsid w:val="000B3DBD"/>
    <w:rsid w:val="000B7F29"/>
    <w:rsid w:val="000F0308"/>
    <w:rsid w:val="000F5340"/>
    <w:rsid w:val="000F6F4B"/>
    <w:rsid w:val="00107491"/>
    <w:rsid w:val="00107E17"/>
    <w:rsid w:val="001113C0"/>
    <w:rsid w:val="00112650"/>
    <w:rsid w:val="001142C1"/>
    <w:rsid w:val="001149D6"/>
    <w:rsid w:val="0012067C"/>
    <w:rsid w:val="0012383A"/>
    <w:rsid w:val="00124A0F"/>
    <w:rsid w:val="001259FB"/>
    <w:rsid w:val="001334DF"/>
    <w:rsid w:val="001341A8"/>
    <w:rsid w:val="00135B81"/>
    <w:rsid w:val="00141D24"/>
    <w:rsid w:val="00143FDA"/>
    <w:rsid w:val="00152A14"/>
    <w:rsid w:val="00162179"/>
    <w:rsid w:val="00165B71"/>
    <w:rsid w:val="001677A0"/>
    <w:rsid w:val="00170B8A"/>
    <w:rsid w:val="0017550A"/>
    <w:rsid w:val="001808A4"/>
    <w:rsid w:val="001A1002"/>
    <w:rsid w:val="001A68AC"/>
    <w:rsid w:val="001A7C63"/>
    <w:rsid w:val="001B510B"/>
    <w:rsid w:val="001C4EE1"/>
    <w:rsid w:val="001D287E"/>
    <w:rsid w:val="001D2D9B"/>
    <w:rsid w:val="001D32F4"/>
    <w:rsid w:val="001D3861"/>
    <w:rsid w:val="001D5957"/>
    <w:rsid w:val="001D6454"/>
    <w:rsid w:val="001D7C9E"/>
    <w:rsid w:val="001E28C8"/>
    <w:rsid w:val="001E41CB"/>
    <w:rsid w:val="001F1D42"/>
    <w:rsid w:val="001F51AF"/>
    <w:rsid w:val="001F58DE"/>
    <w:rsid w:val="001F622C"/>
    <w:rsid w:val="001F6FA5"/>
    <w:rsid w:val="00202AEF"/>
    <w:rsid w:val="00213EE1"/>
    <w:rsid w:val="00222627"/>
    <w:rsid w:val="00225E0F"/>
    <w:rsid w:val="00235AB9"/>
    <w:rsid w:val="00235F89"/>
    <w:rsid w:val="00236D85"/>
    <w:rsid w:val="00242DC1"/>
    <w:rsid w:val="00243566"/>
    <w:rsid w:val="0024507B"/>
    <w:rsid w:val="002452C4"/>
    <w:rsid w:val="002529E7"/>
    <w:rsid w:val="00252E76"/>
    <w:rsid w:val="002539BD"/>
    <w:rsid w:val="00256BAB"/>
    <w:rsid w:val="00256F18"/>
    <w:rsid w:val="00257BE7"/>
    <w:rsid w:val="00262EF0"/>
    <w:rsid w:val="00265CC1"/>
    <w:rsid w:val="002711AC"/>
    <w:rsid w:val="00273747"/>
    <w:rsid w:val="002737B2"/>
    <w:rsid w:val="00274C8F"/>
    <w:rsid w:val="00276B7A"/>
    <w:rsid w:val="00280F3B"/>
    <w:rsid w:val="002837DF"/>
    <w:rsid w:val="00287968"/>
    <w:rsid w:val="00287BBB"/>
    <w:rsid w:val="00290E10"/>
    <w:rsid w:val="00296674"/>
    <w:rsid w:val="00296B6A"/>
    <w:rsid w:val="00297AA1"/>
    <w:rsid w:val="00297D70"/>
    <w:rsid w:val="002A63AF"/>
    <w:rsid w:val="002B01C8"/>
    <w:rsid w:val="002D0647"/>
    <w:rsid w:val="002D4287"/>
    <w:rsid w:val="002D5FB5"/>
    <w:rsid w:val="002F33A5"/>
    <w:rsid w:val="002F3D80"/>
    <w:rsid w:val="00300BA4"/>
    <w:rsid w:val="003058F4"/>
    <w:rsid w:val="00313DE6"/>
    <w:rsid w:val="00316273"/>
    <w:rsid w:val="00320A2D"/>
    <w:rsid w:val="00320FE7"/>
    <w:rsid w:val="00324425"/>
    <w:rsid w:val="00330989"/>
    <w:rsid w:val="00342A7D"/>
    <w:rsid w:val="0034406D"/>
    <w:rsid w:val="0034655C"/>
    <w:rsid w:val="00347B4F"/>
    <w:rsid w:val="00350BE4"/>
    <w:rsid w:val="00352773"/>
    <w:rsid w:val="0035323E"/>
    <w:rsid w:val="00353A8A"/>
    <w:rsid w:val="0035464B"/>
    <w:rsid w:val="00354AA4"/>
    <w:rsid w:val="003563C3"/>
    <w:rsid w:val="00356D64"/>
    <w:rsid w:val="00366121"/>
    <w:rsid w:val="0036754D"/>
    <w:rsid w:val="00374412"/>
    <w:rsid w:val="00390E35"/>
    <w:rsid w:val="00391E65"/>
    <w:rsid w:val="00392F9A"/>
    <w:rsid w:val="00394FF1"/>
    <w:rsid w:val="003976A3"/>
    <w:rsid w:val="003A27A4"/>
    <w:rsid w:val="003A4C3E"/>
    <w:rsid w:val="003A76AC"/>
    <w:rsid w:val="003B3284"/>
    <w:rsid w:val="003C02FA"/>
    <w:rsid w:val="003C45D4"/>
    <w:rsid w:val="003C47AA"/>
    <w:rsid w:val="003D0F73"/>
    <w:rsid w:val="003D34FC"/>
    <w:rsid w:val="003E011C"/>
    <w:rsid w:val="003E2A59"/>
    <w:rsid w:val="003E42C9"/>
    <w:rsid w:val="003E5F87"/>
    <w:rsid w:val="003E7DE8"/>
    <w:rsid w:val="003F24EB"/>
    <w:rsid w:val="003F57E0"/>
    <w:rsid w:val="003F7155"/>
    <w:rsid w:val="00404CB1"/>
    <w:rsid w:val="00405E81"/>
    <w:rsid w:val="00405F16"/>
    <w:rsid w:val="00412FD4"/>
    <w:rsid w:val="00415126"/>
    <w:rsid w:val="00416FC6"/>
    <w:rsid w:val="004264FA"/>
    <w:rsid w:val="00431739"/>
    <w:rsid w:val="00446660"/>
    <w:rsid w:val="00447FEC"/>
    <w:rsid w:val="004500C4"/>
    <w:rsid w:val="0045471C"/>
    <w:rsid w:val="00457BBD"/>
    <w:rsid w:val="00462602"/>
    <w:rsid w:val="0046398F"/>
    <w:rsid w:val="00463D09"/>
    <w:rsid w:val="004707BE"/>
    <w:rsid w:val="00474D15"/>
    <w:rsid w:val="00481178"/>
    <w:rsid w:val="00485A03"/>
    <w:rsid w:val="0049185C"/>
    <w:rsid w:val="00493463"/>
    <w:rsid w:val="00493814"/>
    <w:rsid w:val="004B25DE"/>
    <w:rsid w:val="004B3E07"/>
    <w:rsid w:val="004B5278"/>
    <w:rsid w:val="004B5970"/>
    <w:rsid w:val="004B65A1"/>
    <w:rsid w:val="004D2683"/>
    <w:rsid w:val="004D5A7A"/>
    <w:rsid w:val="004E35D5"/>
    <w:rsid w:val="004E49E6"/>
    <w:rsid w:val="004E782F"/>
    <w:rsid w:val="004F0540"/>
    <w:rsid w:val="004F1C02"/>
    <w:rsid w:val="004F42B3"/>
    <w:rsid w:val="004F7724"/>
    <w:rsid w:val="005017E9"/>
    <w:rsid w:val="00501872"/>
    <w:rsid w:val="00510E2D"/>
    <w:rsid w:val="00512338"/>
    <w:rsid w:val="00516A69"/>
    <w:rsid w:val="0051705D"/>
    <w:rsid w:val="005178DD"/>
    <w:rsid w:val="00522EC9"/>
    <w:rsid w:val="00531E5A"/>
    <w:rsid w:val="005514FA"/>
    <w:rsid w:val="00551836"/>
    <w:rsid w:val="00551C02"/>
    <w:rsid w:val="0055287A"/>
    <w:rsid w:val="00555995"/>
    <w:rsid w:val="005606D1"/>
    <w:rsid w:val="0056360E"/>
    <w:rsid w:val="0056407E"/>
    <w:rsid w:val="00572843"/>
    <w:rsid w:val="00586C2D"/>
    <w:rsid w:val="0059066E"/>
    <w:rsid w:val="00590B2B"/>
    <w:rsid w:val="00592517"/>
    <w:rsid w:val="00592D08"/>
    <w:rsid w:val="00593C9C"/>
    <w:rsid w:val="00593D71"/>
    <w:rsid w:val="005978BE"/>
    <w:rsid w:val="00597D4B"/>
    <w:rsid w:val="005A00B3"/>
    <w:rsid w:val="005A0C28"/>
    <w:rsid w:val="005A1692"/>
    <w:rsid w:val="005A236E"/>
    <w:rsid w:val="005A2BF1"/>
    <w:rsid w:val="005A332F"/>
    <w:rsid w:val="005B5C7D"/>
    <w:rsid w:val="005C71A3"/>
    <w:rsid w:val="005D011D"/>
    <w:rsid w:val="005D080A"/>
    <w:rsid w:val="005D1BA9"/>
    <w:rsid w:val="005D1DAA"/>
    <w:rsid w:val="005D1FFF"/>
    <w:rsid w:val="005D65B6"/>
    <w:rsid w:val="005D77AF"/>
    <w:rsid w:val="005E0EF0"/>
    <w:rsid w:val="005E5DDC"/>
    <w:rsid w:val="005E5EF8"/>
    <w:rsid w:val="005F0765"/>
    <w:rsid w:val="005F1BA2"/>
    <w:rsid w:val="005F2B30"/>
    <w:rsid w:val="005F35F0"/>
    <w:rsid w:val="006011D5"/>
    <w:rsid w:val="006016DB"/>
    <w:rsid w:val="00607803"/>
    <w:rsid w:val="006105BB"/>
    <w:rsid w:val="0061080A"/>
    <w:rsid w:val="006162D4"/>
    <w:rsid w:val="00621B30"/>
    <w:rsid w:val="006235A7"/>
    <w:rsid w:val="006238FF"/>
    <w:rsid w:val="006253B9"/>
    <w:rsid w:val="006254B2"/>
    <w:rsid w:val="006255C2"/>
    <w:rsid w:val="006306F4"/>
    <w:rsid w:val="00634402"/>
    <w:rsid w:val="00642398"/>
    <w:rsid w:val="00643577"/>
    <w:rsid w:val="00643BD1"/>
    <w:rsid w:val="0064500C"/>
    <w:rsid w:val="0065128E"/>
    <w:rsid w:val="006545E9"/>
    <w:rsid w:val="00657329"/>
    <w:rsid w:val="006573CA"/>
    <w:rsid w:val="006611BA"/>
    <w:rsid w:val="0067155C"/>
    <w:rsid w:val="00680979"/>
    <w:rsid w:val="00681EC2"/>
    <w:rsid w:val="00681F44"/>
    <w:rsid w:val="006866F9"/>
    <w:rsid w:val="00693BAF"/>
    <w:rsid w:val="006A026C"/>
    <w:rsid w:val="006A6A78"/>
    <w:rsid w:val="006A7C74"/>
    <w:rsid w:val="006B20EC"/>
    <w:rsid w:val="006B6E24"/>
    <w:rsid w:val="006D122D"/>
    <w:rsid w:val="006D2B55"/>
    <w:rsid w:val="006D3C61"/>
    <w:rsid w:val="006D4889"/>
    <w:rsid w:val="006D5AC7"/>
    <w:rsid w:val="006D65CC"/>
    <w:rsid w:val="006E0B6D"/>
    <w:rsid w:val="006E108B"/>
    <w:rsid w:val="006E37F1"/>
    <w:rsid w:val="006F018E"/>
    <w:rsid w:val="006F2380"/>
    <w:rsid w:val="006F699F"/>
    <w:rsid w:val="00702D37"/>
    <w:rsid w:val="00703117"/>
    <w:rsid w:val="007066FD"/>
    <w:rsid w:val="00721DFC"/>
    <w:rsid w:val="00727C00"/>
    <w:rsid w:val="007316A4"/>
    <w:rsid w:val="00735481"/>
    <w:rsid w:val="00735F8C"/>
    <w:rsid w:val="00737293"/>
    <w:rsid w:val="0074096B"/>
    <w:rsid w:val="00740C1B"/>
    <w:rsid w:val="007442BF"/>
    <w:rsid w:val="007444EF"/>
    <w:rsid w:val="0074625E"/>
    <w:rsid w:val="007462BA"/>
    <w:rsid w:val="0075281E"/>
    <w:rsid w:val="00752B9E"/>
    <w:rsid w:val="007536FE"/>
    <w:rsid w:val="0075459A"/>
    <w:rsid w:val="00767C03"/>
    <w:rsid w:val="00771554"/>
    <w:rsid w:val="0077253D"/>
    <w:rsid w:val="00773EAA"/>
    <w:rsid w:val="00774EA5"/>
    <w:rsid w:val="007752C3"/>
    <w:rsid w:val="00780433"/>
    <w:rsid w:val="0078634A"/>
    <w:rsid w:val="007877D3"/>
    <w:rsid w:val="00792A94"/>
    <w:rsid w:val="00792C84"/>
    <w:rsid w:val="00793BCC"/>
    <w:rsid w:val="00794AB2"/>
    <w:rsid w:val="007A11F1"/>
    <w:rsid w:val="007A4D92"/>
    <w:rsid w:val="007A6316"/>
    <w:rsid w:val="007A73FF"/>
    <w:rsid w:val="007B2C11"/>
    <w:rsid w:val="007B466B"/>
    <w:rsid w:val="007B5088"/>
    <w:rsid w:val="007C549F"/>
    <w:rsid w:val="007D5B4B"/>
    <w:rsid w:val="007D5C8E"/>
    <w:rsid w:val="007E3A6F"/>
    <w:rsid w:val="007E3D89"/>
    <w:rsid w:val="007E3FB7"/>
    <w:rsid w:val="007E513C"/>
    <w:rsid w:val="007F3071"/>
    <w:rsid w:val="007F5E65"/>
    <w:rsid w:val="007F6838"/>
    <w:rsid w:val="00805505"/>
    <w:rsid w:val="00806C6D"/>
    <w:rsid w:val="008138BB"/>
    <w:rsid w:val="008165FA"/>
    <w:rsid w:val="00822AB0"/>
    <w:rsid w:val="0082741E"/>
    <w:rsid w:val="0084267C"/>
    <w:rsid w:val="00846363"/>
    <w:rsid w:val="00851BEE"/>
    <w:rsid w:val="00853113"/>
    <w:rsid w:val="0085532F"/>
    <w:rsid w:val="00862020"/>
    <w:rsid w:val="00862964"/>
    <w:rsid w:val="0086747E"/>
    <w:rsid w:val="0087406B"/>
    <w:rsid w:val="008812ED"/>
    <w:rsid w:val="00881B67"/>
    <w:rsid w:val="0088292D"/>
    <w:rsid w:val="00885935"/>
    <w:rsid w:val="00886344"/>
    <w:rsid w:val="00887F86"/>
    <w:rsid w:val="008914FE"/>
    <w:rsid w:val="008925AE"/>
    <w:rsid w:val="008950E0"/>
    <w:rsid w:val="0089591F"/>
    <w:rsid w:val="008A2FB3"/>
    <w:rsid w:val="008A4327"/>
    <w:rsid w:val="008A6FD9"/>
    <w:rsid w:val="008D14CA"/>
    <w:rsid w:val="008E0378"/>
    <w:rsid w:val="008E272B"/>
    <w:rsid w:val="008E2CB7"/>
    <w:rsid w:val="008E720D"/>
    <w:rsid w:val="008E7256"/>
    <w:rsid w:val="008F1890"/>
    <w:rsid w:val="008F77A7"/>
    <w:rsid w:val="00904ECC"/>
    <w:rsid w:val="00906BB2"/>
    <w:rsid w:val="00910A51"/>
    <w:rsid w:val="00911E95"/>
    <w:rsid w:val="00922DE1"/>
    <w:rsid w:val="00923693"/>
    <w:rsid w:val="00923E13"/>
    <w:rsid w:val="0092607B"/>
    <w:rsid w:val="00927393"/>
    <w:rsid w:val="0093307D"/>
    <w:rsid w:val="00936907"/>
    <w:rsid w:val="00937DD5"/>
    <w:rsid w:val="00940BAA"/>
    <w:rsid w:val="009421E4"/>
    <w:rsid w:val="00944A9E"/>
    <w:rsid w:val="00947C6D"/>
    <w:rsid w:val="00950E7D"/>
    <w:rsid w:val="009533F3"/>
    <w:rsid w:val="009664F6"/>
    <w:rsid w:val="00966A5D"/>
    <w:rsid w:val="00971D7F"/>
    <w:rsid w:val="009732DE"/>
    <w:rsid w:val="00977892"/>
    <w:rsid w:val="009801D0"/>
    <w:rsid w:val="0098204C"/>
    <w:rsid w:val="0098677E"/>
    <w:rsid w:val="00991A35"/>
    <w:rsid w:val="00995F98"/>
    <w:rsid w:val="009963E4"/>
    <w:rsid w:val="00997030"/>
    <w:rsid w:val="009A0F7D"/>
    <w:rsid w:val="009A6CEB"/>
    <w:rsid w:val="009B055C"/>
    <w:rsid w:val="009B5625"/>
    <w:rsid w:val="009B75B3"/>
    <w:rsid w:val="009C5707"/>
    <w:rsid w:val="009C72A2"/>
    <w:rsid w:val="009D0341"/>
    <w:rsid w:val="009D2941"/>
    <w:rsid w:val="009D4119"/>
    <w:rsid w:val="009D4940"/>
    <w:rsid w:val="009D728B"/>
    <w:rsid w:val="009D7671"/>
    <w:rsid w:val="009D7D58"/>
    <w:rsid w:val="009F57A6"/>
    <w:rsid w:val="009F5F19"/>
    <w:rsid w:val="00A0766C"/>
    <w:rsid w:val="00A07D88"/>
    <w:rsid w:val="00A103F0"/>
    <w:rsid w:val="00A12D94"/>
    <w:rsid w:val="00A14A14"/>
    <w:rsid w:val="00A20B10"/>
    <w:rsid w:val="00A2665A"/>
    <w:rsid w:val="00A341FE"/>
    <w:rsid w:val="00A35189"/>
    <w:rsid w:val="00A36ACC"/>
    <w:rsid w:val="00A42190"/>
    <w:rsid w:val="00A51957"/>
    <w:rsid w:val="00A53974"/>
    <w:rsid w:val="00A53E0B"/>
    <w:rsid w:val="00A55698"/>
    <w:rsid w:val="00A56CED"/>
    <w:rsid w:val="00A67311"/>
    <w:rsid w:val="00A7064B"/>
    <w:rsid w:val="00A71D8D"/>
    <w:rsid w:val="00A732F4"/>
    <w:rsid w:val="00A8015C"/>
    <w:rsid w:val="00A8131A"/>
    <w:rsid w:val="00A81699"/>
    <w:rsid w:val="00A82385"/>
    <w:rsid w:val="00A83E74"/>
    <w:rsid w:val="00A84A71"/>
    <w:rsid w:val="00A85CA2"/>
    <w:rsid w:val="00A9014B"/>
    <w:rsid w:val="00A933D7"/>
    <w:rsid w:val="00A954EC"/>
    <w:rsid w:val="00AA79CF"/>
    <w:rsid w:val="00AB0305"/>
    <w:rsid w:val="00AB18E7"/>
    <w:rsid w:val="00AB4BDD"/>
    <w:rsid w:val="00AC0C49"/>
    <w:rsid w:val="00AC0E8E"/>
    <w:rsid w:val="00AC4745"/>
    <w:rsid w:val="00AC517E"/>
    <w:rsid w:val="00AC524E"/>
    <w:rsid w:val="00AC5CA8"/>
    <w:rsid w:val="00AC671E"/>
    <w:rsid w:val="00AD4ABA"/>
    <w:rsid w:val="00AD622C"/>
    <w:rsid w:val="00AE61E6"/>
    <w:rsid w:val="00AF2F95"/>
    <w:rsid w:val="00AF402B"/>
    <w:rsid w:val="00B05EC9"/>
    <w:rsid w:val="00B1023A"/>
    <w:rsid w:val="00B10290"/>
    <w:rsid w:val="00B1030C"/>
    <w:rsid w:val="00B12C6A"/>
    <w:rsid w:val="00B23502"/>
    <w:rsid w:val="00B27AE6"/>
    <w:rsid w:val="00B30C72"/>
    <w:rsid w:val="00B31EC2"/>
    <w:rsid w:val="00B336CF"/>
    <w:rsid w:val="00B46AAE"/>
    <w:rsid w:val="00B6596C"/>
    <w:rsid w:val="00B7212D"/>
    <w:rsid w:val="00B73D63"/>
    <w:rsid w:val="00B75606"/>
    <w:rsid w:val="00B75D79"/>
    <w:rsid w:val="00B76854"/>
    <w:rsid w:val="00B85DD3"/>
    <w:rsid w:val="00B87B1F"/>
    <w:rsid w:val="00B928F8"/>
    <w:rsid w:val="00B931C2"/>
    <w:rsid w:val="00B93A45"/>
    <w:rsid w:val="00B957D1"/>
    <w:rsid w:val="00B95AE4"/>
    <w:rsid w:val="00B974B8"/>
    <w:rsid w:val="00BA5509"/>
    <w:rsid w:val="00BA68ED"/>
    <w:rsid w:val="00BA7E7E"/>
    <w:rsid w:val="00BB7789"/>
    <w:rsid w:val="00BB79FC"/>
    <w:rsid w:val="00BC0930"/>
    <w:rsid w:val="00BC3116"/>
    <w:rsid w:val="00BC4077"/>
    <w:rsid w:val="00BC56F7"/>
    <w:rsid w:val="00BC659E"/>
    <w:rsid w:val="00BD29AD"/>
    <w:rsid w:val="00BD42E0"/>
    <w:rsid w:val="00BD524F"/>
    <w:rsid w:val="00BD6A97"/>
    <w:rsid w:val="00BD7C10"/>
    <w:rsid w:val="00BE07D6"/>
    <w:rsid w:val="00BE11EB"/>
    <w:rsid w:val="00BE4425"/>
    <w:rsid w:val="00BE44E4"/>
    <w:rsid w:val="00BE5C3B"/>
    <w:rsid w:val="00BE77D3"/>
    <w:rsid w:val="00BF2517"/>
    <w:rsid w:val="00BF2FEC"/>
    <w:rsid w:val="00C129C9"/>
    <w:rsid w:val="00C13D6D"/>
    <w:rsid w:val="00C152EF"/>
    <w:rsid w:val="00C15308"/>
    <w:rsid w:val="00C21B37"/>
    <w:rsid w:val="00C253BE"/>
    <w:rsid w:val="00C26084"/>
    <w:rsid w:val="00C26202"/>
    <w:rsid w:val="00C26A33"/>
    <w:rsid w:val="00C27A10"/>
    <w:rsid w:val="00C36D80"/>
    <w:rsid w:val="00C63120"/>
    <w:rsid w:val="00C64ECF"/>
    <w:rsid w:val="00C67300"/>
    <w:rsid w:val="00C71CE7"/>
    <w:rsid w:val="00C728FC"/>
    <w:rsid w:val="00C77E0F"/>
    <w:rsid w:val="00C85908"/>
    <w:rsid w:val="00C902FC"/>
    <w:rsid w:val="00C97320"/>
    <w:rsid w:val="00CA1E3A"/>
    <w:rsid w:val="00CB19B7"/>
    <w:rsid w:val="00CB21A0"/>
    <w:rsid w:val="00CC20FD"/>
    <w:rsid w:val="00CC5F27"/>
    <w:rsid w:val="00CD2BD8"/>
    <w:rsid w:val="00CD322B"/>
    <w:rsid w:val="00CD37C1"/>
    <w:rsid w:val="00CD7754"/>
    <w:rsid w:val="00CE040A"/>
    <w:rsid w:val="00CE2055"/>
    <w:rsid w:val="00CE6B02"/>
    <w:rsid w:val="00CF3813"/>
    <w:rsid w:val="00CF3D9D"/>
    <w:rsid w:val="00CF4A7D"/>
    <w:rsid w:val="00D042B3"/>
    <w:rsid w:val="00D050C0"/>
    <w:rsid w:val="00D10FB2"/>
    <w:rsid w:val="00D11B8F"/>
    <w:rsid w:val="00D12794"/>
    <w:rsid w:val="00D1359E"/>
    <w:rsid w:val="00D17FED"/>
    <w:rsid w:val="00D20D21"/>
    <w:rsid w:val="00D239AA"/>
    <w:rsid w:val="00D2743D"/>
    <w:rsid w:val="00D27B0B"/>
    <w:rsid w:val="00D34C94"/>
    <w:rsid w:val="00D40AB7"/>
    <w:rsid w:val="00D52AC2"/>
    <w:rsid w:val="00D557B5"/>
    <w:rsid w:val="00D57E8D"/>
    <w:rsid w:val="00D60A79"/>
    <w:rsid w:val="00D62DA1"/>
    <w:rsid w:val="00D62E5E"/>
    <w:rsid w:val="00D65D0F"/>
    <w:rsid w:val="00D67D65"/>
    <w:rsid w:val="00D74127"/>
    <w:rsid w:val="00D759C8"/>
    <w:rsid w:val="00D813F1"/>
    <w:rsid w:val="00D85F50"/>
    <w:rsid w:val="00D97405"/>
    <w:rsid w:val="00DA1857"/>
    <w:rsid w:val="00DA1887"/>
    <w:rsid w:val="00DA5EA1"/>
    <w:rsid w:val="00DA738D"/>
    <w:rsid w:val="00DB4127"/>
    <w:rsid w:val="00DB5214"/>
    <w:rsid w:val="00DB6684"/>
    <w:rsid w:val="00DB7439"/>
    <w:rsid w:val="00DD14B3"/>
    <w:rsid w:val="00DD1E19"/>
    <w:rsid w:val="00DD494E"/>
    <w:rsid w:val="00DD5F93"/>
    <w:rsid w:val="00DD70F1"/>
    <w:rsid w:val="00DD72B9"/>
    <w:rsid w:val="00DD734A"/>
    <w:rsid w:val="00DE22AF"/>
    <w:rsid w:val="00DE43FB"/>
    <w:rsid w:val="00DE7377"/>
    <w:rsid w:val="00DE7EB5"/>
    <w:rsid w:val="00DF4632"/>
    <w:rsid w:val="00DF656D"/>
    <w:rsid w:val="00DF6BA7"/>
    <w:rsid w:val="00DF7136"/>
    <w:rsid w:val="00E11F40"/>
    <w:rsid w:val="00E167F6"/>
    <w:rsid w:val="00E16DF0"/>
    <w:rsid w:val="00E17425"/>
    <w:rsid w:val="00E20664"/>
    <w:rsid w:val="00E212E7"/>
    <w:rsid w:val="00E2203A"/>
    <w:rsid w:val="00E25F8D"/>
    <w:rsid w:val="00E30033"/>
    <w:rsid w:val="00E3218E"/>
    <w:rsid w:val="00E357BE"/>
    <w:rsid w:val="00E41D78"/>
    <w:rsid w:val="00E464E0"/>
    <w:rsid w:val="00E46E5F"/>
    <w:rsid w:val="00E47E6E"/>
    <w:rsid w:val="00E545C8"/>
    <w:rsid w:val="00E61715"/>
    <w:rsid w:val="00E617AF"/>
    <w:rsid w:val="00E67AB1"/>
    <w:rsid w:val="00E725F6"/>
    <w:rsid w:val="00E7409D"/>
    <w:rsid w:val="00E803B9"/>
    <w:rsid w:val="00E807A1"/>
    <w:rsid w:val="00E807BB"/>
    <w:rsid w:val="00E866CD"/>
    <w:rsid w:val="00E8706C"/>
    <w:rsid w:val="00E87780"/>
    <w:rsid w:val="00E92E32"/>
    <w:rsid w:val="00E97025"/>
    <w:rsid w:val="00E97669"/>
    <w:rsid w:val="00EA1E89"/>
    <w:rsid w:val="00EA3B02"/>
    <w:rsid w:val="00EB297A"/>
    <w:rsid w:val="00EB40C5"/>
    <w:rsid w:val="00EB43E5"/>
    <w:rsid w:val="00EB4DA0"/>
    <w:rsid w:val="00EB510A"/>
    <w:rsid w:val="00EC0A83"/>
    <w:rsid w:val="00EC6D59"/>
    <w:rsid w:val="00ED1933"/>
    <w:rsid w:val="00ED2F68"/>
    <w:rsid w:val="00ED411A"/>
    <w:rsid w:val="00ED5E87"/>
    <w:rsid w:val="00EE7DC0"/>
    <w:rsid w:val="00EF19D5"/>
    <w:rsid w:val="00F03CE2"/>
    <w:rsid w:val="00F06AE0"/>
    <w:rsid w:val="00F110DD"/>
    <w:rsid w:val="00F242C5"/>
    <w:rsid w:val="00F31411"/>
    <w:rsid w:val="00F45572"/>
    <w:rsid w:val="00F4621D"/>
    <w:rsid w:val="00F50FD8"/>
    <w:rsid w:val="00F5126B"/>
    <w:rsid w:val="00F61326"/>
    <w:rsid w:val="00F65A61"/>
    <w:rsid w:val="00F661A3"/>
    <w:rsid w:val="00F70187"/>
    <w:rsid w:val="00F707E9"/>
    <w:rsid w:val="00F71072"/>
    <w:rsid w:val="00F73AE7"/>
    <w:rsid w:val="00F76EA6"/>
    <w:rsid w:val="00F8668F"/>
    <w:rsid w:val="00F8671F"/>
    <w:rsid w:val="00F86F4A"/>
    <w:rsid w:val="00F87C28"/>
    <w:rsid w:val="00F91437"/>
    <w:rsid w:val="00F92201"/>
    <w:rsid w:val="00F94DBC"/>
    <w:rsid w:val="00F95C87"/>
    <w:rsid w:val="00F964D1"/>
    <w:rsid w:val="00F96B52"/>
    <w:rsid w:val="00FA0773"/>
    <w:rsid w:val="00FA6597"/>
    <w:rsid w:val="00FA7A12"/>
    <w:rsid w:val="00FB5227"/>
    <w:rsid w:val="00FC1820"/>
    <w:rsid w:val="00FC2496"/>
    <w:rsid w:val="00FC56D1"/>
    <w:rsid w:val="00FC7E7B"/>
    <w:rsid w:val="00FD074B"/>
    <w:rsid w:val="00FD370B"/>
    <w:rsid w:val="00FD58CA"/>
    <w:rsid w:val="00FD5C4E"/>
    <w:rsid w:val="00FE40FE"/>
    <w:rsid w:val="00FE5CE5"/>
    <w:rsid w:val="00FE60F3"/>
    <w:rsid w:val="00FF4780"/>
    <w:rsid w:val="00FF50AA"/>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rules v:ext="edit">
        <o:r id="V:Rule1" type="connector" idref="#_x0000_s1037"/>
      </o:rules>
    </o:shapelayout>
  </w:shapeDefaults>
  <w:decimalSymbol w:val=","/>
  <w:listSeparator w:val=";"/>
  <w14:docId w14:val="16FBA314"/>
  <w15:docId w15:val="{CCEB2895-F322-43C7-9F9D-B3C0CFB7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lang w:val="es-ES"/>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rPr>
  </w:style>
  <w:style w:type="paragraph" w:styleId="Prrafodelista">
    <w:name w:val="List Paragraph"/>
    <w:basedOn w:val="Normal"/>
    <w:uiPriority w:val="34"/>
    <w:qFormat/>
    <w:rsid w:val="00752B9E"/>
    <w:pPr>
      <w:spacing w:line="276" w:lineRule="auto"/>
      <w:ind w:left="720"/>
      <w:jc w:val="left"/>
    </w:pPr>
    <w:rPr>
      <w:rFonts w:eastAsia="Calibri" w:cs="Calibri"/>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rPr>
  </w:style>
  <w:style w:type="paragraph" w:styleId="Textoindependiente">
    <w:name w:val="Body Text"/>
    <w:basedOn w:val="Normal"/>
    <w:link w:val="TextoindependienteCar"/>
    <w:uiPriority w:val="99"/>
    <w:semiHidden/>
    <w:unhideWhenUsed/>
    <w:rsid w:val="00E464E0"/>
    <w:pPr>
      <w:spacing w:after="120"/>
    </w:pPr>
    <w:rPr>
      <w:rFonts w:eastAsia="Calibri" w:cs="Times New Roman"/>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pPr>
      <w:spacing w:after="0" w:line="480" w:lineRule="auto"/>
      <w:ind w:left="720" w:hanging="720"/>
    </w:pPr>
    <w:rPr>
      <w:rFonts w:eastAsia="Calibri" w:cs="Times New Roman"/>
    </w:rPr>
  </w:style>
  <w:style w:type="paragraph" w:styleId="Descripcin">
    <w:name w:val="caption"/>
    <w:basedOn w:val="Normal"/>
    <w:next w:val="Normal"/>
    <w:uiPriority w:val="35"/>
    <w:unhideWhenUsed/>
    <w:qFormat/>
    <w:rsid w:val="00E464E0"/>
    <w:pPr>
      <w:spacing w:line="240" w:lineRule="auto"/>
    </w:pPr>
    <w:rPr>
      <w:rFonts w:eastAsia="Calibri" w:cs="Times New Roman"/>
      <w:i/>
      <w:iCs/>
      <w:color w:val="1F497D" w:themeColor="text2"/>
      <w:sz w:val="18"/>
      <w:szCs w:val="18"/>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eastAsia="es-ES"/>
    </w:rPr>
  </w:style>
  <w:style w:type="character" w:customStyle="1" w:styleId="gt-ft-text">
    <w:name w:val="gt-ft-text"/>
    <w:basedOn w:val="Fuentedeprrafopredeter"/>
    <w:rsid w:val="00E464E0"/>
  </w:style>
  <w:style w:type="table" w:styleId="Tabladelista7concolores-nfasis6">
    <w:name w:val="List Table 7 Colorful Accent 6"/>
    <w:basedOn w:val="Tablanormal"/>
    <w:uiPriority w:val="52"/>
    <w:rsid w:val="00A103F0"/>
    <w:pPr>
      <w:spacing w:after="0" w:line="240" w:lineRule="auto"/>
    </w:pPr>
    <w:rPr>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7concolores-nfasis1">
    <w:name w:val="List Table 7 Colorful Accent 1"/>
    <w:basedOn w:val="Tablanormal"/>
    <w:uiPriority w:val="52"/>
    <w:rsid w:val="00A103F0"/>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Textodelmarcadordeposicin">
    <w:name w:val="Placeholder Text"/>
    <w:basedOn w:val="Fuentedeprrafopredeter"/>
    <w:uiPriority w:val="99"/>
    <w:semiHidden/>
    <w:rsid w:val="00457BBD"/>
    <w:rPr>
      <w:color w:val="808080"/>
    </w:rPr>
  </w:style>
  <w:style w:type="table" w:styleId="Tablaconcuadrcula4-nfasis6">
    <w:name w:val="Grid Table 4 Accent 6"/>
    <w:basedOn w:val="Tablanormal"/>
    <w:uiPriority w:val="49"/>
    <w:rsid w:val="00FD370B"/>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aconcuadrcula3-nfasis2">
    <w:name w:val="Grid Table 3 Accent 2"/>
    <w:basedOn w:val="Tablanormal"/>
    <w:uiPriority w:val="48"/>
    <w:rsid w:val="00906BB2"/>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character" w:styleId="Refdecomentario">
    <w:name w:val="annotation reference"/>
    <w:basedOn w:val="Fuentedeprrafopredeter"/>
    <w:uiPriority w:val="99"/>
    <w:semiHidden/>
    <w:unhideWhenUsed/>
    <w:rsid w:val="00262EF0"/>
    <w:rPr>
      <w:sz w:val="16"/>
      <w:szCs w:val="16"/>
    </w:rPr>
  </w:style>
  <w:style w:type="paragraph" w:styleId="Textocomentario">
    <w:name w:val="annotation text"/>
    <w:basedOn w:val="Normal"/>
    <w:link w:val="TextocomentarioCar"/>
    <w:uiPriority w:val="99"/>
    <w:semiHidden/>
    <w:unhideWhenUsed/>
    <w:rsid w:val="00262EF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62EF0"/>
    <w:rPr>
      <w:rFonts w:ascii="Arial" w:hAnsi="Arial"/>
      <w:sz w:val="20"/>
      <w:szCs w:val="20"/>
      <w:lang w:val="es-ES"/>
    </w:rPr>
  </w:style>
  <w:style w:type="paragraph" w:styleId="Asuntodelcomentario">
    <w:name w:val="annotation subject"/>
    <w:basedOn w:val="Textocomentario"/>
    <w:next w:val="Textocomentario"/>
    <w:link w:val="AsuntodelcomentarioCar"/>
    <w:uiPriority w:val="99"/>
    <w:semiHidden/>
    <w:unhideWhenUsed/>
    <w:rsid w:val="00262EF0"/>
    <w:rPr>
      <w:b/>
      <w:bCs/>
    </w:rPr>
  </w:style>
  <w:style w:type="character" w:customStyle="1" w:styleId="AsuntodelcomentarioCar">
    <w:name w:val="Asunto del comentario Car"/>
    <w:basedOn w:val="TextocomentarioCar"/>
    <w:link w:val="Asuntodelcomentario"/>
    <w:uiPriority w:val="99"/>
    <w:semiHidden/>
    <w:rsid w:val="00262EF0"/>
    <w:rPr>
      <w:rFonts w:ascii="Arial" w:hAnsi="Arial"/>
      <w:b/>
      <w:bCs/>
      <w:sz w:val="20"/>
      <w:szCs w:val="20"/>
      <w:lang w:val="es-ES"/>
    </w:rPr>
  </w:style>
  <w:style w:type="table" w:styleId="Tabladelista4-nfasis1">
    <w:name w:val="List Table 4 Accent 1"/>
    <w:basedOn w:val="Tablanormal"/>
    <w:uiPriority w:val="49"/>
    <w:rsid w:val="00940BAA"/>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delista3-nfasis6">
    <w:name w:val="List Table 3 Accent 6"/>
    <w:basedOn w:val="Tablanormal"/>
    <w:uiPriority w:val="48"/>
    <w:rsid w:val="00C77E0F"/>
    <w:pPr>
      <w:spacing w:after="0" w:line="240" w:lineRule="auto"/>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tblBorders>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 w:type="table" w:styleId="Tablaconcuadrcula5oscura-nfasis2">
    <w:name w:val="Grid Table 5 Dark Accent 2"/>
    <w:basedOn w:val="Tablanormal"/>
    <w:uiPriority w:val="50"/>
    <w:rsid w:val="007A4D9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9259">
      <w:bodyDiv w:val="1"/>
      <w:marLeft w:val="0"/>
      <w:marRight w:val="0"/>
      <w:marTop w:val="0"/>
      <w:marBottom w:val="0"/>
      <w:divBdr>
        <w:top w:val="none" w:sz="0" w:space="0" w:color="auto"/>
        <w:left w:val="none" w:sz="0" w:space="0" w:color="auto"/>
        <w:bottom w:val="none" w:sz="0" w:space="0" w:color="auto"/>
        <w:right w:val="none" w:sz="0" w:space="0" w:color="auto"/>
      </w:divBdr>
    </w:div>
    <w:div w:id="44185669">
      <w:bodyDiv w:val="1"/>
      <w:marLeft w:val="0"/>
      <w:marRight w:val="0"/>
      <w:marTop w:val="0"/>
      <w:marBottom w:val="0"/>
      <w:divBdr>
        <w:top w:val="none" w:sz="0" w:space="0" w:color="auto"/>
        <w:left w:val="none" w:sz="0" w:space="0" w:color="auto"/>
        <w:bottom w:val="none" w:sz="0" w:space="0" w:color="auto"/>
        <w:right w:val="none" w:sz="0" w:space="0" w:color="auto"/>
      </w:divBdr>
    </w:div>
    <w:div w:id="57289496">
      <w:bodyDiv w:val="1"/>
      <w:marLeft w:val="0"/>
      <w:marRight w:val="0"/>
      <w:marTop w:val="0"/>
      <w:marBottom w:val="0"/>
      <w:divBdr>
        <w:top w:val="none" w:sz="0" w:space="0" w:color="auto"/>
        <w:left w:val="none" w:sz="0" w:space="0" w:color="auto"/>
        <w:bottom w:val="none" w:sz="0" w:space="0" w:color="auto"/>
        <w:right w:val="none" w:sz="0" w:space="0" w:color="auto"/>
      </w:divBdr>
    </w:div>
    <w:div w:id="146174102">
      <w:bodyDiv w:val="1"/>
      <w:marLeft w:val="0"/>
      <w:marRight w:val="0"/>
      <w:marTop w:val="0"/>
      <w:marBottom w:val="0"/>
      <w:divBdr>
        <w:top w:val="none" w:sz="0" w:space="0" w:color="auto"/>
        <w:left w:val="none" w:sz="0" w:space="0" w:color="auto"/>
        <w:bottom w:val="none" w:sz="0" w:space="0" w:color="auto"/>
        <w:right w:val="none" w:sz="0" w:space="0" w:color="auto"/>
      </w:divBdr>
    </w:div>
    <w:div w:id="182523367">
      <w:bodyDiv w:val="1"/>
      <w:marLeft w:val="0"/>
      <w:marRight w:val="0"/>
      <w:marTop w:val="0"/>
      <w:marBottom w:val="0"/>
      <w:divBdr>
        <w:top w:val="none" w:sz="0" w:space="0" w:color="auto"/>
        <w:left w:val="none" w:sz="0" w:space="0" w:color="auto"/>
        <w:bottom w:val="none" w:sz="0" w:space="0" w:color="auto"/>
        <w:right w:val="none" w:sz="0" w:space="0" w:color="auto"/>
      </w:divBdr>
    </w:div>
    <w:div w:id="193082042">
      <w:bodyDiv w:val="1"/>
      <w:marLeft w:val="0"/>
      <w:marRight w:val="0"/>
      <w:marTop w:val="0"/>
      <w:marBottom w:val="0"/>
      <w:divBdr>
        <w:top w:val="none" w:sz="0" w:space="0" w:color="auto"/>
        <w:left w:val="none" w:sz="0" w:space="0" w:color="auto"/>
        <w:bottom w:val="none" w:sz="0" w:space="0" w:color="auto"/>
        <w:right w:val="none" w:sz="0" w:space="0" w:color="auto"/>
      </w:divBdr>
    </w:div>
    <w:div w:id="218980472">
      <w:bodyDiv w:val="1"/>
      <w:marLeft w:val="0"/>
      <w:marRight w:val="0"/>
      <w:marTop w:val="0"/>
      <w:marBottom w:val="0"/>
      <w:divBdr>
        <w:top w:val="none" w:sz="0" w:space="0" w:color="auto"/>
        <w:left w:val="none" w:sz="0" w:space="0" w:color="auto"/>
        <w:bottom w:val="none" w:sz="0" w:space="0" w:color="auto"/>
        <w:right w:val="none" w:sz="0" w:space="0" w:color="auto"/>
      </w:divBdr>
    </w:div>
    <w:div w:id="255407950">
      <w:bodyDiv w:val="1"/>
      <w:marLeft w:val="0"/>
      <w:marRight w:val="0"/>
      <w:marTop w:val="0"/>
      <w:marBottom w:val="0"/>
      <w:divBdr>
        <w:top w:val="none" w:sz="0" w:space="0" w:color="auto"/>
        <w:left w:val="none" w:sz="0" w:space="0" w:color="auto"/>
        <w:bottom w:val="none" w:sz="0" w:space="0" w:color="auto"/>
        <w:right w:val="none" w:sz="0" w:space="0" w:color="auto"/>
      </w:divBdr>
    </w:div>
    <w:div w:id="386805768">
      <w:bodyDiv w:val="1"/>
      <w:marLeft w:val="0"/>
      <w:marRight w:val="0"/>
      <w:marTop w:val="0"/>
      <w:marBottom w:val="0"/>
      <w:divBdr>
        <w:top w:val="none" w:sz="0" w:space="0" w:color="auto"/>
        <w:left w:val="none" w:sz="0" w:space="0" w:color="auto"/>
        <w:bottom w:val="none" w:sz="0" w:space="0" w:color="auto"/>
        <w:right w:val="none" w:sz="0" w:space="0" w:color="auto"/>
      </w:divBdr>
    </w:div>
    <w:div w:id="462387315">
      <w:bodyDiv w:val="1"/>
      <w:marLeft w:val="0"/>
      <w:marRight w:val="0"/>
      <w:marTop w:val="0"/>
      <w:marBottom w:val="0"/>
      <w:divBdr>
        <w:top w:val="none" w:sz="0" w:space="0" w:color="auto"/>
        <w:left w:val="none" w:sz="0" w:space="0" w:color="auto"/>
        <w:bottom w:val="none" w:sz="0" w:space="0" w:color="auto"/>
        <w:right w:val="none" w:sz="0" w:space="0" w:color="auto"/>
      </w:divBdr>
    </w:div>
    <w:div w:id="466050982">
      <w:bodyDiv w:val="1"/>
      <w:marLeft w:val="0"/>
      <w:marRight w:val="0"/>
      <w:marTop w:val="0"/>
      <w:marBottom w:val="0"/>
      <w:divBdr>
        <w:top w:val="none" w:sz="0" w:space="0" w:color="auto"/>
        <w:left w:val="none" w:sz="0" w:space="0" w:color="auto"/>
        <w:bottom w:val="none" w:sz="0" w:space="0" w:color="auto"/>
        <w:right w:val="none" w:sz="0" w:space="0" w:color="auto"/>
      </w:divBdr>
    </w:div>
    <w:div w:id="493186856">
      <w:bodyDiv w:val="1"/>
      <w:marLeft w:val="0"/>
      <w:marRight w:val="0"/>
      <w:marTop w:val="0"/>
      <w:marBottom w:val="0"/>
      <w:divBdr>
        <w:top w:val="none" w:sz="0" w:space="0" w:color="auto"/>
        <w:left w:val="none" w:sz="0" w:space="0" w:color="auto"/>
        <w:bottom w:val="none" w:sz="0" w:space="0" w:color="auto"/>
        <w:right w:val="none" w:sz="0" w:space="0" w:color="auto"/>
      </w:divBdr>
    </w:div>
    <w:div w:id="513149601">
      <w:bodyDiv w:val="1"/>
      <w:marLeft w:val="0"/>
      <w:marRight w:val="0"/>
      <w:marTop w:val="0"/>
      <w:marBottom w:val="0"/>
      <w:divBdr>
        <w:top w:val="none" w:sz="0" w:space="0" w:color="auto"/>
        <w:left w:val="none" w:sz="0" w:space="0" w:color="auto"/>
        <w:bottom w:val="none" w:sz="0" w:space="0" w:color="auto"/>
        <w:right w:val="none" w:sz="0" w:space="0" w:color="auto"/>
      </w:divBdr>
    </w:div>
    <w:div w:id="577180503">
      <w:bodyDiv w:val="1"/>
      <w:marLeft w:val="0"/>
      <w:marRight w:val="0"/>
      <w:marTop w:val="0"/>
      <w:marBottom w:val="0"/>
      <w:divBdr>
        <w:top w:val="none" w:sz="0" w:space="0" w:color="auto"/>
        <w:left w:val="none" w:sz="0" w:space="0" w:color="auto"/>
        <w:bottom w:val="none" w:sz="0" w:space="0" w:color="auto"/>
        <w:right w:val="none" w:sz="0" w:space="0" w:color="auto"/>
      </w:divBdr>
    </w:div>
    <w:div w:id="696201342">
      <w:bodyDiv w:val="1"/>
      <w:marLeft w:val="0"/>
      <w:marRight w:val="0"/>
      <w:marTop w:val="0"/>
      <w:marBottom w:val="0"/>
      <w:divBdr>
        <w:top w:val="none" w:sz="0" w:space="0" w:color="auto"/>
        <w:left w:val="none" w:sz="0" w:space="0" w:color="auto"/>
        <w:bottom w:val="none" w:sz="0" w:space="0" w:color="auto"/>
        <w:right w:val="none" w:sz="0" w:space="0" w:color="auto"/>
      </w:divBdr>
    </w:div>
    <w:div w:id="767232717">
      <w:bodyDiv w:val="1"/>
      <w:marLeft w:val="0"/>
      <w:marRight w:val="0"/>
      <w:marTop w:val="0"/>
      <w:marBottom w:val="0"/>
      <w:divBdr>
        <w:top w:val="none" w:sz="0" w:space="0" w:color="auto"/>
        <w:left w:val="none" w:sz="0" w:space="0" w:color="auto"/>
        <w:bottom w:val="none" w:sz="0" w:space="0" w:color="auto"/>
        <w:right w:val="none" w:sz="0" w:space="0" w:color="auto"/>
      </w:divBdr>
    </w:div>
    <w:div w:id="825365596">
      <w:bodyDiv w:val="1"/>
      <w:marLeft w:val="0"/>
      <w:marRight w:val="0"/>
      <w:marTop w:val="0"/>
      <w:marBottom w:val="0"/>
      <w:divBdr>
        <w:top w:val="none" w:sz="0" w:space="0" w:color="auto"/>
        <w:left w:val="none" w:sz="0" w:space="0" w:color="auto"/>
        <w:bottom w:val="none" w:sz="0" w:space="0" w:color="auto"/>
        <w:right w:val="none" w:sz="0" w:space="0" w:color="auto"/>
      </w:divBdr>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856045129">
      <w:bodyDiv w:val="1"/>
      <w:marLeft w:val="0"/>
      <w:marRight w:val="0"/>
      <w:marTop w:val="0"/>
      <w:marBottom w:val="0"/>
      <w:divBdr>
        <w:top w:val="none" w:sz="0" w:space="0" w:color="auto"/>
        <w:left w:val="none" w:sz="0" w:space="0" w:color="auto"/>
        <w:bottom w:val="none" w:sz="0" w:space="0" w:color="auto"/>
        <w:right w:val="none" w:sz="0" w:space="0" w:color="auto"/>
      </w:divBdr>
    </w:div>
    <w:div w:id="971597472">
      <w:bodyDiv w:val="1"/>
      <w:marLeft w:val="0"/>
      <w:marRight w:val="0"/>
      <w:marTop w:val="0"/>
      <w:marBottom w:val="0"/>
      <w:divBdr>
        <w:top w:val="none" w:sz="0" w:space="0" w:color="auto"/>
        <w:left w:val="none" w:sz="0" w:space="0" w:color="auto"/>
        <w:bottom w:val="none" w:sz="0" w:space="0" w:color="auto"/>
        <w:right w:val="none" w:sz="0" w:space="0" w:color="auto"/>
      </w:divBdr>
    </w:div>
    <w:div w:id="977030146">
      <w:bodyDiv w:val="1"/>
      <w:marLeft w:val="0"/>
      <w:marRight w:val="0"/>
      <w:marTop w:val="0"/>
      <w:marBottom w:val="0"/>
      <w:divBdr>
        <w:top w:val="none" w:sz="0" w:space="0" w:color="auto"/>
        <w:left w:val="none" w:sz="0" w:space="0" w:color="auto"/>
        <w:bottom w:val="none" w:sz="0" w:space="0" w:color="auto"/>
        <w:right w:val="none" w:sz="0" w:space="0" w:color="auto"/>
      </w:divBdr>
    </w:div>
    <w:div w:id="999311227">
      <w:bodyDiv w:val="1"/>
      <w:marLeft w:val="0"/>
      <w:marRight w:val="0"/>
      <w:marTop w:val="0"/>
      <w:marBottom w:val="0"/>
      <w:divBdr>
        <w:top w:val="none" w:sz="0" w:space="0" w:color="auto"/>
        <w:left w:val="none" w:sz="0" w:space="0" w:color="auto"/>
        <w:bottom w:val="none" w:sz="0" w:space="0" w:color="auto"/>
        <w:right w:val="none" w:sz="0" w:space="0" w:color="auto"/>
      </w:divBdr>
    </w:div>
    <w:div w:id="1049914399">
      <w:bodyDiv w:val="1"/>
      <w:marLeft w:val="0"/>
      <w:marRight w:val="0"/>
      <w:marTop w:val="0"/>
      <w:marBottom w:val="0"/>
      <w:divBdr>
        <w:top w:val="none" w:sz="0" w:space="0" w:color="auto"/>
        <w:left w:val="none" w:sz="0" w:space="0" w:color="auto"/>
        <w:bottom w:val="none" w:sz="0" w:space="0" w:color="auto"/>
        <w:right w:val="none" w:sz="0" w:space="0" w:color="auto"/>
      </w:divBdr>
    </w:div>
    <w:div w:id="1070425447">
      <w:bodyDiv w:val="1"/>
      <w:marLeft w:val="0"/>
      <w:marRight w:val="0"/>
      <w:marTop w:val="0"/>
      <w:marBottom w:val="0"/>
      <w:divBdr>
        <w:top w:val="none" w:sz="0" w:space="0" w:color="auto"/>
        <w:left w:val="none" w:sz="0" w:space="0" w:color="auto"/>
        <w:bottom w:val="none" w:sz="0" w:space="0" w:color="auto"/>
        <w:right w:val="none" w:sz="0" w:space="0" w:color="auto"/>
      </w:divBdr>
    </w:div>
    <w:div w:id="1150250638">
      <w:bodyDiv w:val="1"/>
      <w:marLeft w:val="0"/>
      <w:marRight w:val="0"/>
      <w:marTop w:val="0"/>
      <w:marBottom w:val="0"/>
      <w:divBdr>
        <w:top w:val="none" w:sz="0" w:space="0" w:color="auto"/>
        <w:left w:val="none" w:sz="0" w:space="0" w:color="auto"/>
        <w:bottom w:val="none" w:sz="0" w:space="0" w:color="auto"/>
        <w:right w:val="none" w:sz="0" w:space="0" w:color="auto"/>
      </w:divBdr>
    </w:div>
    <w:div w:id="1300693888">
      <w:bodyDiv w:val="1"/>
      <w:marLeft w:val="0"/>
      <w:marRight w:val="0"/>
      <w:marTop w:val="0"/>
      <w:marBottom w:val="0"/>
      <w:divBdr>
        <w:top w:val="none" w:sz="0" w:space="0" w:color="auto"/>
        <w:left w:val="none" w:sz="0" w:space="0" w:color="auto"/>
        <w:bottom w:val="none" w:sz="0" w:space="0" w:color="auto"/>
        <w:right w:val="none" w:sz="0" w:space="0" w:color="auto"/>
      </w:divBdr>
    </w:div>
    <w:div w:id="1432310626">
      <w:bodyDiv w:val="1"/>
      <w:marLeft w:val="0"/>
      <w:marRight w:val="0"/>
      <w:marTop w:val="0"/>
      <w:marBottom w:val="0"/>
      <w:divBdr>
        <w:top w:val="none" w:sz="0" w:space="0" w:color="auto"/>
        <w:left w:val="none" w:sz="0" w:space="0" w:color="auto"/>
        <w:bottom w:val="none" w:sz="0" w:space="0" w:color="auto"/>
        <w:right w:val="none" w:sz="0" w:space="0" w:color="auto"/>
      </w:divBdr>
    </w:div>
    <w:div w:id="1459179744">
      <w:bodyDiv w:val="1"/>
      <w:marLeft w:val="0"/>
      <w:marRight w:val="0"/>
      <w:marTop w:val="0"/>
      <w:marBottom w:val="0"/>
      <w:divBdr>
        <w:top w:val="none" w:sz="0" w:space="0" w:color="auto"/>
        <w:left w:val="none" w:sz="0" w:space="0" w:color="auto"/>
        <w:bottom w:val="none" w:sz="0" w:space="0" w:color="auto"/>
        <w:right w:val="none" w:sz="0" w:space="0" w:color="auto"/>
      </w:divBdr>
    </w:div>
    <w:div w:id="1543665385">
      <w:bodyDiv w:val="1"/>
      <w:marLeft w:val="0"/>
      <w:marRight w:val="0"/>
      <w:marTop w:val="0"/>
      <w:marBottom w:val="0"/>
      <w:divBdr>
        <w:top w:val="none" w:sz="0" w:space="0" w:color="auto"/>
        <w:left w:val="none" w:sz="0" w:space="0" w:color="auto"/>
        <w:bottom w:val="none" w:sz="0" w:space="0" w:color="auto"/>
        <w:right w:val="none" w:sz="0" w:space="0" w:color="auto"/>
      </w:divBdr>
    </w:div>
    <w:div w:id="1595899241">
      <w:bodyDiv w:val="1"/>
      <w:marLeft w:val="0"/>
      <w:marRight w:val="0"/>
      <w:marTop w:val="0"/>
      <w:marBottom w:val="0"/>
      <w:divBdr>
        <w:top w:val="none" w:sz="0" w:space="0" w:color="auto"/>
        <w:left w:val="none" w:sz="0" w:space="0" w:color="auto"/>
        <w:bottom w:val="none" w:sz="0" w:space="0" w:color="auto"/>
        <w:right w:val="none" w:sz="0" w:space="0" w:color="auto"/>
      </w:divBdr>
    </w:div>
    <w:div w:id="1614707679">
      <w:bodyDiv w:val="1"/>
      <w:marLeft w:val="0"/>
      <w:marRight w:val="0"/>
      <w:marTop w:val="0"/>
      <w:marBottom w:val="0"/>
      <w:divBdr>
        <w:top w:val="none" w:sz="0" w:space="0" w:color="auto"/>
        <w:left w:val="none" w:sz="0" w:space="0" w:color="auto"/>
        <w:bottom w:val="none" w:sz="0" w:space="0" w:color="auto"/>
        <w:right w:val="none" w:sz="0" w:space="0" w:color="auto"/>
      </w:divBdr>
    </w:div>
    <w:div w:id="1636333691">
      <w:bodyDiv w:val="1"/>
      <w:marLeft w:val="0"/>
      <w:marRight w:val="0"/>
      <w:marTop w:val="0"/>
      <w:marBottom w:val="0"/>
      <w:divBdr>
        <w:top w:val="none" w:sz="0" w:space="0" w:color="auto"/>
        <w:left w:val="none" w:sz="0" w:space="0" w:color="auto"/>
        <w:bottom w:val="none" w:sz="0" w:space="0" w:color="auto"/>
        <w:right w:val="none" w:sz="0" w:space="0" w:color="auto"/>
      </w:divBdr>
    </w:div>
    <w:div w:id="1680542163">
      <w:bodyDiv w:val="1"/>
      <w:marLeft w:val="0"/>
      <w:marRight w:val="0"/>
      <w:marTop w:val="0"/>
      <w:marBottom w:val="0"/>
      <w:divBdr>
        <w:top w:val="none" w:sz="0" w:space="0" w:color="auto"/>
        <w:left w:val="none" w:sz="0" w:space="0" w:color="auto"/>
        <w:bottom w:val="none" w:sz="0" w:space="0" w:color="auto"/>
        <w:right w:val="none" w:sz="0" w:space="0" w:color="auto"/>
      </w:divBdr>
    </w:div>
    <w:div w:id="1874534123">
      <w:bodyDiv w:val="1"/>
      <w:marLeft w:val="0"/>
      <w:marRight w:val="0"/>
      <w:marTop w:val="0"/>
      <w:marBottom w:val="0"/>
      <w:divBdr>
        <w:top w:val="none" w:sz="0" w:space="0" w:color="auto"/>
        <w:left w:val="none" w:sz="0" w:space="0" w:color="auto"/>
        <w:bottom w:val="none" w:sz="0" w:space="0" w:color="auto"/>
        <w:right w:val="none" w:sz="0" w:space="0" w:color="auto"/>
      </w:divBdr>
    </w:div>
    <w:div w:id="1890148667">
      <w:bodyDiv w:val="1"/>
      <w:marLeft w:val="0"/>
      <w:marRight w:val="0"/>
      <w:marTop w:val="0"/>
      <w:marBottom w:val="0"/>
      <w:divBdr>
        <w:top w:val="none" w:sz="0" w:space="0" w:color="auto"/>
        <w:left w:val="none" w:sz="0" w:space="0" w:color="auto"/>
        <w:bottom w:val="none" w:sz="0" w:space="0" w:color="auto"/>
        <w:right w:val="none" w:sz="0" w:space="0" w:color="auto"/>
      </w:divBdr>
    </w:div>
    <w:div w:id="1891303844">
      <w:bodyDiv w:val="1"/>
      <w:marLeft w:val="0"/>
      <w:marRight w:val="0"/>
      <w:marTop w:val="0"/>
      <w:marBottom w:val="0"/>
      <w:divBdr>
        <w:top w:val="none" w:sz="0" w:space="0" w:color="auto"/>
        <w:left w:val="none" w:sz="0" w:space="0" w:color="auto"/>
        <w:bottom w:val="none" w:sz="0" w:space="0" w:color="auto"/>
        <w:right w:val="none" w:sz="0" w:space="0" w:color="auto"/>
      </w:divBdr>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1995717958">
      <w:bodyDiv w:val="1"/>
      <w:marLeft w:val="0"/>
      <w:marRight w:val="0"/>
      <w:marTop w:val="0"/>
      <w:marBottom w:val="0"/>
      <w:divBdr>
        <w:top w:val="none" w:sz="0" w:space="0" w:color="auto"/>
        <w:left w:val="none" w:sz="0" w:space="0" w:color="auto"/>
        <w:bottom w:val="none" w:sz="0" w:space="0" w:color="auto"/>
        <w:right w:val="none" w:sz="0" w:space="0" w:color="auto"/>
      </w:divBdr>
    </w:div>
    <w:div w:id="2100713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header" Target="header1.xml"/><Relationship Id="rId8" Type="http://schemas.openxmlformats.org/officeDocument/2006/relationships/image" Target="media/image1.jpe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0E9BBB-C4B4-4689-B29C-FC99EFA1D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14</TotalTime>
  <Pages>77</Pages>
  <Words>37513</Words>
  <Characters>206322</Characters>
  <Application>Microsoft Office Word</Application>
  <DocSecurity>0</DocSecurity>
  <Lines>1719</Lines>
  <Paragraphs>486</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243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Sergio Ruiz Guevara</cp:lastModifiedBy>
  <cp:revision>159</cp:revision>
  <cp:lastPrinted>2021-04-29T20:00:00Z</cp:lastPrinted>
  <dcterms:created xsi:type="dcterms:W3CDTF">2021-04-28T16:00:00Z</dcterms:created>
  <dcterms:modified xsi:type="dcterms:W3CDTF">2021-09-14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b88b45-a271-3504-82a9-400dfb603f06</vt:lpwstr>
  </property>
  <property fmtid="{D5CDD505-2E9C-101B-9397-08002B2CF9AE}" pid="4" name="Mendeley Citation Style_1">
    <vt:lpwstr>http://www.zotero.org/styles/apa</vt:lpwstr>
  </property>
  <property fmtid="{D5CDD505-2E9C-101B-9397-08002B2CF9AE}" pid="5" name="ZOTERO_PREF_1">
    <vt:lpwstr>&lt;data data-version="3" zotero-version="5.0.96.3"&gt;&lt;session id="KBiOZ3hY"/&gt;&lt;style id="http://www.zotero.org/styles/apa" locale="es-ES" hasBibliography="1" bibliographyStyleHasBeenSet="1"/&gt;&lt;prefs&gt;&lt;pref name="fieldType" value="Field"/&gt;&lt;pref name="dontAskDelay</vt:lpwstr>
  </property>
  <property fmtid="{D5CDD505-2E9C-101B-9397-08002B2CF9AE}" pid="6" name="ZOTERO_PREF_2">
    <vt:lpwstr>CitationUpdates" value="true"/&gt;&lt;/prefs&gt;&lt;/data&gt;</vt:lpwstr>
  </property>
</Properties>
</file>